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007C6" w14:textId="794ADC4C" w:rsidR="003F5250" w:rsidRPr="00006B9B" w:rsidRDefault="00A501E5" w:rsidP="00A05867">
      <w:pPr>
        <w:spacing w:before="120" w:after="0" w:line="360" w:lineRule="auto"/>
        <w:ind w:right="28"/>
        <w:jc w:val="center"/>
        <w:rPr>
          <w:rFonts w:ascii="Times New Roman" w:hAnsi="Times New Roman" w:cs="Times New Roman"/>
          <w:b/>
          <w:color w:val="0033CC"/>
          <w:sz w:val="32"/>
          <w:szCs w:val="32"/>
        </w:rPr>
      </w:pPr>
      <w:r>
        <w:rPr>
          <w:rFonts w:ascii="Times New Roman" w:hAnsi="Times New Roman" w:cs="Times New Roman"/>
          <w:b/>
          <w:color w:val="0033CC"/>
          <w:sz w:val="32"/>
          <w:szCs w:val="32"/>
          <w:lang w:val="en-US"/>
        </w:rPr>
        <mc:AlternateContent>
          <mc:Choice Requires="wps">
            <w:drawing>
              <wp:anchor distT="0" distB="0" distL="114300" distR="114300" simplePos="0" relativeHeight="251688960" behindDoc="0" locked="0" layoutInCell="1" allowOverlap="1" wp14:anchorId="73390AF3" wp14:editId="176BFA3B">
                <wp:simplePos x="0" y="0"/>
                <wp:positionH relativeFrom="column">
                  <wp:posOffset>50833</wp:posOffset>
                </wp:positionH>
                <wp:positionV relativeFrom="paragraph">
                  <wp:posOffset>-202598</wp:posOffset>
                </wp:positionV>
                <wp:extent cx="5727032" cy="9216189"/>
                <wp:effectExtent l="19050" t="19050" r="26670" b="23495"/>
                <wp:wrapNone/>
                <wp:docPr id="10" name="Rectangle 10"/>
                <wp:cNvGraphicFramePr/>
                <a:graphic xmlns:a="http://schemas.openxmlformats.org/drawingml/2006/main">
                  <a:graphicData uri="http://schemas.microsoft.com/office/word/2010/wordprocessingShape">
                    <wps:wsp>
                      <wps:cNvSpPr/>
                      <wps:spPr>
                        <a:xfrm>
                          <a:off x="0" y="0"/>
                          <a:ext cx="5727032" cy="9216189"/>
                        </a:xfrm>
                        <a:prstGeom prst="rect">
                          <a:avLst/>
                        </a:prstGeom>
                        <a:noFill/>
                        <a:ln w="44450" cmpd="thickThi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56A6C6" id="Rectangle 10" o:spid="_x0000_s1026" style="position:absolute;margin-left:4pt;margin-top:-15.95pt;width:450.95pt;height:725.7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" filled="f" strokecolor="#002060" strokeweight="3.5pt">
                <v:stroke linestyle="thickThin"/>
              </v:rect>
            </w:pict>
          </mc:Fallback>
        </mc:AlternateContent>
      </w:r>
      <w:r w:rsidR="005326E4">
        <w:rPr>
          <w:rFonts w:ascii="Times New Roman" w:hAnsi="Times New Roman" w:cs="Times New Roman"/>
          <w:b/>
          <w:color w:val="0033CC"/>
          <w:sz w:val="32"/>
          <w:szCs w:val="32"/>
          <w:lang w:val="en-US"/>
        </w:rPr>
        <w:t xml:space="preserve"> </w:t>
      </w:r>
      <w:r w:rsidR="00CA6317" w:rsidRPr="00006B9B">
        <w:rPr>
          <w:rFonts w:ascii="Times New Roman" w:hAnsi="Times New Roman" w:cs="Times New Roman"/>
          <w:b/>
          <w:color w:val="0033CC"/>
          <w:sz w:val="32"/>
          <w:szCs w:val="32"/>
        </w:rPr>
        <w:t>ĐẠI HỌC HUẾ</w:t>
      </w:r>
    </w:p>
    <w:p w14:paraId="38B068E6" w14:textId="16E31D93" w:rsidR="007338C0" w:rsidRDefault="00CA6317" w:rsidP="00A05867">
      <w:pPr>
        <w:spacing w:before="120" w:after="0" w:line="360" w:lineRule="auto"/>
        <w:ind w:right="28"/>
        <w:jc w:val="center"/>
        <w:rPr>
          <w:rFonts w:ascii="Times New Roman" w:hAnsi="Times New Roman" w:cs="Times New Roman"/>
          <w:b/>
          <w:color w:val="0033CC"/>
          <w:sz w:val="32"/>
          <w:szCs w:val="32"/>
        </w:rPr>
      </w:pPr>
      <w:r w:rsidRPr="00006B9B">
        <w:rPr>
          <w:rFonts w:ascii="Times New Roman" w:hAnsi="Times New Roman" w:cs="Times New Roman"/>
          <w:b/>
          <w:color w:val="0033CC"/>
          <w:sz w:val="32"/>
          <w:szCs w:val="32"/>
        </w:rPr>
        <w:t>TRƯỜNG ĐẠI HỌC KINH TẾ HUẾ</w:t>
      </w:r>
    </w:p>
    <w:p w14:paraId="25ED9C86" w14:textId="0B04C3BC" w:rsidR="00CA6317" w:rsidRPr="00006B9B" w:rsidRDefault="00CA6317" w:rsidP="00A05867">
      <w:pPr>
        <w:spacing w:before="120" w:after="0" w:line="360" w:lineRule="auto"/>
        <w:ind w:right="28"/>
        <w:jc w:val="center"/>
        <w:rPr>
          <w:rFonts w:ascii="Times New Roman" w:hAnsi="Times New Roman" w:cs="Times New Roman"/>
          <w:b/>
          <w:color w:val="0033CC"/>
          <w:sz w:val="32"/>
          <w:szCs w:val="32"/>
        </w:rPr>
      </w:pPr>
      <w:r w:rsidRPr="00006B9B">
        <w:rPr>
          <w:rFonts w:ascii="Times New Roman" w:hAnsi="Times New Roman" w:cs="Times New Roman"/>
          <w:b/>
          <w:color w:val="0033CC"/>
          <w:sz w:val="32"/>
          <w:szCs w:val="32"/>
        </w:rPr>
        <w:t>KHOA</w:t>
      </w:r>
      <w:r w:rsidR="007338C0">
        <w:rPr>
          <w:rFonts w:ascii="Times New Roman" w:hAnsi="Times New Roman" w:cs="Times New Roman"/>
          <w:b/>
          <w:color w:val="0033CC"/>
          <w:sz w:val="32"/>
          <w:szCs w:val="32"/>
          <w:lang w:val="en-US"/>
        </w:rPr>
        <w:t xml:space="preserve"> </w:t>
      </w:r>
      <w:r w:rsidRPr="00006B9B">
        <w:rPr>
          <w:rFonts w:ascii="Times New Roman" w:hAnsi="Times New Roman" w:cs="Times New Roman"/>
          <w:b/>
          <w:color w:val="0033CC"/>
          <w:sz w:val="32"/>
          <w:szCs w:val="32"/>
        </w:rPr>
        <w:t>HỆ THỐNG THÔNG TIN KINH TẾ</w:t>
      </w:r>
    </w:p>
    <w:p w14:paraId="279A9A85" w14:textId="05DCEE23" w:rsidR="00CA6317" w:rsidRPr="00006B9B" w:rsidRDefault="00CA6317" w:rsidP="00A05867">
      <w:pPr>
        <w:spacing w:before="120" w:after="0" w:line="360" w:lineRule="auto"/>
        <w:ind w:right="28"/>
        <w:jc w:val="center"/>
        <w:rPr>
          <w:rFonts w:ascii="Times New Roman" w:hAnsi="Times New Roman" w:cs="Times New Roman"/>
          <w:b/>
          <w:color w:val="FF0000"/>
          <w:sz w:val="50"/>
          <w:szCs w:val="50"/>
        </w:rPr>
      </w:pPr>
      <w:r w:rsidRPr="00006B9B">
        <w:rPr>
          <w:rFonts w:ascii="Times New Roman" w:hAnsi="Times New Roman" w:cs="Times New Roman"/>
          <w:color w:val="0033CC"/>
          <w:sz w:val="28"/>
          <w:szCs w:val="28"/>
        </w:rPr>
        <w:t>-----</w:t>
      </w:r>
      <w:r w:rsidRPr="00006B9B">
        <w:rPr>
          <w:rFonts w:ascii="Times New Roman" w:hAnsi="Times New Roman" w:cs="Times New Roman"/>
          <w:color w:val="0033CC"/>
          <w:sz w:val="28"/>
          <w:szCs w:val="28"/>
        </w:rPr>
        <w:sym w:font="Wingdings" w:char="F09A"/>
      </w:r>
      <w:r w:rsidRPr="00006B9B">
        <w:rPr>
          <w:rFonts w:ascii="Times New Roman" w:hAnsi="Times New Roman" w:cs="Times New Roman"/>
          <w:color w:val="0033CC"/>
          <w:sz w:val="28"/>
          <w:szCs w:val="28"/>
        </w:rPr>
        <w:sym w:font="Wingdings" w:char="F09B"/>
      </w:r>
      <w:r w:rsidRPr="00006B9B">
        <w:rPr>
          <w:rFonts w:ascii="Times New Roman" w:hAnsi="Times New Roman" w:cs="Times New Roman"/>
          <w:color w:val="0033CC"/>
          <w:sz w:val="28"/>
          <w:szCs w:val="28"/>
        </w:rPr>
        <w:sym w:font="Wingdings" w:char="F026"/>
      </w:r>
      <w:r w:rsidRPr="00006B9B">
        <w:rPr>
          <w:rFonts w:ascii="Times New Roman" w:hAnsi="Times New Roman" w:cs="Times New Roman"/>
          <w:color w:val="0033CC"/>
          <w:sz w:val="28"/>
          <w:szCs w:val="28"/>
        </w:rPr>
        <w:sym w:font="Wingdings" w:char="F09A"/>
      </w:r>
      <w:r w:rsidRPr="00006B9B">
        <w:rPr>
          <w:rFonts w:ascii="Times New Roman" w:hAnsi="Times New Roman" w:cs="Times New Roman"/>
          <w:color w:val="0033CC"/>
          <w:sz w:val="28"/>
          <w:szCs w:val="28"/>
        </w:rPr>
        <w:sym w:font="Wingdings" w:char="F09B"/>
      </w:r>
      <w:r w:rsidRPr="00006B9B">
        <w:rPr>
          <w:rFonts w:ascii="Times New Roman" w:hAnsi="Times New Roman" w:cs="Times New Roman"/>
          <w:color w:val="0033CC"/>
          <w:sz w:val="28"/>
          <w:szCs w:val="28"/>
        </w:rPr>
        <w:t>-----</w:t>
      </w:r>
    </w:p>
    <w:p w14:paraId="7487104C" w14:textId="7DCB13AA" w:rsidR="00CA6317" w:rsidRPr="00006B9B" w:rsidRDefault="00941B3C" w:rsidP="00A05867">
      <w:pPr>
        <w:spacing w:before="120" w:after="240" w:line="360" w:lineRule="auto"/>
        <w:ind w:left="360" w:right="254"/>
        <w:jc w:val="center"/>
        <w:rPr>
          <w:rFonts w:ascii="Times New Roman" w:hAnsi="Times New Roman" w:cs="Times New Roman"/>
          <w:b/>
          <w:color w:val="FF0000"/>
          <w:sz w:val="50"/>
          <w:szCs w:val="50"/>
        </w:rPr>
      </w:pPr>
      <w:r w:rsidRPr="00006B9B">
        <w:rPr>
          <w:rFonts w:ascii="Times New Roman" w:hAnsi="Times New Roman" w:cs="Times New Roman"/>
          <w:b/>
          <w:color w:val="FF0000"/>
          <w:sz w:val="50"/>
          <w:szCs w:val="50"/>
          <w:lang w:val="en-US"/>
        </w:rPr>
        <w:drawing>
          <wp:anchor distT="0" distB="0" distL="114300" distR="114300" simplePos="0" relativeHeight="251659264" behindDoc="1" locked="0" layoutInCell="1" allowOverlap="1" wp14:anchorId="72BE580A" wp14:editId="4EEBCAF6">
            <wp:simplePos x="0" y="0"/>
            <wp:positionH relativeFrom="margin">
              <wp:posOffset>2146935</wp:posOffset>
            </wp:positionH>
            <wp:positionV relativeFrom="paragraph">
              <wp:posOffset>315150</wp:posOffset>
            </wp:positionV>
            <wp:extent cx="1463040" cy="1520252"/>
            <wp:effectExtent l="0" t="0" r="3810" b="3810"/>
            <wp:wrapNone/>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040" cy="1520252"/>
                    </a:xfrm>
                    <a:prstGeom prst="rect">
                      <a:avLst/>
                    </a:prstGeom>
                    <a:noFill/>
                    <a:ln>
                      <a:noFill/>
                    </a:ln>
                  </pic:spPr>
                </pic:pic>
              </a:graphicData>
            </a:graphic>
          </wp:anchor>
        </w:drawing>
      </w:r>
    </w:p>
    <w:p w14:paraId="7C892845" w14:textId="21F25184" w:rsidR="00CA6317" w:rsidRPr="00006B9B" w:rsidRDefault="00CA6317" w:rsidP="00A05867">
      <w:pPr>
        <w:tabs>
          <w:tab w:val="left" w:pos="5436"/>
        </w:tabs>
        <w:spacing w:before="120" w:after="240" w:line="360" w:lineRule="auto"/>
        <w:jc w:val="center"/>
        <w:rPr>
          <w:rFonts w:ascii="Times New Roman" w:hAnsi="Times New Roman" w:cs="Times New Roman"/>
          <w:b/>
          <w:color w:val="FF0000"/>
          <w:sz w:val="50"/>
          <w:szCs w:val="50"/>
        </w:rPr>
      </w:pPr>
    </w:p>
    <w:p w14:paraId="295D987F" w14:textId="682E08DF" w:rsidR="00651608" w:rsidRPr="00006B9B" w:rsidRDefault="00651608" w:rsidP="00A05867">
      <w:pPr>
        <w:tabs>
          <w:tab w:val="left" w:pos="5148"/>
        </w:tabs>
        <w:spacing w:before="120" w:after="240" w:line="360" w:lineRule="auto"/>
        <w:ind w:left="360" w:right="254"/>
        <w:jc w:val="center"/>
        <w:rPr>
          <w:rFonts w:ascii="Times New Roman" w:hAnsi="Times New Roman" w:cs="Times New Roman"/>
          <w:b/>
          <w:color w:val="FF0000"/>
          <w:sz w:val="50"/>
          <w:szCs w:val="50"/>
        </w:rPr>
      </w:pPr>
    </w:p>
    <w:p w14:paraId="570176C7" w14:textId="2BCCCD1F" w:rsidR="00CA6317" w:rsidRDefault="006C2A2F" w:rsidP="00A05867">
      <w:pPr>
        <w:spacing w:before="120" w:after="240" w:line="360" w:lineRule="auto"/>
        <w:ind w:right="27"/>
        <w:jc w:val="center"/>
        <w:rPr>
          <w:rFonts w:ascii="Times New Roman" w:hAnsi="Times New Roman" w:cs="Times New Roman"/>
          <w:b/>
          <w:color w:val="FF0000"/>
          <w:sz w:val="50"/>
          <w:szCs w:val="50"/>
        </w:rPr>
      </w:pPr>
      <w:r w:rsidRPr="00006B9B">
        <w:rPr>
          <w:rFonts w:ascii="Times New Roman" w:hAnsi="Times New Roman" w:cs="Times New Roman"/>
          <w:b/>
          <w:color w:val="FF0000"/>
          <w:sz w:val="50"/>
          <w:szCs w:val="50"/>
        </w:rPr>
        <w:t>KHÓA LUẬN TỐT NGHIỆP</w:t>
      </w:r>
    </w:p>
    <w:p w14:paraId="6ECD2698" w14:textId="77777777" w:rsidR="009121E5" w:rsidRDefault="009121E5" w:rsidP="00A05867">
      <w:pPr>
        <w:spacing w:before="120" w:after="240" w:line="360" w:lineRule="auto"/>
        <w:jc w:val="center"/>
        <w:rPr>
          <w:rFonts w:ascii="Times New Roman" w:hAnsi="Times New Roman" w:cs="Times New Roman"/>
          <w:b/>
          <w:color w:val="0033CC"/>
          <w:sz w:val="40"/>
          <w:szCs w:val="40"/>
          <w:lang w:val="en-US"/>
        </w:rPr>
      </w:pPr>
    </w:p>
    <w:p w14:paraId="3C3B9A72" w14:textId="0A32024E" w:rsidR="00CA6317" w:rsidRDefault="00B478DB" w:rsidP="00A05867">
      <w:pPr>
        <w:spacing w:before="120" w:after="240" w:line="360" w:lineRule="auto"/>
        <w:jc w:val="center"/>
        <w:rPr>
          <w:rFonts w:ascii="Times New Roman" w:hAnsi="Times New Roman" w:cs="Times New Roman"/>
          <w:b/>
          <w:color w:val="0033CC"/>
          <w:sz w:val="40"/>
          <w:szCs w:val="40"/>
        </w:rPr>
      </w:pPr>
      <w:r>
        <w:rPr>
          <w:rFonts w:ascii="Times New Roman" w:hAnsi="Times New Roman" w:cs="Times New Roman"/>
          <w:b/>
          <w:color w:val="0033CC"/>
          <w:sz w:val="40"/>
          <w:szCs w:val="40"/>
          <w:lang w:val="en-US"/>
        </w:rPr>
        <w:t>XÂY DỰNG HỆ TƯ VẤN SỬ DỤNG PHƯƠNG PHÁP LỌC CỘNG TÁC</w:t>
      </w:r>
    </w:p>
    <w:p w14:paraId="46D62EC9" w14:textId="77777777" w:rsidR="00A501E5" w:rsidRPr="00006B9B" w:rsidRDefault="00A501E5" w:rsidP="00A05867">
      <w:pPr>
        <w:spacing w:before="120" w:after="240" w:line="360" w:lineRule="auto"/>
        <w:ind w:left="360" w:right="254"/>
        <w:jc w:val="center"/>
        <w:rPr>
          <w:rFonts w:ascii="Times New Roman" w:hAnsi="Times New Roman" w:cs="Times New Roman"/>
          <w:b/>
          <w:color w:val="0033CC"/>
          <w:sz w:val="40"/>
          <w:szCs w:val="40"/>
        </w:rPr>
      </w:pPr>
    </w:p>
    <w:p w14:paraId="35F3D69E" w14:textId="3FBA7BFC" w:rsidR="00F61FD0" w:rsidRPr="00F61FD0" w:rsidRDefault="00CA6317" w:rsidP="00A05867">
      <w:pPr>
        <w:tabs>
          <w:tab w:val="left" w:pos="3544"/>
          <w:tab w:val="left" w:pos="5103"/>
        </w:tabs>
        <w:spacing w:before="120" w:after="240" w:line="360" w:lineRule="auto"/>
        <w:jc w:val="center"/>
        <w:rPr>
          <w:rFonts w:ascii="Times New Roman" w:hAnsi="Times New Roman" w:cs="Times New Roman"/>
          <w:sz w:val="26"/>
          <w:szCs w:val="26"/>
        </w:rPr>
      </w:pPr>
      <w:r w:rsidRPr="00006B9B">
        <w:rPr>
          <w:rFonts w:ascii="Times New Roman" w:hAnsi="Times New Roman" w:cs="Times New Roman"/>
          <w:b/>
          <w:bCs/>
          <w:color w:val="FF0000"/>
          <w:sz w:val="26"/>
          <w:szCs w:val="26"/>
        </w:rPr>
        <w:t>Người thực hiện</w:t>
      </w:r>
      <w:r w:rsidRPr="00006B9B">
        <w:rPr>
          <w:rFonts w:ascii="Times New Roman" w:hAnsi="Times New Roman" w:cs="Times New Roman"/>
          <w:color w:val="FF0000"/>
          <w:sz w:val="26"/>
          <w:szCs w:val="26"/>
        </w:rPr>
        <w:t xml:space="preserve">: </w:t>
      </w:r>
      <w:r w:rsidRPr="00006B9B">
        <w:rPr>
          <w:rFonts w:ascii="Times New Roman" w:hAnsi="Times New Roman" w:cs="Times New Roman"/>
          <w:sz w:val="26"/>
          <w:szCs w:val="26"/>
        </w:rPr>
        <w:t>Lê Nguyễn Hoài Huy</w:t>
      </w:r>
    </w:p>
    <w:p w14:paraId="3375AEAB" w14:textId="77777777" w:rsidR="003F1603" w:rsidRPr="00006B9B" w:rsidRDefault="003F1603" w:rsidP="00A05867">
      <w:pPr>
        <w:spacing w:before="120" w:after="240" w:line="360" w:lineRule="auto"/>
        <w:jc w:val="center"/>
        <w:rPr>
          <w:rFonts w:ascii="Times New Roman" w:hAnsi="Times New Roman" w:cs="Times New Roman"/>
          <w:sz w:val="24"/>
          <w:szCs w:val="24"/>
        </w:rPr>
      </w:pPr>
    </w:p>
    <w:p w14:paraId="2DFE29B0" w14:textId="77777777" w:rsidR="00302AB7" w:rsidRDefault="00302AB7" w:rsidP="00A05867">
      <w:pPr>
        <w:spacing w:before="120" w:after="240" w:line="360" w:lineRule="auto"/>
        <w:jc w:val="center"/>
        <w:rPr>
          <w:rFonts w:ascii="Times New Roman" w:hAnsi="Times New Roman" w:cs="Times New Roman"/>
          <w:i/>
          <w:iCs/>
          <w:sz w:val="24"/>
          <w:szCs w:val="24"/>
        </w:rPr>
      </w:pPr>
    </w:p>
    <w:p w14:paraId="21CDB2AF" w14:textId="77777777" w:rsidR="00A501E5" w:rsidRPr="00006B9B" w:rsidRDefault="00A501E5" w:rsidP="00A05867">
      <w:pPr>
        <w:spacing w:before="120" w:after="240" w:line="360" w:lineRule="auto"/>
        <w:jc w:val="center"/>
        <w:rPr>
          <w:rFonts w:ascii="Times New Roman" w:hAnsi="Times New Roman" w:cs="Times New Roman"/>
          <w:i/>
          <w:iCs/>
          <w:sz w:val="24"/>
          <w:szCs w:val="24"/>
        </w:rPr>
      </w:pPr>
    </w:p>
    <w:p w14:paraId="421AAA36" w14:textId="4BCDA0B0" w:rsidR="002A7DCB" w:rsidRPr="00A501E5" w:rsidRDefault="00A501E5" w:rsidP="00A05867">
      <w:pPr>
        <w:spacing w:before="120" w:after="240" w:line="360" w:lineRule="auto"/>
        <w:jc w:val="center"/>
        <w:rPr>
          <w:rFonts w:ascii="Times New Roman" w:hAnsi="Times New Roman" w:cs="Times New Roman"/>
          <w:i/>
          <w:iCs/>
          <w:sz w:val="24"/>
          <w:szCs w:val="24"/>
          <w:lang w:val="en-US"/>
        </w:rPr>
        <w:sectPr w:rsidR="002A7DCB" w:rsidRPr="00A501E5" w:rsidSect="00A501E5">
          <w:footerReference w:type="default" r:id="rId9"/>
          <w:pgSz w:w="11907" w:h="16839" w:code="9"/>
          <w:pgMar w:top="1418" w:right="1134" w:bottom="1418" w:left="1701" w:header="720" w:footer="720" w:gutter="0"/>
          <w:pgNumType w:fmt="lowerRoman" w:start="1"/>
          <w:cols w:space="720"/>
          <w:titlePg/>
          <w:docGrid w:linePitch="360"/>
        </w:sectPr>
      </w:pPr>
      <w:r>
        <w:rPr>
          <w:rFonts w:ascii="Times New Roman" w:hAnsi="Times New Roman" w:cs="Times New Roman"/>
          <w:i/>
          <w:iCs/>
          <w:sz w:val="24"/>
          <w:szCs w:val="24"/>
          <w:lang w:val="en-US"/>
        </w:rPr>
        <w:t>Niên khóa 2016 - 2020</w:t>
      </w:r>
    </w:p>
    <w:p w14:paraId="0BDBC071" w14:textId="77777777" w:rsidR="00A501E5" w:rsidRDefault="00A501E5" w:rsidP="006172F7">
      <w:pPr>
        <w:spacing w:before="120" w:after="240" w:line="360" w:lineRule="auto"/>
        <w:ind w:right="28"/>
        <w:jc w:val="both"/>
        <w:rPr>
          <w:rFonts w:ascii="Times New Roman" w:hAnsi="Times New Roman" w:cs="Times New Roman"/>
          <w:b/>
          <w:color w:val="0033CC"/>
          <w:sz w:val="32"/>
          <w:szCs w:val="32"/>
        </w:rPr>
      </w:pPr>
      <w:r>
        <w:rPr>
          <w:rFonts w:ascii="Times New Roman" w:hAnsi="Times New Roman" w:cs="Times New Roman"/>
          <w:b/>
          <w:color w:val="0033CC"/>
          <w:sz w:val="32"/>
          <w:szCs w:val="32"/>
          <w:lang w:val="en-US"/>
        </w:rPr>
        <w:lastRenderedPageBreak/>
        <mc:AlternateContent>
          <mc:Choice Requires="wps">
            <w:drawing>
              <wp:anchor distT="0" distB="0" distL="114300" distR="114300" simplePos="0" relativeHeight="251691008" behindDoc="0" locked="0" layoutInCell="1" allowOverlap="1" wp14:anchorId="3BA4F06D" wp14:editId="0B762890">
                <wp:simplePos x="0" y="0"/>
                <wp:positionH relativeFrom="margin">
                  <wp:posOffset>-26779</wp:posOffset>
                </wp:positionH>
                <wp:positionV relativeFrom="paragraph">
                  <wp:posOffset>45085</wp:posOffset>
                </wp:positionV>
                <wp:extent cx="5727032" cy="9017876"/>
                <wp:effectExtent l="19050" t="19050" r="26670" b="12065"/>
                <wp:wrapNone/>
                <wp:docPr id="14" name="Rectangle 14"/>
                <wp:cNvGraphicFramePr/>
                <a:graphic xmlns:a="http://schemas.openxmlformats.org/drawingml/2006/main">
                  <a:graphicData uri="http://schemas.microsoft.com/office/word/2010/wordprocessingShape">
                    <wps:wsp>
                      <wps:cNvSpPr/>
                      <wps:spPr>
                        <a:xfrm>
                          <a:off x="0" y="0"/>
                          <a:ext cx="5727032" cy="9017876"/>
                        </a:xfrm>
                        <a:prstGeom prst="rect">
                          <a:avLst/>
                        </a:prstGeom>
                        <a:noFill/>
                        <a:ln w="44450" cmpd="thickThi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D5F196" id="Rectangle 14" o:spid="_x0000_s1026" style="position:absolute;margin-left:-2.1pt;margin-top:3.55pt;width:450.95pt;height:710.05pt;z-index:2516910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" filled="f" strokecolor="#002060" strokeweight="3.5pt">
                <v:stroke linestyle="thickThin"/>
                <w10:wrap anchorx="margin"/>
              </v:rect>
            </w:pict>
          </mc:Fallback>
        </mc:AlternateContent>
      </w:r>
    </w:p>
    <w:p w14:paraId="51235B90" w14:textId="0B665D8D" w:rsidR="00BE358F" w:rsidRPr="00006B9B" w:rsidRDefault="00BE358F" w:rsidP="00A05867">
      <w:pPr>
        <w:spacing w:after="0" w:line="360" w:lineRule="auto"/>
        <w:ind w:right="28"/>
        <w:jc w:val="center"/>
        <w:rPr>
          <w:rFonts w:ascii="Times New Roman" w:hAnsi="Times New Roman" w:cs="Times New Roman"/>
          <w:b/>
          <w:color w:val="0033CC"/>
          <w:sz w:val="32"/>
          <w:szCs w:val="32"/>
        </w:rPr>
      </w:pPr>
      <w:r w:rsidRPr="00006B9B">
        <w:rPr>
          <w:rFonts w:ascii="Times New Roman" w:hAnsi="Times New Roman" w:cs="Times New Roman"/>
          <w:b/>
          <w:color w:val="0033CC"/>
          <w:sz w:val="32"/>
          <w:szCs w:val="32"/>
        </w:rPr>
        <w:t>ĐẠI HỌC HUẾ</w:t>
      </w:r>
    </w:p>
    <w:p w14:paraId="349D5B67" w14:textId="711F9946" w:rsidR="007338C0" w:rsidRDefault="00BE358F" w:rsidP="00A05867">
      <w:pPr>
        <w:spacing w:after="0" w:line="360" w:lineRule="auto"/>
        <w:ind w:right="28"/>
        <w:jc w:val="center"/>
        <w:rPr>
          <w:rFonts w:ascii="Times New Roman" w:hAnsi="Times New Roman" w:cs="Times New Roman"/>
          <w:b/>
          <w:color w:val="0033CC"/>
          <w:sz w:val="32"/>
          <w:szCs w:val="32"/>
        </w:rPr>
      </w:pPr>
      <w:r w:rsidRPr="00006B9B">
        <w:rPr>
          <w:rFonts w:ascii="Times New Roman" w:hAnsi="Times New Roman" w:cs="Times New Roman"/>
          <w:b/>
          <w:color w:val="0033CC"/>
          <w:sz w:val="32"/>
          <w:szCs w:val="32"/>
        </w:rPr>
        <w:t>TRƯỜNG ĐẠI HỌC KINH TẾ HUẾ</w:t>
      </w:r>
    </w:p>
    <w:p w14:paraId="45A9608C" w14:textId="28AEC003" w:rsidR="00BE358F" w:rsidRPr="00006B9B" w:rsidRDefault="00BE358F" w:rsidP="00A05867">
      <w:pPr>
        <w:spacing w:after="0" w:line="360" w:lineRule="auto"/>
        <w:ind w:right="28"/>
        <w:jc w:val="center"/>
        <w:rPr>
          <w:rFonts w:ascii="Times New Roman" w:hAnsi="Times New Roman" w:cs="Times New Roman"/>
          <w:b/>
          <w:color w:val="0033CC"/>
          <w:sz w:val="32"/>
          <w:szCs w:val="32"/>
        </w:rPr>
      </w:pPr>
      <w:r w:rsidRPr="00006B9B">
        <w:rPr>
          <w:rFonts w:ascii="Times New Roman" w:hAnsi="Times New Roman" w:cs="Times New Roman"/>
          <w:b/>
          <w:color w:val="0033CC"/>
          <w:sz w:val="32"/>
          <w:szCs w:val="32"/>
        </w:rPr>
        <w:t>KHOA HỆ THỐNG THÔNG TIN KINH TẾ</w:t>
      </w:r>
    </w:p>
    <w:p w14:paraId="5BEDEFDE" w14:textId="1CF5C185" w:rsidR="00BE358F" w:rsidRPr="00006B9B" w:rsidRDefault="00BE358F" w:rsidP="00A05867">
      <w:pPr>
        <w:spacing w:after="0" w:line="360" w:lineRule="auto"/>
        <w:ind w:right="28"/>
        <w:jc w:val="center"/>
        <w:rPr>
          <w:rFonts w:ascii="Times New Roman" w:hAnsi="Times New Roman" w:cs="Times New Roman"/>
          <w:b/>
          <w:color w:val="FF0000"/>
          <w:sz w:val="50"/>
          <w:szCs w:val="50"/>
        </w:rPr>
      </w:pPr>
      <w:r w:rsidRPr="00006B9B">
        <w:rPr>
          <w:rFonts w:ascii="Times New Roman" w:hAnsi="Times New Roman" w:cs="Times New Roman"/>
          <w:color w:val="0033CC"/>
          <w:sz w:val="28"/>
          <w:szCs w:val="28"/>
        </w:rPr>
        <w:t>-----</w:t>
      </w:r>
      <w:r w:rsidRPr="00006B9B">
        <w:rPr>
          <w:rFonts w:ascii="Times New Roman" w:hAnsi="Times New Roman" w:cs="Times New Roman"/>
          <w:color w:val="0033CC"/>
          <w:sz w:val="28"/>
          <w:szCs w:val="28"/>
        </w:rPr>
        <w:sym w:font="Wingdings" w:char="F09A"/>
      </w:r>
      <w:r w:rsidRPr="00006B9B">
        <w:rPr>
          <w:rFonts w:ascii="Times New Roman" w:hAnsi="Times New Roman" w:cs="Times New Roman"/>
          <w:color w:val="0033CC"/>
          <w:sz w:val="28"/>
          <w:szCs w:val="28"/>
        </w:rPr>
        <w:sym w:font="Wingdings" w:char="F09B"/>
      </w:r>
      <w:r w:rsidRPr="00006B9B">
        <w:rPr>
          <w:rFonts w:ascii="Times New Roman" w:hAnsi="Times New Roman" w:cs="Times New Roman"/>
          <w:color w:val="0033CC"/>
          <w:sz w:val="28"/>
          <w:szCs w:val="28"/>
        </w:rPr>
        <w:sym w:font="Wingdings" w:char="F026"/>
      </w:r>
      <w:r w:rsidRPr="00006B9B">
        <w:rPr>
          <w:rFonts w:ascii="Times New Roman" w:hAnsi="Times New Roman" w:cs="Times New Roman"/>
          <w:color w:val="0033CC"/>
          <w:sz w:val="28"/>
          <w:szCs w:val="28"/>
        </w:rPr>
        <w:sym w:font="Wingdings" w:char="F09A"/>
      </w:r>
      <w:r w:rsidRPr="00006B9B">
        <w:rPr>
          <w:rFonts w:ascii="Times New Roman" w:hAnsi="Times New Roman" w:cs="Times New Roman"/>
          <w:color w:val="0033CC"/>
          <w:sz w:val="28"/>
          <w:szCs w:val="28"/>
        </w:rPr>
        <w:sym w:font="Wingdings" w:char="F09B"/>
      </w:r>
      <w:r w:rsidRPr="00006B9B">
        <w:rPr>
          <w:rFonts w:ascii="Times New Roman" w:hAnsi="Times New Roman" w:cs="Times New Roman"/>
          <w:color w:val="0033CC"/>
          <w:sz w:val="28"/>
          <w:szCs w:val="28"/>
        </w:rPr>
        <w:t>-----</w:t>
      </w:r>
      <w:r w:rsidRPr="00006B9B">
        <w:rPr>
          <w:rFonts w:ascii="Times New Roman" w:hAnsi="Times New Roman" w:cs="Times New Roman"/>
          <w:lang w:val="en-US"/>
        </w:rPr>
        <w:drawing>
          <wp:anchor distT="0" distB="0" distL="114300" distR="114300" simplePos="0" relativeHeight="251678720" behindDoc="1" locked="0" layoutInCell="1" allowOverlap="1" wp14:anchorId="7A90DB72" wp14:editId="01EF8817">
            <wp:simplePos x="0" y="0"/>
            <wp:positionH relativeFrom="margin">
              <wp:align>center</wp:align>
            </wp:positionH>
            <wp:positionV relativeFrom="paragraph">
              <wp:posOffset>378460</wp:posOffset>
            </wp:positionV>
            <wp:extent cx="1463040" cy="1520252"/>
            <wp:effectExtent l="0" t="0" r="3810" b="3810"/>
            <wp:wrapNone/>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3040" cy="1520252"/>
                    </a:xfrm>
                    <a:prstGeom prst="rect">
                      <a:avLst/>
                    </a:prstGeom>
                    <a:noFill/>
                    <a:ln>
                      <a:noFill/>
                    </a:ln>
                  </pic:spPr>
                </pic:pic>
              </a:graphicData>
            </a:graphic>
          </wp:anchor>
        </w:drawing>
      </w:r>
    </w:p>
    <w:p w14:paraId="5217FF6C" w14:textId="3B48A45C" w:rsidR="00BE358F" w:rsidRPr="00006B9B" w:rsidRDefault="00BE358F" w:rsidP="00A05867">
      <w:pPr>
        <w:spacing w:before="120" w:after="240"/>
        <w:ind w:left="360" w:right="254"/>
        <w:jc w:val="center"/>
        <w:rPr>
          <w:rFonts w:ascii="Times New Roman" w:hAnsi="Times New Roman" w:cs="Times New Roman"/>
          <w:b/>
          <w:color w:val="FF0000"/>
          <w:sz w:val="50"/>
          <w:szCs w:val="50"/>
        </w:rPr>
      </w:pPr>
    </w:p>
    <w:p w14:paraId="70C7E0D4" w14:textId="2C705D6A" w:rsidR="00BE358F" w:rsidRPr="006F1F5F" w:rsidRDefault="00BE358F" w:rsidP="00A05867">
      <w:pPr>
        <w:tabs>
          <w:tab w:val="left" w:pos="5148"/>
        </w:tabs>
        <w:spacing w:before="120" w:after="240"/>
        <w:jc w:val="center"/>
        <w:rPr>
          <w:rFonts w:ascii="Times New Roman" w:hAnsi="Times New Roman" w:cs="Times New Roman"/>
          <w:b/>
          <w:color w:val="FF0000"/>
          <w:sz w:val="50"/>
          <w:szCs w:val="50"/>
          <w:lang w:val="en-US"/>
        </w:rPr>
      </w:pPr>
    </w:p>
    <w:p w14:paraId="3F091B41" w14:textId="5BD58BA5" w:rsidR="00BE358F" w:rsidRPr="00006B9B" w:rsidRDefault="00BE358F" w:rsidP="00A05867">
      <w:pPr>
        <w:spacing w:before="120" w:after="240"/>
        <w:ind w:left="360" w:right="254"/>
        <w:jc w:val="center"/>
        <w:rPr>
          <w:rFonts w:ascii="Times New Roman" w:hAnsi="Times New Roman" w:cs="Times New Roman"/>
          <w:b/>
          <w:color w:val="FF0000"/>
          <w:sz w:val="50"/>
          <w:szCs w:val="50"/>
        </w:rPr>
      </w:pPr>
    </w:p>
    <w:p w14:paraId="5B67585D" w14:textId="57AAC665" w:rsidR="00BE358F" w:rsidRDefault="00BE358F" w:rsidP="00A05867">
      <w:pPr>
        <w:spacing w:before="120" w:after="240" w:line="360" w:lineRule="auto"/>
        <w:ind w:right="27"/>
        <w:jc w:val="center"/>
        <w:rPr>
          <w:rFonts w:ascii="Times New Roman" w:hAnsi="Times New Roman" w:cs="Times New Roman"/>
          <w:b/>
          <w:color w:val="FF0000"/>
          <w:sz w:val="50"/>
          <w:szCs w:val="50"/>
        </w:rPr>
      </w:pPr>
      <w:r w:rsidRPr="00006B9B">
        <w:rPr>
          <w:rFonts w:ascii="Times New Roman" w:hAnsi="Times New Roman" w:cs="Times New Roman"/>
          <w:b/>
          <w:color w:val="FF0000"/>
          <w:sz w:val="50"/>
          <w:szCs w:val="50"/>
        </w:rPr>
        <w:t>KHÓA LUẬN TỐT NGHIỆP</w:t>
      </w:r>
    </w:p>
    <w:p w14:paraId="4D89FB9D" w14:textId="77777777" w:rsidR="00F74C93" w:rsidRPr="00006B9B" w:rsidRDefault="00F74C93" w:rsidP="00A05867">
      <w:pPr>
        <w:spacing w:before="120" w:after="240" w:line="360" w:lineRule="auto"/>
        <w:ind w:right="27"/>
        <w:jc w:val="center"/>
        <w:rPr>
          <w:rFonts w:ascii="Times New Roman" w:hAnsi="Times New Roman" w:cs="Times New Roman"/>
          <w:b/>
          <w:color w:val="FF0000"/>
          <w:sz w:val="50"/>
          <w:szCs w:val="50"/>
        </w:rPr>
      </w:pPr>
    </w:p>
    <w:p w14:paraId="2AE94510" w14:textId="7EB3E49B" w:rsidR="002A094C" w:rsidRDefault="00B478DB" w:rsidP="00A05867">
      <w:pPr>
        <w:spacing w:before="120" w:after="240" w:line="360" w:lineRule="auto"/>
        <w:ind w:right="254"/>
        <w:jc w:val="center"/>
        <w:rPr>
          <w:rFonts w:ascii="Times New Roman" w:hAnsi="Times New Roman" w:cs="Times New Roman"/>
          <w:b/>
          <w:color w:val="0033CC"/>
          <w:sz w:val="40"/>
          <w:szCs w:val="40"/>
          <w:lang w:val="en-US"/>
        </w:rPr>
      </w:pPr>
      <w:r>
        <w:rPr>
          <w:rFonts w:ascii="Times New Roman" w:hAnsi="Times New Roman" w:cs="Times New Roman"/>
          <w:b/>
          <w:color w:val="0033CC"/>
          <w:sz w:val="40"/>
          <w:szCs w:val="40"/>
          <w:lang w:val="en-US"/>
        </w:rPr>
        <w:t>XÂY DỰNG</w:t>
      </w:r>
      <w:r w:rsidR="009121E5">
        <w:rPr>
          <w:rFonts w:ascii="Times New Roman" w:hAnsi="Times New Roman" w:cs="Times New Roman"/>
          <w:b/>
          <w:color w:val="0033CC"/>
          <w:sz w:val="40"/>
          <w:szCs w:val="40"/>
          <w:lang w:val="en-US"/>
        </w:rPr>
        <w:t xml:space="preserve"> HỆ TƯ VẤN </w:t>
      </w:r>
      <w:r>
        <w:rPr>
          <w:rFonts w:ascii="Times New Roman" w:hAnsi="Times New Roman" w:cs="Times New Roman"/>
          <w:b/>
          <w:color w:val="0033CC"/>
          <w:sz w:val="40"/>
          <w:szCs w:val="40"/>
          <w:lang w:val="en-US"/>
        </w:rPr>
        <w:t>SỬ DỤNG</w:t>
      </w:r>
      <w:r w:rsidR="009121E5">
        <w:rPr>
          <w:rFonts w:ascii="Times New Roman" w:hAnsi="Times New Roman" w:cs="Times New Roman"/>
          <w:b/>
          <w:color w:val="0033CC"/>
          <w:sz w:val="40"/>
          <w:szCs w:val="40"/>
          <w:lang w:val="en-US"/>
        </w:rPr>
        <w:t xml:space="preserve"> PHƯƠNG PHÁP LỌC CỘNG TÁC</w:t>
      </w:r>
    </w:p>
    <w:p w14:paraId="37287E7D" w14:textId="77777777" w:rsidR="00F74C93" w:rsidRPr="009121E5" w:rsidRDefault="00F74C93" w:rsidP="00A05867">
      <w:pPr>
        <w:spacing w:before="120" w:after="240" w:line="360" w:lineRule="auto"/>
        <w:ind w:right="254"/>
        <w:jc w:val="center"/>
        <w:rPr>
          <w:rFonts w:ascii="Times New Roman" w:hAnsi="Times New Roman" w:cs="Times New Roman"/>
          <w:b/>
          <w:color w:val="0033CC"/>
          <w:sz w:val="40"/>
          <w:szCs w:val="40"/>
          <w:lang w:val="en-US"/>
        </w:rPr>
      </w:pPr>
    </w:p>
    <w:p w14:paraId="05C46639" w14:textId="77777777" w:rsidR="00BE358F" w:rsidRPr="00006B9B" w:rsidRDefault="00BE358F" w:rsidP="00201298">
      <w:pPr>
        <w:spacing w:after="0" w:line="360" w:lineRule="auto"/>
        <w:ind w:right="51" w:firstLine="993"/>
        <w:rPr>
          <w:rFonts w:ascii="Times New Roman" w:hAnsi="Times New Roman" w:cs="Times New Roman"/>
          <w:b/>
          <w:sz w:val="26"/>
          <w:szCs w:val="26"/>
        </w:rPr>
      </w:pPr>
      <w:r w:rsidRPr="00006B9B">
        <w:rPr>
          <w:rFonts w:ascii="Times New Roman" w:hAnsi="Times New Roman" w:cs="Times New Roman"/>
          <w:b/>
          <w:sz w:val="26"/>
          <w:szCs w:val="26"/>
        </w:rPr>
        <w:t>Sinh viên thực hiện:</w:t>
      </w:r>
      <w:r w:rsidRPr="00006B9B">
        <w:rPr>
          <w:rFonts w:ascii="Times New Roman" w:hAnsi="Times New Roman" w:cs="Times New Roman"/>
          <w:b/>
          <w:sz w:val="26"/>
          <w:szCs w:val="26"/>
        </w:rPr>
        <w:tab/>
      </w:r>
      <w:r w:rsidRPr="00006B9B">
        <w:rPr>
          <w:rFonts w:ascii="Times New Roman" w:hAnsi="Times New Roman" w:cs="Times New Roman"/>
          <w:b/>
          <w:sz w:val="26"/>
          <w:szCs w:val="26"/>
        </w:rPr>
        <w:tab/>
      </w:r>
      <w:r w:rsidRPr="00006B9B">
        <w:rPr>
          <w:rFonts w:ascii="Times New Roman" w:hAnsi="Times New Roman" w:cs="Times New Roman"/>
          <w:b/>
          <w:sz w:val="26"/>
          <w:szCs w:val="26"/>
        </w:rPr>
        <w:tab/>
        <w:t>Giảng viên hướng dẫn:</w:t>
      </w:r>
    </w:p>
    <w:p w14:paraId="5A924F07" w14:textId="64581C7E" w:rsidR="00BE358F" w:rsidRPr="00006B9B" w:rsidRDefault="00BE358F" w:rsidP="00201298">
      <w:pPr>
        <w:spacing w:after="0" w:line="360" w:lineRule="auto"/>
        <w:ind w:right="51" w:firstLine="993"/>
        <w:rPr>
          <w:rFonts w:ascii="Times New Roman" w:hAnsi="Times New Roman" w:cs="Times New Roman"/>
          <w:b/>
          <w:sz w:val="26"/>
          <w:szCs w:val="26"/>
        </w:rPr>
      </w:pPr>
      <w:r w:rsidRPr="00006B9B">
        <w:rPr>
          <w:rFonts w:ascii="Times New Roman" w:hAnsi="Times New Roman" w:cs="Times New Roman"/>
          <w:b/>
          <w:sz w:val="26"/>
          <w:szCs w:val="26"/>
        </w:rPr>
        <w:t>Họ và tên: Lê Nguyễn Hoài Huy</w:t>
      </w:r>
      <w:r w:rsidRPr="00006B9B">
        <w:rPr>
          <w:rFonts w:ascii="Times New Roman" w:hAnsi="Times New Roman" w:cs="Times New Roman"/>
          <w:b/>
          <w:sz w:val="26"/>
          <w:szCs w:val="26"/>
        </w:rPr>
        <w:tab/>
        <w:t xml:space="preserve"> T.S. Nguyễn Đình Hoa Cương</w:t>
      </w:r>
    </w:p>
    <w:p w14:paraId="39EEB3D5" w14:textId="77777777" w:rsidR="00BE358F" w:rsidRPr="00006B9B" w:rsidRDefault="00BE358F" w:rsidP="00201298">
      <w:pPr>
        <w:spacing w:after="0" w:line="360" w:lineRule="auto"/>
        <w:ind w:right="51" w:firstLine="992"/>
        <w:rPr>
          <w:rFonts w:ascii="Times New Roman" w:hAnsi="Times New Roman" w:cs="Times New Roman"/>
          <w:b/>
          <w:sz w:val="26"/>
          <w:szCs w:val="26"/>
        </w:rPr>
      </w:pPr>
      <w:r w:rsidRPr="00006B9B">
        <w:rPr>
          <w:rFonts w:ascii="Times New Roman" w:hAnsi="Times New Roman" w:cs="Times New Roman"/>
          <w:b/>
          <w:sz w:val="26"/>
          <w:szCs w:val="26"/>
        </w:rPr>
        <w:t>Lớp: K50A – Tin học kinh tế</w:t>
      </w:r>
    </w:p>
    <w:p w14:paraId="1575C8A0" w14:textId="77777777" w:rsidR="00BE358F" w:rsidRPr="00006B9B" w:rsidRDefault="00BE358F" w:rsidP="00201298">
      <w:pPr>
        <w:spacing w:after="0" w:line="360" w:lineRule="auto"/>
        <w:ind w:right="51" w:firstLine="992"/>
        <w:rPr>
          <w:rFonts w:ascii="Times New Roman" w:hAnsi="Times New Roman" w:cs="Times New Roman"/>
          <w:b/>
          <w:sz w:val="26"/>
          <w:szCs w:val="26"/>
        </w:rPr>
      </w:pPr>
      <w:r w:rsidRPr="00006B9B">
        <w:rPr>
          <w:rFonts w:ascii="Times New Roman" w:hAnsi="Times New Roman" w:cs="Times New Roman"/>
          <w:b/>
          <w:sz w:val="26"/>
          <w:szCs w:val="26"/>
        </w:rPr>
        <w:t>MSV: 16K4081028</w:t>
      </w:r>
    </w:p>
    <w:p w14:paraId="0519EB40" w14:textId="79635E3A" w:rsidR="003F1603" w:rsidRPr="003C142C" w:rsidRDefault="00BE358F" w:rsidP="00201298">
      <w:pPr>
        <w:spacing w:after="0" w:line="360" w:lineRule="auto"/>
        <w:ind w:right="51" w:firstLine="992"/>
        <w:rPr>
          <w:rFonts w:ascii="Times New Roman" w:hAnsi="Times New Roman" w:cs="Times New Roman"/>
          <w:b/>
          <w:sz w:val="26"/>
          <w:szCs w:val="26"/>
        </w:rPr>
      </w:pPr>
      <w:r w:rsidRPr="00006B9B">
        <w:rPr>
          <w:rFonts w:ascii="Times New Roman" w:hAnsi="Times New Roman" w:cs="Times New Roman"/>
          <w:b/>
          <w:sz w:val="26"/>
          <w:szCs w:val="26"/>
        </w:rPr>
        <w:t>Niên khóa: 2016-2020</w:t>
      </w:r>
    </w:p>
    <w:p w14:paraId="0D0DB62D" w14:textId="64481554" w:rsidR="00A501E5" w:rsidRDefault="00A501E5" w:rsidP="00A05867">
      <w:pPr>
        <w:spacing w:after="0" w:line="360" w:lineRule="auto"/>
        <w:jc w:val="center"/>
        <w:rPr>
          <w:rFonts w:ascii="Times New Roman" w:hAnsi="Times New Roman" w:cs="Times New Roman"/>
          <w:i/>
          <w:iCs/>
          <w:sz w:val="24"/>
          <w:szCs w:val="24"/>
        </w:rPr>
      </w:pPr>
    </w:p>
    <w:p w14:paraId="62129A46" w14:textId="77777777" w:rsidR="00A501E5" w:rsidRDefault="00A501E5" w:rsidP="00A05867">
      <w:pPr>
        <w:spacing w:after="0" w:line="360" w:lineRule="auto"/>
        <w:jc w:val="center"/>
        <w:rPr>
          <w:rFonts w:ascii="Times New Roman" w:hAnsi="Times New Roman" w:cs="Times New Roman"/>
          <w:i/>
          <w:iCs/>
          <w:sz w:val="24"/>
          <w:szCs w:val="24"/>
        </w:rPr>
      </w:pPr>
    </w:p>
    <w:p w14:paraId="7779EF34" w14:textId="459F7AA3" w:rsidR="00BE358F" w:rsidRPr="00006B9B" w:rsidRDefault="00BE358F" w:rsidP="00A05867">
      <w:pPr>
        <w:spacing w:after="0" w:line="360" w:lineRule="auto"/>
        <w:jc w:val="center"/>
        <w:rPr>
          <w:rFonts w:ascii="Times New Roman" w:hAnsi="Times New Roman" w:cs="Times New Roman"/>
          <w:i/>
          <w:iCs/>
          <w:sz w:val="24"/>
          <w:szCs w:val="24"/>
        </w:rPr>
      </w:pPr>
      <w:r w:rsidRPr="00006B9B">
        <w:rPr>
          <w:rFonts w:ascii="Times New Roman" w:hAnsi="Times New Roman" w:cs="Times New Roman"/>
          <w:i/>
          <w:iCs/>
          <w:sz w:val="24"/>
          <w:szCs w:val="24"/>
        </w:rPr>
        <w:t>Huế, tháng 12 năm 2019</w:t>
      </w:r>
    </w:p>
    <w:p w14:paraId="3F21AA48" w14:textId="3F80F99C" w:rsidR="00CA6317" w:rsidRPr="00006B9B" w:rsidRDefault="00CA6317" w:rsidP="006172F7">
      <w:pPr>
        <w:spacing w:after="0" w:line="360" w:lineRule="auto"/>
        <w:jc w:val="both"/>
        <w:rPr>
          <w:rFonts w:ascii="Times New Roman" w:hAnsi="Times New Roman" w:cs="Times New Roman"/>
        </w:rPr>
        <w:sectPr w:rsidR="00CA6317" w:rsidRPr="00006B9B" w:rsidSect="00A501E5">
          <w:pgSz w:w="11907" w:h="16839" w:code="9"/>
          <w:pgMar w:top="1418" w:right="1134" w:bottom="1418" w:left="1701" w:header="720" w:footer="720" w:gutter="0"/>
          <w:pgNumType w:fmt="lowerRoman" w:start="1"/>
          <w:cols w:space="720"/>
          <w:titlePg/>
          <w:docGrid w:linePitch="360"/>
        </w:sectPr>
      </w:pPr>
    </w:p>
    <w:p w14:paraId="7EB56148" w14:textId="77777777" w:rsidR="00A501E5" w:rsidRDefault="00A501E5" w:rsidP="006172F7">
      <w:pPr>
        <w:jc w:val="both"/>
      </w:pPr>
    </w:p>
    <w:p w14:paraId="15CDF834" w14:textId="413D3294" w:rsidR="00541A96" w:rsidRPr="00006B9B" w:rsidRDefault="00541A96" w:rsidP="003D36E0">
      <w:pPr>
        <w:pStyle w:val="Heading1"/>
        <w:jc w:val="center"/>
      </w:pPr>
      <w:bookmarkStart w:id="0" w:name="_Toc29412703"/>
      <w:r w:rsidRPr="00006B9B">
        <w:t>LỜI CẢM ƠN</w:t>
      </w:r>
      <w:bookmarkEnd w:id="0"/>
    </w:p>
    <w:p w14:paraId="3A724E69" w14:textId="18E4965A" w:rsidR="007C21D2" w:rsidRPr="00081165" w:rsidRDefault="007C21D2" w:rsidP="006172F7">
      <w:pPr>
        <w:pStyle w:val="Subtitle"/>
      </w:pPr>
      <w:r w:rsidRPr="00081165">
        <w:t xml:space="preserve">Được sự phân công của khoa Hệ Thống Thông Tin Kinh Tế, trường Đại Học Kinh Tế Huế, nay em đã hoàn thành </w:t>
      </w:r>
      <w:r w:rsidR="00E96D89" w:rsidRPr="00081165">
        <w:t>khóa</w:t>
      </w:r>
      <w:r w:rsidRPr="00081165">
        <w:t xml:space="preserve"> luận tốt nghiệp cuối </w:t>
      </w:r>
      <w:r w:rsidR="00E96D89" w:rsidRPr="00081165">
        <w:t>khóa</w:t>
      </w:r>
      <w:r w:rsidRPr="00081165">
        <w:t xml:space="preserve">. </w:t>
      </w:r>
    </w:p>
    <w:p w14:paraId="4E36DE7E" w14:textId="3DE2A809" w:rsidR="007C21D2" w:rsidRPr="00081165" w:rsidRDefault="007C21D2" w:rsidP="006172F7">
      <w:pPr>
        <w:spacing w:before="60" w:after="0" w:line="360" w:lineRule="auto"/>
        <w:ind w:firstLine="567"/>
        <w:jc w:val="both"/>
        <w:rPr>
          <w:rFonts w:ascii="Times New Roman" w:hAnsi="Times New Roman" w:cs="Times New Roman"/>
          <w:sz w:val="26"/>
          <w:szCs w:val="26"/>
        </w:rPr>
      </w:pPr>
      <w:r w:rsidRPr="00081165">
        <w:rPr>
          <w:rFonts w:ascii="Times New Roman" w:hAnsi="Times New Roman" w:cs="Times New Roman"/>
          <w:sz w:val="26"/>
          <w:szCs w:val="26"/>
        </w:rPr>
        <w:t xml:space="preserve">Để hoàn thành nhiệm vụ được giao, ngoài sự nỗ lực học hỏi của bản thân còn có sự hướng dẫn tận tình của thầy cô, đặc biệt hơn là sự động viên tinh thần lớn từ gia đình. </w:t>
      </w:r>
    </w:p>
    <w:p w14:paraId="2A0254E0" w14:textId="6BD74777" w:rsidR="007C21D2" w:rsidRPr="00081165" w:rsidRDefault="007C21D2" w:rsidP="006172F7">
      <w:pPr>
        <w:spacing w:before="60" w:after="0" w:line="360" w:lineRule="auto"/>
        <w:ind w:firstLine="567"/>
        <w:jc w:val="both"/>
        <w:rPr>
          <w:rFonts w:ascii="Times New Roman" w:hAnsi="Times New Roman" w:cs="Times New Roman"/>
          <w:sz w:val="26"/>
          <w:szCs w:val="26"/>
        </w:rPr>
      </w:pPr>
      <w:r w:rsidRPr="00081165">
        <w:rPr>
          <w:rFonts w:ascii="Times New Roman" w:hAnsi="Times New Roman" w:cs="Times New Roman"/>
          <w:sz w:val="26"/>
          <w:szCs w:val="26"/>
        </w:rPr>
        <w:t xml:space="preserve">Em xin chân thành cảm ơn TS. Nguyễn Đình Hoa Cương, người đã hướng dẫn cho em trong suốt thời gian thực tập. Thầy đã chỉ ra những vấn đề mà em gặp phải lúc làm </w:t>
      </w:r>
      <w:r w:rsidR="00E96D89" w:rsidRPr="00081165">
        <w:rPr>
          <w:rFonts w:ascii="Times New Roman" w:hAnsi="Times New Roman" w:cs="Times New Roman"/>
          <w:sz w:val="26"/>
          <w:szCs w:val="26"/>
        </w:rPr>
        <w:t>khóa</w:t>
      </w:r>
      <w:r w:rsidRPr="00081165">
        <w:rPr>
          <w:rFonts w:ascii="Times New Roman" w:hAnsi="Times New Roman" w:cs="Times New Roman"/>
          <w:sz w:val="26"/>
          <w:szCs w:val="26"/>
        </w:rPr>
        <w:t xml:space="preserve"> luận, định hướng đi cho em để em hoàn thành tốt nhiệm vụ. </w:t>
      </w:r>
    </w:p>
    <w:p w14:paraId="367EEBB1" w14:textId="1D6C138E" w:rsidR="007C21D2" w:rsidRPr="00081165" w:rsidRDefault="007C21D2" w:rsidP="006172F7">
      <w:pPr>
        <w:spacing w:before="60" w:after="0" w:line="360" w:lineRule="auto"/>
        <w:ind w:firstLine="567"/>
        <w:jc w:val="both"/>
        <w:rPr>
          <w:rFonts w:ascii="Times New Roman" w:hAnsi="Times New Roman" w:cs="Times New Roman"/>
          <w:sz w:val="26"/>
          <w:szCs w:val="26"/>
        </w:rPr>
      </w:pPr>
      <w:r w:rsidRPr="00081165">
        <w:rPr>
          <w:rFonts w:ascii="Times New Roman" w:hAnsi="Times New Roman" w:cs="Times New Roman"/>
          <w:sz w:val="26"/>
          <w:szCs w:val="26"/>
        </w:rPr>
        <w:t>Xin cảm ơn tất cả các bạn bè, thầy cô</w:t>
      </w:r>
      <w:r w:rsidR="00091163" w:rsidRPr="00081165">
        <w:rPr>
          <w:rFonts w:ascii="Times New Roman" w:hAnsi="Times New Roman" w:cs="Times New Roman"/>
          <w:sz w:val="26"/>
          <w:szCs w:val="26"/>
        </w:rPr>
        <w:t>, các anh chị trong công ty SoftWorld</w:t>
      </w:r>
      <w:r w:rsidRPr="00081165">
        <w:rPr>
          <w:rFonts w:ascii="Times New Roman" w:hAnsi="Times New Roman" w:cs="Times New Roman"/>
          <w:sz w:val="26"/>
          <w:szCs w:val="26"/>
        </w:rPr>
        <w:t xml:space="preserve"> và gia đình đã giúp đỡ, dìu dắt em trong suốt thời gian qua. Tất cả mọi người đều</w:t>
      </w:r>
      <w:r w:rsidR="00091163" w:rsidRPr="00081165">
        <w:rPr>
          <w:rFonts w:ascii="Times New Roman" w:hAnsi="Times New Roman" w:cs="Times New Roman"/>
          <w:sz w:val="26"/>
          <w:szCs w:val="26"/>
        </w:rPr>
        <w:t xml:space="preserve"> đã rất</w:t>
      </w:r>
      <w:r w:rsidRPr="00081165">
        <w:rPr>
          <w:rFonts w:ascii="Times New Roman" w:hAnsi="Times New Roman" w:cs="Times New Roman"/>
          <w:sz w:val="26"/>
          <w:szCs w:val="26"/>
        </w:rPr>
        <w:t xml:space="preserve"> nhiệt tình giúp đỡ. Bên cạnh đó, động lực vô cùng to lớn để em cố gắng hoàn thành tốt </w:t>
      </w:r>
      <w:r w:rsidR="00E96D89" w:rsidRPr="00081165">
        <w:rPr>
          <w:rFonts w:ascii="Times New Roman" w:hAnsi="Times New Roman" w:cs="Times New Roman"/>
          <w:sz w:val="26"/>
          <w:szCs w:val="26"/>
        </w:rPr>
        <w:t>khóa</w:t>
      </w:r>
      <w:r w:rsidRPr="00081165">
        <w:rPr>
          <w:rFonts w:ascii="Times New Roman" w:hAnsi="Times New Roman" w:cs="Times New Roman"/>
          <w:sz w:val="26"/>
          <w:szCs w:val="26"/>
        </w:rPr>
        <w:t xml:space="preserve"> luận này đó là gia đình. </w:t>
      </w:r>
    </w:p>
    <w:p w14:paraId="3E24C8BB" w14:textId="16CCC079" w:rsidR="007C21D2" w:rsidRPr="00081165" w:rsidRDefault="007C21D2" w:rsidP="006172F7">
      <w:pPr>
        <w:spacing w:before="60" w:after="0" w:line="360" w:lineRule="auto"/>
        <w:ind w:firstLine="567"/>
        <w:jc w:val="both"/>
        <w:rPr>
          <w:rFonts w:ascii="Times New Roman" w:hAnsi="Times New Roman" w:cs="Times New Roman"/>
          <w:sz w:val="26"/>
          <w:szCs w:val="26"/>
        </w:rPr>
      </w:pPr>
      <w:r w:rsidRPr="00081165">
        <w:rPr>
          <w:rFonts w:ascii="Times New Roman" w:hAnsi="Times New Roman" w:cs="Times New Roman"/>
          <w:sz w:val="26"/>
          <w:szCs w:val="26"/>
        </w:rPr>
        <w:t xml:space="preserve">Để hoàn thành </w:t>
      </w:r>
      <w:r w:rsidR="00E96D89" w:rsidRPr="00081165">
        <w:rPr>
          <w:rFonts w:ascii="Times New Roman" w:hAnsi="Times New Roman" w:cs="Times New Roman"/>
          <w:sz w:val="26"/>
          <w:szCs w:val="26"/>
        </w:rPr>
        <w:t>khóa</w:t>
      </w:r>
      <w:r w:rsidRPr="00081165">
        <w:rPr>
          <w:rFonts w:ascii="Times New Roman" w:hAnsi="Times New Roman" w:cs="Times New Roman"/>
          <w:sz w:val="26"/>
          <w:szCs w:val="26"/>
        </w:rPr>
        <w:t xml:space="preserve"> luận này, em đã nhận được sự hướng dẫn, giúp đỡ và động viên tận tình từ nhiều phía. Tất cả những điều này đã trở thành một động lực rất lớn giúp em có thể hoàn thành tốt mọi công việc được giao. </w:t>
      </w:r>
    </w:p>
    <w:p w14:paraId="33191652" w14:textId="7E7533DA" w:rsidR="002115EC" w:rsidRPr="00081165" w:rsidRDefault="002115EC" w:rsidP="006172F7">
      <w:pPr>
        <w:spacing w:before="60" w:after="0" w:line="360" w:lineRule="auto"/>
        <w:ind w:firstLine="567"/>
        <w:jc w:val="both"/>
        <w:rPr>
          <w:rFonts w:ascii="Times New Roman" w:hAnsi="Times New Roman" w:cs="Times New Roman"/>
          <w:sz w:val="26"/>
          <w:szCs w:val="26"/>
        </w:rPr>
      </w:pPr>
      <w:r w:rsidRPr="00081165">
        <w:rPr>
          <w:rFonts w:ascii="Times New Roman" w:hAnsi="Times New Roman" w:cs="Times New Roman"/>
          <w:sz w:val="26"/>
          <w:szCs w:val="26"/>
        </w:rPr>
        <w:t>Một lần nữa em xin chân thành cảm ơn!</w:t>
      </w:r>
    </w:p>
    <w:p w14:paraId="34DD2625" w14:textId="7DB1BE39" w:rsidR="007C21D2" w:rsidRPr="00006B9B" w:rsidRDefault="007C21D2" w:rsidP="003D36E0">
      <w:pPr>
        <w:tabs>
          <w:tab w:val="left" w:pos="1064"/>
        </w:tabs>
        <w:spacing w:before="240" w:after="120" w:line="360" w:lineRule="auto"/>
        <w:ind w:left="3600" w:right="49"/>
        <w:jc w:val="center"/>
        <w:rPr>
          <w:rFonts w:ascii="Times New Roman" w:eastAsiaTheme="minorHAnsi" w:hAnsi="Times New Roman" w:cs="Times New Roman"/>
          <w:i/>
          <w:sz w:val="26"/>
          <w:szCs w:val="26"/>
        </w:rPr>
      </w:pPr>
      <w:r w:rsidRPr="00006B9B">
        <w:rPr>
          <w:rFonts w:ascii="Times New Roman" w:eastAsiaTheme="minorHAnsi" w:hAnsi="Times New Roman" w:cs="Times New Roman"/>
          <w:i/>
          <w:sz w:val="26"/>
          <w:szCs w:val="26"/>
        </w:rPr>
        <w:t>Huế, tháng 12 năm 2019</w:t>
      </w:r>
    </w:p>
    <w:p w14:paraId="230D3142" w14:textId="26DB7E2E" w:rsidR="007C21D2" w:rsidRPr="00006B9B" w:rsidRDefault="007C21D2" w:rsidP="003D36E0">
      <w:pPr>
        <w:tabs>
          <w:tab w:val="left" w:pos="1064"/>
        </w:tabs>
        <w:spacing w:before="240" w:after="120" w:line="360" w:lineRule="auto"/>
        <w:ind w:left="3600" w:right="49"/>
        <w:jc w:val="center"/>
        <w:rPr>
          <w:rFonts w:ascii="Times New Roman" w:eastAsiaTheme="minorHAnsi" w:hAnsi="Times New Roman" w:cs="Times New Roman"/>
          <w:i/>
          <w:sz w:val="26"/>
          <w:szCs w:val="26"/>
        </w:rPr>
      </w:pPr>
      <w:r w:rsidRPr="00006B9B">
        <w:rPr>
          <w:rFonts w:ascii="Times New Roman" w:eastAsiaTheme="minorHAnsi" w:hAnsi="Times New Roman" w:cs="Times New Roman"/>
          <w:i/>
          <w:sz w:val="26"/>
          <w:szCs w:val="26"/>
        </w:rPr>
        <w:t>Sinh viên ký tên</w:t>
      </w:r>
    </w:p>
    <w:p w14:paraId="3304E3D0" w14:textId="5DA48398" w:rsidR="007C21D2" w:rsidRPr="00006B9B" w:rsidRDefault="007C21D2" w:rsidP="003D36E0">
      <w:pPr>
        <w:tabs>
          <w:tab w:val="left" w:pos="1064"/>
        </w:tabs>
        <w:spacing w:before="240" w:after="120" w:line="360" w:lineRule="auto"/>
        <w:ind w:left="3600" w:right="49"/>
        <w:jc w:val="center"/>
        <w:rPr>
          <w:rFonts w:ascii="Times New Roman" w:eastAsiaTheme="minorHAnsi" w:hAnsi="Times New Roman" w:cs="Times New Roman"/>
          <w:i/>
          <w:sz w:val="26"/>
          <w:szCs w:val="26"/>
        </w:rPr>
      </w:pPr>
    </w:p>
    <w:p w14:paraId="0B5940AE" w14:textId="77777777" w:rsidR="007C21D2" w:rsidRPr="00006B9B" w:rsidRDefault="007C21D2" w:rsidP="003D36E0">
      <w:pPr>
        <w:tabs>
          <w:tab w:val="left" w:pos="1064"/>
        </w:tabs>
        <w:spacing w:before="240" w:after="120" w:line="360" w:lineRule="auto"/>
        <w:ind w:left="3600" w:right="49"/>
        <w:jc w:val="center"/>
        <w:rPr>
          <w:rFonts w:ascii="Times New Roman" w:eastAsiaTheme="minorHAnsi" w:hAnsi="Times New Roman" w:cs="Times New Roman"/>
          <w:i/>
          <w:sz w:val="26"/>
          <w:szCs w:val="26"/>
        </w:rPr>
      </w:pPr>
    </w:p>
    <w:p w14:paraId="2BBA235A" w14:textId="4E51FD48" w:rsidR="004B64BB" w:rsidRPr="00302423" w:rsidRDefault="007C21D2" w:rsidP="003D36E0">
      <w:pPr>
        <w:tabs>
          <w:tab w:val="left" w:pos="1064"/>
        </w:tabs>
        <w:spacing w:before="240" w:after="120" w:line="360" w:lineRule="auto"/>
        <w:ind w:left="3600" w:right="49"/>
        <w:jc w:val="center"/>
        <w:rPr>
          <w:rFonts w:ascii="Times New Roman" w:eastAsiaTheme="minorHAnsi" w:hAnsi="Times New Roman" w:cs="Times New Roman"/>
          <w:i/>
          <w:sz w:val="26"/>
          <w:szCs w:val="26"/>
        </w:rPr>
        <w:sectPr w:rsidR="004B64BB" w:rsidRPr="00302423" w:rsidSect="00A501E5">
          <w:footerReference w:type="default" r:id="rId10"/>
          <w:pgSz w:w="11907" w:h="16839" w:code="9"/>
          <w:pgMar w:top="1134" w:right="1134" w:bottom="1134" w:left="1701" w:header="720" w:footer="720" w:gutter="0"/>
          <w:pgNumType w:fmt="lowerRoman" w:start="1"/>
          <w:cols w:space="720"/>
          <w:docGrid w:linePitch="360"/>
        </w:sectPr>
      </w:pPr>
      <w:r w:rsidRPr="00006B9B">
        <w:rPr>
          <w:rFonts w:ascii="Times New Roman" w:eastAsiaTheme="minorHAnsi" w:hAnsi="Times New Roman" w:cs="Times New Roman"/>
          <w:i/>
          <w:sz w:val="26"/>
          <w:szCs w:val="26"/>
        </w:rPr>
        <w:t>Lê Ng</w:t>
      </w:r>
      <w:r w:rsidR="009A0889" w:rsidRPr="00006B9B">
        <w:rPr>
          <w:rFonts w:ascii="Times New Roman" w:eastAsiaTheme="minorHAnsi" w:hAnsi="Times New Roman" w:cs="Times New Roman"/>
          <w:i/>
          <w:sz w:val="26"/>
          <w:szCs w:val="26"/>
        </w:rPr>
        <w:t>uyễ</w:t>
      </w:r>
      <w:r w:rsidRPr="00006B9B">
        <w:rPr>
          <w:rFonts w:ascii="Times New Roman" w:eastAsiaTheme="minorHAnsi" w:hAnsi="Times New Roman" w:cs="Times New Roman"/>
          <w:i/>
          <w:sz w:val="26"/>
          <w:szCs w:val="26"/>
        </w:rPr>
        <w:t>n Hoài Huy</w:t>
      </w:r>
    </w:p>
    <w:p w14:paraId="38C8E3D7" w14:textId="69B67F81" w:rsidR="000D35F6" w:rsidRPr="00E0210E" w:rsidRDefault="002A74E0" w:rsidP="006172F7">
      <w:pPr>
        <w:pStyle w:val="Heading1"/>
        <w:jc w:val="both"/>
      </w:pPr>
      <w:bookmarkStart w:id="1" w:name="_Toc29412704"/>
      <w:r w:rsidRPr="00E0210E">
        <w:lastRenderedPageBreak/>
        <w:t>MỤC LỤC</w:t>
      </w:r>
      <w:bookmarkEnd w:id="1"/>
    </w:p>
    <w:p w14:paraId="0D4E4420" w14:textId="604167CF" w:rsidR="00743854" w:rsidRPr="003D4186" w:rsidRDefault="002115EC" w:rsidP="006172F7">
      <w:pPr>
        <w:pStyle w:val="TOC1"/>
        <w:jc w:val="both"/>
        <w:rPr>
          <w:rFonts w:asciiTheme="minorHAnsi" w:hAnsiTheme="minorHAnsi"/>
          <w:b/>
          <w:bCs/>
          <w:sz w:val="28"/>
          <w:szCs w:val="28"/>
          <w:lang w:eastAsia="vi-VN"/>
        </w:rPr>
      </w:pPr>
      <w:r w:rsidRPr="00743854">
        <w:rPr>
          <w:rFonts w:cs="Times New Roman"/>
          <w:sz w:val="26"/>
          <w:szCs w:val="26"/>
        </w:rPr>
        <w:fldChar w:fldCharType="begin"/>
      </w:r>
      <w:r w:rsidRPr="00743854">
        <w:rPr>
          <w:rFonts w:cs="Times New Roman"/>
          <w:sz w:val="26"/>
          <w:szCs w:val="26"/>
        </w:rPr>
        <w:instrText xml:space="preserve"> TOC \o "1-3" \h \z \u </w:instrText>
      </w:r>
      <w:r w:rsidRPr="00743854">
        <w:rPr>
          <w:rFonts w:cs="Times New Roman"/>
          <w:sz w:val="26"/>
          <w:szCs w:val="26"/>
        </w:rPr>
        <w:fldChar w:fldCharType="separate"/>
      </w:r>
      <w:hyperlink w:anchor="_Toc29412703" w:history="1">
        <w:r w:rsidR="00743854" w:rsidRPr="003D4186">
          <w:rPr>
            <w:rStyle w:val="Hyperlink"/>
            <w:b/>
            <w:bCs/>
            <w:sz w:val="28"/>
            <w:szCs w:val="28"/>
          </w:rPr>
          <w:t>LỜI CẢM ƠN</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3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i</w:t>
        </w:r>
        <w:r w:rsidR="00743854" w:rsidRPr="003D4186">
          <w:rPr>
            <w:b/>
            <w:bCs/>
            <w:webHidden/>
            <w:sz w:val="28"/>
            <w:szCs w:val="28"/>
          </w:rPr>
          <w:fldChar w:fldCharType="end"/>
        </w:r>
      </w:hyperlink>
    </w:p>
    <w:p w14:paraId="0E983115" w14:textId="0D6369F1" w:rsidR="00743854" w:rsidRPr="003D4186" w:rsidRDefault="00C81CD3" w:rsidP="006172F7">
      <w:pPr>
        <w:pStyle w:val="TOC1"/>
        <w:jc w:val="both"/>
        <w:rPr>
          <w:rFonts w:asciiTheme="minorHAnsi" w:hAnsiTheme="minorHAnsi"/>
          <w:b/>
          <w:bCs/>
          <w:sz w:val="28"/>
          <w:szCs w:val="28"/>
          <w:lang w:eastAsia="vi-VN"/>
        </w:rPr>
      </w:pPr>
      <w:hyperlink w:anchor="_Toc29412704" w:history="1">
        <w:r w:rsidR="00743854" w:rsidRPr="003D4186">
          <w:rPr>
            <w:rStyle w:val="Hyperlink"/>
            <w:b/>
            <w:bCs/>
            <w:sz w:val="28"/>
            <w:szCs w:val="28"/>
          </w:rPr>
          <w:t>MỤC LỤC</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4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ii</w:t>
        </w:r>
        <w:r w:rsidR="00743854" w:rsidRPr="003D4186">
          <w:rPr>
            <w:b/>
            <w:bCs/>
            <w:webHidden/>
            <w:sz w:val="28"/>
            <w:szCs w:val="28"/>
          </w:rPr>
          <w:fldChar w:fldCharType="end"/>
        </w:r>
      </w:hyperlink>
    </w:p>
    <w:p w14:paraId="7F9FA19B" w14:textId="61086973" w:rsidR="00743854" w:rsidRPr="003D4186" w:rsidRDefault="00C81CD3" w:rsidP="006172F7">
      <w:pPr>
        <w:pStyle w:val="TOC1"/>
        <w:jc w:val="both"/>
        <w:rPr>
          <w:rFonts w:asciiTheme="minorHAnsi" w:hAnsiTheme="minorHAnsi"/>
          <w:b/>
          <w:bCs/>
          <w:sz w:val="28"/>
          <w:szCs w:val="28"/>
          <w:lang w:eastAsia="vi-VN"/>
        </w:rPr>
      </w:pPr>
      <w:hyperlink w:anchor="_Toc29412705" w:history="1">
        <w:r w:rsidR="00743854" w:rsidRPr="003D4186">
          <w:rPr>
            <w:rStyle w:val="Hyperlink"/>
            <w:b/>
            <w:bCs/>
            <w:sz w:val="28"/>
            <w:szCs w:val="28"/>
          </w:rPr>
          <w:t>DANH MỤC HÌNH VẼ</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5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iv</w:t>
        </w:r>
        <w:r w:rsidR="00743854" w:rsidRPr="003D4186">
          <w:rPr>
            <w:b/>
            <w:bCs/>
            <w:webHidden/>
            <w:sz w:val="28"/>
            <w:szCs w:val="28"/>
          </w:rPr>
          <w:fldChar w:fldCharType="end"/>
        </w:r>
      </w:hyperlink>
    </w:p>
    <w:p w14:paraId="2A07B33E" w14:textId="178FBCAE" w:rsidR="00743854" w:rsidRPr="003D4186" w:rsidRDefault="00C81CD3" w:rsidP="006172F7">
      <w:pPr>
        <w:pStyle w:val="TOC1"/>
        <w:jc w:val="both"/>
        <w:rPr>
          <w:rFonts w:asciiTheme="minorHAnsi" w:hAnsiTheme="minorHAnsi"/>
          <w:b/>
          <w:bCs/>
          <w:sz w:val="28"/>
          <w:szCs w:val="28"/>
          <w:lang w:eastAsia="vi-VN"/>
        </w:rPr>
      </w:pPr>
      <w:hyperlink w:anchor="_Toc29412706" w:history="1">
        <w:r w:rsidR="00743854" w:rsidRPr="003D4186">
          <w:rPr>
            <w:rStyle w:val="Hyperlink"/>
            <w:b/>
            <w:bCs/>
            <w:sz w:val="28"/>
            <w:szCs w:val="28"/>
          </w:rPr>
          <w:t>DANH MỤC BẢNG BIỂU</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6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v</w:t>
        </w:r>
        <w:r w:rsidR="00743854" w:rsidRPr="003D4186">
          <w:rPr>
            <w:b/>
            <w:bCs/>
            <w:webHidden/>
            <w:sz w:val="28"/>
            <w:szCs w:val="28"/>
          </w:rPr>
          <w:fldChar w:fldCharType="end"/>
        </w:r>
      </w:hyperlink>
    </w:p>
    <w:p w14:paraId="047415C9" w14:textId="0991F2E0" w:rsidR="00743854" w:rsidRPr="003D4186" w:rsidRDefault="00C81CD3" w:rsidP="006172F7">
      <w:pPr>
        <w:pStyle w:val="TOC1"/>
        <w:jc w:val="both"/>
        <w:rPr>
          <w:rFonts w:asciiTheme="minorHAnsi" w:hAnsiTheme="minorHAnsi"/>
          <w:b/>
          <w:bCs/>
          <w:sz w:val="28"/>
          <w:szCs w:val="28"/>
          <w:lang w:eastAsia="vi-VN"/>
        </w:rPr>
      </w:pPr>
      <w:hyperlink w:anchor="_Toc29412707" w:history="1">
        <w:r w:rsidR="00743854" w:rsidRPr="003D4186">
          <w:rPr>
            <w:rStyle w:val="Hyperlink"/>
            <w:b/>
            <w:bCs/>
            <w:sz w:val="28"/>
            <w:szCs w:val="28"/>
          </w:rPr>
          <w:t>DANH MỤC THUẬT NGỮ</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7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vi</w:t>
        </w:r>
        <w:r w:rsidR="00743854" w:rsidRPr="003D4186">
          <w:rPr>
            <w:b/>
            <w:bCs/>
            <w:webHidden/>
            <w:sz w:val="28"/>
            <w:szCs w:val="28"/>
          </w:rPr>
          <w:fldChar w:fldCharType="end"/>
        </w:r>
      </w:hyperlink>
    </w:p>
    <w:p w14:paraId="747485B3" w14:textId="1C2ABF10" w:rsidR="00743854" w:rsidRPr="003D4186" w:rsidRDefault="00C81CD3" w:rsidP="006172F7">
      <w:pPr>
        <w:pStyle w:val="TOC1"/>
        <w:jc w:val="both"/>
        <w:rPr>
          <w:rFonts w:asciiTheme="minorHAnsi" w:hAnsiTheme="minorHAnsi"/>
          <w:b/>
          <w:bCs/>
          <w:sz w:val="28"/>
          <w:szCs w:val="28"/>
          <w:lang w:eastAsia="vi-VN"/>
        </w:rPr>
      </w:pPr>
      <w:hyperlink w:anchor="_Toc29412708" w:history="1">
        <w:r w:rsidR="00743854" w:rsidRPr="003D4186">
          <w:rPr>
            <w:rStyle w:val="Hyperlink"/>
            <w:b/>
            <w:bCs/>
            <w:sz w:val="28"/>
            <w:szCs w:val="28"/>
          </w:rPr>
          <w:t>MỞ ĐẦU</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08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1</w:t>
        </w:r>
        <w:r w:rsidR="00743854" w:rsidRPr="003D4186">
          <w:rPr>
            <w:b/>
            <w:bCs/>
            <w:webHidden/>
            <w:sz w:val="28"/>
            <w:szCs w:val="28"/>
          </w:rPr>
          <w:fldChar w:fldCharType="end"/>
        </w:r>
      </w:hyperlink>
    </w:p>
    <w:p w14:paraId="353A2162" w14:textId="6FA2E398" w:rsidR="00743854" w:rsidRPr="00743854" w:rsidRDefault="00C81CD3" w:rsidP="006172F7">
      <w:pPr>
        <w:pStyle w:val="TOC1"/>
        <w:jc w:val="both"/>
        <w:rPr>
          <w:rFonts w:asciiTheme="minorHAnsi" w:hAnsiTheme="minorHAnsi"/>
          <w:sz w:val="26"/>
          <w:szCs w:val="26"/>
          <w:lang w:eastAsia="vi-VN"/>
        </w:rPr>
      </w:pPr>
      <w:hyperlink w:anchor="_Toc29412709" w:history="1">
        <w:r w:rsidR="00743854" w:rsidRPr="00743854">
          <w:rPr>
            <w:rStyle w:val="Hyperlink"/>
            <w:sz w:val="26"/>
            <w:szCs w:val="26"/>
          </w:rPr>
          <w:t>1. Lý do chọn đề tài</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09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w:t>
        </w:r>
        <w:r w:rsidR="00743854" w:rsidRPr="00743854">
          <w:rPr>
            <w:webHidden/>
            <w:sz w:val="26"/>
            <w:szCs w:val="26"/>
          </w:rPr>
          <w:fldChar w:fldCharType="end"/>
        </w:r>
      </w:hyperlink>
    </w:p>
    <w:p w14:paraId="121F8219" w14:textId="1A71C895" w:rsidR="00743854" w:rsidRPr="00743854" w:rsidRDefault="00C81CD3" w:rsidP="006172F7">
      <w:pPr>
        <w:pStyle w:val="TOC1"/>
        <w:jc w:val="both"/>
        <w:rPr>
          <w:rFonts w:asciiTheme="minorHAnsi" w:hAnsiTheme="minorHAnsi"/>
          <w:sz w:val="26"/>
          <w:szCs w:val="26"/>
          <w:lang w:eastAsia="vi-VN"/>
        </w:rPr>
      </w:pPr>
      <w:hyperlink w:anchor="_Toc29412710" w:history="1">
        <w:r w:rsidR="00743854" w:rsidRPr="00743854">
          <w:rPr>
            <w:rStyle w:val="Hyperlink"/>
            <w:sz w:val="26"/>
            <w:szCs w:val="26"/>
          </w:rPr>
          <w:t>2. Mục tiêu của đề tài</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0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2</w:t>
        </w:r>
        <w:r w:rsidR="00743854" w:rsidRPr="00743854">
          <w:rPr>
            <w:webHidden/>
            <w:sz w:val="26"/>
            <w:szCs w:val="26"/>
          </w:rPr>
          <w:fldChar w:fldCharType="end"/>
        </w:r>
      </w:hyperlink>
    </w:p>
    <w:p w14:paraId="5DCEB639" w14:textId="071717A8" w:rsidR="00743854" w:rsidRPr="00743854" w:rsidRDefault="00C81CD3" w:rsidP="006172F7">
      <w:pPr>
        <w:pStyle w:val="TOC1"/>
        <w:jc w:val="both"/>
        <w:rPr>
          <w:rFonts w:asciiTheme="minorHAnsi" w:hAnsiTheme="minorHAnsi"/>
          <w:sz w:val="26"/>
          <w:szCs w:val="26"/>
          <w:lang w:eastAsia="vi-VN"/>
        </w:rPr>
      </w:pPr>
      <w:hyperlink w:anchor="_Toc29412711" w:history="1">
        <w:r w:rsidR="00743854" w:rsidRPr="00743854">
          <w:rPr>
            <w:rStyle w:val="Hyperlink"/>
            <w:sz w:val="26"/>
            <w:szCs w:val="26"/>
          </w:rPr>
          <w:t>3. Đối tượng và phạm vi nghiên cứ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1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2</w:t>
        </w:r>
        <w:r w:rsidR="00743854" w:rsidRPr="00743854">
          <w:rPr>
            <w:webHidden/>
            <w:sz w:val="26"/>
            <w:szCs w:val="26"/>
          </w:rPr>
          <w:fldChar w:fldCharType="end"/>
        </w:r>
      </w:hyperlink>
    </w:p>
    <w:p w14:paraId="5E318AF0" w14:textId="29785A77" w:rsidR="00743854" w:rsidRPr="00743854" w:rsidRDefault="00C81CD3" w:rsidP="006172F7">
      <w:pPr>
        <w:pStyle w:val="TOC1"/>
        <w:jc w:val="both"/>
        <w:rPr>
          <w:rFonts w:asciiTheme="minorHAnsi" w:hAnsiTheme="minorHAnsi"/>
          <w:sz w:val="26"/>
          <w:szCs w:val="26"/>
          <w:lang w:eastAsia="vi-VN"/>
        </w:rPr>
      </w:pPr>
      <w:hyperlink w:anchor="_Toc29412712" w:history="1">
        <w:r w:rsidR="00743854" w:rsidRPr="00743854">
          <w:rPr>
            <w:rStyle w:val="Hyperlink"/>
            <w:sz w:val="26"/>
            <w:szCs w:val="26"/>
          </w:rPr>
          <w:t>4. Phương pháp nghiên cứ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2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2</w:t>
        </w:r>
        <w:r w:rsidR="00743854" w:rsidRPr="00743854">
          <w:rPr>
            <w:webHidden/>
            <w:sz w:val="26"/>
            <w:szCs w:val="26"/>
          </w:rPr>
          <w:fldChar w:fldCharType="end"/>
        </w:r>
      </w:hyperlink>
    </w:p>
    <w:p w14:paraId="2DABF80C" w14:textId="3D71C6D4" w:rsidR="00743854" w:rsidRPr="00743854" w:rsidRDefault="00C81CD3" w:rsidP="006172F7">
      <w:pPr>
        <w:pStyle w:val="TOC1"/>
        <w:jc w:val="both"/>
        <w:rPr>
          <w:rFonts w:asciiTheme="minorHAnsi" w:hAnsiTheme="minorHAnsi"/>
          <w:sz w:val="26"/>
          <w:szCs w:val="26"/>
          <w:lang w:eastAsia="vi-VN"/>
        </w:rPr>
      </w:pPr>
      <w:hyperlink w:anchor="_Toc29412713" w:history="1">
        <w:r w:rsidR="00743854" w:rsidRPr="00743854">
          <w:rPr>
            <w:rStyle w:val="Hyperlink"/>
            <w:sz w:val="26"/>
            <w:szCs w:val="26"/>
          </w:rPr>
          <w:t>5. Cấu trúc khóa luậ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3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2</w:t>
        </w:r>
        <w:r w:rsidR="00743854" w:rsidRPr="00743854">
          <w:rPr>
            <w:webHidden/>
            <w:sz w:val="26"/>
            <w:szCs w:val="26"/>
          </w:rPr>
          <w:fldChar w:fldCharType="end"/>
        </w:r>
      </w:hyperlink>
    </w:p>
    <w:p w14:paraId="3957BC8D" w14:textId="1D96DFA8" w:rsidR="00743854" w:rsidRPr="003D4186" w:rsidRDefault="00C81CD3" w:rsidP="006172F7">
      <w:pPr>
        <w:pStyle w:val="TOC1"/>
        <w:jc w:val="both"/>
        <w:rPr>
          <w:rFonts w:asciiTheme="minorHAnsi" w:hAnsiTheme="minorHAnsi"/>
          <w:b/>
          <w:bCs/>
          <w:sz w:val="28"/>
          <w:szCs w:val="28"/>
          <w:lang w:eastAsia="vi-VN"/>
        </w:rPr>
      </w:pPr>
      <w:hyperlink w:anchor="_Toc29412714" w:history="1">
        <w:r w:rsidR="00743854" w:rsidRPr="003D4186">
          <w:rPr>
            <w:rStyle w:val="Hyperlink"/>
            <w:b/>
            <w:bCs/>
            <w:sz w:val="28"/>
            <w:szCs w:val="28"/>
          </w:rPr>
          <w:t>NỘI DUNG</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14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4</w:t>
        </w:r>
        <w:r w:rsidR="00743854" w:rsidRPr="003D4186">
          <w:rPr>
            <w:b/>
            <w:bCs/>
            <w:webHidden/>
            <w:sz w:val="28"/>
            <w:szCs w:val="28"/>
          </w:rPr>
          <w:fldChar w:fldCharType="end"/>
        </w:r>
      </w:hyperlink>
    </w:p>
    <w:p w14:paraId="75E93F0B" w14:textId="32F5F55D" w:rsidR="00743854" w:rsidRPr="003D4186" w:rsidRDefault="00C81CD3" w:rsidP="006172F7">
      <w:pPr>
        <w:pStyle w:val="TOC1"/>
        <w:jc w:val="both"/>
        <w:rPr>
          <w:rFonts w:asciiTheme="minorHAnsi" w:hAnsiTheme="minorHAnsi"/>
          <w:b/>
          <w:bCs/>
          <w:sz w:val="28"/>
          <w:szCs w:val="28"/>
          <w:lang w:eastAsia="vi-VN"/>
        </w:rPr>
      </w:pPr>
      <w:hyperlink w:anchor="_Toc29412715" w:history="1">
        <w:r w:rsidR="00743854" w:rsidRPr="003D4186">
          <w:rPr>
            <w:rStyle w:val="Hyperlink"/>
            <w:b/>
            <w:bCs/>
            <w:sz w:val="28"/>
            <w:szCs w:val="28"/>
          </w:rPr>
          <w:t>CHƯƠNG 1:  CƠ SỞ LÝ THUYẾT</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15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4</w:t>
        </w:r>
        <w:r w:rsidR="00743854" w:rsidRPr="003D4186">
          <w:rPr>
            <w:b/>
            <w:bCs/>
            <w:webHidden/>
            <w:sz w:val="28"/>
            <w:szCs w:val="28"/>
          </w:rPr>
          <w:fldChar w:fldCharType="end"/>
        </w:r>
      </w:hyperlink>
    </w:p>
    <w:p w14:paraId="10247053" w14:textId="361D0B1F" w:rsidR="00743854" w:rsidRPr="00743854" w:rsidRDefault="00C81CD3" w:rsidP="006172F7">
      <w:pPr>
        <w:pStyle w:val="TOC1"/>
        <w:jc w:val="both"/>
        <w:rPr>
          <w:rFonts w:asciiTheme="minorHAnsi" w:hAnsiTheme="minorHAnsi"/>
          <w:sz w:val="26"/>
          <w:szCs w:val="26"/>
          <w:lang w:eastAsia="vi-VN"/>
        </w:rPr>
      </w:pPr>
      <w:hyperlink w:anchor="_Toc29412716" w:history="1">
        <w:r w:rsidR="00743854" w:rsidRPr="00743854">
          <w:rPr>
            <w:rStyle w:val="Hyperlink"/>
            <w:sz w:val="26"/>
            <w:szCs w:val="26"/>
          </w:rPr>
          <w:t>1.1. Giới thiệu về hệ tư vấ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6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w:t>
        </w:r>
        <w:r w:rsidR="00743854" w:rsidRPr="00743854">
          <w:rPr>
            <w:webHidden/>
            <w:sz w:val="26"/>
            <w:szCs w:val="26"/>
          </w:rPr>
          <w:fldChar w:fldCharType="end"/>
        </w:r>
      </w:hyperlink>
    </w:p>
    <w:p w14:paraId="60F5E635" w14:textId="7C63A6FA" w:rsidR="00743854" w:rsidRPr="00743854" w:rsidRDefault="00C81CD3" w:rsidP="006172F7">
      <w:pPr>
        <w:pStyle w:val="TOC1"/>
        <w:jc w:val="both"/>
        <w:rPr>
          <w:rFonts w:asciiTheme="minorHAnsi" w:hAnsiTheme="minorHAnsi"/>
          <w:sz w:val="26"/>
          <w:szCs w:val="26"/>
          <w:lang w:eastAsia="vi-VN"/>
        </w:rPr>
      </w:pPr>
      <w:hyperlink w:anchor="_Toc29412717" w:history="1">
        <w:r w:rsidR="00743854" w:rsidRPr="00743854">
          <w:rPr>
            <w:rStyle w:val="Hyperlink"/>
            <w:sz w:val="26"/>
            <w:szCs w:val="26"/>
          </w:rPr>
          <w:t>1.2. Cơ sở toán học</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7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5</w:t>
        </w:r>
        <w:r w:rsidR="00743854" w:rsidRPr="00743854">
          <w:rPr>
            <w:webHidden/>
            <w:sz w:val="26"/>
            <w:szCs w:val="26"/>
          </w:rPr>
          <w:fldChar w:fldCharType="end"/>
        </w:r>
      </w:hyperlink>
    </w:p>
    <w:p w14:paraId="548D7916" w14:textId="0AE9EB46" w:rsidR="00743854" w:rsidRPr="00743854" w:rsidRDefault="00C81CD3" w:rsidP="006172F7">
      <w:pPr>
        <w:pStyle w:val="TOC1"/>
        <w:jc w:val="both"/>
        <w:rPr>
          <w:rFonts w:asciiTheme="minorHAnsi" w:hAnsiTheme="minorHAnsi"/>
          <w:sz w:val="26"/>
          <w:szCs w:val="26"/>
          <w:lang w:eastAsia="vi-VN"/>
        </w:rPr>
      </w:pPr>
      <w:hyperlink w:anchor="_Toc29412718" w:history="1">
        <w:r w:rsidR="00743854" w:rsidRPr="00743854">
          <w:rPr>
            <w:rStyle w:val="Hyperlink"/>
            <w:sz w:val="26"/>
            <w:szCs w:val="26"/>
          </w:rPr>
          <w:t>1.2.1. Ma trận tiện ích</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8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5</w:t>
        </w:r>
        <w:r w:rsidR="00743854" w:rsidRPr="00743854">
          <w:rPr>
            <w:webHidden/>
            <w:sz w:val="26"/>
            <w:szCs w:val="26"/>
          </w:rPr>
          <w:fldChar w:fldCharType="end"/>
        </w:r>
      </w:hyperlink>
    </w:p>
    <w:p w14:paraId="526B282B" w14:textId="3B8F2830" w:rsidR="00743854" w:rsidRPr="00743854" w:rsidRDefault="00C81CD3" w:rsidP="006172F7">
      <w:pPr>
        <w:pStyle w:val="TOC1"/>
        <w:jc w:val="both"/>
        <w:rPr>
          <w:rFonts w:asciiTheme="minorHAnsi" w:hAnsiTheme="minorHAnsi"/>
          <w:sz w:val="26"/>
          <w:szCs w:val="26"/>
          <w:lang w:eastAsia="vi-VN"/>
        </w:rPr>
      </w:pPr>
      <w:hyperlink w:anchor="_Toc29412719" w:history="1">
        <w:r w:rsidR="00743854" w:rsidRPr="00743854">
          <w:rPr>
            <w:rStyle w:val="Hyperlink"/>
            <w:sz w:val="26"/>
            <w:szCs w:val="26"/>
          </w:rPr>
          <w:t>1.2.2. Phương pháp chuẩn hóa giá trị trong ma trận tiện ích</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19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8</w:t>
        </w:r>
        <w:r w:rsidR="00743854" w:rsidRPr="00743854">
          <w:rPr>
            <w:webHidden/>
            <w:sz w:val="26"/>
            <w:szCs w:val="26"/>
          </w:rPr>
          <w:fldChar w:fldCharType="end"/>
        </w:r>
      </w:hyperlink>
    </w:p>
    <w:p w14:paraId="73F0D807" w14:textId="1F343800" w:rsidR="00743854" w:rsidRPr="00743854" w:rsidRDefault="00C81CD3" w:rsidP="006172F7">
      <w:pPr>
        <w:pStyle w:val="TOC1"/>
        <w:jc w:val="both"/>
        <w:rPr>
          <w:rFonts w:asciiTheme="minorHAnsi" w:hAnsiTheme="minorHAnsi"/>
          <w:sz w:val="26"/>
          <w:szCs w:val="26"/>
          <w:lang w:eastAsia="vi-VN"/>
        </w:rPr>
      </w:pPr>
      <w:hyperlink w:anchor="_Toc29412720" w:history="1">
        <w:r w:rsidR="00743854" w:rsidRPr="00743854">
          <w:rPr>
            <w:rStyle w:val="Hyperlink"/>
            <w:sz w:val="26"/>
            <w:szCs w:val="26"/>
          </w:rPr>
          <w:t>1.2.3. Vectơ và khoảng cách giữa 2 vectơ</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0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8</w:t>
        </w:r>
        <w:r w:rsidR="00743854" w:rsidRPr="00743854">
          <w:rPr>
            <w:webHidden/>
            <w:sz w:val="26"/>
            <w:szCs w:val="26"/>
          </w:rPr>
          <w:fldChar w:fldCharType="end"/>
        </w:r>
      </w:hyperlink>
    </w:p>
    <w:p w14:paraId="799C7FA6" w14:textId="14EBBB14" w:rsidR="00743854" w:rsidRPr="00743854" w:rsidRDefault="00C81CD3" w:rsidP="006172F7">
      <w:pPr>
        <w:pStyle w:val="TOC1"/>
        <w:jc w:val="both"/>
        <w:rPr>
          <w:rFonts w:asciiTheme="minorHAnsi" w:hAnsiTheme="minorHAnsi"/>
          <w:sz w:val="26"/>
          <w:szCs w:val="26"/>
          <w:lang w:eastAsia="vi-VN"/>
        </w:rPr>
      </w:pPr>
      <w:hyperlink w:anchor="_Toc29412721" w:history="1">
        <w:r w:rsidR="00743854" w:rsidRPr="00743854">
          <w:rPr>
            <w:rStyle w:val="Hyperlink"/>
            <w:sz w:val="26"/>
            <w:szCs w:val="26"/>
          </w:rPr>
          <w:t>1.3. Các phương pháp tư vấn cơ bả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1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0</w:t>
        </w:r>
        <w:r w:rsidR="00743854" w:rsidRPr="00743854">
          <w:rPr>
            <w:webHidden/>
            <w:sz w:val="26"/>
            <w:szCs w:val="26"/>
          </w:rPr>
          <w:fldChar w:fldCharType="end"/>
        </w:r>
      </w:hyperlink>
    </w:p>
    <w:p w14:paraId="03D9EDEF" w14:textId="06BC675D" w:rsidR="00743854" w:rsidRPr="00743854" w:rsidRDefault="00C81CD3" w:rsidP="006172F7">
      <w:pPr>
        <w:pStyle w:val="TOC1"/>
        <w:jc w:val="both"/>
        <w:rPr>
          <w:rFonts w:asciiTheme="minorHAnsi" w:hAnsiTheme="minorHAnsi"/>
          <w:sz w:val="26"/>
          <w:szCs w:val="26"/>
          <w:lang w:eastAsia="vi-VN"/>
        </w:rPr>
      </w:pPr>
      <w:hyperlink w:anchor="_Toc29412722" w:history="1">
        <w:r w:rsidR="00743854" w:rsidRPr="00743854">
          <w:rPr>
            <w:rStyle w:val="Hyperlink"/>
            <w:sz w:val="26"/>
            <w:szCs w:val="26"/>
          </w:rPr>
          <w:t>1.3.1. Lọc cộng tác</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2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0</w:t>
        </w:r>
        <w:r w:rsidR="00743854" w:rsidRPr="00743854">
          <w:rPr>
            <w:webHidden/>
            <w:sz w:val="26"/>
            <w:szCs w:val="26"/>
          </w:rPr>
          <w:fldChar w:fldCharType="end"/>
        </w:r>
      </w:hyperlink>
    </w:p>
    <w:p w14:paraId="5A898938" w14:textId="63F5469D" w:rsidR="00743854" w:rsidRPr="00743854" w:rsidRDefault="00C81CD3" w:rsidP="006172F7">
      <w:pPr>
        <w:pStyle w:val="TOC1"/>
        <w:jc w:val="both"/>
        <w:rPr>
          <w:rFonts w:asciiTheme="minorHAnsi" w:hAnsiTheme="minorHAnsi"/>
          <w:sz w:val="26"/>
          <w:szCs w:val="26"/>
          <w:lang w:eastAsia="vi-VN"/>
        </w:rPr>
      </w:pPr>
      <w:hyperlink w:anchor="_Toc29412723" w:history="1">
        <w:r w:rsidR="00743854" w:rsidRPr="00743854">
          <w:rPr>
            <w:rStyle w:val="Hyperlink"/>
            <w:sz w:val="26"/>
            <w:szCs w:val="26"/>
          </w:rPr>
          <w:t>1.3.2. Tư vấn dựa vào nội dung</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3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3</w:t>
        </w:r>
        <w:r w:rsidR="00743854" w:rsidRPr="00743854">
          <w:rPr>
            <w:webHidden/>
            <w:sz w:val="26"/>
            <w:szCs w:val="26"/>
          </w:rPr>
          <w:fldChar w:fldCharType="end"/>
        </w:r>
      </w:hyperlink>
    </w:p>
    <w:p w14:paraId="6962074D" w14:textId="65F13B25" w:rsidR="00743854" w:rsidRPr="00743854" w:rsidRDefault="00C81CD3" w:rsidP="006172F7">
      <w:pPr>
        <w:pStyle w:val="TOC1"/>
        <w:jc w:val="both"/>
        <w:rPr>
          <w:rFonts w:asciiTheme="minorHAnsi" w:hAnsiTheme="minorHAnsi"/>
          <w:sz w:val="26"/>
          <w:szCs w:val="26"/>
          <w:lang w:eastAsia="vi-VN"/>
        </w:rPr>
      </w:pPr>
      <w:hyperlink w:anchor="_Toc29412724" w:history="1">
        <w:r w:rsidR="00743854" w:rsidRPr="00743854">
          <w:rPr>
            <w:rStyle w:val="Hyperlink"/>
            <w:sz w:val="26"/>
            <w:szCs w:val="26"/>
          </w:rPr>
          <w:t>1.3.3. Phương pháp hỗn hợp (lai ghép)</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4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5</w:t>
        </w:r>
        <w:r w:rsidR="00743854" w:rsidRPr="00743854">
          <w:rPr>
            <w:webHidden/>
            <w:sz w:val="26"/>
            <w:szCs w:val="26"/>
          </w:rPr>
          <w:fldChar w:fldCharType="end"/>
        </w:r>
      </w:hyperlink>
    </w:p>
    <w:p w14:paraId="70BF0CA1" w14:textId="5B0B2C3C" w:rsidR="00743854" w:rsidRPr="00743854" w:rsidRDefault="00C81CD3" w:rsidP="006172F7">
      <w:pPr>
        <w:pStyle w:val="TOC1"/>
        <w:jc w:val="both"/>
        <w:rPr>
          <w:rFonts w:asciiTheme="minorHAnsi" w:hAnsiTheme="minorHAnsi"/>
          <w:sz w:val="26"/>
          <w:szCs w:val="26"/>
          <w:lang w:eastAsia="vi-VN"/>
        </w:rPr>
      </w:pPr>
      <w:hyperlink w:anchor="_Toc29412725" w:history="1">
        <w:r w:rsidR="00743854" w:rsidRPr="00743854">
          <w:rPr>
            <w:rStyle w:val="Hyperlink"/>
            <w:sz w:val="26"/>
            <w:szCs w:val="26"/>
          </w:rPr>
          <w:t>1.4. Vấn đề “khởi động lạnh” (Cold-start)</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5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6</w:t>
        </w:r>
        <w:r w:rsidR="00743854" w:rsidRPr="00743854">
          <w:rPr>
            <w:webHidden/>
            <w:sz w:val="26"/>
            <w:szCs w:val="26"/>
          </w:rPr>
          <w:fldChar w:fldCharType="end"/>
        </w:r>
      </w:hyperlink>
    </w:p>
    <w:p w14:paraId="6C547FC3" w14:textId="4E41C146" w:rsidR="00743854" w:rsidRPr="00743854" w:rsidRDefault="00C81CD3" w:rsidP="006172F7">
      <w:pPr>
        <w:pStyle w:val="TOC1"/>
        <w:jc w:val="both"/>
        <w:rPr>
          <w:rFonts w:asciiTheme="minorHAnsi" w:hAnsiTheme="minorHAnsi"/>
          <w:sz w:val="26"/>
          <w:szCs w:val="26"/>
          <w:lang w:eastAsia="vi-VN"/>
        </w:rPr>
      </w:pPr>
      <w:hyperlink w:anchor="_Toc29412726" w:history="1">
        <w:r w:rsidR="00743854" w:rsidRPr="00743854">
          <w:rPr>
            <w:rStyle w:val="Hyperlink"/>
            <w:sz w:val="26"/>
            <w:szCs w:val="26"/>
          </w:rPr>
          <w:t>1.5. Phát biểu bài toán nghiên cứ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6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8</w:t>
        </w:r>
        <w:r w:rsidR="00743854" w:rsidRPr="00743854">
          <w:rPr>
            <w:webHidden/>
            <w:sz w:val="26"/>
            <w:szCs w:val="26"/>
          </w:rPr>
          <w:fldChar w:fldCharType="end"/>
        </w:r>
      </w:hyperlink>
    </w:p>
    <w:p w14:paraId="00B63EAD" w14:textId="27CCC0B7" w:rsidR="00743854" w:rsidRPr="00743854" w:rsidRDefault="00C81CD3" w:rsidP="006172F7">
      <w:pPr>
        <w:pStyle w:val="TOC1"/>
        <w:jc w:val="both"/>
        <w:rPr>
          <w:rFonts w:asciiTheme="minorHAnsi" w:hAnsiTheme="minorHAnsi"/>
          <w:sz w:val="26"/>
          <w:szCs w:val="26"/>
          <w:lang w:eastAsia="vi-VN"/>
        </w:rPr>
      </w:pPr>
      <w:hyperlink w:anchor="_Toc29412727" w:history="1">
        <w:r w:rsidR="00743854" w:rsidRPr="00743854">
          <w:rPr>
            <w:rStyle w:val="Hyperlink"/>
            <w:sz w:val="26"/>
            <w:szCs w:val="26"/>
          </w:rPr>
          <w:t>1.6. Các công trình liên qua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7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18</w:t>
        </w:r>
        <w:r w:rsidR="00743854" w:rsidRPr="00743854">
          <w:rPr>
            <w:webHidden/>
            <w:sz w:val="26"/>
            <w:szCs w:val="26"/>
          </w:rPr>
          <w:fldChar w:fldCharType="end"/>
        </w:r>
      </w:hyperlink>
    </w:p>
    <w:p w14:paraId="6A8F1670" w14:textId="695DCA4D" w:rsidR="00743854" w:rsidRPr="003D4186" w:rsidRDefault="00C81CD3" w:rsidP="006172F7">
      <w:pPr>
        <w:pStyle w:val="TOC1"/>
        <w:jc w:val="both"/>
        <w:rPr>
          <w:rFonts w:asciiTheme="minorHAnsi" w:hAnsiTheme="minorHAnsi"/>
          <w:b/>
          <w:bCs/>
          <w:sz w:val="28"/>
          <w:szCs w:val="28"/>
          <w:lang w:eastAsia="vi-VN"/>
        </w:rPr>
      </w:pPr>
      <w:hyperlink w:anchor="_Toc29412728" w:history="1">
        <w:r w:rsidR="00743854" w:rsidRPr="003D4186">
          <w:rPr>
            <w:rStyle w:val="Hyperlink"/>
            <w:b/>
            <w:bCs/>
            <w:sz w:val="28"/>
            <w:szCs w:val="28"/>
          </w:rPr>
          <w:t>CHƯƠNG 2: XÂY DỰNG HỆ TƯ VẤN THEO PHƯƠNG PHÁP LỌC CỘNG TÁC</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28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34</w:t>
        </w:r>
        <w:r w:rsidR="00743854" w:rsidRPr="003D4186">
          <w:rPr>
            <w:b/>
            <w:bCs/>
            <w:webHidden/>
            <w:sz w:val="28"/>
            <w:szCs w:val="28"/>
          </w:rPr>
          <w:fldChar w:fldCharType="end"/>
        </w:r>
      </w:hyperlink>
    </w:p>
    <w:p w14:paraId="0E5CAB3F" w14:textId="3348E4B1" w:rsidR="00743854" w:rsidRPr="00743854" w:rsidRDefault="00C81CD3" w:rsidP="006172F7">
      <w:pPr>
        <w:pStyle w:val="TOC1"/>
        <w:jc w:val="both"/>
        <w:rPr>
          <w:rFonts w:asciiTheme="minorHAnsi" w:hAnsiTheme="minorHAnsi"/>
          <w:sz w:val="26"/>
          <w:szCs w:val="26"/>
          <w:lang w:eastAsia="vi-VN"/>
        </w:rPr>
      </w:pPr>
      <w:hyperlink w:anchor="_Toc29412729" w:history="1">
        <w:r w:rsidR="00743854" w:rsidRPr="00743854">
          <w:rPr>
            <w:rStyle w:val="Hyperlink"/>
            <w:sz w:val="26"/>
            <w:szCs w:val="26"/>
          </w:rPr>
          <w:t>2.1. Dữ liệu và tiền xử lý dữ liệ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29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4</w:t>
        </w:r>
        <w:r w:rsidR="00743854" w:rsidRPr="00743854">
          <w:rPr>
            <w:webHidden/>
            <w:sz w:val="26"/>
            <w:szCs w:val="26"/>
          </w:rPr>
          <w:fldChar w:fldCharType="end"/>
        </w:r>
      </w:hyperlink>
    </w:p>
    <w:p w14:paraId="142245B0" w14:textId="0AE28C33" w:rsidR="00743854" w:rsidRPr="00743854" w:rsidRDefault="00C81CD3" w:rsidP="006172F7">
      <w:pPr>
        <w:pStyle w:val="TOC1"/>
        <w:jc w:val="both"/>
        <w:rPr>
          <w:rFonts w:asciiTheme="minorHAnsi" w:hAnsiTheme="minorHAnsi"/>
          <w:sz w:val="26"/>
          <w:szCs w:val="26"/>
          <w:lang w:eastAsia="vi-VN"/>
        </w:rPr>
      </w:pPr>
      <w:hyperlink w:anchor="_Toc29412730" w:history="1">
        <w:r w:rsidR="00743854" w:rsidRPr="00743854">
          <w:rPr>
            <w:rStyle w:val="Hyperlink"/>
            <w:sz w:val="26"/>
            <w:szCs w:val="26"/>
          </w:rPr>
          <w:t>2.1.1. Chuẩn bị dữ liệ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0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4</w:t>
        </w:r>
        <w:r w:rsidR="00743854" w:rsidRPr="00743854">
          <w:rPr>
            <w:webHidden/>
            <w:sz w:val="26"/>
            <w:szCs w:val="26"/>
          </w:rPr>
          <w:fldChar w:fldCharType="end"/>
        </w:r>
      </w:hyperlink>
    </w:p>
    <w:p w14:paraId="01D83474" w14:textId="031F363D" w:rsidR="00743854" w:rsidRPr="00743854" w:rsidRDefault="00C81CD3" w:rsidP="006172F7">
      <w:pPr>
        <w:pStyle w:val="TOC1"/>
        <w:jc w:val="both"/>
        <w:rPr>
          <w:rFonts w:asciiTheme="minorHAnsi" w:hAnsiTheme="minorHAnsi"/>
          <w:sz w:val="26"/>
          <w:szCs w:val="26"/>
          <w:lang w:eastAsia="vi-VN"/>
        </w:rPr>
      </w:pPr>
      <w:hyperlink w:anchor="_Toc29412731" w:history="1">
        <w:r w:rsidR="00743854" w:rsidRPr="00743854">
          <w:rPr>
            <w:rStyle w:val="Hyperlink"/>
            <w:sz w:val="26"/>
            <w:szCs w:val="26"/>
          </w:rPr>
          <w:t>2.1.2.Tiền xử lý dữ liệu</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1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5</w:t>
        </w:r>
        <w:r w:rsidR="00743854" w:rsidRPr="00743854">
          <w:rPr>
            <w:webHidden/>
            <w:sz w:val="26"/>
            <w:szCs w:val="26"/>
          </w:rPr>
          <w:fldChar w:fldCharType="end"/>
        </w:r>
      </w:hyperlink>
    </w:p>
    <w:p w14:paraId="5E60EC81" w14:textId="0E54547F" w:rsidR="00743854" w:rsidRPr="00743854" w:rsidRDefault="00C81CD3" w:rsidP="006172F7">
      <w:pPr>
        <w:pStyle w:val="TOC1"/>
        <w:jc w:val="both"/>
        <w:rPr>
          <w:rFonts w:asciiTheme="minorHAnsi" w:hAnsiTheme="minorHAnsi"/>
          <w:sz w:val="26"/>
          <w:szCs w:val="26"/>
          <w:lang w:eastAsia="vi-VN"/>
        </w:rPr>
      </w:pPr>
      <w:hyperlink w:anchor="_Toc29412732" w:history="1">
        <w:r w:rsidR="00743854" w:rsidRPr="00743854">
          <w:rPr>
            <w:rStyle w:val="Hyperlink"/>
            <w:sz w:val="26"/>
            <w:szCs w:val="26"/>
          </w:rPr>
          <w:t>2.2. Thuật toán lọc cộng tác dựa trên người dùng</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2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6</w:t>
        </w:r>
        <w:r w:rsidR="00743854" w:rsidRPr="00743854">
          <w:rPr>
            <w:webHidden/>
            <w:sz w:val="26"/>
            <w:szCs w:val="26"/>
          </w:rPr>
          <w:fldChar w:fldCharType="end"/>
        </w:r>
      </w:hyperlink>
    </w:p>
    <w:p w14:paraId="475DEAB4" w14:textId="7DC37A23" w:rsidR="00743854" w:rsidRPr="00743854" w:rsidRDefault="00C81CD3" w:rsidP="006172F7">
      <w:pPr>
        <w:pStyle w:val="TOC1"/>
        <w:jc w:val="both"/>
        <w:rPr>
          <w:rFonts w:asciiTheme="minorHAnsi" w:hAnsiTheme="minorHAnsi"/>
          <w:sz w:val="26"/>
          <w:szCs w:val="26"/>
          <w:lang w:eastAsia="vi-VN"/>
        </w:rPr>
      </w:pPr>
      <w:hyperlink w:anchor="_Toc29412733" w:history="1">
        <w:r w:rsidR="00743854" w:rsidRPr="00743854">
          <w:rPr>
            <w:rStyle w:val="Hyperlink"/>
            <w:sz w:val="26"/>
            <w:szCs w:val="26"/>
          </w:rPr>
          <w:t>2.3. Phương pháp đánh giá</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3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9</w:t>
        </w:r>
        <w:r w:rsidR="00743854" w:rsidRPr="00743854">
          <w:rPr>
            <w:webHidden/>
            <w:sz w:val="26"/>
            <w:szCs w:val="26"/>
          </w:rPr>
          <w:fldChar w:fldCharType="end"/>
        </w:r>
      </w:hyperlink>
    </w:p>
    <w:p w14:paraId="7901E410" w14:textId="14066546" w:rsidR="00743854" w:rsidRPr="00743854" w:rsidRDefault="00C81CD3" w:rsidP="006172F7">
      <w:pPr>
        <w:pStyle w:val="TOC1"/>
        <w:jc w:val="both"/>
        <w:rPr>
          <w:rFonts w:asciiTheme="minorHAnsi" w:hAnsiTheme="minorHAnsi"/>
          <w:sz w:val="26"/>
          <w:szCs w:val="26"/>
          <w:lang w:eastAsia="vi-VN"/>
        </w:rPr>
      </w:pPr>
      <w:hyperlink w:anchor="_Toc29412734" w:history="1">
        <w:r w:rsidR="00743854" w:rsidRPr="00743854">
          <w:rPr>
            <w:rStyle w:val="Hyperlink"/>
            <w:sz w:val="26"/>
            <w:szCs w:val="26"/>
          </w:rPr>
          <w:t>2.3.1. Phép đo Precision – Recall</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4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39</w:t>
        </w:r>
        <w:r w:rsidR="00743854" w:rsidRPr="00743854">
          <w:rPr>
            <w:webHidden/>
            <w:sz w:val="26"/>
            <w:szCs w:val="26"/>
          </w:rPr>
          <w:fldChar w:fldCharType="end"/>
        </w:r>
      </w:hyperlink>
    </w:p>
    <w:p w14:paraId="5897307F" w14:textId="592CF96D" w:rsidR="00743854" w:rsidRPr="00743854" w:rsidRDefault="00C81CD3" w:rsidP="006172F7">
      <w:pPr>
        <w:pStyle w:val="TOC1"/>
        <w:jc w:val="both"/>
        <w:rPr>
          <w:rFonts w:asciiTheme="minorHAnsi" w:hAnsiTheme="minorHAnsi"/>
          <w:sz w:val="26"/>
          <w:szCs w:val="26"/>
          <w:lang w:eastAsia="vi-VN"/>
        </w:rPr>
      </w:pPr>
      <w:hyperlink w:anchor="_Toc29412735" w:history="1">
        <w:r w:rsidR="00743854" w:rsidRPr="00743854">
          <w:rPr>
            <w:rStyle w:val="Hyperlink"/>
            <w:sz w:val="26"/>
            <w:szCs w:val="26"/>
          </w:rPr>
          <w:t>2.3.2. Phép đo F1</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5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1</w:t>
        </w:r>
        <w:r w:rsidR="00743854" w:rsidRPr="00743854">
          <w:rPr>
            <w:webHidden/>
            <w:sz w:val="26"/>
            <w:szCs w:val="26"/>
          </w:rPr>
          <w:fldChar w:fldCharType="end"/>
        </w:r>
      </w:hyperlink>
    </w:p>
    <w:p w14:paraId="3B2C6D8D" w14:textId="5239F023" w:rsidR="00743854" w:rsidRPr="00743854" w:rsidRDefault="00C81CD3" w:rsidP="006172F7">
      <w:pPr>
        <w:pStyle w:val="TOC1"/>
        <w:jc w:val="both"/>
        <w:rPr>
          <w:rFonts w:asciiTheme="minorHAnsi" w:hAnsiTheme="minorHAnsi"/>
          <w:sz w:val="26"/>
          <w:szCs w:val="26"/>
          <w:lang w:eastAsia="vi-VN"/>
        </w:rPr>
      </w:pPr>
      <w:hyperlink w:anchor="_Toc29412736" w:history="1">
        <w:r w:rsidR="00743854" w:rsidRPr="00743854">
          <w:rPr>
            <w:rStyle w:val="Hyperlink"/>
            <w:sz w:val="26"/>
            <w:szCs w:val="26"/>
          </w:rPr>
          <w:t>2.3.3. Phép đo MSE</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6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2</w:t>
        </w:r>
        <w:r w:rsidR="00743854" w:rsidRPr="00743854">
          <w:rPr>
            <w:webHidden/>
            <w:sz w:val="26"/>
            <w:szCs w:val="26"/>
          </w:rPr>
          <w:fldChar w:fldCharType="end"/>
        </w:r>
      </w:hyperlink>
    </w:p>
    <w:p w14:paraId="327385E7" w14:textId="27F62B01" w:rsidR="00743854" w:rsidRPr="00743854" w:rsidRDefault="00C81CD3" w:rsidP="006172F7">
      <w:pPr>
        <w:pStyle w:val="TOC1"/>
        <w:jc w:val="both"/>
        <w:rPr>
          <w:rFonts w:asciiTheme="minorHAnsi" w:hAnsiTheme="minorHAnsi"/>
          <w:sz w:val="26"/>
          <w:szCs w:val="26"/>
          <w:lang w:eastAsia="vi-VN"/>
        </w:rPr>
      </w:pPr>
      <w:hyperlink w:anchor="_Toc29412737" w:history="1">
        <w:r w:rsidR="00743854" w:rsidRPr="00743854">
          <w:rPr>
            <w:rStyle w:val="Hyperlink"/>
            <w:sz w:val="26"/>
            <w:szCs w:val="26"/>
          </w:rPr>
          <w:t>2.3.4. Phép đo RMSE</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7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2</w:t>
        </w:r>
        <w:r w:rsidR="00743854" w:rsidRPr="00743854">
          <w:rPr>
            <w:webHidden/>
            <w:sz w:val="26"/>
            <w:szCs w:val="26"/>
          </w:rPr>
          <w:fldChar w:fldCharType="end"/>
        </w:r>
      </w:hyperlink>
    </w:p>
    <w:p w14:paraId="14E4B3EE" w14:textId="05012375" w:rsidR="00743854" w:rsidRPr="003D4186" w:rsidRDefault="00C81CD3" w:rsidP="006172F7">
      <w:pPr>
        <w:pStyle w:val="TOC1"/>
        <w:jc w:val="both"/>
        <w:rPr>
          <w:rFonts w:asciiTheme="minorHAnsi" w:hAnsiTheme="minorHAnsi"/>
          <w:b/>
          <w:bCs/>
          <w:sz w:val="28"/>
          <w:szCs w:val="28"/>
          <w:lang w:eastAsia="vi-VN"/>
        </w:rPr>
      </w:pPr>
      <w:hyperlink w:anchor="_Toc29412738" w:history="1">
        <w:r w:rsidR="00743854" w:rsidRPr="003D4186">
          <w:rPr>
            <w:rStyle w:val="Hyperlink"/>
            <w:b/>
            <w:bCs/>
            <w:sz w:val="28"/>
            <w:szCs w:val="28"/>
          </w:rPr>
          <w:t>CHƯƠNG 3: THÍ NGHIỆM VÀ THẢO LUẬN</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38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43</w:t>
        </w:r>
        <w:r w:rsidR="00743854" w:rsidRPr="003D4186">
          <w:rPr>
            <w:b/>
            <w:bCs/>
            <w:webHidden/>
            <w:sz w:val="28"/>
            <w:szCs w:val="28"/>
          </w:rPr>
          <w:fldChar w:fldCharType="end"/>
        </w:r>
      </w:hyperlink>
    </w:p>
    <w:p w14:paraId="24D7701A" w14:textId="1B95AF59" w:rsidR="00743854" w:rsidRPr="00743854" w:rsidRDefault="00C81CD3" w:rsidP="006172F7">
      <w:pPr>
        <w:pStyle w:val="TOC1"/>
        <w:jc w:val="both"/>
        <w:rPr>
          <w:rFonts w:asciiTheme="minorHAnsi" w:hAnsiTheme="minorHAnsi"/>
          <w:sz w:val="26"/>
          <w:szCs w:val="26"/>
          <w:lang w:eastAsia="vi-VN"/>
        </w:rPr>
      </w:pPr>
      <w:hyperlink w:anchor="_Toc29412739" w:history="1">
        <w:r w:rsidR="00743854" w:rsidRPr="00743854">
          <w:rPr>
            <w:rStyle w:val="Hyperlink"/>
            <w:sz w:val="26"/>
            <w:szCs w:val="26"/>
          </w:rPr>
          <w:t>3.1. Thiết lập thí nghiệm</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39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3</w:t>
        </w:r>
        <w:r w:rsidR="00743854" w:rsidRPr="00743854">
          <w:rPr>
            <w:webHidden/>
            <w:sz w:val="26"/>
            <w:szCs w:val="26"/>
          </w:rPr>
          <w:fldChar w:fldCharType="end"/>
        </w:r>
      </w:hyperlink>
    </w:p>
    <w:p w14:paraId="77F46996" w14:textId="0C2DCA0F" w:rsidR="00743854" w:rsidRPr="00743854" w:rsidRDefault="00C81CD3" w:rsidP="006172F7">
      <w:pPr>
        <w:pStyle w:val="TOC1"/>
        <w:jc w:val="both"/>
        <w:rPr>
          <w:rFonts w:asciiTheme="minorHAnsi" w:hAnsiTheme="minorHAnsi"/>
          <w:sz w:val="26"/>
          <w:szCs w:val="26"/>
          <w:lang w:eastAsia="vi-VN"/>
        </w:rPr>
      </w:pPr>
      <w:hyperlink w:anchor="_Toc29412740" w:history="1">
        <w:r w:rsidR="00743854" w:rsidRPr="00743854">
          <w:rPr>
            <w:rStyle w:val="Hyperlink"/>
            <w:sz w:val="26"/>
            <w:szCs w:val="26"/>
          </w:rPr>
          <w:t>3.2. Kết quả và thảo luậ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40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4</w:t>
        </w:r>
        <w:r w:rsidR="00743854" w:rsidRPr="00743854">
          <w:rPr>
            <w:webHidden/>
            <w:sz w:val="26"/>
            <w:szCs w:val="26"/>
          </w:rPr>
          <w:fldChar w:fldCharType="end"/>
        </w:r>
      </w:hyperlink>
    </w:p>
    <w:p w14:paraId="76839F04" w14:textId="3768CA18" w:rsidR="00743854" w:rsidRPr="00743854" w:rsidRDefault="00C81CD3" w:rsidP="006172F7">
      <w:pPr>
        <w:pStyle w:val="TOC1"/>
        <w:jc w:val="both"/>
        <w:rPr>
          <w:rFonts w:asciiTheme="minorHAnsi" w:hAnsiTheme="minorHAnsi"/>
          <w:sz w:val="26"/>
          <w:szCs w:val="26"/>
          <w:lang w:eastAsia="vi-VN"/>
        </w:rPr>
      </w:pPr>
      <w:hyperlink w:anchor="_Toc29412741" w:history="1">
        <w:r w:rsidR="00743854" w:rsidRPr="00743854">
          <w:rPr>
            <w:rStyle w:val="Hyperlink"/>
            <w:sz w:val="26"/>
            <w:szCs w:val="26"/>
          </w:rPr>
          <w:t>3.2.1. Bảng phân tích, thống kê kết quả thí nghiệm</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41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4</w:t>
        </w:r>
        <w:r w:rsidR="00743854" w:rsidRPr="00743854">
          <w:rPr>
            <w:webHidden/>
            <w:sz w:val="26"/>
            <w:szCs w:val="26"/>
          </w:rPr>
          <w:fldChar w:fldCharType="end"/>
        </w:r>
      </w:hyperlink>
    </w:p>
    <w:p w14:paraId="327862A7" w14:textId="0ABA3413" w:rsidR="00743854" w:rsidRPr="00743854" w:rsidRDefault="00C81CD3" w:rsidP="006172F7">
      <w:pPr>
        <w:pStyle w:val="TOC1"/>
        <w:jc w:val="both"/>
        <w:rPr>
          <w:rFonts w:asciiTheme="minorHAnsi" w:hAnsiTheme="minorHAnsi"/>
          <w:sz w:val="26"/>
          <w:szCs w:val="26"/>
          <w:lang w:eastAsia="vi-VN"/>
        </w:rPr>
      </w:pPr>
      <w:hyperlink w:anchor="_Toc29412742" w:history="1">
        <w:r w:rsidR="00743854" w:rsidRPr="00743854">
          <w:rPr>
            <w:rStyle w:val="Hyperlink"/>
            <w:sz w:val="26"/>
            <w:szCs w:val="26"/>
          </w:rPr>
          <w:t>3.2.2. Biểu đồ</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42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4</w:t>
        </w:r>
        <w:r w:rsidR="00743854" w:rsidRPr="00743854">
          <w:rPr>
            <w:webHidden/>
            <w:sz w:val="26"/>
            <w:szCs w:val="26"/>
          </w:rPr>
          <w:fldChar w:fldCharType="end"/>
        </w:r>
      </w:hyperlink>
    </w:p>
    <w:p w14:paraId="4F6D606E" w14:textId="198F31D5" w:rsidR="00743854" w:rsidRPr="00743854" w:rsidRDefault="00C81CD3" w:rsidP="006172F7">
      <w:pPr>
        <w:pStyle w:val="TOC1"/>
        <w:jc w:val="both"/>
        <w:rPr>
          <w:rFonts w:asciiTheme="minorHAnsi" w:hAnsiTheme="minorHAnsi"/>
          <w:sz w:val="26"/>
          <w:szCs w:val="26"/>
          <w:lang w:eastAsia="vi-VN"/>
        </w:rPr>
      </w:pPr>
      <w:hyperlink w:anchor="_Toc29412743" w:history="1">
        <w:r w:rsidR="00743854" w:rsidRPr="00743854">
          <w:rPr>
            <w:rStyle w:val="Hyperlink"/>
            <w:sz w:val="26"/>
            <w:szCs w:val="26"/>
          </w:rPr>
          <w:t>3.2.3. Thảo luận</w:t>
        </w:r>
        <w:r w:rsidR="00743854" w:rsidRPr="00743854">
          <w:rPr>
            <w:webHidden/>
            <w:sz w:val="26"/>
            <w:szCs w:val="26"/>
          </w:rPr>
          <w:tab/>
        </w:r>
        <w:r w:rsidR="00743854" w:rsidRPr="00743854">
          <w:rPr>
            <w:webHidden/>
            <w:sz w:val="26"/>
            <w:szCs w:val="26"/>
          </w:rPr>
          <w:fldChar w:fldCharType="begin"/>
        </w:r>
        <w:r w:rsidR="00743854" w:rsidRPr="00743854">
          <w:rPr>
            <w:webHidden/>
            <w:sz w:val="26"/>
            <w:szCs w:val="26"/>
          </w:rPr>
          <w:instrText xml:space="preserve"> PAGEREF _Toc29412743 \h </w:instrText>
        </w:r>
        <w:r w:rsidR="00743854" w:rsidRPr="00743854">
          <w:rPr>
            <w:webHidden/>
            <w:sz w:val="26"/>
            <w:szCs w:val="26"/>
          </w:rPr>
        </w:r>
        <w:r w:rsidR="00743854" w:rsidRPr="00743854">
          <w:rPr>
            <w:webHidden/>
            <w:sz w:val="26"/>
            <w:szCs w:val="26"/>
          </w:rPr>
          <w:fldChar w:fldCharType="separate"/>
        </w:r>
        <w:r w:rsidR="00743854" w:rsidRPr="00743854">
          <w:rPr>
            <w:webHidden/>
            <w:sz w:val="26"/>
            <w:szCs w:val="26"/>
          </w:rPr>
          <w:t>45</w:t>
        </w:r>
        <w:r w:rsidR="00743854" w:rsidRPr="00743854">
          <w:rPr>
            <w:webHidden/>
            <w:sz w:val="26"/>
            <w:szCs w:val="26"/>
          </w:rPr>
          <w:fldChar w:fldCharType="end"/>
        </w:r>
      </w:hyperlink>
    </w:p>
    <w:p w14:paraId="32194BE8" w14:textId="3E8F6254" w:rsidR="00743854" w:rsidRPr="003D4186" w:rsidRDefault="00C81CD3" w:rsidP="006172F7">
      <w:pPr>
        <w:pStyle w:val="TOC1"/>
        <w:jc w:val="both"/>
        <w:rPr>
          <w:rFonts w:asciiTheme="minorHAnsi" w:hAnsiTheme="minorHAnsi"/>
          <w:b/>
          <w:bCs/>
          <w:sz w:val="28"/>
          <w:szCs w:val="28"/>
          <w:lang w:eastAsia="vi-VN"/>
        </w:rPr>
      </w:pPr>
      <w:hyperlink w:anchor="_Toc29412744" w:history="1">
        <w:r w:rsidR="00743854" w:rsidRPr="003D4186">
          <w:rPr>
            <w:rStyle w:val="Hyperlink"/>
            <w:b/>
            <w:bCs/>
            <w:sz w:val="28"/>
            <w:szCs w:val="28"/>
            <w:shd w:val="clear" w:color="auto" w:fill="FFFFFF"/>
          </w:rPr>
          <w:t>KẾT LUẬN</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44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45</w:t>
        </w:r>
        <w:r w:rsidR="00743854" w:rsidRPr="003D4186">
          <w:rPr>
            <w:b/>
            <w:bCs/>
            <w:webHidden/>
            <w:sz w:val="28"/>
            <w:szCs w:val="28"/>
          </w:rPr>
          <w:fldChar w:fldCharType="end"/>
        </w:r>
      </w:hyperlink>
    </w:p>
    <w:p w14:paraId="0F81C4FF" w14:textId="1FF2B481" w:rsidR="00743854" w:rsidRPr="003D4186" w:rsidRDefault="00C81CD3" w:rsidP="006172F7">
      <w:pPr>
        <w:pStyle w:val="TOC1"/>
        <w:jc w:val="both"/>
        <w:rPr>
          <w:rFonts w:asciiTheme="minorHAnsi" w:hAnsiTheme="minorHAnsi"/>
          <w:b/>
          <w:bCs/>
          <w:sz w:val="28"/>
          <w:szCs w:val="28"/>
          <w:lang w:eastAsia="vi-VN"/>
        </w:rPr>
      </w:pPr>
      <w:hyperlink w:anchor="_Toc29412745" w:history="1">
        <w:r w:rsidR="00743854" w:rsidRPr="003D4186">
          <w:rPr>
            <w:rStyle w:val="Hyperlink"/>
            <w:b/>
            <w:bCs/>
            <w:sz w:val="28"/>
            <w:szCs w:val="28"/>
          </w:rPr>
          <w:t>DANH MỤC TÀI LIỆU THAM KHẢO</w:t>
        </w:r>
        <w:r w:rsidR="00743854" w:rsidRPr="003D4186">
          <w:rPr>
            <w:b/>
            <w:bCs/>
            <w:webHidden/>
            <w:sz w:val="28"/>
            <w:szCs w:val="28"/>
          </w:rPr>
          <w:tab/>
        </w:r>
        <w:r w:rsidR="00743854" w:rsidRPr="003D4186">
          <w:rPr>
            <w:b/>
            <w:bCs/>
            <w:webHidden/>
            <w:sz w:val="28"/>
            <w:szCs w:val="28"/>
          </w:rPr>
          <w:fldChar w:fldCharType="begin"/>
        </w:r>
        <w:r w:rsidR="00743854" w:rsidRPr="003D4186">
          <w:rPr>
            <w:b/>
            <w:bCs/>
            <w:webHidden/>
            <w:sz w:val="28"/>
            <w:szCs w:val="28"/>
          </w:rPr>
          <w:instrText xml:space="preserve"> PAGEREF _Toc29412745 \h </w:instrText>
        </w:r>
        <w:r w:rsidR="00743854" w:rsidRPr="003D4186">
          <w:rPr>
            <w:b/>
            <w:bCs/>
            <w:webHidden/>
            <w:sz w:val="28"/>
            <w:szCs w:val="28"/>
          </w:rPr>
        </w:r>
        <w:r w:rsidR="00743854" w:rsidRPr="003D4186">
          <w:rPr>
            <w:b/>
            <w:bCs/>
            <w:webHidden/>
            <w:sz w:val="28"/>
            <w:szCs w:val="28"/>
          </w:rPr>
          <w:fldChar w:fldCharType="separate"/>
        </w:r>
        <w:r w:rsidR="00743854" w:rsidRPr="003D4186">
          <w:rPr>
            <w:b/>
            <w:bCs/>
            <w:webHidden/>
            <w:sz w:val="28"/>
            <w:szCs w:val="28"/>
          </w:rPr>
          <w:t>47</w:t>
        </w:r>
        <w:r w:rsidR="00743854" w:rsidRPr="003D4186">
          <w:rPr>
            <w:b/>
            <w:bCs/>
            <w:webHidden/>
            <w:sz w:val="28"/>
            <w:szCs w:val="28"/>
          </w:rPr>
          <w:fldChar w:fldCharType="end"/>
        </w:r>
      </w:hyperlink>
    </w:p>
    <w:p w14:paraId="0774D143" w14:textId="006F2995" w:rsidR="000679E9" w:rsidRPr="00A501E5" w:rsidRDefault="002115EC" w:rsidP="006172F7">
      <w:pPr>
        <w:pStyle w:val="TOC1"/>
        <w:spacing w:after="0"/>
        <w:jc w:val="both"/>
        <w:rPr>
          <w:sz w:val="26"/>
          <w:szCs w:val="26"/>
        </w:rPr>
        <w:sectPr w:rsidR="000679E9" w:rsidRPr="00A501E5" w:rsidSect="00A501E5">
          <w:footerReference w:type="default" r:id="rId11"/>
          <w:pgSz w:w="11907" w:h="16839" w:code="9"/>
          <w:pgMar w:top="1418" w:right="1134" w:bottom="1418" w:left="1701" w:header="720" w:footer="720" w:gutter="0"/>
          <w:pgNumType w:fmt="lowerRoman"/>
          <w:cols w:space="720"/>
          <w:docGrid w:linePitch="360"/>
        </w:sectPr>
      </w:pPr>
      <w:r w:rsidRPr="00743854">
        <w:rPr>
          <w:sz w:val="26"/>
          <w:szCs w:val="26"/>
        </w:rPr>
        <w:fldChar w:fldCharType="end"/>
      </w:r>
    </w:p>
    <w:p w14:paraId="6BCD39E4" w14:textId="77777777" w:rsidR="00A501E5" w:rsidRDefault="00A501E5" w:rsidP="006172F7">
      <w:pPr>
        <w:jc w:val="both"/>
      </w:pPr>
    </w:p>
    <w:p w14:paraId="5B148EE7" w14:textId="01C6D825" w:rsidR="002A74E0" w:rsidRPr="00006B9B" w:rsidRDefault="002A74E0" w:rsidP="004634D7">
      <w:pPr>
        <w:pStyle w:val="Heading1"/>
        <w:jc w:val="center"/>
      </w:pPr>
      <w:bookmarkStart w:id="2" w:name="_Toc29412705"/>
      <w:r w:rsidRPr="00006B9B">
        <w:t>DANH MỤC HÌNH VẼ</w:t>
      </w:r>
      <w:bookmarkEnd w:id="2"/>
    </w:p>
    <w:p w14:paraId="7688EF87" w14:textId="591FDFFF" w:rsidR="00AB47F3" w:rsidRPr="00717F41" w:rsidRDefault="001C48B2"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r w:rsidRPr="00717F41">
        <w:rPr>
          <w:rFonts w:cs="Times New Roman"/>
          <w:sz w:val="26"/>
          <w:szCs w:val="26"/>
        </w:rPr>
        <w:fldChar w:fldCharType="begin"/>
      </w:r>
      <w:r w:rsidRPr="00717F41">
        <w:rPr>
          <w:rFonts w:cs="Times New Roman"/>
          <w:sz w:val="26"/>
          <w:szCs w:val="26"/>
        </w:rPr>
        <w:instrText xml:space="preserve"> TOC \h \z \c "Hình " </w:instrText>
      </w:r>
      <w:r w:rsidRPr="00717F41">
        <w:rPr>
          <w:rFonts w:cs="Times New Roman"/>
          <w:sz w:val="26"/>
          <w:szCs w:val="26"/>
        </w:rPr>
        <w:fldChar w:fldCharType="separate"/>
      </w:r>
      <w:hyperlink w:anchor="_Toc29880652" w:history="1">
        <w:r w:rsidR="00AB47F3" w:rsidRPr="00717F41">
          <w:rPr>
            <w:rStyle w:val="Hyperlink"/>
            <w:sz w:val="26"/>
            <w:szCs w:val="26"/>
          </w:rPr>
          <w:t>Hình 1.1: Hình ảnh đơn giản về cách hệ thống đề xuất</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2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5</w:t>
        </w:r>
        <w:r w:rsidR="00AB47F3" w:rsidRPr="00717F41">
          <w:rPr>
            <w:webHidden/>
            <w:sz w:val="26"/>
            <w:szCs w:val="26"/>
          </w:rPr>
          <w:fldChar w:fldCharType="end"/>
        </w:r>
      </w:hyperlink>
    </w:p>
    <w:p w14:paraId="7E5A0B78" w14:textId="5B7694DC"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r:id="rId12" w:anchor="_Toc29880653" w:history="1">
        <w:r w:rsidR="00AB47F3" w:rsidRPr="00717F41">
          <w:rPr>
            <w:rStyle w:val="Hyperlink"/>
            <w:rFonts w:cs="Times New Roman"/>
            <w:sz w:val="26"/>
            <w:szCs w:val="26"/>
            <w:lang w:val="en-US"/>
          </w:rPr>
          <w:t>Hình 1.2: Hình ảnh biểu diễn vectơ với hướng và độ lớn (Nguồn Internet)</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3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9</w:t>
        </w:r>
        <w:r w:rsidR="00AB47F3" w:rsidRPr="00717F41">
          <w:rPr>
            <w:webHidden/>
            <w:sz w:val="26"/>
            <w:szCs w:val="26"/>
          </w:rPr>
          <w:fldChar w:fldCharType="end"/>
        </w:r>
      </w:hyperlink>
    </w:p>
    <w:p w14:paraId="5F76FD7E" w14:textId="1AFE0428"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w:anchor="_Toc29880654" w:history="1">
        <w:r w:rsidR="00AB47F3" w:rsidRPr="00717F41">
          <w:rPr>
            <w:rStyle w:val="Hyperlink"/>
            <w:rFonts w:cs="Times New Roman"/>
            <w:sz w:val="26"/>
            <w:szCs w:val="26"/>
          </w:rPr>
          <w:t>Hình</w:t>
        </w:r>
        <w:r w:rsidR="00AB47F3" w:rsidRPr="00717F41">
          <w:rPr>
            <w:rStyle w:val="Hyperlink"/>
            <w:rFonts w:cs="Times New Roman"/>
            <w:sz w:val="26"/>
            <w:szCs w:val="26"/>
            <w:lang w:val="en-US"/>
          </w:rPr>
          <w:t xml:space="preserve"> 1.3</w:t>
        </w:r>
        <w:r w:rsidR="00AB47F3" w:rsidRPr="00717F41">
          <w:rPr>
            <w:rStyle w:val="Hyperlink"/>
            <w:rFonts w:cs="Times New Roman"/>
            <w:sz w:val="26"/>
            <w:szCs w:val="26"/>
          </w:rPr>
          <w:t>:  UBCF (trái) và IBCF (phải)</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4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10</w:t>
        </w:r>
        <w:r w:rsidR="00AB47F3" w:rsidRPr="00717F41">
          <w:rPr>
            <w:webHidden/>
            <w:sz w:val="26"/>
            <w:szCs w:val="26"/>
          </w:rPr>
          <w:fldChar w:fldCharType="end"/>
        </w:r>
      </w:hyperlink>
    </w:p>
    <w:p w14:paraId="72E7B133" w14:textId="57367B9D"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w:anchor="_Toc29880655" w:history="1">
        <w:r w:rsidR="00AB47F3" w:rsidRPr="00717F41">
          <w:rPr>
            <w:rStyle w:val="Hyperlink"/>
            <w:rFonts w:cs="Times New Roman"/>
            <w:sz w:val="26"/>
            <w:szCs w:val="26"/>
            <w:lang w:val="en-US"/>
          </w:rPr>
          <w:t>Hình 1.4: Hình ảnh đơn giản về hệ thống lọc nội dung</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5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13</w:t>
        </w:r>
        <w:r w:rsidR="00AB47F3" w:rsidRPr="00717F41">
          <w:rPr>
            <w:webHidden/>
            <w:sz w:val="26"/>
            <w:szCs w:val="26"/>
          </w:rPr>
          <w:fldChar w:fldCharType="end"/>
        </w:r>
      </w:hyperlink>
    </w:p>
    <w:p w14:paraId="3D85D6FB" w14:textId="32522579" w:rsidR="00AB47F3" w:rsidRPr="00717F41" w:rsidRDefault="00C81CD3" w:rsidP="00717F41">
      <w:pPr>
        <w:pStyle w:val="TableofFigures"/>
        <w:tabs>
          <w:tab w:val="right" w:leader="dot" w:pos="9062"/>
        </w:tabs>
        <w:spacing w:beforeLines="120" w:before="288" w:afterLines="120" w:after="288" w:line="360" w:lineRule="auto"/>
        <w:jc w:val="both"/>
        <w:rPr>
          <w:sz w:val="26"/>
          <w:szCs w:val="26"/>
        </w:rPr>
      </w:pPr>
      <w:hyperlink w:anchor="_Toc29880656" w:history="1">
        <w:r w:rsidR="00AB47F3" w:rsidRPr="00717F41">
          <w:rPr>
            <w:rStyle w:val="Hyperlink"/>
            <w:rFonts w:cs="Times New Roman"/>
            <w:sz w:val="26"/>
            <w:szCs w:val="26"/>
            <w:lang w:val="en-US"/>
          </w:rPr>
          <w:t>Hình  1.5: Hình ảnh đơn giản sử dụng phương pháp tư vấn hỗn hợp</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6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15</w:t>
        </w:r>
        <w:r w:rsidR="00AB47F3" w:rsidRPr="00717F41">
          <w:rPr>
            <w:webHidden/>
            <w:sz w:val="26"/>
            <w:szCs w:val="26"/>
          </w:rPr>
          <w:fldChar w:fldCharType="end"/>
        </w:r>
      </w:hyperlink>
    </w:p>
    <w:p w14:paraId="147451AD" w14:textId="58EA510A" w:rsidR="00037A61" w:rsidRPr="00717F41" w:rsidRDefault="00037A61" w:rsidP="00717F41">
      <w:pPr>
        <w:pStyle w:val="TableofFigures"/>
        <w:tabs>
          <w:tab w:val="right" w:leader="dot" w:pos="9062"/>
        </w:tabs>
        <w:spacing w:beforeLines="120" w:before="288" w:afterLines="120" w:after="288" w:line="360" w:lineRule="auto"/>
        <w:jc w:val="both"/>
        <w:rPr>
          <w:rFonts w:cs="Times New Roman"/>
          <w:sz w:val="26"/>
          <w:szCs w:val="26"/>
          <w:lang w:val="en-US"/>
        </w:rPr>
      </w:pPr>
      <w:r w:rsidRPr="00717F41">
        <w:rPr>
          <w:rFonts w:cs="Times New Roman"/>
          <w:sz w:val="26"/>
          <w:szCs w:val="26"/>
          <w:lang w:val="en-US"/>
        </w:rPr>
        <w:t xml:space="preserve">Hình  </w:t>
      </w:r>
      <w:r w:rsidRPr="00717F41">
        <w:rPr>
          <w:rFonts w:cs="Times New Roman"/>
          <w:iCs/>
          <w:sz w:val="26"/>
          <w:szCs w:val="26"/>
          <w:lang w:val="en-US"/>
        </w:rPr>
        <w:fldChar w:fldCharType="begin"/>
      </w:r>
      <w:r w:rsidRPr="00717F41">
        <w:rPr>
          <w:rFonts w:cs="Times New Roman"/>
          <w:sz w:val="26"/>
          <w:szCs w:val="26"/>
          <w:lang w:val="en-US"/>
        </w:rPr>
        <w:instrText xml:space="preserve"> SEQ Hình_ \* ARABIC \s 1 </w:instrText>
      </w:r>
      <w:r w:rsidRPr="00717F41">
        <w:rPr>
          <w:rFonts w:cs="Times New Roman"/>
          <w:iCs/>
          <w:sz w:val="26"/>
          <w:szCs w:val="26"/>
          <w:lang w:val="en-US"/>
        </w:rPr>
        <w:fldChar w:fldCharType="separate"/>
      </w:r>
      <w:r w:rsidRPr="00717F41">
        <w:rPr>
          <w:rFonts w:cs="Times New Roman"/>
          <w:sz w:val="26"/>
          <w:szCs w:val="26"/>
          <w:lang w:val="en-US"/>
        </w:rPr>
        <w:t>1</w:t>
      </w:r>
      <w:r w:rsidRPr="00717F41">
        <w:rPr>
          <w:rFonts w:cs="Times New Roman"/>
          <w:iCs/>
          <w:sz w:val="26"/>
          <w:szCs w:val="26"/>
          <w:lang w:val="en-US"/>
        </w:rPr>
        <w:fldChar w:fldCharType="end"/>
      </w:r>
      <w:r w:rsidRPr="00717F41">
        <w:rPr>
          <w:rFonts w:cs="Times New Roman"/>
          <w:sz w:val="26"/>
          <w:szCs w:val="26"/>
          <w:lang w:val="en-US"/>
        </w:rPr>
        <w:t>.</w:t>
      </w:r>
      <w:r w:rsidRPr="00717F41">
        <w:rPr>
          <w:rFonts w:cs="Times New Roman"/>
          <w:iCs/>
          <w:sz w:val="26"/>
          <w:szCs w:val="26"/>
          <w:lang w:val="en-US"/>
        </w:rPr>
        <w:t>6</w:t>
      </w:r>
      <w:r w:rsidRPr="00717F41">
        <w:rPr>
          <w:rFonts w:cs="Times New Roman"/>
          <w:sz w:val="26"/>
          <w:szCs w:val="26"/>
          <w:lang w:val="en-US"/>
        </w:rPr>
        <w:t>: Hình ảnh đơn giản sử dụng phương pháp tư vấn hỗn hợp</w:t>
      </w:r>
      <w:r w:rsidR="008279D6" w:rsidRPr="00717F41">
        <w:rPr>
          <w:rFonts w:cs="Times New Roman"/>
          <w:sz w:val="26"/>
          <w:szCs w:val="26"/>
          <w:lang w:val="en-US"/>
        </w:rPr>
        <w:t xml:space="preserve"> (vẽ lại)</w:t>
      </w:r>
      <w:r w:rsidRPr="00717F41">
        <w:rPr>
          <w:rFonts w:cs="Times New Roman"/>
          <w:sz w:val="26"/>
          <w:szCs w:val="26"/>
          <w:lang w:val="en-US"/>
        </w:rPr>
        <w:t>………</w:t>
      </w:r>
      <w:r w:rsidRPr="00717F41">
        <w:rPr>
          <w:rFonts w:cs="Times New Roman"/>
          <w:sz w:val="26"/>
          <w:szCs w:val="26"/>
          <w:lang w:val="en-US"/>
        </w:rPr>
        <w:tab/>
        <w:t>1</w:t>
      </w:r>
      <w:r w:rsidR="008279D6" w:rsidRPr="00717F41">
        <w:rPr>
          <w:rFonts w:cs="Times New Roman"/>
          <w:sz w:val="26"/>
          <w:szCs w:val="26"/>
          <w:lang w:val="en-US"/>
        </w:rPr>
        <w:t>7</w:t>
      </w:r>
    </w:p>
    <w:p w14:paraId="529532EC" w14:textId="72014960"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r:id="rId13" w:anchor="_Toc29880657" w:history="1">
        <w:r w:rsidR="00AB47F3" w:rsidRPr="00717F41">
          <w:rPr>
            <w:rStyle w:val="Hyperlink"/>
            <w:rFonts w:cs="Times New Roman"/>
            <w:sz w:val="26"/>
            <w:szCs w:val="26"/>
          </w:rPr>
          <w:t>Hình  2.1 : Sơ đồ thuật toán UB-CF</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7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36</w:t>
        </w:r>
        <w:r w:rsidR="00AB47F3" w:rsidRPr="00717F41">
          <w:rPr>
            <w:webHidden/>
            <w:sz w:val="26"/>
            <w:szCs w:val="26"/>
          </w:rPr>
          <w:fldChar w:fldCharType="end"/>
        </w:r>
      </w:hyperlink>
    </w:p>
    <w:p w14:paraId="40CF7C79" w14:textId="09611718"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w:anchor="_Toc29880658" w:history="1">
        <w:r w:rsidR="00AB47F3" w:rsidRPr="00717F41">
          <w:rPr>
            <w:rStyle w:val="Hyperlink"/>
            <w:rFonts w:cs="Times New Roman"/>
            <w:sz w:val="26"/>
            <w:szCs w:val="26"/>
          </w:rPr>
          <w:t xml:space="preserve">Hình  </w:t>
        </w:r>
        <w:r w:rsidR="00AB47F3" w:rsidRPr="00717F41">
          <w:rPr>
            <w:rStyle w:val="Hyperlink"/>
            <w:rFonts w:cs="Times New Roman"/>
            <w:sz w:val="26"/>
            <w:szCs w:val="26"/>
            <w:lang w:val="en-US"/>
          </w:rPr>
          <w:t>3.</w:t>
        </w:r>
        <w:r w:rsidR="00AB47F3" w:rsidRPr="00717F41">
          <w:rPr>
            <w:rStyle w:val="Hyperlink"/>
            <w:rFonts w:cs="Times New Roman"/>
            <w:sz w:val="26"/>
            <w:szCs w:val="26"/>
          </w:rPr>
          <w:t>1: Giao diện ban đầu của phần mềm</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8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43</w:t>
        </w:r>
        <w:r w:rsidR="00AB47F3" w:rsidRPr="00717F41">
          <w:rPr>
            <w:webHidden/>
            <w:sz w:val="26"/>
            <w:szCs w:val="26"/>
          </w:rPr>
          <w:fldChar w:fldCharType="end"/>
        </w:r>
      </w:hyperlink>
    </w:p>
    <w:p w14:paraId="72E707A5" w14:textId="71C98F71"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w:anchor="_Toc29880659" w:history="1">
        <w:r w:rsidR="00AB47F3" w:rsidRPr="00717F41">
          <w:rPr>
            <w:rStyle w:val="Hyperlink"/>
            <w:rFonts w:cs="Times New Roman"/>
            <w:sz w:val="26"/>
            <w:szCs w:val="26"/>
          </w:rPr>
          <w:t xml:space="preserve">Hình  </w:t>
        </w:r>
        <w:r w:rsidR="00AB47F3" w:rsidRPr="00717F41">
          <w:rPr>
            <w:rStyle w:val="Hyperlink"/>
            <w:rFonts w:cs="Times New Roman"/>
            <w:sz w:val="26"/>
            <w:szCs w:val="26"/>
            <w:lang w:val="en-US"/>
          </w:rPr>
          <w:t>3</w:t>
        </w:r>
        <w:r w:rsidR="00AB47F3" w:rsidRPr="00717F41">
          <w:rPr>
            <w:rStyle w:val="Hyperlink"/>
            <w:rFonts w:cs="Times New Roman"/>
            <w:sz w:val="26"/>
            <w:szCs w:val="26"/>
          </w:rPr>
          <w:t>.2: Giao diện phần mềm dự đoán các bộ phim người dùng có thể thích</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59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44</w:t>
        </w:r>
        <w:r w:rsidR="00AB47F3" w:rsidRPr="00717F41">
          <w:rPr>
            <w:webHidden/>
            <w:sz w:val="26"/>
            <w:szCs w:val="26"/>
          </w:rPr>
          <w:fldChar w:fldCharType="end"/>
        </w:r>
      </w:hyperlink>
    </w:p>
    <w:p w14:paraId="241D2F0B" w14:textId="0322D688" w:rsidR="00AB47F3" w:rsidRPr="00717F41" w:rsidRDefault="00C81CD3" w:rsidP="00717F41">
      <w:pPr>
        <w:pStyle w:val="TableofFigures"/>
        <w:tabs>
          <w:tab w:val="right" w:leader="dot" w:pos="9062"/>
        </w:tabs>
        <w:spacing w:beforeLines="120" w:before="288" w:afterLines="120" w:after="288" w:line="360" w:lineRule="auto"/>
        <w:jc w:val="both"/>
        <w:rPr>
          <w:rFonts w:asciiTheme="minorHAnsi" w:hAnsiTheme="minorHAnsi"/>
          <w:sz w:val="26"/>
          <w:szCs w:val="26"/>
          <w:lang w:eastAsia="vi-VN"/>
        </w:rPr>
      </w:pPr>
      <w:hyperlink w:anchor="_Toc29880660" w:history="1">
        <w:r w:rsidR="00AB47F3" w:rsidRPr="00717F41">
          <w:rPr>
            <w:rStyle w:val="Hyperlink"/>
            <w:rFonts w:cs="Times New Roman"/>
            <w:sz w:val="26"/>
            <w:szCs w:val="26"/>
          </w:rPr>
          <w:t xml:space="preserve">Hình  </w:t>
        </w:r>
        <w:r w:rsidR="00AB47F3" w:rsidRPr="00717F41">
          <w:rPr>
            <w:rStyle w:val="Hyperlink"/>
            <w:rFonts w:cs="Times New Roman"/>
            <w:sz w:val="26"/>
            <w:szCs w:val="26"/>
            <w:lang w:val="en-US"/>
          </w:rPr>
          <w:t>3</w:t>
        </w:r>
        <w:r w:rsidR="00AB47F3" w:rsidRPr="00717F41">
          <w:rPr>
            <w:rStyle w:val="Hyperlink"/>
            <w:rFonts w:cs="Times New Roman"/>
            <w:sz w:val="26"/>
            <w:szCs w:val="26"/>
          </w:rPr>
          <w:t>.3: Giao diện trang chủ phần mềm để đánh giá mô hình</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60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45</w:t>
        </w:r>
        <w:r w:rsidR="00AB47F3" w:rsidRPr="00717F41">
          <w:rPr>
            <w:webHidden/>
            <w:sz w:val="26"/>
            <w:szCs w:val="26"/>
          </w:rPr>
          <w:fldChar w:fldCharType="end"/>
        </w:r>
      </w:hyperlink>
    </w:p>
    <w:p w14:paraId="0EA27445" w14:textId="2ECB43DA" w:rsidR="00AB47F3" w:rsidRPr="00717F41" w:rsidRDefault="00C81CD3" w:rsidP="00717F41">
      <w:pPr>
        <w:pStyle w:val="TableofFigures"/>
        <w:tabs>
          <w:tab w:val="right" w:leader="dot" w:pos="9062"/>
        </w:tabs>
        <w:spacing w:beforeLines="120" w:before="288" w:afterLines="120" w:after="288" w:line="360" w:lineRule="auto"/>
        <w:jc w:val="both"/>
        <w:rPr>
          <w:rStyle w:val="Hyperlink"/>
          <w:sz w:val="26"/>
          <w:szCs w:val="26"/>
        </w:rPr>
      </w:pPr>
      <w:hyperlink w:anchor="_Toc29880661" w:history="1">
        <w:r w:rsidR="00AB47F3" w:rsidRPr="00717F41">
          <w:rPr>
            <w:rStyle w:val="Hyperlink"/>
            <w:rFonts w:cs="Times New Roman"/>
            <w:sz w:val="26"/>
            <w:szCs w:val="26"/>
          </w:rPr>
          <w:t xml:space="preserve">Hình  </w:t>
        </w:r>
        <w:r w:rsidR="00AB47F3" w:rsidRPr="00717F41">
          <w:rPr>
            <w:rStyle w:val="Hyperlink"/>
            <w:rFonts w:cs="Times New Roman"/>
            <w:sz w:val="26"/>
            <w:szCs w:val="26"/>
            <w:lang w:val="en-US"/>
          </w:rPr>
          <w:t>3</w:t>
        </w:r>
        <w:r w:rsidR="00AB47F3" w:rsidRPr="00717F41">
          <w:rPr>
            <w:rStyle w:val="Hyperlink"/>
            <w:rFonts w:cs="Times New Roman"/>
            <w:sz w:val="26"/>
            <w:szCs w:val="26"/>
          </w:rPr>
          <w:t>.4: Giao diện phần mềm hiển thị danh sách các phim đã được đánh giá</w:t>
        </w:r>
        <w:r w:rsidR="00AB47F3" w:rsidRPr="00717F41">
          <w:rPr>
            <w:webHidden/>
            <w:sz w:val="26"/>
            <w:szCs w:val="26"/>
          </w:rPr>
          <w:tab/>
        </w:r>
        <w:r w:rsidR="00AB47F3" w:rsidRPr="00717F41">
          <w:rPr>
            <w:webHidden/>
            <w:sz w:val="26"/>
            <w:szCs w:val="26"/>
          </w:rPr>
          <w:fldChar w:fldCharType="begin"/>
        </w:r>
        <w:r w:rsidR="00AB47F3" w:rsidRPr="00717F41">
          <w:rPr>
            <w:webHidden/>
            <w:sz w:val="26"/>
            <w:szCs w:val="26"/>
          </w:rPr>
          <w:instrText xml:space="preserve"> PAGEREF _Toc29880661 \h </w:instrText>
        </w:r>
        <w:r w:rsidR="00AB47F3" w:rsidRPr="00717F41">
          <w:rPr>
            <w:webHidden/>
            <w:sz w:val="26"/>
            <w:szCs w:val="26"/>
          </w:rPr>
        </w:r>
        <w:r w:rsidR="00AB47F3" w:rsidRPr="00717F41">
          <w:rPr>
            <w:webHidden/>
            <w:sz w:val="26"/>
            <w:szCs w:val="26"/>
          </w:rPr>
          <w:fldChar w:fldCharType="separate"/>
        </w:r>
        <w:r w:rsidR="00AB47F3" w:rsidRPr="00717F41">
          <w:rPr>
            <w:webHidden/>
            <w:sz w:val="26"/>
            <w:szCs w:val="26"/>
          </w:rPr>
          <w:t>46</w:t>
        </w:r>
        <w:r w:rsidR="00AB47F3" w:rsidRPr="00717F41">
          <w:rPr>
            <w:webHidden/>
            <w:sz w:val="26"/>
            <w:szCs w:val="26"/>
          </w:rPr>
          <w:fldChar w:fldCharType="end"/>
        </w:r>
      </w:hyperlink>
    </w:p>
    <w:p w14:paraId="07FF4FF6" w14:textId="7A705FA8" w:rsidR="00AB47F3" w:rsidRPr="00717F41" w:rsidRDefault="00C81CD3" w:rsidP="00717F41">
      <w:pPr>
        <w:pStyle w:val="TableofFigures"/>
        <w:tabs>
          <w:tab w:val="right" w:leader="dot" w:pos="9062"/>
        </w:tabs>
        <w:spacing w:beforeLines="120" w:before="288" w:afterLines="120" w:after="288" w:line="360" w:lineRule="auto"/>
        <w:jc w:val="both"/>
        <w:rPr>
          <w:rFonts w:cs="Times New Roman"/>
          <w:sz w:val="26"/>
          <w:szCs w:val="26"/>
          <w:lang w:val="en-US"/>
        </w:rPr>
      </w:pPr>
      <w:hyperlink w:anchor="_Toc29880661" w:history="1">
        <w:r w:rsidR="00AB47F3" w:rsidRPr="00717F41">
          <w:rPr>
            <w:sz w:val="26"/>
            <w:szCs w:val="26"/>
            <w:lang w:val="en-US"/>
          </w:rPr>
          <w:t>Hình  3.</w:t>
        </w:r>
        <w:r w:rsidR="00AB47F3" w:rsidRPr="00717F41">
          <w:rPr>
            <w:sz w:val="26"/>
            <w:szCs w:val="26"/>
          </w:rPr>
          <w:t>5</w:t>
        </w:r>
        <w:r w:rsidR="00AB47F3" w:rsidRPr="00717F41">
          <w:rPr>
            <w:sz w:val="26"/>
            <w:szCs w:val="26"/>
            <w:lang w:val="en-US"/>
          </w:rPr>
          <w:t xml:space="preserve">: </w:t>
        </w:r>
        <w:r w:rsidR="00AB47F3" w:rsidRPr="00717F41">
          <w:rPr>
            <w:rFonts w:cs="Times New Roman"/>
            <w:sz w:val="26"/>
            <w:szCs w:val="26"/>
            <w:lang w:val="en-US"/>
          </w:rPr>
          <w:t>Biểu đồ đường của các tập dữ liệu trên phương pháp MSE</w:t>
        </w:r>
        <w:r w:rsidR="00AB47F3" w:rsidRPr="00717F41">
          <w:rPr>
            <w:rFonts w:cs="Times New Roman"/>
            <w:webHidden/>
            <w:sz w:val="26"/>
            <w:szCs w:val="26"/>
            <w:lang w:val="en-US"/>
          </w:rPr>
          <w:tab/>
        </w:r>
        <w:r w:rsidR="00AB47F3" w:rsidRPr="00717F41">
          <w:rPr>
            <w:rFonts w:cs="Times New Roman"/>
            <w:webHidden/>
            <w:sz w:val="26"/>
            <w:szCs w:val="26"/>
            <w:lang w:val="en-US"/>
          </w:rPr>
          <w:fldChar w:fldCharType="begin"/>
        </w:r>
        <w:r w:rsidR="00AB47F3" w:rsidRPr="00717F41">
          <w:rPr>
            <w:rFonts w:cs="Times New Roman"/>
            <w:webHidden/>
            <w:sz w:val="26"/>
            <w:szCs w:val="26"/>
            <w:lang w:val="en-US"/>
          </w:rPr>
          <w:instrText xml:space="preserve"> PAGEREF _Toc29880661 \h </w:instrText>
        </w:r>
        <w:r w:rsidR="00AB47F3" w:rsidRPr="00717F41">
          <w:rPr>
            <w:rFonts w:cs="Times New Roman"/>
            <w:webHidden/>
            <w:sz w:val="26"/>
            <w:szCs w:val="26"/>
            <w:lang w:val="en-US"/>
          </w:rPr>
        </w:r>
        <w:r w:rsidR="00AB47F3" w:rsidRPr="00717F41">
          <w:rPr>
            <w:rFonts w:cs="Times New Roman"/>
            <w:webHidden/>
            <w:sz w:val="26"/>
            <w:szCs w:val="26"/>
            <w:lang w:val="en-US"/>
          </w:rPr>
          <w:fldChar w:fldCharType="separate"/>
        </w:r>
        <w:r w:rsidR="00AB47F3" w:rsidRPr="00717F41">
          <w:rPr>
            <w:rFonts w:cs="Times New Roman"/>
            <w:webHidden/>
            <w:sz w:val="26"/>
            <w:szCs w:val="26"/>
            <w:lang w:val="en-US"/>
          </w:rPr>
          <w:t>4</w:t>
        </w:r>
        <w:r w:rsidR="00AB47F3" w:rsidRPr="00717F41">
          <w:rPr>
            <w:rFonts w:cs="Times New Roman"/>
            <w:webHidden/>
            <w:sz w:val="26"/>
            <w:szCs w:val="26"/>
            <w:lang w:val="en-US"/>
          </w:rPr>
          <w:fldChar w:fldCharType="end"/>
        </w:r>
      </w:hyperlink>
      <w:r w:rsidR="00AB47F3" w:rsidRPr="00717F41">
        <w:rPr>
          <w:rFonts w:cs="Times New Roman"/>
          <w:sz w:val="26"/>
          <w:szCs w:val="26"/>
        </w:rPr>
        <w:t>7</w:t>
      </w:r>
    </w:p>
    <w:p w14:paraId="68AB4B09" w14:textId="1870889E" w:rsidR="00AB47F3" w:rsidRPr="00717F41" w:rsidRDefault="00C81CD3" w:rsidP="00717F41">
      <w:pPr>
        <w:pStyle w:val="TableofFigures"/>
        <w:tabs>
          <w:tab w:val="right" w:leader="dot" w:pos="9062"/>
        </w:tabs>
        <w:spacing w:beforeLines="120" w:before="288" w:afterLines="120" w:after="288" w:line="360" w:lineRule="auto"/>
        <w:jc w:val="both"/>
        <w:rPr>
          <w:sz w:val="26"/>
          <w:szCs w:val="26"/>
          <w:lang w:val="en-US"/>
        </w:rPr>
      </w:pPr>
      <w:hyperlink w:anchor="_Toc29880661" w:history="1">
        <w:r w:rsidR="00AB47F3" w:rsidRPr="00717F41">
          <w:rPr>
            <w:sz w:val="26"/>
            <w:szCs w:val="26"/>
            <w:lang w:val="en-US"/>
          </w:rPr>
          <w:t>Hình  3.</w:t>
        </w:r>
        <w:r w:rsidR="00AB47F3" w:rsidRPr="00717F41">
          <w:rPr>
            <w:sz w:val="26"/>
            <w:szCs w:val="26"/>
          </w:rPr>
          <w:t>6</w:t>
        </w:r>
        <w:r w:rsidR="00AB47F3" w:rsidRPr="00717F41">
          <w:rPr>
            <w:sz w:val="26"/>
            <w:szCs w:val="26"/>
            <w:lang w:val="en-US"/>
          </w:rPr>
          <w:t>: Biểu đồ đường của các tập dữ liệu trên phương pháp RMSE</w:t>
        </w:r>
        <w:r w:rsidR="00AB47F3" w:rsidRPr="00717F41">
          <w:rPr>
            <w:webHidden/>
            <w:sz w:val="26"/>
            <w:szCs w:val="26"/>
            <w:lang w:val="en-US"/>
          </w:rPr>
          <w:tab/>
        </w:r>
        <w:r w:rsidR="00AB47F3" w:rsidRPr="00717F41">
          <w:rPr>
            <w:webHidden/>
            <w:sz w:val="26"/>
            <w:szCs w:val="26"/>
            <w:lang w:val="en-US"/>
          </w:rPr>
          <w:fldChar w:fldCharType="begin"/>
        </w:r>
        <w:r w:rsidR="00AB47F3" w:rsidRPr="00717F41">
          <w:rPr>
            <w:webHidden/>
            <w:sz w:val="26"/>
            <w:szCs w:val="26"/>
            <w:lang w:val="en-US"/>
          </w:rPr>
          <w:instrText xml:space="preserve"> PAGEREF _Toc29880661 \h </w:instrText>
        </w:r>
        <w:r w:rsidR="00AB47F3" w:rsidRPr="00717F41">
          <w:rPr>
            <w:webHidden/>
            <w:sz w:val="26"/>
            <w:szCs w:val="26"/>
            <w:lang w:val="en-US"/>
          </w:rPr>
        </w:r>
        <w:r w:rsidR="00AB47F3" w:rsidRPr="00717F41">
          <w:rPr>
            <w:webHidden/>
            <w:sz w:val="26"/>
            <w:szCs w:val="26"/>
            <w:lang w:val="en-US"/>
          </w:rPr>
          <w:fldChar w:fldCharType="separate"/>
        </w:r>
        <w:r w:rsidR="00AB47F3" w:rsidRPr="00717F41">
          <w:rPr>
            <w:webHidden/>
            <w:sz w:val="26"/>
            <w:szCs w:val="26"/>
            <w:lang w:val="en-US"/>
          </w:rPr>
          <w:t>4</w:t>
        </w:r>
        <w:r w:rsidR="00AB47F3" w:rsidRPr="00717F41">
          <w:rPr>
            <w:webHidden/>
            <w:sz w:val="26"/>
            <w:szCs w:val="26"/>
            <w:lang w:val="en-US"/>
          </w:rPr>
          <w:fldChar w:fldCharType="end"/>
        </w:r>
      </w:hyperlink>
      <w:r w:rsidR="00AB47F3" w:rsidRPr="00717F41">
        <w:rPr>
          <w:sz w:val="26"/>
          <w:szCs w:val="26"/>
        </w:rPr>
        <w:t>8</w:t>
      </w:r>
    </w:p>
    <w:p w14:paraId="46F6E015" w14:textId="77777777" w:rsidR="00AB47F3" w:rsidRPr="00717F41" w:rsidRDefault="00AB47F3" w:rsidP="00717F41">
      <w:pPr>
        <w:spacing w:beforeLines="120" w:before="288" w:afterLines="120" w:after="288" w:line="360" w:lineRule="auto"/>
        <w:jc w:val="both"/>
        <w:rPr>
          <w:sz w:val="26"/>
          <w:szCs w:val="26"/>
        </w:rPr>
      </w:pPr>
      <w:bookmarkStart w:id="3" w:name="_GoBack"/>
      <w:bookmarkEnd w:id="3"/>
    </w:p>
    <w:p w14:paraId="429808C2" w14:textId="0953222F" w:rsidR="0020492B" w:rsidRPr="00006B9B" w:rsidRDefault="001C48B2" w:rsidP="00717F41">
      <w:pPr>
        <w:spacing w:beforeLines="120" w:before="288" w:afterLines="120" w:after="288" w:line="360" w:lineRule="auto"/>
        <w:jc w:val="both"/>
        <w:rPr>
          <w:rFonts w:ascii="Times New Roman" w:hAnsi="Times New Roman" w:cs="Times New Roman"/>
          <w:sz w:val="24"/>
          <w:szCs w:val="24"/>
        </w:rPr>
      </w:pPr>
      <w:r w:rsidRPr="00717F41">
        <w:rPr>
          <w:rFonts w:ascii="Times New Roman" w:hAnsi="Times New Roman" w:cs="Times New Roman"/>
          <w:sz w:val="26"/>
          <w:szCs w:val="26"/>
        </w:rPr>
        <w:fldChar w:fldCharType="end"/>
      </w:r>
    </w:p>
    <w:p w14:paraId="5D94C57A" w14:textId="77777777" w:rsidR="002C75AF" w:rsidRPr="00006B9B" w:rsidRDefault="002C75AF" w:rsidP="006172F7">
      <w:pPr>
        <w:spacing w:before="240" w:after="120" w:line="360" w:lineRule="auto"/>
        <w:jc w:val="both"/>
        <w:rPr>
          <w:rFonts w:ascii="Times New Roman" w:hAnsi="Times New Roman" w:cs="Times New Roman"/>
          <w:sz w:val="24"/>
          <w:szCs w:val="24"/>
        </w:rPr>
        <w:sectPr w:rsidR="002C75AF" w:rsidRPr="00006B9B" w:rsidSect="00A501E5">
          <w:pgSz w:w="11907" w:h="16839" w:code="9"/>
          <w:pgMar w:top="1134" w:right="1134" w:bottom="1134" w:left="1701" w:header="720" w:footer="720" w:gutter="0"/>
          <w:pgNumType w:fmt="lowerRoman"/>
          <w:cols w:space="720"/>
          <w:docGrid w:linePitch="360"/>
        </w:sectPr>
      </w:pPr>
    </w:p>
    <w:p w14:paraId="3B32D564" w14:textId="77777777" w:rsidR="00A501E5" w:rsidRDefault="00A501E5" w:rsidP="006172F7">
      <w:pPr>
        <w:jc w:val="both"/>
      </w:pPr>
    </w:p>
    <w:p w14:paraId="2F68D2B5" w14:textId="4EA5F087" w:rsidR="0095305A" w:rsidRPr="00006B9B" w:rsidRDefault="0095305A" w:rsidP="004634D7">
      <w:pPr>
        <w:pStyle w:val="Heading1"/>
        <w:jc w:val="center"/>
      </w:pPr>
      <w:bookmarkStart w:id="4" w:name="_Toc29412706"/>
      <w:r w:rsidRPr="00006B9B">
        <w:t>DANH MỤC BẢNG BIỂU</w:t>
      </w:r>
      <w:bookmarkEnd w:id="4"/>
    </w:p>
    <w:p w14:paraId="26AC7EA3" w14:textId="5D0C8A7F" w:rsidR="00924360" w:rsidRPr="00924360" w:rsidRDefault="00D509DA" w:rsidP="00924360">
      <w:pPr>
        <w:pStyle w:val="TableofFigures"/>
        <w:tabs>
          <w:tab w:val="right" w:leader="dot" w:pos="9062"/>
        </w:tabs>
        <w:spacing w:line="360" w:lineRule="auto"/>
        <w:rPr>
          <w:rFonts w:asciiTheme="minorHAnsi" w:hAnsiTheme="minorHAnsi"/>
          <w:sz w:val="26"/>
          <w:szCs w:val="26"/>
          <w:lang w:eastAsia="vi-VN"/>
        </w:rPr>
      </w:pPr>
      <w:r w:rsidRPr="00924360">
        <w:rPr>
          <w:rFonts w:cs="Times New Roman"/>
          <w:b/>
          <w:bCs/>
          <w:sz w:val="26"/>
          <w:szCs w:val="26"/>
        </w:rPr>
        <w:fldChar w:fldCharType="begin"/>
      </w:r>
      <w:r w:rsidRPr="00924360">
        <w:rPr>
          <w:rFonts w:cs="Times New Roman"/>
          <w:b/>
          <w:bCs/>
          <w:sz w:val="26"/>
          <w:szCs w:val="26"/>
        </w:rPr>
        <w:instrText xml:space="preserve"> TOC \h \z \c "Bảng" </w:instrText>
      </w:r>
      <w:r w:rsidRPr="00924360">
        <w:rPr>
          <w:rFonts w:cs="Times New Roman"/>
          <w:b/>
          <w:bCs/>
          <w:sz w:val="26"/>
          <w:szCs w:val="26"/>
        </w:rPr>
        <w:fldChar w:fldCharType="separate"/>
      </w:r>
      <w:hyperlink w:anchor="_Toc29967754" w:history="1">
        <w:r w:rsidR="00924360" w:rsidRPr="00924360">
          <w:rPr>
            <w:rStyle w:val="Hyperlink"/>
            <w:rFonts w:cs="Times New Roman"/>
            <w:b/>
            <w:sz w:val="26"/>
            <w:szCs w:val="26"/>
          </w:rPr>
          <w:t>Bảng 1: Ví dụ về UM với hệ thống Gợi ý bài hát</w:t>
        </w:r>
        <w:r w:rsidR="00924360" w:rsidRPr="00924360">
          <w:rPr>
            <w:webHidden/>
            <w:sz w:val="26"/>
            <w:szCs w:val="26"/>
          </w:rPr>
          <w:tab/>
        </w:r>
        <w:r w:rsidR="00924360" w:rsidRPr="00924360">
          <w:rPr>
            <w:webHidden/>
            <w:sz w:val="26"/>
            <w:szCs w:val="26"/>
          </w:rPr>
          <w:fldChar w:fldCharType="begin"/>
        </w:r>
        <w:r w:rsidR="00924360" w:rsidRPr="00924360">
          <w:rPr>
            <w:webHidden/>
            <w:sz w:val="26"/>
            <w:szCs w:val="26"/>
          </w:rPr>
          <w:instrText xml:space="preserve"> PAGEREF _Toc29967754 \h </w:instrText>
        </w:r>
        <w:r w:rsidR="00924360" w:rsidRPr="00924360">
          <w:rPr>
            <w:webHidden/>
            <w:sz w:val="26"/>
            <w:szCs w:val="26"/>
          </w:rPr>
        </w:r>
        <w:r w:rsidR="00924360" w:rsidRPr="00924360">
          <w:rPr>
            <w:webHidden/>
            <w:sz w:val="26"/>
            <w:szCs w:val="26"/>
          </w:rPr>
          <w:fldChar w:fldCharType="separate"/>
        </w:r>
        <w:r w:rsidR="00924360" w:rsidRPr="00924360">
          <w:rPr>
            <w:webHidden/>
            <w:sz w:val="26"/>
            <w:szCs w:val="26"/>
          </w:rPr>
          <w:t>6</w:t>
        </w:r>
        <w:r w:rsidR="00924360" w:rsidRPr="00924360">
          <w:rPr>
            <w:webHidden/>
            <w:sz w:val="26"/>
            <w:szCs w:val="26"/>
          </w:rPr>
          <w:fldChar w:fldCharType="end"/>
        </w:r>
      </w:hyperlink>
    </w:p>
    <w:p w14:paraId="4282F634" w14:textId="4A56EEF4" w:rsidR="00924360" w:rsidRPr="00924360" w:rsidRDefault="00924360" w:rsidP="00924360">
      <w:pPr>
        <w:pStyle w:val="TableofFigures"/>
        <w:tabs>
          <w:tab w:val="right" w:leader="dot" w:pos="9062"/>
        </w:tabs>
        <w:spacing w:line="360" w:lineRule="auto"/>
        <w:rPr>
          <w:rFonts w:asciiTheme="minorHAnsi" w:hAnsiTheme="minorHAnsi"/>
          <w:sz w:val="26"/>
          <w:szCs w:val="26"/>
          <w:lang w:eastAsia="vi-VN"/>
        </w:rPr>
      </w:pPr>
      <w:hyperlink w:anchor="_Toc29967755" w:history="1">
        <w:r w:rsidRPr="00924360">
          <w:rPr>
            <w:rStyle w:val="Hyperlink"/>
            <w:rFonts w:cs="Times New Roman"/>
            <w:b/>
            <w:sz w:val="26"/>
            <w:szCs w:val="26"/>
            <w:lang w:val="en-US"/>
          </w:rPr>
          <w:t>Bảng</w:t>
        </w:r>
        <w:r w:rsidRPr="00924360">
          <w:rPr>
            <w:rStyle w:val="Hyperlink"/>
            <w:rFonts w:cs="Times New Roman"/>
            <w:b/>
            <w:sz w:val="26"/>
            <w:szCs w:val="26"/>
          </w:rPr>
          <w:t xml:space="preserve"> 2: Bảng ma trận đánh giá</w:t>
        </w:r>
        <w:r w:rsidRPr="00924360">
          <w:rPr>
            <w:webHidden/>
            <w:sz w:val="26"/>
            <w:szCs w:val="26"/>
          </w:rPr>
          <w:tab/>
        </w:r>
        <w:r w:rsidRPr="00924360">
          <w:rPr>
            <w:webHidden/>
            <w:sz w:val="26"/>
            <w:szCs w:val="26"/>
          </w:rPr>
          <w:fldChar w:fldCharType="begin"/>
        </w:r>
        <w:r w:rsidRPr="00924360">
          <w:rPr>
            <w:webHidden/>
            <w:sz w:val="26"/>
            <w:szCs w:val="26"/>
          </w:rPr>
          <w:instrText xml:space="preserve"> PAGEREF _Toc29967755 \h </w:instrText>
        </w:r>
        <w:r w:rsidRPr="00924360">
          <w:rPr>
            <w:webHidden/>
            <w:sz w:val="26"/>
            <w:szCs w:val="26"/>
          </w:rPr>
        </w:r>
        <w:r w:rsidRPr="00924360">
          <w:rPr>
            <w:webHidden/>
            <w:sz w:val="26"/>
            <w:szCs w:val="26"/>
          </w:rPr>
          <w:fldChar w:fldCharType="separate"/>
        </w:r>
        <w:r w:rsidRPr="00924360">
          <w:rPr>
            <w:webHidden/>
            <w:sz w:val="26"/>
            <w:szCs w:val="26"/>
          </w:rPr>
          <w:t>20</w:t>
        </w:r>
        <w:r w:rsidRPr="00924360">
          <w:rPr>
            <w:webHidden/>
            <w:sz w:val="26"/>
            <w:szCs w:val="26"/>
          </w:rPr>
          <w:fldChar w:fldCharType="end"/>
        </w:r>
      </w:hyperlink>
    </w:p>
    <w:p w14:paraId="352BF997" w14:textId="113645FB" w:rsidR="00924360" w:rsidRPr="00924360" w:rsidRDefault="00924360" w:rsidP="00924360">
      <w:pPr>
        <w:pStyle w:val="TableofFigures"/>
        <w:tabs>
          <w:tab w:val="right" w:leader="dot" w:pos="9062"/>
        </w:tabs>
        <w:spacing w:line="360" w:lineRule="auto"/>
        <w:rPr>
          <w:rFonts w:asciiTheme="minorHAnsi" w:hAnsiTheme="minorHAnsi"/>
          <w:sz w:val="26"/>
          <w:szCs w:val="26"/>
          <w:lang w:eastAsia="vi-VN"/>
        </w:rPr>
      </w:pPr>
      <w:hyperlink w:anchor="_Toc29967756" w:history="1">
        <w:r w:rsidRPr="00924360">
          <w:rPr>
            <w:rStyle w:val="Hyperlink"/>
            <w:rFonts w:cs="Times New Roman"/>
            <w:b/>
            <w:sz w:val="26"/>
            <w:szCs w:val="26"/>
          </w:rPr>
          <w:t>Bảng 3: Bảng</w:t>
        </w:r>
        <w:r w:rsidRPr="00924360">
          <w:rPr>
            <w:rStyle w:val="Hyperlink"/>
            <w:rFonts w:cs="Times New Roman"/>
            <w:b/>
            <w:sz w:val="26"/>
            <w:szCs w:val="26"/>
            <w:lang w:val="en-US"/>
          </w:rPr>
          <w:t xml:space="preserve"> ví dụ</w:t>
        </w:r>
        <w:r w:rsidRPr="00924360">
          <w:rPr>
            <w:rStyle w:val="Hyperlink"/>
            <w:rFonts w:cs="Times New Roman"/>
            <w:b/>
            <w:sz w:val="26"/>
            <w:szCs w:val="26"/>
          </w:rPr>
          <w:t xml:space="preserve"> đánh giá giữa các phương pháp</w:t>
        </w:r>
        <w:r w:rsidRPr="00924360">
          <w:rPr>
            <w:webHidden/>
            <w:sz w:val="26"/>
            <w:szCs w:val="26"/>
          </w:rPr>
          <w:tab/>
        </w:r>
        <w:r w:rsidRPr="00924360">
          <w:rPr>
            <w:webHidden/>
            <w:sz w:val="26"/>
            <w:szCs w:val="26"/>
          </w:rPr>
          <w:fldChar w:fldCharType="begin"/>
        </w:r>
        <w:r w:rsidRPr="00924360">
          <w:rPr>
            <w:webHidden/>
            <w:sz w:val="26"/>
            <w:szCs w:val="26"/>
          </w:rPr>
          <w:instrText xml:space="preserve"> PAGEREF _Toc29967756 \h </w:instrText>
        </w:r>
        <w:r w:rsidRPr="00924360">
          <w:rPr>
            <w:webHidden/>
            <w:sz w:val="26"/>
            <w:szCs w:val="26"/>
          </w:rPr>
        </w:r>
        <w:r w:rsidRPr="00924360">
          <w:rPr>
            <w:webHidden/>
            <w:sz w:val="26"/>
            <w:szCs w:val="26"/>
          </w:rPr>
          <w:fldChar w:fldCharType="separate"/>
        </w:r>
        <w:r w:rsidRPr="00924360">
          <w:rPr>
            <w:webHidden/>
            <w:sz w:val="26"/>
            <w:szCs w:val="26"/>
          </w:rPr>
          <w:t>43</w:t>
        </w:r>
        <w:r w:rsidRPr="00924360">
          <w:rPr>
            <w:webHidden/>
            <w:sz w:val="26"/>
            <w:szCs w:val="26"/>
          </w:rPr>
          <w:fldChar w:fldCharType="end"/>
        </w:r>
      </w:hyperlink>
    </w:p>
    <w:p w14:paraId="7312E161" w14:textId="73E5E8C1" w:rsidR="00924360" w:rsidRPr="00924360" w:rsidRDefault="00924360" w:rsidP="00924360">
      <w:pPr>
        <w:pStyle w:val="TableofFigures"/>
        <w:tabs>
          <w:tab w:val="right" w:leader="dot" w:pos="9062"/>
        </w:tabs>
        <w:spacing w:line="360" w:lineRule="auto"/>
        <w:rPr>
          <w:rFonts w:asciiTheme="minorHAnsi" w:hAnsiTheme="minorHAnsi"/>
          <w:sz w:val="26"/>
          <w:szCs w:val="26"/>
          <w:lang w:eastAsia="vi-VN"/>
        </w:rPr>
      </w:pPr>
      <w:hyperlink w:anchor="_Toc29967757" w:history="1">
        <w:r w:rsidRPr="00924360">
          <w:rPr>
            <w:rStyle w:val="Hyperlink"/>
            <w:rFonts w:cs="Times New Roman"/>
            <w:b/>
            <w:sz w:val="26"/>
            <w:szCs w:val="26"/>
          </w:rPr>
          <w:t>Bảng 4: Kết quả chạy mô hình với bộ dữ liệu ml-100k</w:t>
        </w:r>
        <w:r w:rsidRPr="00924360">
          <w:rPr>
            <w:webHidden/>
            <w:sz w:val="26"/>
            <w:szCs w:val="26"/>
          </w:rPr>
          <w:tab/>
        </w:r>
        <w:r w:rsidRPr="00924360">
          <w:rPr>
            <w:webHidden/>
            <w:sz w:val="26"/>
            <w:szCs w:val="26"/>
          </w:rPr>
          <w:fldChar w:fldCharType="begin"/>
        </w:r>
        <w:r w:rsidRPr="00924360">
          <w:rPr>
            <w:webHidden/>
            <w:sz w:val="26"/>
            <w:szCs w:val="26"/>
          </w:rPr>
          <w:instrText xml:space="preserve"> PAGEREF _Toc29967757 \h </w:instrText>
        </w:r>
        <w:r w:rsidRPr="00924360">
          <w:rPr>
            <w:webHidden/>
            <w:sz w:val="26"/>
            <w:szCs w:val="26"/>
          </w:rPr>
        </w:r>
        <w:r w:rsidRPr="00924360">
          <w:rPr>
            <w:webHidden/>
            <w:sz w:val="26"/>
            <w:szCs w:val="26"/>
          </w:rPr>
          <w:fldChar w:fldCharType="separate"/>
        </w:r>
        <w:r w:rsidRPr="00924360">
          <w:rPr>
            <w:webHidden/>
            <w:sz w:val="26"/>
            <w:szCs w:val="26"/>
          </w:rPr>
          <w:t>49</w:t>
        </w:r>
        <w:r w:rsidRPr="00924360">
          <w:rPr>
            <w:webHidden/>
            <w:sz w:val="26"/>
            <w:szCs w:val="26"/>
          </w:rPr>
          <w:fldChar w:fldCharType="end"/>
        </w:r>
      </w:hyperlink>
    </w:p>
    <w:p w14:paraId="13725123" w14:textId="365D4A0A" w:rsidR="00AB26CC" w:rsidRPr="00006B9B" w:rsidRDefault="00D509DA" w:rsidP="00924360">
      <w:pPr>
        <w:spacing w:before="120" w:after="120" w:line="360" w:lineRule="auto"/>
        <w:jc w:val="both"/>
        <w:rPr>
          <w:rFonts w:ascii="Times New Roman" w:hAnsi="Times New Roman" w:cs="Times New Roman"/>
          <w:sz w:val="24"/>
          <w:szCs w:val="24"/>
        </w:rPr>
      </w:pPr>
      <w:r w:rsidRPr="00924360">
        <w:rPr>
          <w:rFonts w:ascii="Times New Roman" w:hAnsi="Times New Roman" w:cs="Times New Roman"/>
          <w:b/>
          <w:bCs/>
          <w:sz w:val="26"/>
          <w:szCs w:val="26"/>
        </w:rPr>
        <w:fldChar w:fldCharType="end"/>
      </w:r>
    </w:p>
    <w:p w14:paraId="63E5F592" w14:textId="1223AC95" w:rsidR="00742AF3" w:rsidRPr="00006B9B" w:rsidRDefault="00742AF3" w:rsidP="006172F7">
      <w:pPr>
        <w:spacing w:before="120" w:after="240" w:line="360" w:lineRule="auto"/>
        <w:jc w:val="both"/>
        <w:rPr>
          <w:rFonts w:ascii="Times New Roman" w:hAnsi="Times New Roman" w:cs="Times New Roman"/>
          <w:sz w:val="24"/>
          <w:szCs w:val="24"/>
        </w:rPr>
        <w:sectPr w:rsidR="00742AF3" w:rsidRPr="00006B9B" w:rsidSect="00A501E5">
          <w:pgSz w:w="11907" w:h="16839" w:code="9"/>
          <w:pgMar w:top="1134" w:right="1134" w:bottom="1134" w:left="1701" w:header="720" w:footer="720" w:gutter="0"/>
          <w:pgNumType w:fmt="lowerRoman"/>
          <w:cols w:space="720"/>
          <w:docGrid w:linePitch="360"/>
        </w:sectPr>
      </w:pPr>
      <w:r w:rsidRPr="00006B9B">
        <w:rPr>
          <w:rFonts w:ascii="Times New Roman" w:hAnsi="Times New Roman" w:cs="Times New Roman"/>
          <w:sz w:val="24"/>
          <w:szCs w:val="24"/>
        </w:rPr>
        <w:fldChar w:fldCharType="begin"/>
      </w:r>
      <w:r w:rsidRPr="00006B9B">
        <w:rPr>
          <w:rFonts w:ascii="Times New Roman" w:hAnsi="Times New Roman" w:cs="Times New Roman"/>
          <w:sz w:val="24"/>
          <w:szCs w:val="24"/>
        </w:rPr>
        <w:instrText xml:space="preserve"> TOC \h \z \c "Bảng " </w:instrText>
      </w:r>
      <w:r w:rsidRPr="00006B9B">
        <w:rPr>
          <w:rFonts w:ascii="Times New Roman" w:hAnsi="Times New Roman" w:cs="Times New Roman"/>
          <w:sz w:val="24"/>
          <w:szCs w:val="24"/>
        </w:rPr>
        <w:fldChar w:fldCharType="end"/>
      </w:r>
    </w:p>
    <w:p w14:paraId="28313705" w14:textId="77777777" w:rsidR="00A501E5" w:rsidRDefault="00A501E5" w:rsidP="006172F7">
      <w:pPr>
        <w:jc w:val="both"/>
      </w:pPr>
    </w:p>
    <w:p w14:paraId="26E5F931" w14:textId="223EDF67" w:rsidR="00517EF6" w:rsidRPr="008C4435" w:rsidRDefault="0095305A" w:rsidP="003D36E0">
      <w:pPr>
        <w:pStyle w:val="Heading1"/>
        <w:jc w:val="center"/>
      </w:pPr>
      <w:bookmarkStart w:id="5" w:name="_Toc29412707"/>
      <w:r w:rsidRPr="00006B9B">
        <w:t>DANH MỤC THUẬT NGỮ</w:t>
      </w:r>
      <w:bookmarkEnd w:id="5"/>
    </w:p>
    <w:tbl>
      <w:tblPr>
        <w:tblStyle w:val="TableGrid"/>
        <w:tblW w:w="5000" w:type="pct"/>
        <w:jc w:val="center"/>
        <w:tblLook w:val="04A0" w:firstRow="1" w:lastRow="0" w:firstColumn="1" w:lastColumn="0" w:noHBand="0" w:noVBand="1"/>
      </w:tblPr>
      <w:tblGrid>
        <w:gridCol w:w="1411"/>
        <w:gridCol w:w="3685"/>
        <w:gridCol w:w="3966"/>
      </w:tblGrid>
      <w:tr w:rsidR="00FE1502" w:rsidRPr="00006B9B" w14:paraId="5754EB0B" w14:textId="77777777" w:rsidTr="00926CDE">
        <w:trPr>
          <w:trHeight w:val="284"/>
          <w:jc w:val="center"/>
        </w:trPr>
        <w:tc>
          <w:tcPr>
            <w:tcW w:w="779" w:type="pct"/>
            <w:vAlign w:val="center"/>
          </w:tcPr>
          <w:p w14:paraId="497A5BCE" w14:textId="77317E0E" w:rsidR="00FE1502" w:rsidRPr="00926CDE" w:rsidRDefault="00FE1502" w:rsidP="003D36E0">
            <w:pPr>
              <w:spacing w:before="120" w:after="120" w:line="360" w:lineRule="auto"/>
              <w:ind w:left="0"/>
              <w:jc w:val="center"/>
              <w:rPr>
                <w:rFonts w:ascii="Times New Roman" w:hAnsi="Times New Roman" w:cs="Times New Roman"/>
                <w:b/>
                <w:sz w:val="26"/>
                <w:szCs w:val="26"/>
              </w:rPr>
            </w:pPr>
            <w:r w:rsidRPr="00926CDE">
              <w:rPr>
                <w:rFonts w:ascii="Times New Roman" w:hAnsi="Times New Roman" w:cs="Times New Roman"/>
                <w:b/>
                <w:sz w:val="26"/>
                <w:szCs w:val="26"/>
              </w:rPr>
              <w:t>Viết tắt</w:t>
            </w:r>
          </w:p>
        </w:tc>
        <w:tc>
          <w:tcPr>
            <w:tcW w:w="2033" w:type="pct"/>
            <w:vAlign w:val="center"/>
          </w:tcPr>
          <w:p w14:paraId="7620C4C0" w14:textId="4768BA1A" w:rsidR="00FE1502" w:rsidRPr="00926CDE" w:rsidRDefault="00FE1502" w:rsidP="003D36E0">
            <w:pPr>
              <w:spacing w:before="120" w:after="120" w:line="360" w:lineRule="auto"/>
              <w:ind w:left="0"/>
              <w:jc w:val="center"/>
              <w:rPr>
                <w:rFonts w:ascii="Times New Roman" w:hAnsi="Times New Roman" w:cs="Times New Roman"/>
                <w:b/>
                <w:sz w:val="26"/>
                <w:szCs w:val="26"/>
              </w:rPr>
            </w:pPr>
            <w:r w:rsidRPr="00926CDE">
              <w:rPr>
                <w:rFonts w:ascii="Times New Roman" w:hAnsi="Times New Roman" w:cs="Times New Roman"/>
                <w:b/>
                <w:sz w:val="26"/>
                <w:szCs w:val="26"/>
              </w:rPr>
              <w:t>Tên tiếng Anh</w:t>
            </w:r>
          </w:p>
        </w:tc>
        <w:tc>
          <w:tcPr>
            <w:tcW w:w="2188" w:type="pct"/>
            <w:vAlign w:val="center"/>
          </w:tcPr>
          <w:p w14:paraId="6228EE90" w14:textId="180F8327" w:rsidR="00FE1502" w:rsidRPr="00926CDE" w:rsidRDefault="00FE1502" w:rsidP="003D36E0">
            <w:pPr>
              <w:spacing w:before="120" w:after="120" w:line="360" w:lineRule="auto"/>
              <w:ind w:left="-13"/>
              <w:jc w:val="center"/>
              <w:rPr>
                <w:rFonts w:ascii="Times New Roman" w:hAnsi="Times New Roman" w:cs="Times New Roman"/>
                <w:b/>
                <w:sz w:val="26"/>
                <w:szCs w:val="26"/>
              </w:rPr>
            </w:pPr>
            <w:r w:rsidRPr="00926CDE">
              <w:rPr>
                <w:rFonts w:ascii="Times New Roman" w:hAnsi="Times New Roman" w:cs="Times New Roman"/>
                <w:b/>
                <w:sz w:val="26"/>
                <w:szCs w:val="26"/>
              </w:rPr>
              <w:t>Tên Tiếng Việt</w:t>
            </w:r>
          </w:p>
        </w:tc>
      </w:tr>
      <w:tr w:rsidR="00D000C7" w:rsidRPr="00006B9B" w14:paraId="6CFFE8BC" w14:textId="77777777" w:rsidTr="00926CDE">
        <w:trPr>
          <w:trHeight w:val="284"/>
          <w:jc w:val="center"/>
        </w:trPr>
        <w:tc>
          <w:tcPr>
            <w:tcW w:w="779" w:type="pct"/>
            <w:vAlign w:val="center"/>
          </w:tcPr>
          <w:p w14:paraId="704556D1"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rPr>
              <w:t>CB</w:t>
            </w:r>
            <w:r w:rsidRPr="00F333C9">
              <w:rPr>
                <w:rFonts w:ascii="Times New Roman" w:hAnsi="Times New Roman" w:cs="Times New Roman"/>
                <w:sz w:val="26"/>
                <w:szCs w:val="26"/>
                <w:lang w:val="en-US"/>
              </w:rPr>
              <w:t>F</w:t>
            </w:r>
          </w:p>
        </w:tc>
        <w:tc>
          <w:tcPr>
            <w:tcW w:w="2033" w:type="pct"/>
            <w:vAlign w:val="center"/>
          </w:tcPr>
          <w:p w14:paraId="2F208E1B"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Content Based Filtering</w:t>
            </w:r>
          </w:p>
        </w:tc>
        <w:tc>
          <w:tcPr>
            <w:tcW w:w="2188" w:type="pct"/>
            <w:vAlign w:val="center"/>
          </w:tcPr>
          <w:p w14:paraId="0EF87728"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Lọc nội dung</w:t>
            </w:r>
          </w:p>
        </w:tc>
      </w:tr>
      <w:tr w:rsidR="00D000C7" w:rsidRPr="00006B9B" w14:paraId="5B571130" w14:textId="77777777" w:rsidTr="00926CDE">
        <w:trPr>
          <w:trHeight w:val="284"/>
          <w:jc w:val="center"/>
        </w:trPr>
        <w:tc>
          <w:tcPr>
            <w:tcW w:w="779" w:type="pct"/>
            <w:vAlign w:val="center"/>
          </w:tcPr>
          <w:p w14:paraId="30905EC5" w14:textId="77777777" w:rsidR="00D000C7" w:rsidRPr="00F333C9" w:rsidRDefault="00D000C7" w:rsidP="003D36E0">
            <w:pPr>
              <w:spacing w:before="120" w:after="120" w:line="360" w:lineRule="auto"/>
              <w:ind w:left="-108"/>
              <w:jc w:val="center"/>
              <w:rPr>
                <w:rFonts w:ascii="Times New Roman" w:hAnsi="Times New Roman" w:cs="Times New Roman"/>
                <w:sz w:val="26"/>
                <w:szCs w:val="26"/>
              </w:rPr>
            </w:pPr>
            <w:r w:rsidRPr="00F333C9">
              <w:rPr>
                <w:rFonts w:ascii="Times New Roman" w:hAnsi="Times New Roman" w:cs="Times New Roman"/>
                <w:sz w:val="26"/>
                <w:szCs w:val="26"/>
              </w:rPr>
              <w:t>CF</w:t>
            </w:r>
          </w:p>
        </w:tc>
        <w:tc>
          <w:tcPr>
            <w:tcW w:w="2033" w:type="pct"/>
            <w:vAlign w:val="center"/>
          </w:tcPr>
          <w:p w14:paraId="2D9089C1"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Collaborative Filtering</w:t>
            </w:r>
          </w:p>
        </w:tc>
        <w:tc>
          <w:tcPr>
            <w:tcW w:w="2188" w:type="pct"/>
            <w:vAlign w:val="center"/>
          </w:tcPr>
          <w:p w14:paraId="1D0170F4"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Lọc cộng tác</w:t>
            </w:r>
          </w:p>
        </w:tc>
      </w:tr>
      <w:tr w:rsidR="00D000C7" w:rsidRPr="00006B9B" w14:paraId="1D10185D" w14:textId="77777777" w:rsidTr="00926CDE">
        <w:trPr>
          <w:trHeight w:val="284"/>
          <w:jc w:val="center"/>
        </w:trPr>
        <w:tc>
          <w:tcPr>
            <w:tcW w:w="779" w:type="pct"/>
            <w:vAlign w:val="center"/>
          </w:tcPr>
          <w:p w14:paraId="363B4265"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fv</w:t>
            </w:r>
          </w:p>
        </w:tc>
        <w:tc>
          <w:tcPr>
            <w:tcW w:w="2033" w:type="pct"/>
            <w:vAlign w:val="center"/>
          </w:tcPr>
          <w:p w14:paraId="1A6EDC02"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rPr>
              <w:t>feature</w:t>
            </w:r>
            <w:r w:rsidRPr="00F333C9">
              <w:rPr>
                <w:rFonts w:ascii="Times New Roman" w:hAnsi="Times New Roman" w:cs="Times New Roman"/>
                <w:sz w:val="26"/>
                <w:szCs w:val="26"/>
              </w:rPr>
              <w:t xml:space="preserve"> </w:t>
            </w:r>
            <w:r w:rsidRPr="00F333C9">
              <w:rPr>
                <w:rFonts w:ascii="Times New Roman" w:hAnsi="Times New Roman" w:cs="Times New Roman"/>
                <w:i/>
                <w:iCs/>
                <w:sz w:val="26"/>
                <w:szCs w:val="26"/>
              </w:rPr>
              <w:t>vector</w:t>
            </w:r>
          </w:p>
        </w:tc>
        <w:tc>
          <w:tcPr>
            <w:tcW w:w="2188" w:type="pct"/>
            <w:vAlign w:val="center"/>
          </w:tcPr>
          <w:p w14:paraId="29FAFEDC"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Vectơ đặc trưng</w:t>
            </w:r>
          </w:p>
        </w:tc>
      </w:tr>
      <w:tr w:rsidR="00D000C7" w:rsidRPr="00006B9B" w14:paraId="2AEDE4DA" w14:textId="77777777" w:rsidTr="00926CDE">
        <w:trPr>
          <w:trHeight w:val="284"/>
          <w:jc w:val="center"/>
        </w:trPr>
        <w:tc>
          <w:tcPr>
            <w:tcW w:w="779" w:type="pct"/>
            <w:vAlign w:val="center"/>
          </w:tcPr>
          <w:p w14:paraId="0D83647B"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IBCF</w:t>
            </w:r>
          </w:p>
        </w:tc>
        <w:tc>
          <w:tcPr>
            <w:tcW w:w="2033" w:type="pct"/>
            <w:vAlign w:val="center"/>
          </w:tcPr>
          <w:p w14:paraId="04B27B1C"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Item - Base Collaborative Filtering</w:t>
            </w:r>
          </w:p>
        </w:tc>
        <w:tc>
          <w:tcPr>
            <w:tcW w:w="2188" w:type="pct"/>
            <w:vAlign w:val="center"/>
          </w:tcPr>
          <w:p w14:paraId="4E298C08"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Lọc cộng tác dựa trên vật phẩm</w:t>
            </w:r>
          </w:p>
        </w:tc>
      </w:tr>
      <w:tr w:rsidR="00D000C7" w:rsidRPr="00006B9B" w14:paraId="6BE86C71" w14:textId="77777777" w:rsidTr="00926CDE">
        <w:trPr>
          <w:trHeight w:val="284"/>
          <w:jc w:val="center"/>
        </w:trPr>
        <w:tc>
          <w:tcPr>
            <w:tcW w:w="779" w:type="pct"/>
            <w:vAlign w:val="center"/>
          </w:tcPr>
          <w:p w14:paraId="03713FCA"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IP</w:t>
            </w:r>
          </w:p>
        </w:tc>
        <w:tc>
          <w:tcPr>
            <w:tcW w:w="2033" w:type="pct"/>
            <w:vAlign w:val="center"/>
          </w:tcPr>
          <w:p w14:paraId="2AA8CB87" w14:textId="77777777" w:rsidR="00D000C7" w:rsidRPr="007457AB" w:rsidRDefault="00D000C7" w:rsidP="003D36E0">
            <w:pPr>
              <w:spacing w:before="120" w:after="120" w:line="360" w:lineRule="auto"/>
              <w:ind w:left="-106"/>
              <w:jc w:val="center"/>
              <w:rPr>
                <w:rFonts w:ascii="Times New Roman" w:hAnsi="Times New Roman" w:cs="Times New Roman"/>
                <w:sz w:val="26"/>
                <w:szCs w:val="26"/>
                <w:lang w:val="en-US"/>
              </w:rPr>
            </w:pPr>
            <w:r w:rsidRPr="00F333C9">
              <w:rPr>
                <w:rFonts w:ascii="Times New Roman" w:hAnsi="Times New Roman" w:cs="Times New Roman"/>
                <w:i/>
                <w:iCs/>
                <w:sz w:val="26"/>
                <w:szCs w:val="26"/>
                <w:lang w:val="en-US"/>
              </w:rPr>
              <w:t>Item Profiles</w:t>
            </w:r>
          </w:p>
        </w:tc>
        <w:tc>
          <w:tcPr>
            <w:tcW w:w="2188" w:type="pct"/>
            <w:vAlign w:val="center"/>
          </w:tcPr>
          <w:p w14:paraId="2894B4CA"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Hồ sơ vật phẩm</w:t>
            </w:r>
          </w:p>
        </w:tc>
      </w:tr>
      <w:tr w:rsidR="00D000C7" w:rsidRPr="00006B9B" w14:paraId="1F2072D8" w14:textId="77777777" w:rsidTr="00926CDE">
        <w:trPr>
          <w:trHeight w:val="284"/>
          <w:jc w:val="center"/>
        </w:trPr>
        <w:tc>
          <w:tcPr>
            <w:tcW w:w="779" w:type="pct"/>
            <w:vAlign w:val="center"/>
          </w:tcPr>
          <w:p w14:paraId="4E951AB2"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Items/item</w:t>
            </w:r>
          </w:p>
        </w:tc>
        <w:tc>
          <w:tcPr>
            <w:tcW w:w="2033" w:type="pct"/>
            <w:vAlign w:val="center"/>
          </w:tcPr>
          <w:p w14:paraId="492DEB04"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Items</w:t>
            </w:r>
          </w:p>
        </w:tc>
        <w:tc>
          <w:tcPr>
            <w:tcW w:w="2188" w:type="pct"/>
            <w:vAlign w:val="center"/>
          </w:tcPr>
          <w:p w14:paraId="019DD5D1"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Vật phẩm/sản phẩm hoặc hàng hóa</w:t>
            </w:r>
          </w:p>
        </w:tc>
      </w:tr>
      <w:tr w:rsidR="00D000C7" w:rsidRPr="00006B9B" w14:paraId="26E0EF32" w14:textId="77777777" w:rsidTr="00926CDE">
        <w:trPr>
          <w:trHeight w:val="284"/>
          <w:jc w:val="center"/>
        </w:trPr>
        <w:tc>
          <w:tcPr>
            <w:tcW w:w="779" w:type="pct"/>
            <w:vAlign w:val="center"/>
          </w:tcPr>
          <w:p w14:paraId="3AE279A0" w14:textId="77777777" w:rsidR="00D000C7" w:rsidRPr="00F333C9" w:rsidRDefault="00D000C7" w:rsidP="003D36E0">
            <w:pPr>
              <w:spacing w:before="120" w:after="120" w:line="360" w:lineRule="auto"/>
              <w:ind w:left="-108"/>
              <w:jc w:val="center"/>
              <w:rPr>
                <w:rFonts w:ascii="Times New Roman" w:hAnsi="Times New Roman" w:cs="Times New Roman"/>
                <w:sz w:val="26"/>
                <w:szCs w:val="26"/>
              </w:rPr>
            </w:pPr>
            <w:r w:rsidRPr="00F333C9">
              <w:rPr>
                <w:rFonts w:ascii="Times New Roman" w:hAnsi="Times New Roman" w:cs="Times New Roman"/>
                <w:sz w:val="26"/>
                <w:szCs w:val="26"/>
              </w:rPr>
              <w:t>KNN</w:t>
            </w:r>
          </w:p>
        </w:tc>
        <w:tc>
          <w:tcPr>
            <w:tcW w:w="2033" w:type="pct"/>
            <w:vAlign w:val="center"/>
          </w:tcPr>
          <w:p w14:paraId="1D60B419" w14:textId="77777777" w:rsidR="00D000C7" w:rsidRPr="00F333C9" w:rsidRDefault="00D000C7" w:rsidP="003D36E0">
            <w:pPr>
              <w:spacing w:before="120" w:after="120" w:line="360" w:lineRule="auto"/>
              <w:ind w:left="-106"/>
              <w:jc w:val="center"/>
              <w:rPr>
                <w:rFonts w:ascii="Times New Roman" w:hAnsi="Times New Roman" w:cs="Times New Roman"/>
                <w:sz w:val="26"/>
                <w:szCs w:val="26"/>
              </w:rPr>
            </w:pPr>
            <w:r w:rsidRPr="00F333C9">
              <w:rPr>
                <w:rFonts w:ascii="Times New Roman" w:hAnsi="Times New Roman" w:cs="Times New Roman"/>
                <w:sz w:val="26"/>
                <w:szCs w:val="26"/>
              </w:rPr>
              <w:t>K-nearest neighbor</w:t>
            </w:r>
          </w:p>
        </w:tc>
        <w:tc>
          <w:tcPr>
            <w:tcW w:w="2188" w:type="pct"/>
            <w:vAlign w:val="center"/>
          </w:tcPr>
          <w:p w14:paraId="21E9F176"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K – hàng xóm lân cận</w:t>
            </w:r>
          </w:p>
        </w:tc>
      </w:tr>
      <w:tr w:rsidR="00D000C7" w:rsidRPr="00006B9B" w14:paraId="28026ECE" w14:textId="77777777" w:rsidTr="00926CDE">
        <w:trPr>
          <w:trHeight w:val="284"/>
          <w:jc w:val="center"/>
        </w:trPr>
        <w:tc>
          <w:tcPr>
            <w:tcW w:w="779" w:type="pct"/>
            <w:vAlign w:val="center"/>
          </w:tcPr>
          <w:p w14:paraId="1E4514E7"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ML</w:t>
            </w:r>
          </w:p>
        </w:tc>
        <w:tc>
          <w:tcPr>
            <w:tcW w:w="2033" w:type="pct"/>
            <w:vAlign w:val="center"/>
          </w:tcPr>
          <w:p w14:paraId="5B3F9D2F"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Machine Learning</w:t>
            </w:r>
          </w:p>
        </w:tc>
        <w:tc>
          <w:tcPr>
            <w:tcW w:w="2188" w:type="pct"/>
            <w:vAlign w:val="center"/>
          </w:tcPr>
          <w:p w14:paraId="327E07EA"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Học máy</w:t>
            </w:r>
          </w:p>
        </w:tc>
      </w:tr>
      <w:tr w:rsidR="00D000C7" w:rsidRPr="00006B9B" w14:paraId="5851CD8F" w14:textId="77777777" w:rsidTr="00926CDE">
        <w:trPr>
          <w:trHeight w:val="284"/>
          <w:jc w:val="center"/>
        </w:trPr>
        <w:tc>
          <w:tcPr>
            <w:tcW w:w="779" w:type="pct"/>
            <w:vAlign w:val="center"/>
          </w:tcPr>
          <w:p w14:paraId="0061A3AA"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MSE</w:t>
            </w:r>
          </w:p>
        </w:tc>
        <w:tc>
          <w:tcPr>
            <w:tcW w:w="2033" w:type="pct"/>
            <w:vAlign w:val="center"/>
          </w:tcPr>
          <w:p w14:paraId="3CD06788"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Mean squared error</w:t>
            </w:r>
          </w:p>
        </w:tc>
        <w:tc>
          <w:tcPr>
            <w:tcW w:w="2188" w:type="pct"/>
            <w:vAlign w:val="center"/>
          </w:tcPr>
          <w:p w14:paraId="22209DC8"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Sai số toàn phương trung bình</w:t>
            </w:r>
          </w:p>
        </w:tc>
      </w:tr>
      <w:tr w:rsidR="00D000C7" w:rsidRPr="00006B9B" w14:paraId="70FC1FBF" w14:textId="77777777" w:rsidTr="00926CDE">
        <w:trPr>
          <w:trHeight w:val="284"/>
          <w:jc w:val="center"/>
        </w:trPr>
        <w:tc>
          <w:tcPr>
            <w:tcW w:w="779" w:type="pct"/>
            <w:vAlign w:val="center"/>
          </w:tcPr>
          <w:p w14:paraId="5547C0DD" w14:textId="77777777" w:rsidR="00D000C7" w:rsidRPr="00F333C9" w:rsidRDefault="00D000C7" w:rsidP="003D36E0">
            <w:pPr>
              <w:spacing w:before="120" w:after="120" w:line="360" w:lineRule="auto"/>
              <w:ind w:left="-108"/>
              <w:jc w:val="center"/>
              <w:rPr>
                <w:rFonts w:ascii="Times New Roman" w:hAnsi="Times New Roman" w:cs="Times New Roman"/>
                <w:sz w:val="26"/>
                <w:szCs w:val="26"/>
              </w:rPr>
            </w:pPr>
            <w:r w:rsidRPr="00F333C9">
              <w:rPr>
                <w:rFonts w:ascii="Times New Roman" w:hAnsi="Times New Roman" w:cs="Times New Roman"/>
                <w:sz w:val="26"/>
                <w:szCs w:val="26"/>
              </w:rPr>
              <w:t>NBCF</w:t>
            </w:r>
          </w:p>
        </w:tc>
        <w:tc>
          <w:tcPr>
            <w:tcW w:w="2033" w:type="pct"/>
            <w:vAlign w:val="center"/>
          </w:tcPr>
          <w:p w14:paraId="3CBEB6ED" w14:textId="77777777" w:rsidR="00D000C7" w:rsidRPr="00F333C9" w:rsidRDefault="00D000C7" w:rsidP="003D36E0">
            <w:pPr>
              <w:spacing w:before="120" w:after="120" w:line="360" w:lineRule="auto"/>
              <w:ind w:left="-106"/>
              <w:jc w:val="center"/>
              <w:rPr>
                <w:rFonts w:ascii="Times New Roman" w:hAnsi="Times New Roman" w:cs="Times New Roman"/>
                <w:sz w:val="26"/>
                <w:szCs w:val="26"/>
              </w:rPr>
            </w:pPr>
            <w:r w:rsidRPr="00F333C9">
              <w:rPr>
                <w:rFonts w:ascii="Times New Roman" w:hAnsi="Times New Roman" w:cs="Times New Roman"/>
                <w:sz w:val="26"/>
                <w:szCs w:val="26"/>
              </w:rPr>
              <w:t>Neighborhood - Based Collaborative Filtering</w:t>
            </w:r>
          </w:p>
        </w:tc>
        <w:tc>
          <w:tcPr>
            <w:tcW w:w="2188" w:type="pct"/>
            <w:vAlign w:val="center"/>
          </w:tcPr>
          <w:p w14:paraId="7B7C775D"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Lọc cộng tác làng giềng gần</w:t>
            </w:r>
          </w:p>
        </w:tc>
      </w:tr>
      <w:tr w:rsidR="00D000C7" w:rsidRPr="00006B9B" w14:paraId="78F3BAFD" w14:textId="77777777" w:rsidTr="00926CDE">
        <w:trPr>
          <w:trHeight w:val="284"/>
          <w:jc w:val="center"/>
        </w:trPr>
        <w:tc>
          <w:tcPr>
            <w:tcW w:w="779" w:type="pct"/>
            <w:vAlign w:val="center"/>
          </w:tcPr>
          <w:p w14:paraId="135AD10F"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Rating/ Preference</w:t>
            </w:r>
          </w:p>
        </w:tc>
        <w:tc>
          <w:tcPr>
            <w:tcW w:w="2033" w:type="pct"/>
            <w:vAlign w:val="center"/>
          </w:tcPr>
          <w:p w14:paraId="1E12EADE"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Rating</w:t>
            </w:r>
          </w:p>
        </w:tc>
        <w:tc>
          <w:tcPr>
            <w:tcW w:w="2188" w:type="pct"/>
            <w:vAlign w:val="center"/>
          </w:tcPr>
          <w:p w14:paraId="56C905E3"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Đánh giá</w:t>
            </w:r>
          </w:p>
        </w:tc>
      </w:tr>
      <w:tr w:rsidR="00D000C7" w:rsidRPr="00006B9B" w14:paraId="321EE0B9" w14:textId="77777777" w:rsidTr="00926CDE">
        <w:trPr>
          <w:trHeight w:val="284"/>
          <w:jc w:val="center"/>
        </w:trPr>
        <w:tc>
          <w:tcPr>
            <w:tcW w:w="779" w:type="pct"/>
            <w:vAlign w:val="center"/>
          </w:tcPr>
          <w:p w14:paraId="395980D5"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RMSE</w:t>
            </w:r>
          </w:p>
        </w:tc>
        <w:tc>
          <w:tcPr>
            <w:tcW w:w="2033" w:type="pct"/>
            <w:vAlign w:val="center"/>
          </w:tcPr>
          <w:p w14:paraId="39B04E36"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Root mean square</w:t>
            </w:r>
            <w:r>
              <w:rPr>
                <w:rFonts w:ascii="Times New Roman" w:hAnsi="Times New Roman" w:cs="Times New Roman"/>
                <w:i/>
                <w:iCs/>
                <w:sz w:val="26"/>
                <w:szCs w:val="26"/>
                <w:lang w:val="en-US"/>
              </w:rPr>
              <w:t xml:space="preserve"> error</w:t>
            </w:r>
          </w:p>
        </w:tc>
        <w:tc>
          <w:tcPr>
            <w:tcW w:w="2188" w:type="pct"/>
            <w:vAlign w:val="center"/>
          </w:tcPr>
          <w:p w14:paraId="3BB5377F"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Độ lệch trung bình bình phương</w:t>
            </w:r>
          </w:p>
        </w:tc>
      </w:tr>
      <w:tr w:rsidR="00D000C7" w:rsidRPr="00006B9B" w14:paraId="4E195D40" w14:textId="77777777" w:rsidTr="00926CDE">
        <w:trPr>
          <w:trHeight w:val="284"/>
          <w:jc w:val="center"/>
        </w:trPr>
        <w:tc>
          <w:tcPr>
            <w:tcW w:w="779" w:type="pct"/>
            <w:vAlign w:val="center"/>
          </w:tcPr>
          <w:p w14:paraId="659FEE06" w14:textId="77777777" w:rsidR="00D000C7" w:rsidRPr="00F333C9" w:rsidRDefault="00D000C7" w:rsidP="003D36E0">
            <w:pPr>
              <w:spacing w:before="120" w:after="120" w:line="360" w:lineRule="auto"/>
              <w:ind w:left="-108"/>
              <w:jc w:val="center"/>
              <w:rPr>
                <w:rFonts w:ascii="Times New Roman" w:hAnsi="Times New Roman" w:cs="Times New Roman"/>
                <w:sz w:val="26"/>
                <w:szCs w:val="26"/>
              </w:rPr>
            </w:pPr>
            <w:r w:rsidRPr="00F333C9">
              <w:rPr>
                <w:rFonts w:ascii="Times New Roman" w:hAnsi="Times New Roman" w:cs="Times New Roman"/>
                <w:sz w:val="26"/>
                <w:szCs w:val="26"/>
              </w:rPr>
              <w:t>RP</w:t>
            </w:r>
          </w:p>
        </w:tc>
        <w:tc>
          <w:tcPr>
            <w:tcW w:w="2033" w:type="pct"/>
            <w:vAlign w:val="center"/>
          </w:tcPr>
          <w:p w14:paraId="437B4DB2"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rPr>
            </w:pPr>
            <w:r w:rsidRPr="00F333C9">
              <w:rPr>
                <w:rFonts w:ascii="Times New Roman" w:hAnsi="Times New Roman" w:cs="Times New Roman"/>
                <w:i/>
                <w:iCs/>
                <w:sz w:val="26"/>
                <w:szCs w:val="26"/>
              </w:rPr>
              <w:t>Rating Predirect</w:t>
            </w:r>
          </w:p>
        </w:tc>
        <w:tc>
          <w:tcPr>
            <w:tcW w:w="2188" w:type="pct"/>
            <w:vAlign w:val="center"/>
          </w:tcPr>
          <w:p w14:paraId="6C60869E"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Dự đoán đánh giá</w:t>
            </w:r>
          </w:p>
        </w:tc>
      </w:tr>
      <w:tr w:rsidR="00D000C7" w:rsidRPr="00006B9B" w14:paraId="5C41DFBE" w14:textId="77777777" w:rsidTr="00926CDE">
        <w:trPr>
          <w:trHeight w:val="284"/>
          <w:jc w:val="center"/>
        </w:trPr>
        <w:tc>
          <w:tcPr>
            <w:tcW w:w="779" w:type="pct"/>
            <w:vAlign w:val="center"/>
          </w:tcPr>
          <w:p w14:paraId="3E1B31D9"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RS</w:t>
            </w:r>
          </w:p>
        </w:tc>
        <w:tc>
          <w:tcPr>
            <w:tcW w:w="2033" w:type="pct"/>
            <w:vAlign w:val="center"/>
          </w:tcPr>
          <w:p w14:paraId="34542441"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Recommendation systems</w:t>
            </w:r>
          </w:p>
        </w:tc>
        <w:tc>
          <w:tcPr>
            <w:tcW w:w="2188" w:type="pct"/>
            <w:vAlign w:val="center"/>
          </w:tcPr>
          <w:p w14:paraId="1AFFA3F6"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Hệ thống tư vấn</w:t>
            </w:r>
          </w:p>
        </w:tc>
      </w:tr>
      <w:tr w:rsidR="00D000C7" w:rsidRPr="00006B9B" w14:paraId="52DCBCC0" w14:textId="77777777" w:rsidTr="00926CDE">
        <w:trPr>
          <w:trHeight w:val="284"/>
          <w:jc w:val="center"/>
        </w:trPr>
        <w:tc>
          <w:tcPr>
            <w:tcW w:w="779" w:type="pct"/>
            <w:vAlign w:val="center"/>
          </w:tcPr>
          <w:p w14:paraId="663171E2"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UBCF</w:t>
            </w:r>
          </w:p>
        </w:tc>
        <w:tc>
          <w:tcPr>
            <w:tcW w:w="2033" w:type="pct"/>
            <w:vAlign w:val="center"/>
          </w:tcPr>
          <w:p w14:paraId="11EAE098" w14:textId="77777777" w:rsidR="00D000C7" w:rsidRPr="00F333C9" w:rsidRDefault="00D000C7" w:rsidP="003D36E0">
            <w:pPr>
              <w:spacing w:before="120" w:after="120" w:line="360" w:lineRule="auto"/>
              <w:ind w:left="36"/>
              <w:jc w:val="center"/>
              <w:rPr>
                <w:rFonts w:ascii="Times New Roman" w:hAnsi="Times New Roman" w:cs="Times New Roman"/>
                <w:sz w:val="26"/>
                <w:szCs w:val="26"/>
              </w:rPr>
            </w:pPr>
            <w:r w:rsidRPr="00F333C9">
              <w:rPr>
                <w:rFonts w:ascii="Times New Roman" w:hAnsi="Times New Roman" w:cs="Times New Roman"/>
                <w:sz w:val="26"/>
                <w:szCs w:val="26"/>
              </w:rPr>
              <w:t>User - Base Collaborative Filtering</w:t>
            </w:r>
          </w:p>
        </w:tc>
        <w:tc>
          <w:tcPr>
            <w:tcW w:w="2188" w:type="pct"/>
            <w:vAlign w:val="center"/>
          </w:tcPr>
          <w:p w14:paraId="7AB6D380" w14:textId="77777777" w:rsidR="00D000C7" w:rsidRPr="00F333C9" w:rsidRDefault="00D000C7" w:rsidP="003D36E0">
            <w:pPr>
              <w:spacing w:before="120" w:after="120" w:line="360" w:lineRule="auto"/>
              <w:ind w:left="0"/>
              <w:jc w:val="center"/>
              <w:rPr>
                <w:rFonts w:ascii="Times New Roman" w:hAnsi="Times New Roman" w:cs="Times New Roman"/>
                <w:sz w:val="26"/>
                <w:szCs w:val="26"/>
              </w:rPr>
            </w:pPr>
            <w:r w:rsidRPr="00F333C9">
              <w:rPr>
                <w:rFonts w:ascii="Times New Roman" w:hAnsi="Times New Roman" w:cs="Times New Roman"/>
                <w:sz w:val="26"/>
                <w:szCs w:val="26"/>
              </w:rPr>
              <w:t>Lọc cộng tác dựa trên người dùng</w:t>
            </w:r>
          </w:p>
        </w:tc>
      </w:tr>
      <w:tr w:rsidR="00D000C7" w:rsidRPr="00006B9B" w14:paraId="78806CFE" w14:textId="77777777" w:rsidTr="00926CDE">
        <w:trPr>
          <w:trHeight w:val="284"/>
          <w:jc w:val="center"/>
        </w:trPr>
        <w:tc>
          <w:tcPr>
            <w:tcW w:w="779" w:type="pct"/>
            <w:vAlign w:val="center"/>
          </w:tcPr>
          <w:p w14:paraId="7941F746" w14:textId="77777777" w:rsidR="00D000C7" w:rsidRPr="00F333C9" w:rsidRDefault="00D000C7" w:rsidP="003D36E0">
            <w:pPr>
              <w:spacing w:before="120" w:after="120" w:line="360" w:lineRule="auto"/>
              <w:ind w:left="-108"/>
              <w:jc w:val="center"/>
              <w:rPr>
                <w:rFonts w:ascii="Times New Roman" w:hAnsi="Times New Roman" w:cs="Times New Roman"/>
                <w:sz w:val="26"/>
                <w:szCs w:val="26"/>
              </w:rPr>
            </w:pPr>
            <w:r w:rsidRPr="00F333C9">
              <w:rPr>
                <w:rFonts w:ascii="Times New Roman" w:hAnsi="Times New Roman" w:cs="Times New Roman"/>
                <w:sz w:val="26"/>
                <w:szCs w:val="26"/>
              </w:rPr>
              <w:lastRenderedPageBreak/>
              <w:t>UM</w:t>
            </w:r>
          </w:p>
        </w:tc>
        <w:tc>
          <w:tcPr>
            <w:tcW w:w="2033" w:type="pct"/>
            <w:vAlign w:val="center"/>
          </w:tcPr>
          <w:p w14:paraId="72B83D5A" w14:textId="77777777" w:rsidR="00D000C7" w:rsidRPr="00F333C9" w:rsidRDefault="00D000C7" w:rsidP="003D36E0">
            <w:pPr>
              <w:spacing w:before="120" w:after="120" w:line="360" w:lineRule="auto"/>
              <w:ind w:left="-106"/>
              <w:jc w:val="center"/>
              <w:rPr>
                <w:rFonts w:ascii="Times New Roman" w:hAnsi="Times New Roman" w:cs="Times New Roman"/>
                <w:sz w:val="26"/>
                <w:szCs w:val="26"/>
              </w:rPr>
            </w:pPr>
            <w:r w:rsidRPr="00F333C9">
              <w:rPr>
                <w:rFonts w:ascii="Times New Roman" w:hAnsi="Times New Roman" w:cs="Times New Roman"/>
                <w:i/>
                <w:iCs/>
                <w:sz w:val="26"/>
                <w:szCs w:val="26"/>
              </w:rPr>
              <w:t>Utility Matrix</w:t>
            </w:r>
          </w:p>
        </w:tc>
        <w:tc>
          <w:tcPr>
            <w:tcW w:w="2188" w:type="pct"/>
            <w:vAlign w:val="center"/>
          </w:tcPr>
          <w:p w14:paraId="21168887" w14:textId="77777777" w:rsidR="00D000C7" w:rsidRPr="00F333C9" w:rsidRDefault="00D000C7" w:rsidP="003D36E0">
            <w:pPr>
              <w:spacing w:before="120" w:after="120" w:line="360" w:lineRule="auto"/>
              <w:ind w:left="31"/>
              <w:jc w:val="center"/>
              <w:rPr>
                <w:rFonts w:ascii="Times New Roman" w:hAnsi="Times New Roman" w:cs="Times New Roman"/>
                <w:sz w:val="26"/>
                <w:szCs w:val="26"/>
              </w:rPr>
            </w:pPr>
            <w:r w:rsidRPr="00F333C9">
              <w:rPr>
                <w:rFonts w:ascii="Times New Roman" w:hAnsi="Times New Roman" w:cs="Times New Roman"/>
                <w:sz w:val="26"/>
                <w:szCs w:val="26"/>
              </w:rPr>
              <w:t>Ma trận tiện ích</w:t>
            </w:r>
          </w:p>
        </w:tc>
      </w:tr>
      <w:tr w:rsidR="00D000C7" w:rsidRPr="00006B9B" w14:paraId="50168AA1" w14:textId="77777777" w:rsidTr="00926CDE">
        <w:trPr>
          <w:trHeight w:val="284"/>
          <w:jc w:val="center"/>
        </w:trPr>
        <w:tc>
          <w:tcPr>
            <w:tcW w:w="779" w:type="pct"/>
            <w:vAlign w:val="center"/>
          </w:tcPr>
          <w:p w14:paraId="71E25730"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UP</w:t>
            </w:r>
          </w:p>
        </w:tc>
        <w:tc>
          <w:tcPr>
            <w:tcW w:w="2033" w:type="pct"/>
            <w:vAlign w:val="center"/>
          </w:tcPr>
          <w:p w14:paraId="1337C3A7"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User Profiles</w:t>
            </w:r>
          </w:p>
        </w:tc>
        <w:tc>
          <w:tcPr>
            <w:tcW w:w="2188" w:type="pct"/>
            <w:vAlign w:val="center"/>
          </w:tcPr>
          <w:p w14:paraId="5D5990D8"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Hồ sơ người dùng</w:t>
            </w:r>
          </w:p>
        </w:tc>
      </w:tr>
      <w:tr w:rsidR="00D000C7" w:rsidRPr="00006B9B" w14:paraId="7A6B74B4" w14:textId="77777777" w:rsidTr="00926CDE">
        <w:trPr>
          <w:trHeight w:val="284"/>
          <w:jc w:val="center"/>
        </w:trPr>
        <w:tc>
          <w:tcPr>
            <w:tcW w:w="779" w:type="pct"/>
            <w:vAlign w:val="center"/>
          </w:tcPr>
          <w:p w14:paraId="0BD12C5E" w14:textId="77777777" w:rsidR="00D000C7" w:rsidRPr="00F333C9" w:rsidRDefault="00D000C7" w:rsidP="003D36E0">
            <w:pPr>
              <w:spacing w:before="120" w:after="120" w:line="360" w:lineRule="auto"/>
              <w:ind w:left="-108"/>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Users/user</w:t>
            </w:r>
          </w:p>
        </w:tc>
        <w:tc>
          <w:tcPr>
            <w:tcW w:w="2033" w:type="pct"/>
            <w:vAlign w:val="center"/>
          </w:tcPr>
          <w:p w14:paraId="729FB882" w14:textId="77777777" w:rsidR="00D000C7" w:rsidRPr="00F333C9" w:rsidRDefault="00D000C7" w:rsidP="003D36E0">
            <w:pPr>
              <w:spacing w:before="120" w:after="120" w:line="360" w:lineRule="auto"/>
              <w:ind w:left="-106"/>
              <w:jc w:val="center"/>
              <w:rPr>
                <w:rFonts w:ascii="Times New Roman" w:hAnsi="Times New Roman" w:cs="Times New Roman"/>
                <w:i/>
                <w:iCs/>
                <w:sz w:val="26"/>
                <w:szCs w:val="26"/>
                <w:lang w:val="en-US"/>
              </w:rPr>
            </w:pPr>
            <w:r w:rsidRPr="00F333C9">
              <w:rPr>
                <w:rFonts w:ascii="Times New Roman" w:hAnsi="Times New Roman" w:cs="Times New Roman"/>
                <w:i/>
                <w:iCs/>
                <w:sz w:val="26"/>
                <w:szCs w:val="26"/>
                <w:lang w:val="en-US"/>
              </w:rPr>
              <w:t>Users</w:t>
            </w:r>
          </w:p>
        </w:tc>
        <w:tc>
          <w:tcPr>
            <w:tcW w:w="2188" w:type="pct"/>
            <w:vAlign w:val="center"/>
          </w:tcPr>
          <w:p w14:paraId="7476536D" w14:textId="77777777" w:rsidR="00D000C7" w:rsidRPr="00F333C9" w:rsidRDefault="00D000C7" w:rsidP="003D36E0">
            <w:pPr>
              <w:spacing w:before="120" w:after="120" w:line="360" w:lineRule="auto"/>
              <w:ind w:left="31"/>
              <w:jc w:val="center"/>
              <w:rPr>
                <w:rFonts w:ascii="Times New Roman" w:hAnsi="Times New Roman" w:cs="Times New Roman"/>
                <w:sz w:val="26"/>
                <w:szCs w:val="26"/>
                <w:lang w:val="en-US"/>
              </w:rPr>
            </w:pPr>
            <w:r w:rsidRPr="00F333C9">
              <w:rPr>
                <w:rFonts w:ascii="Times New Roman" w:hAnsi="Times New Roman" w:cs="Times New Roman"/>
                <w:sz w:val="26"/>
                <w:szCs w:val="26"/>
                <w:lang w:val="en-US"/>
              </w:rPr>
              <w:t>Người dùng</w:t>
            </w:r>
          </w:p>
        </w:tc>
      </w:tr>
    </w:tbl>
    <w:p w14:paraId="080AD848" w14:textId="6E1496B1" w:rsidR="00517EF6" w:rsidRPr="00006B9B" w:rsidRDefault="00517EF6" w:rsidP="006172F7">
      <w:pPr>
        <w:spacing w:after="0" w:line="360" w:lineRule="auto"/>
        <w:jc w:val="both"/>
        <w:rPr>
          <w:rFonts w:ascii="Times New Roman" w:hAnsi="Times New Roman" w:cs="Times New Roman"/>
        </w:rPr>
        <w:sectPr w:rsidR="00517EF6" w:rsidRPr="00006B9B" w:rsidSect="00A501E5">
          <w:pgSz w:w="11907" w:h="16839" w:code="9"/>
          <w:pgMar w:top="1134" w:right="1134" w:bottom="1134" w:left="1701" w:header="720" w:footer="720" w:gutter="0"/>
          <w:pgNumType w:fmt="lowerRoman"/>
          <w:cols w:space="720"/>
          <w:docGrid w:linePitch="360"/>
        </w:sectPr>
      </w:pPr>
    </w:p>
    <w:p w14:paraId="6248C11D" w14:textId="4001D0FE" w:rsidR="00C65E8B" w:rsidRPr="00006B9B" w:rsidRDefault="00C65E8B" w:rsidP="003D36E0">
      <w:pPr>
        <w:pStyle w:val="Heading1"/>
        <w:jc w:val="center"/>
      </w:pPr>
      <w:bookmarkStart w:id="6" w:name="_Toc29412708"/>
      <w:bookmarkStart w:id="7" w:name="_Toc9033508"/>
      <w:r w:rsidRPr="00006B9B">
        <w:lastRenderedPageBreak/>
        <w:t>MỞ ĐẦU</w:t>
      </w:r>
      <w:bookmarkEnd w:id="6"/>
    </w:p>
    <w:p w14:paraId="0F0ADB99" w14:textId="5DD42282" w:rsidR="00F40B6B" w:rsidRPr="00006B9B" w:rsidRDefault="00081165" w:rsidP="006172F7">
      <w:pPr>
        <w:pStyle w:val="Heading1"/>
        <w:spacing w:before="120"/>
        <w:jc w:val="both"/>
      </w:pPr>
      <w:bookmarkStart w:id="8" w:name="_Toc29412709"/>
      <w:r>
        <w:t>1.</w:t>
      </w:r>
      <w:r w:rsidR="00926CDE">
        <w:t xml:space="preserve"> </w:t>
      </w:r>
      <w:r w:rsidR="00C65E8B" w:rsidRPr="00006B9B">
        <w:t xml:space="preserve">Lý </w:t>
      </w:r>
      <w:r w:rsidR="00F40B6B" w:rsidRPr="00006B9B">
        <w:t>do chọn đề tài</w:t>
      </w:r>
      <w:bookmarkEnd w:id="8"/>
    </w:p>
    <w:p w14:paraId="08792EE6" w14:textId="40838863" w:rsidR="007C21D2" w:rsidRPr="00006B9B" w:rsidRDefault="007C21D2" w:rsidP="006172F7">
      <w:pPr>
        <w:pStyle w:val="Subtitle"/>
      </w:pPr>
      <w:r w:rsidRPr="00006B9B">
        <w:t xml:space="preserve">Hệ tư vấn </w:t>
      </w:r>
      <w:r w:rsidR="00FF0847" w:rsidRPr="00006B9B">
        <w:t>(</w:t>
      </w:r>
      <w:r w:rsidR="00FF0847" w:rsidRPr="00006B9B">
        <w:rPr>
          <w:i/>
          <w:iCs/>
        </w:rPr>
        <w:t>Recommendation system</w:t>
      </w:r>
      <w:r w:rsidR="00E37984" w:rsidRPr="00006B9B">
        <w:rPr>
          <w:i/>
          <w:iCs/>
        </w:rPr>
        <w:t>s</w:t>
      </w:r>
      <w:r w:rsidR="00122EDA" w:rsidRPr="00006B9B">
        <w:rPr>
          <w:i/>
          <w:iCs/>
        </w:rPr>
        <w:t xml:space="preserve"> - </w:t>
      </w:r>
      <w:r w:rsidR="00445E3F" w:rsidRPr="00006B9B">
        <w:rPr>
          <w:i/>
          <w:iCs/>
        </w:rPr>
        <w:t>RS</w:t>
      </w:r>
      <w:r w:rsidR="00FF0847" w:rsidRPr="00006B9B">
        <w:t xml:space="preserve">) </w:t>
      </w:r>
      <w:r w:rsidR="00FF0847" w:rsidRPr="00006B9B">
        <w:fldChar w:fldCharType="begin"/>
      </w:r>
      <w:r w:rsidR="008D3DD9">
        <w:instrText xml:space="preserve"> ADDIN ZOTERO_ITEM CSL_CITATION {"citationID":"A0PxHMrR","properties":{"formattedCitation":" [1]","plainCitation":" [1]","noteIndex":0},"citationItems":[{"id":226,"uris":["http://zotero.org/users/5659565/items/EIDYGYB8"],"uri":["http://zotero.org/users/5659565/items/EIDYGYB8"],"itemData":{"id":226,"type":"entry-encyclopedia","abstract":"A recommender system or a recommendation system (sometimes replacing 'system' with a synonym such as platform or engine) is a subclass of information filtering system that seeks to predict the \"rating\" or \"preference\"  a user would give to an item. They are primarily used in commercial applications.\nRecommender systems are utilized in a variety of areas, and are most commonly recognized as playlist generators for video and music services like Netflix, YouTube and Spotify, product recommenders for services such as Amazon, or content recommenders for social media platforms such as Facebook and Twitter. These systems can operate using a single input, like music, or multiple inputs within and across platforms like news, books, and search queries. There are also popular recommender systems for specific topics like restaurants and online dating. Recommender systems have been developed to explore research articles and experts, collaborators, financial services, and life insurance.","container-title":"Wikipedia","language":"en","note":"Page Version ID: 927234992","source":"Wikipedia","title":"Recommender system","URL":"https://en.wikipedia.org/w/index.php?title=Recommender_system&amp;oldid=927234992","accessed":{"date-parts":[["2019",12,7]]},"issued":{"date-parts":[["2019",11,21]]}}}],"schema":"https://github.com/citation-style-language/schema/raw/master/csl-citation.json"} </w:instrText>
      </w:r>
      <w:r w:rsidR="00FF0847" w:rsidRPr="00006B9B">
        <w:fldChar w:fldCharType="separate"/>
      </w:r>
      <w:r w:rsidR="008D3DD9" w:rsidRPr="008D3DD9">
        <w:t xml:space="preserve"> [1]</w:t>
      </w:r>
      <w:r w:rsidR="00FF0847" w:rsidRPr="00006B9B">
        <w:fldChar w:fldCharType="end"/>
      </w:r>
      <w:r w:rsidR="00FF0847" w:rsidRPr="00006B9B">
        <w:t xml:space="preserve"> </w:t>
      </w:r>
      <w:r w:rsidRPr="00006B9B">
        <w:t>là một trong những lĩnh vực nghiên cứu</w:t>
      </w:r>
      <w:r w:rsidR="009105ED" w:rsidRPr="00006B9B">
        <w:t xml:space="preserve"> rất</w:t>
      </w:r>
      <w:r w:rsidRPr="00006B9B">
        <w:t xml:space="preserve"> quan trọng,</w:t>
      </w:r>
      <w:r w:rsidR="009105ED" w:rsidRPr="00006B9B">
        <w:t xml:space="preserve"> được quan tâm</w:t>
      </w:r>
      <w:r w:rsidRPr="00006B9B">
        <w:t xml:space="preserve"> từ khi bài báo đầu tiên</w:t>
      </w:r>
      <w:r w:rsidR="009105ED" w:rsidRPr="00006B9B">
        <w:t xml:space="preserve"> được xuất bản</w:t>
      </w:r>
      <w:r w:rsidR="000E0744" w:rsidRPr="00006B9B">
        <w:fldChar w:fldCharType="begin"/>
      </w:r>
      <w:r w:rsidR="00AB147F">
        <w:instrText xml:space="preserve"> ADDIN ZOTERO_ITEM CSL_CITATION {"citationID":"WKJW5o8f","properties":{"formattedCitation":" [2]","plainCitation":" [2]","noteIndex":0},"citationItems":[{"id":170,"uris":["http://zotero.org/users/5659565/items/A22ZS3UX"],"uri":["http://zotero.org/users/5659565/items/A22ZS3UX"],"itemData":{"id":170,"type":"article-newspaper","abstract":"The Tapestry experimental mail system developed at the Xerox Palo Alto Research Center is predicated on the belief that information filtering can be more effective when humans are involved in the filtering process. Tapestry was designed to support both content-based filtering and collaborative filtering, which entails people collaborating to help each other perform filtering by recording their reactions to documents they read. The reactions are called annotations; they can be accessed by other people's filters. Tapestry is intended to handle any incoming stream of electronic documents and serves both as a mail filter and repository; its components are the indexer, document store, annotation store, filterer, little box, remailer, appraiser and reader/browser. Tapestry's client/server architecture, its various components, and the Tapestry query language are described.","container-title":"Association for Computing Machinery","title":"Using collaborative filtering to weave an information Tapestry","author":[{"family":"Goldberg","given":"David"},{"family":"David Nichols","given":""},{"family":"Brian M. Oki","given":""},{"family":"Douglas Terry","given":""}],"issued":{"date-parts":[["1992",12,1]]}}}],"schema":"https://github.com/citation-style-language/schema/raw/master/csl-citation.json"} </w:instrText>
      </w:r>
      <w:r w:rsidR="000E0744" w:rsidRPr="00006B9B">
        <w:fldChar w:fldCharType="separate"/>
      </w:r>
      <w:r w:rsidR="000E0744" w:rsidRPr="00006B9B">
        <w:t xml:space="preserve"> [2]</w:t>
      </w:r>
      <w:r w:rsidR="000E0744" w:rsidRPr="00006B9B">
        <w:fldChar w:fldCharType="end"/>
      </w:r>
      <w:r w:rsidRPr="00006B9B">
        <w:t xml:space="preserve"> về</w:t>
      </w:r>
      <w:r w:rsidR="00A048BB" w:rsidRPr="00006B9B">
        <w:t xml:space="preserve"> phương pháp</w:t>
      </w:r>
      <w:r w:rsidRPr="00006B9B">
        <w:t xml:space="preserve"> lọc cộng tác (</w:t>
      </w:r>
      <w:r w:rsidR="00782C2B" w:rsidRPr="00006B9B">
        <w:t>C</w:t>
      </w:r>
      <w:r w:rsidRPr="00006B9B">
        <w:t xml:space="preserve">ollaborative </w:t>
      </w:r>
      <w:r w:rsidR="00782C2B" w:rsidRPr="00006B9B">
        <w:t>F</w:t>
      </w:r>
      <w:r w:rsidRPr="00006B9B">
        <w:t>iltering</w:t>
      </w:r>
      <w:r w:rsidR="00671566" w:rsidRPr="00006B9B">
        <w:t xml:space="preserve"> - CF</w:t>
      </w:r>
      <w:r w:rsidRPr="00006B9B">
        <w:t>)</w:t>
      </w:r>
      <w:r w:rsidR="00D5036A" w:rsidRPr="00006B9B">
        <w:t xml:space="preserve"> </w:t>
      </w:r>
      <w:r w:rsidR="00D5036A" w:rsidRPr="00006B9B">
        <w:fldChar w:fldCharType="begin"/>
      </w:r>
      <w:r w:rsidR="00AB147F">
        <w:instrText xml:space="preserve"> ADDIN ZOTERO_ITEM CSL_CITATION {"citationID":"kcoreewk","properties":{"formattedCitation":" [3]","plainCitation":" [3]","noteIndex":0},"citationItems":[{"id":216,"uris":["http://zotero.org/users/5659565/items/Q6W9WB3Y"],"uri":["http://zotero.org/users/5659565/items/Q6W9WB3Y"],"itemData":{"id":216,"type":"entry-encyclopedia","abstract":"Collaborative filtering (CF) is a technique used by recommender systems. Collaborative filtering has two senses, a narrow one and a more general one.In the newer, narrower sense, collaborative filtering is a method of making automatic predictions (filtering) about the interests of a user by collecting preferences or taste information from many users (collaborating). The underlying assumption of the collaborative filtering approach is that if a person A has the same opinion as a person B on an issue, A is more likely to have B's opinion on a different issue than that of a randomly chosen person. For example, a collaborative filtering recommendation system for television tastes could make predictions about which television show a user should like given a partial list of that user's tastes (likes or dislikes). Note that these predictions are specific to the user, but use information gleaned from many users. This differs from the simpler approach of giving an average (non-specific) score for each item of interest, for example based on its number of votes.\nIn the more general sense, collaborative filtering is the process of filtering for information or patterns using techniques involving collaboration among multiple agents, viewpoints, data sources, etc.  Applications of collaborative filtering typically involve very large data sets. Collaborative filtering methods have been applied to many different kinds of data including: sensing and monitoring data, such as in mineral exploration, environmental sensing over large areas or multiple sensors; financial data, such as financial service institutions that integrate many financial sources; or in electronic commerce and web applications  where the focus is on user data, etc. The remainder of this discussion focuses on collaborative filtering for user data, although some of the methods and approaches may apply to the other major applications as well.","container-title":"Wikipedia","language":"en","note":"Page Version ID: 923933501","source":"Wikipedia","title":"Collaborative filtering","URL":"https://en.wikipedia.org/w/index.php?title=Collaborative_filtering&amp;oldid=923933501","accessed":{"date-parts":[["2019",12,6]]},"issued":{"date-parts":[["2019",10,31]]}}}],"schema":"https://github.com/citation-style-language/schema/raw/master/csl-citation.json"} </w:instrText>
      </w:r>
      <w:r w:rsidR="00D5036A" w:rsidRPr="00006B9B">
        <w:fldChar w:fldCharType="separate"/>
      </w:r>
      <w:r w:rsidR="00AB147F" w:rsidRPr="00AB147F">
        <w:t xml:space="preserve"> [3]</w:t>
      </w:r>
      <w:r w:rsidR="00D5036A" w:rsidRPr="00006B9B">
        <w:fldChar w:fldCharType="end"/>
      </w:r>
      <w:r w:rsidRPr="00006B9B">
        <w:t xml:space="preserve"> vào giữa những năm 1990. </w:t>
      </w:r>
    </w:p>
    <w:p w14:paraId="29EBF19B" w14:textId="22BB0821" w:rsidR="007C21D2" w:rsidRPr="00006B9B" w:rsidRDefault="007C21D2" w:rsidP="006172F7">
      <w:pPr>
        <w:pStyle w:val="Subtitle"/>
      </w:pPr>
      <w:r w:rsidRPr="00006B9B">
        <w:t>Ngày nay</w:t>
      </w:r>
      <w:r w:rsidR="009105ED" w:rsidRPr="00006B9B">
        <w:t>,</w:t>
      </w:r>
      <w:r w:rsidRPr="00006B9B">
        <w:t xml:space="preserve"> khoa học kỹ thuật trên thế giới nói chung</w:t>
      </w:r>
      <w:r w:rsidR="009105ED" w:rsidRPr="00006B9B">
        <w:t xml:space="preserve"> và</w:t>
      </w:r>
      <w:r w:rsidRPr="00006B9B">
        <w:t xml:space="preserve"> ở Việt Nam nói riêng đang trên đà phát triển</w:t>
      </w:r>
      <w:r w:rsidR="00362D22" w:rsidRPr="00006B9B">
        <w:t xml:space="preserve"> ngày càng</w:t>
      </w:r>
      <w:r w:rsidRPr="00006B9B">
        <w:t xml:space="preserve"> mạnh mẽ và không ngừng nâng cao phát triển về mọi mặt. Đặc biệt là ngành công nghệ thông tin. Để</w:t>
      </w:r>
      <w:r w:rsidR="00362D22" w:rsidRPr="00006B9B">
        <w:t xml:space="preserve"> có thể</w:t>
      </w:r>
      <w:r w:rsidRPr="00006B9B">
        <w:t xml:space="preserve"> đáp ứng nhu cầu ngày càng cao của con người thì hàng loạt các công ty về máy tính được ra đời và các ứng dụng công nghệ thông tin đang được áp dụng ngày một </w:t>
      </w:r>
      <w:r w:rsidR="00E96D89">
        <w:t>nhi</w:t>
      </w:r>
      <w:r w:rsidR="00C70A15">
        <w:t>ều</w:t>
      </w:r>
      <w:r w:rsidRPr="00006B9B">
        <w:t xml:space="preserve"> hơn. </w:t>
      </w:r>
      <w:r w:rsidR="00362D22" w:rsidRPr="00006B9B">
        <w:t>Điều này cũng</w:t>
      </w:r>
      <w:r w:rsidR="00F7166C" w:rsidRPr="00006B9B">
        <w:t xml:space="preserve"> đem</w:t>
      </w:r>
      <w:r w:rsidR="00362D22" w:rsidRPr="00006B9B">
        <w:t xml:space="preserve"> cho chúng ta</w:t>
      </w:r>
      <w:r w:rsidR="00F7166C" w:rsidRPr="00006B9B">
        <w:t xml:space="preserve"> đến một thời đại mà ở đó một</w:t>
      </w:r>
      <w:r w:rsidR="00362D22" w:rsidRPr="00006B9B">
        <w:t xml:space="preserve"> lượng lớn thông tin được tạo ra hàng ngày</w:t>
      </w:r>
      <w:r w:rsidR="00F7166C" w:rsidRPr="00006B9B">
        <w:t xml:space="preserve">. Hàng ngàn bản tin được viết và đưa lên </w:t>
      </w:r>
      <w:r w:rsidR="00F7166C" w:rsidRPr="00006B9B">
        <w:rPr>
          <w:i/>
          <w:iCs/>
        </w:rPr>
        <w:t>Internet</w:t>
      </w:r>
      <w:r w:rsidR="00F7166C" w:rsidRPr="00006B9B">
        <w:t xml:space="preserve">, hàng </w:t>
      </w:r>
      <w:r w:rsidR="00D801EA" w:rsidRPr="00006B9B">
        <w:t>trăm</w:t>
      </w:r>
      <w:r w:rsidR="00F7166C" w:rsidRPr="00006B9B">
        <w:t xml:space="preserve"> bài hát được thu âm</w:t>
      </w:r>
      <w:r w:rsidR="00F269AE" w:rsidRPr="00006B9B">
        <w:t xml:space="preserve"> và nhiều</w:t>
      </w:r>
      <w:r w:rsidR="00F7166C" w:rsidRPr="00006B9B">
        <w:t xml:space="preserve"> đầu sách được </w:t>
      </w:r>
      <w:r w:rsidR="00F269AE" w:rsidRPr="00006B9B">
        <w:t>số hóa</w:t>
      </w:r>
      <w:r w:rsidR="009105ED" w:rsidRPr="00006B9B">
        <w:t xml:space="preserve"> mỗi ngày</w:t>
      </w:r>
      <w:r w:rsidR="00F7166C" w:rsidRPr="00006B9B">
        <w:t>. Dẫn đến một vấn đề là làm thế nào để chúng ta có thể t</w:t>
      </w:r>
      <w:r w:rsidR="00F269AE" w:rsidRPr="00006B9B">
        <w:t>ì</w:t>
      </w:r>
      <w:r w:rsidR="00F7166C" w:rsidRPr="00006B9B">
        <w:t xml:space="preserve">m được đúng </w:t>
      </w:r>
      <w:r w:rsidR="00362D22" w:rsidRPr="00006B9B">
        <w:t xml:space="preserve">những nội dung phù hợp </w:t>
      </w:r>
      <w:r w:rsidR="00F7166C" w:rsidRPr="00006B9B">
        <w:t>với từng cá nhân.</w:t>
      </w:r>
      <w:r w:rsidR="00F269AE" w:rsidRPr="00006B9B">
        <w:t xml:space="preserve"> </w:t>
      </w:r>
    </w:p>
    <w:p w14:paraId="091D2E7E" w14:textId="16118B27" w:rsidR="00362D22" w:rsidRPr="00006B9B" w:rsidRDefault="00F269AE" w:rsidP="006172F7">
      <w:pPr>
        <w:pStyle w:val="Subtitle"/>
      </w:pPr>
      <w:r w:rsidRPr="00006B9B">
        <w:t xml:space="preserve">Hầu hết mọi người có thể lên </w:t>
      </w:r>
      <w:r w:rsidRPr="00006B9B">
        <w:rPr>
          <w:i/>
          <w:iCs/>
        </w:rPr>
        <w:t>Google</w:t>
      </w:r>
      <w:r w:rsidRPr="00006B9B">
        <w:t xml:space="preserve"> hoặc </w:t>
      </w:r>
      <w:r w:rsidRPr="00006B9B">
        <w:rPr>
          <w:i/>
          <w:iCs/>
        </w:rPr>
        <w:t>Facebook</w:t>
      </w:r>
      <w:r w:rsidRPr="00006B9B">
        <w:t xml:space="preserve"> để tìm kiếm, tham khảo từ bạn bè.</w:t>
      </w:r>
      <w:r w:rsidR="00C44DFF">
        <w:t xml:space="preserve"> V</w:t>
      </w:r>
      <w:r w:rsidRPr="00006B9B">
        <w:t>iệc đó có thể</w:t>
      </w:r>
      <w:r w:rsidR="00CF1C24">
        <w:t xml:space="preserve"> là</w:t>
      </w:r>
      <w:r w:rsidRPr="00006B9B">
        <w:t xml:space="preserve"> cũng không hữu ích và tốn thời gian khi ta không biết cụm “từ khóa” ta cần tìm, hay là chúng ta có ít bạn bè có sự quan tâm </w:t>
      </w:r>
      <w:r w:rsidR="00612DE3" w:rsidRPr="00006B9B">
        <w:t>tương tự</w:t>
      </w:r>
      <w:r w:rsidRPr="00006B9B">
        <w:t>. Không chỉ vậy việc đưa ra các khuyến nghị cho người dùng những sản phẩm</w:t>
      </w:r>
      <w:r w:rsidR="003839FD" w:rsidRPr="00006B9B">
        <w:t>, nội dung</w:t>
      </w:r>
      <w:r w:rsidRPr="00006B9B">
        <w:t xml:space="preserve"> mà họ có thể quan tâm sẽ cải thiện hiệu quả kinh doanh của doanh nghiệp</w:t>
      </w:r>
      <w:r w:rsidR="00730779" w:rsidRPr="00006B9B">
        <w:t>,</w:t>
      </w:r>
      <w:r w:rsidRPr="00006B9B">
        <w:t xml:space="preserve"> cũng như sự trải nghiệm.</w:t>
      </w:r>
    </w:p>
    <w:p w14:paraId="7301B142" w14:textId="1CC2DBF7" w:rsidR="003521A5" w:rsidRDefault="007C21D2" w:rsidP="006172F7">
      <w:pPr>
        <w:pStyle w:val="Subtitle"/>
      </w:pPr>
      <w:r w:rsidRPr="00006B9B">
        <w:t xml:space="preserve">Trên cơ sở đó, việc áp dụng </w:t>
      </w:r>
      <w:r w:rsidR="00445E3F" w:rsidRPr="00006B9B">
        <w:rPr>
          <w:i/>
          <w:iCs/>
        </w:rPr>
        <w:t>RS</w:t>
      </w:r>
      <w:r w:rsidR="00243597" w:rsidRPr="00006B9B">
        <w:t xml:space="preserve"> </w:t>
      </w:r>
      <w:r w:rsidRPr="00006B9B">
        <w:t>là đang rất</w:t>
      </w:r>
      <w:r w:rsidR="00730779" w:rsidRPr="00006B9B">
        <w:t xml:space="preserve"> cần</w:t>
      </w:r>
      <w:r w:rsidRPr="00006B9B">
        <w:t xml:space="preserve"> được sự quan tâm, bởi</w:t>
      </w:r>
      <w:r w:rsidR="000E0744" w:rsidRPr="00006B9B">
        <w:t xml:space="preserve"> việc</w:t>
      </w:r>
      <w:r w:rsidRPr="00006B9B">
        <w:t xml:space="preserve"> ứng dụng của nó trong </w:t>
      </w:r>
      <w:r w:rsidR="000E0744" w:rsidRPr="00006B9B">
        <w:t>quá trình</w:t>
      </w:r>
      <w:r w:rsidRPr="00006B9B">
        <w:t xml:space="preserve"> xử lý thông tin. Một vài ứng dụng nổi tiếng</w:t>
      </w:r>
      <w:r w:rsidR="00E57243">
        <w:t xml:space="preserve"> đã</w:t>
      </w:r>
      <w:r w:rsidRPr="00006B9B">
        <w:t xml:space="preserve"> được xây dựng dựa trên </w:t>
      </w:r>
      <w:r w:rsidR="00E0186F">
        <w:t xml:space="preserve">các </w:t>
      </w:r>
      <w:r w:rsidR="00E0186F" w:rsidRPr="00E0186F">
        <w:rPr>
          <w:i/>
          <w:iCs/>
        </w:rPr>
        <w:t>RS</w:t>
      </w:r>
      <w:r w:rsidRPr="00006B9B">
        <w:t xml:space="preserve"> rất nổi tiếng như: </w:t>
      </w:r>
      <w:r w:rsidR="00362D22" w:rsidRPr="00006B9B">
        <w:t>H</w:t>
      </w:r>
      <w:r w:rsidRPr="00006B9B">
        <w:t xml:space="preserve">ệ tư vấn sách, CDs của </w:t>
      </w:r>
      <w:r w:rsidRPr="00006B9B">
        <w:rPr>
          <w:i/>
          <w:iCs/>
        </w:rPr>
        <w:t>Amazon.com</w:t>
      </w:r>
      <w:r w:rsidRPr="00006B9B">
        <w:t>, hệ tư vấn phim của</w:t>
      </w:r>
      <w:r w:rsidR="002E12DA" w:rsidRPr="00006B9B">
        <w:t xml:space="preserve"> </w:t>
      </w:r>
      <w:r w:rsidR="002E12DA" w:rsidRPr="00006B9B">
        <w:rPr>
          <w:i/>
          <w:iCs/>
        </w:rPr>
        <w:t>Netflix</w:t>
      </w:r>
      <w:r w:rsidR="008D78FC">
        <w:fldChar w:fldCharType="begin"/>
      </w:r>
      <w:r w:rsidR="00344360">
        <w:instrText xml:space="preserve"> ADDIN ZOTERO_ITEM CSL_CITATION {"citationID":"b4Oe640L","properties":{"formattedCitation":" [4]","plainCitation":" [4]","noteIndex":0},"citationItems":[{"id":228,"uris":["http://zotero.org/users/5659565/items/KTBBJTY4"],"uri":["http://zotero.org/users/5659565/items/KTBBJTY4"],"itemData":{"id":228,"type":"article-journal","container-title":"ACM Transactions on Management Information Systems","DOI":"10.1145/2843948","ISSN":"2158656X","issue":"4","journalAbbreviation":"ACM Trans. Manage. Inf. Syst.","language":"en","page":"1-19","source":"DOI.org (Crossref)","title":"The Netflix Recommender System: Algorithms, Business Value, and Innovation","title-short":"The Netflix Recommender System","volume":"6","author":[{"family":"Gomez-Uribe","given":"Carlos A."},{"family":"Hunt","given":"Neil"}],"issued":{"date-parts":[["2015",12,28]]}}}],"schema":"https://github.com/citation-style-language/schema/raw/master/csl-citation.json"} </w:instrText>
      </w:r>
      <w:r w:rsidR="008D78FC">
        <w:fldChar w:fldCharType="separate"/>
      </w:r>
      <w:r w:rsidR="00344360" w:rsidRPr="00344360">
        <w:t xml:space="preserve"> [4]</w:t>
      </w:r>
      <w:r w:rsidR="008D78FC">
        <w:fldChar w:fldCharType="end"/>
      </w:r>
      <w:r w:rsidR="00477E90" w:rsidRPr="00006B9B">
        <w:t>.</w:t>
      </w:r>
      <w:r w:rsidR="00B55EE6" w:rsidRPr="00006B9B">
        <w:t xml:space="preserve"> Không chỉ</w:t>
      </w:r>
      <w:r w:rsidR="00EA1570">
        <w:t xml:space="preserve"> có</w:t>
      </w:r>
      <w:r w:rsidR="00B55EE6" w:rsidRPr="00006B9B">
        <w:t xml:space="preserve"> </w:t>
      </w:r>
      <w:r w:rsidR="00B55EE6" w:rsidRPr="00006B9B">
        <w:rPr>
          <w:i/>
          <w:iCs/>
        </w:rPr>
        <w:t>Amazon</w:t>
      </w:r>
      <w:r w:rsidR="00B55EE6" w:rsidRPr="00006B9B">
        <w:t xml:space="preserve">, </w:t>
      </w:r>
      <w:r w:rsidR="00B55EE6" w:rsidRPr="00006B9B">
        <w:rPr>
          <w:i/>
          <w:iCs/>
        </w:rPr>
        <w:t>Ne</w:t>
      </w:r>
      <w:r w:rsidR="002C5D0B">
        <w:rPr>
          <w:i/>
          <w:iCs/>
        </w:rPr>
        <w:t>t</w:t>
      </w:r>
      <w:r w:rsidR="0069560B">
        <w:rPr>
          <w:i/>
          <w:iCs/>
        </w:rPr>
        <w:t>f</w:t>
      </w:r>
      <w:r w:rsidR="00B55EE6" w:rsidRPr="00006B9B">
        <w:rPr>
          <w:i/>
          <w:iCs/>
        </w:rPr>
        <w:t>lix</w:t>
      </w:r>
      <w:r w:rsidR="00B55EE6" w:rsidRPr="00006B9B">
        <w:t xml:space="preserve"> mà</w:t>
      </w:r>
      <w:r w:rsidR="009105ED" w:rsidRPr="00006B9B">
        <w:t xml:space="preserve"> còn</w:t>
      </w:r>
      <w:r w:rsidR="00B55EE6" w:rsidRPr="00006B9B">
        <w:t xml:space="preserve"> có rất nhiều hệ thống khác trên thế giới </w:t>
      </w:r>
      <w:r w:rsidR="00EA1570">
        <w:t xml:space="preserve">đang </w:t>
      </w:r>
      <w:r w:rsidR="00B55EE6" w:rsidRPr="00006B9B">
        <w:t xml:space="preserve">sử dụng </w:t>
      </w:r>
      <w:r w:rsidR="00730779" w:rsidRPr="00006B9B">
        <w:rPr>
          <w:i/>
          <w:iCs/>
        </w:rPr>
        <w:t>RS</w:t>
      </w:r>
      <w:r w:rsidR="00EA1570">
        <w:t>-</w:t>
      </w:r>
      <w:r w:rsidR="00A048BB" w:rsidRPr="00006B9B">
        <w:rPr>
          <w:i/>
          <w:iCs/>
        </w:rPr>
        <w:t>CF</w:t>
      </w:r>
      <w:r w:rsidR="00B55EE6" w:rsidRPr="00006B9B">
        <w:t xml:space="preserve"> để gợi ý</w:t>
      </w:r>
      <w:r w:rsidR="00A048BB" w:rsidRPr="00006B9B">
        <w:t xml:space="preserve"> cho</w:t>
      </w:r>
      <w:r w:rsidR="00B55EE6" w:rsidRPr="00006B9B">
        <w:t xml:space="preserve"> khách hàng tới những sản phẩm</w:t>
      </w:r>
      <w:r w:rsidR="00A048BB" w:rsidRPr="00006B9B">
        <w:t xml:space="preserve"> có thể</w:t>
      </w:r>
      <w:r w:rsidR="00B55EE6" w:rsidRPr="00006B9B">
        <w:t xml:space="preserve"> thích hợp với người </w:t>
      </w:r>
      <w:r w:rsidR="00101599" w:rsidRPr="00006B9B">
        <w:t>dùng</w:t>
      </w:r>
      <w:r w:rsidR="00B55EE6" w:rsidRPr="00006B9B">
        <w:t>.</w:t>
      </w:r>
    </w:p>
    <w:p w14:paraId="1FFE4584" w14:textId="003C3725" w:rsidR="003521A5" w:rsidRPr="003521A5" w:rsidRDefault="003521A5" w:rsidP="006172F7">
      <w:pPr>
        <w:pStyle w:val="Subtitle"/>
      </w:pPr>
      <w:r>
        <w:t xml:space="preserve">Có thể nói việc áp dụng </w:t>
      </w:r>
      <w:r w:rsidRPr="003521A5">
        <w:rPr>
          <w:i/>
          <w:iCs/>
        </w:rPr>
        <w:t>RS</w:t>
      </w:r>
      <w:r>
        <w:rPr>
          <w:i/>
          <w:iCs/>
        </w:rPr>
        <w:t xml:space="preserve"> </w:t>
      </w:r>
      <w:r>
        <w:t xml:space="preserve">vào các ngành thương mại điện tử ngày nay là điều rất cần thiết. Các hệ thống tư vấn </w:t>
      </w:r>
      <w:r w:rsidRPr="003521A5">
        <w:t xml:space="preserve"> giúp người dùng nhận các đề xuất được cá nhân hóa</w:t>
      </w:r>
      <w:r>
        <w:t xml:space="preserve"> và giúp </w:t>
      </w:r>
      <w:r w:rsidRPr="003521A5">
        <w:t>người dùng đưa ra</w:t>
      </w:r>
      <w:r w:rsidR="00AF52AD">
        <w:t xml:space="preserve"> được</w:t>
      </w:r>
      <w:r w:rsidRPr="003521A5">
        <w:t xml:space="preserve"> quyết định chính xác trong giao dịch trực tuyến của họ, </w:t>
      </w:r>
      <w:r w:rsidR="007D1BA2">
        <w:t xml:space="preserve">từ đó </w:t>
      </w:r>
      <w:r w:rsidRPr="003521A5">
        <w:t xml:space="preserve">tăng doanh số và </w:t>
      </w:r>
      <w:r w:rsidR="007D1BA2">
        <w:t>nâng cao</w:t>
      </w:r>
      <w:r w:rsidRPr="003521A5">
        <w:t xml:space="preserve"> trải nghiệm </w:t>
      </w:r>
      <w:r w:rsidR="007D1BA2">
        <w:t>trình duyệt</w:t>
      </w:r>
      <w:r w:rsidRPr="003521A5">
        <w:t xml:space="preserve"> của người dùng, giữ khách hàng</w:t>
      </w:r>
      <w:r w:rsidR="007D1BA2">
        <w:t xml:space="preserve"> ở lại hệ thống</w:t>
      </w:r>
      <w:r w:rsidRPr="003521A5">
        <w:t xml:space="preserve">. </w:t>
      </w:r>
      <w:r w:rsidR="00356BBD">
        <w:t>Ngoài ra, các v</w:t>
      </w:r>
      <w:r w:rsidRPr="003521A5">
        <w:t>ấn đề</w:t>
      </w:r>
      <w:r w:rsidR="00356BBD">
        <w:t xml:space="preserve"> về</w:t>
      </w:r>
      <w:r w:rsidRPr="003521A5">
        <w:t xml:space="preserve"> quá tải thông tin được giải quyết bởi công cụ tìm </w:t>
      </w:r>
      <w:r w:rsidRPr="003521A5">
        <w:lastRenderedPageBreak/>
        <w:t>kiếm, nhưng chúng không cung cấp</w:t>
      </w:r>
      <w:r w:rsidR="00356BBD">
        <w:t xml:space="preserve"> giải pháp</w:t>
      </w:r>
      <w:r w:rsidRPr="003521A5">
        <w:t xml:space="preserve"> cá nhân hóa dữ liệu. </w:t>
      </w:r>
      <w:r w:rsidR="00356BBD">
        <w:t>RS</w:t>
      </w:r>
      <w:r w:rsidRPr="003521A5">
        <w:t xml:space="preserve"> Rất nhiều công việc đã được thực hiện về chủ đề này, đây vẫn là một chủ đề rất được yêu thích trong các nhà khoa học dữ liệu.</w:t>
      </w:r>
    </w:p>
    <w:p w14:paraId="5457FC2D" w14:textId="37A32A41" w:rsidR="00F40B6B" w:rsidRPr="00006B9B" w:rsidRDefault="00926CDE" w:rsidP="006172F7">
      <w:pPr>
        <w:pStyle w:val="Heading1"/>
        <w:jc w:val="both"/>
      </w:pPr>
      <w:bookmarkStart w:id="9" w:name="_Toc29412710"/>
      <w:r>
        <w:t xml:space="preserve">2. </w:t>
      </w:r>
      <w:r w:rsidR="00F40B6B" w:rsidRPr="00006B9B">
        <w:t>Mục tiêu của đề tài</w:t>
      </w:r>
      <w:bookmarkEnd w:id="9"/>
    </w:p>
    <w:p w14:paraId="2FBE431C" w14:textId="21015B72" w:rsidR="00F50969" w:rsidRDefault="00F50969" w:rsidP="006172F7">
      <w:pPr>
        <w:pStyle w:val="Subtitle"/>
      </w:pPr>
      <w:r w:rsidRPr="00006B9B">
        <w:t xml:space="preserve">Trong </w:t>
      </w:r>
      <w:r w:rsidR="00E96D89">
        <w:t>khóa</w:t>
      </w:r>
      <w:r w:rsidRPr="00006B9B">
        <w:t xml:space="preserve"> luận này, mục tiêu</w:t>
      </w:r>
      <w:r w:rsidR="00990046">
        <w:t xml:space="preserve"> </w:t>
      </w:r>
      <w:r w:rsidR="00122C6C">
        <w:t xml:space="preserve">tổng quát </w:t>
      </w:r>
      <w:r w:rsidR="00990046">
        <w:t>của đề tài</w:t>
      </w:r>
      <w:r w:rsidRPr="00006B9B">
        <w:t xml:space="preserve"> là nghiên cứu phương pháp xây dựng mô hình </w:t>
      </w:r>
      <w:r w:rsidR="00847F5B">
        <w:t>hệ tư vấn</w:t>
      </w:r>
      <w:r w:rsidRPr="00006B9B">
        <w:t xml:space="preserve"> dựa trên phương pháp lọc cộng tác</w:t>
      </w:r>
      <w:r w:rsidR="00990046">
        <w:t>,</w:t>
      </w:r>
      <w:r w:rsidRPr="00006B9B">
        <w:t xml:space="preserve"> từ đó </w:t>
      </w:r>
      <w:r w:rsidR="00990046">
        <w:t>tạo ra</w:t>
      </w:r>
      <w:r w:rsidRPr="00006B9B">
        <w:t xml:space="preserve"> được một </w:t>
      </w:r>
      <w:r w:rsidR="009121E5">
        <w:t>hệ thống tư vấn</w:t>
      </w:r>
      <w:r w:rsidRPr="00006B9B">
        <w:t xml:space="preserve"> phù hợp nhất với nhu cầu của người dùng.</w:t>
      </w:r>
    </w:p>
    <w:p w14:paraId="2F8627B2" w14:textId="77777777" w:rsidR="00CE25F8" w:rsidRDefault="00122C6C" w:rsidP="006172F7">
      <w:pPr>
        <w:pStyle w:val="Subtitle"/>
        <w:numPr>
          <w:ilvl w:val="0"/>
          <w:numId w:val="44"/>
        </w:numPr>
        <w:ind w:left="0" w:firstLine="283"/>
      </w:pPr>
      <w:r>
        <w:t xml:space="preserve">Mục tiêu cụ thể: </w:t>
      </w:r>
    </w:p>
    <w:p w14:paraId="7922E6B3" w14:textId="77777777" w:rsidR="00CE25F8" w:rsidRDefault="00122C6C" w:rsidP="006172F7">
      <w:pPr>
        <w:pStyle w:val="Subtitle"/>
        <w:numPr>
          <w:ilvl w:val="1"/>
          <w:numId w:val="44"/>
        </w:numPr>
        <w:ind w:left="0" w:firstLine="426"/>
      </w:pPr>
      <w:r>
        <w:t xml:space="preserve">Đánh giá thuật toán phương pháp lọc cộng tác; </w:t>
      </w:r>
    </w:p>
    <w:p w14:paraId="5AB815E7" w14:textId="77777777" w:rsidR="00CE25F8" w:rsidRDefault="00122C6C" w:rsidP="006172F7">
      <w:pPr>
        <w:pStyle w:val="Subtitle"/>
        <w:numPr>
          <w:ilvl w:val="1"/>
          <w:numId w:val="44"/>
        </w:numPr>
        <w:ind w:left="0" w:firstLine="426"/>
      </w:pPr>
      <w:r>
        <w:t xml:space="preserve">Nghiên cứu các bộ cơ sơ dữ liệu trong </w:t>
      </w:r>
      <w:r w:rsidRPr="00A501E5">
        <w:t>tập</w:t>
      </w:r>
      <w:r>
        <w:t xml:space="preserve"> dữ liệu Movilens</w:t>
      </w:r>
      <w:r w:rsidR="00222D6D">
        <w:t>;</w:t>
      </w:r>
      <w:r>
        <w:t xml:space="preserve"> </w:t>
      </w:r>
    </w:p>
    <w:p w14:paraId="561E2500" w14:textId="77777777" w:rsidR="00CE25F8" w:rsidRDefault="00122C6C" w:rsidP="006172F7">
      <w:pPr>
        <w:pStyle w:val="Subtitle"/>
        <w:numPr>
          <w:ilvl w:val="1"/>
          <w:numId w:val="44"/>
        </w:numPr>
        <w:ind w:left="0" w:firstLine="426"/>
      </w:pPr>
      <w:r>
        <w:t xml:space="preserve">Xem xét </w:t>
      </w:r>
      <w:r w:rsidR="005E0291">
        <w:t>các vấn đề</w:t>
      </w:r>
      <w:r>
        <w:t xml:space="preserve"> của hệ </w:t>
      </w:r>
      <w:r w:rsidR="00D447B2">
        <w:t xml:space="preserve">tư vấn </w:t>
      </w:r>
      <w:r w:rsidR="005E0291">
        <w:t>sử dụng phương pháp</w:t>
      </w:r>
      <w:r>
        <w:t xml:space="preserve"> lọc cộng tác đối với các </w:t>
      </w:r>
      <w:r w:rsidR="005E0291">
        <w:t>phương pháp khác</w:t>
      </w:r>
      <w:r w:rsidR="00222D6D">
        <w:t xml:space="preserve">; </w:t>
      </w:r>
    </w:p>
    <w:p w14:paraId="22A15BFB" w14:textId="77777777" w:rsidR="00CE25F8" w:rsidRDefault="00AF2C8C" w:rsidP="006172F7">
      <w:pPr>
        <w:pStyle w:val="Subtitle"/>
        <w:numPr>
          <w:ilvl w:val="1"/>
          <w:numId w:val="44"/>
        </w:numPr>
        <w:ind w:left="0" w:firstLine="426"/>
      </w:pPr>
      <w:r>
        <w:t>T</w:t>
      </w:r>
      <w:r w:rsidR="00222D6D">
        <w:t>iến hành nghiên cứu các công cụ hỗ trợ xây dựng và triển khai website để tiến hành thử nghiệm thuật toán</w:t>
      </w:r>
      <w:r>
        <w:t xml:space="preserve">; </w:t>
      </w:r>
    </w:p>
    <w:p w14:paraId="5D08B096" w14:textId="5521728A" w:rsidR="00122C6C" w:rsidRDefault="00CE25F8" w:rsidP="006172F7">
      <w:pPr>
        <w:pStyle w:val="Subtitle"/>
        <w:numPr>
          <w:ilvl w:val="1"/>
          <w:numId w:val="44"/>
        </w:numPr>
        <w:ind w:left="0" w:firstLine="426"/>
      </w:pPr>
      <w:r>
        <w:t>N</w:t>
      </w:r>
      <w:r w:rsidR="00AF2C8C">
        <w:t>ghiên cứu những hệ thống sử dụng hệ tư vấn để nắm được tính ứng dụng của hệ tư vấn hiện nay.</w:t>
      </w:r>
    </w:p>
    <w:p w14:paraId="5E623931" w14:textId="760A2C3C" w:rsidR="00F50969" w:rsidRPr="00006B9B" w:rsidRDefault="00CE25F8" w:rsidP="006172F7">
      <w:pPr>
        <w:pStyle w:val="Subtitle"/>
        <w:numPr>
          <w:ilvl w:val="0"/>
          <w:numId w:val="44"/>
        </w:numPr>
        <w:ind w:left="0" w:firstLine="283"/>
      </w:pPr>
      <w:r>
        <w:t xml:space="preserve">Mục tiêu </w:t>
      </w:r>
      <w:r w:rsidR="00075930">
        <w:t>tổng quát</w:t>
      </w:r>
      <w:r>
        <w:t xml:space="preserve">: </w:t>
      </w:r>
      <w:r w:rsidR="00F50969" w:rsidRPr="00006B9B">
        <w:t>Để làm được điều đó, trước hết chúng ta cần xây dựng được một mô hình phục vụ cho việc dự đoán sở thích</w:t>
      </w:r>
      <w:r w:rsidR="00CC08F1">
        <w:t xml:space="preserve"> của người dùng</w:t>
      </w:r>
      <w:r w:rsidR="00F50969" w:rsidRPr="00006B9B">
        <w:t xml:space="preserve"> và mối tương đồng giữa các người dùng</w:t>
      </w:r>
      <w:r w:rsidR="00CC08F1">
        <w:t xml:space="preserve"> với nhau</w:t>
      </w:r>
      <w:r w:rsidR="007D045B">
        <w:t>, m</w:t>
      </w:r>
      <w:r w:rsidR="00F50969" w:rsidRPr="00006B9B">
        <w:t>ô hình này xây dựng từ bộ cơ sở dữ liệu MovieLens</w:t>
      </w:r>
      <w:r w:rsidR="007D045B">
        <w:t>. Tác giả tiến hành thực hiện đề tài: “</w:t>
      </w:r>
      <w:r w:rsidR="00390766">
        <w:t xml:space="preserve">Xây dựng </w:t>
      </w:r>
      <w:r w:rsidR="007D045B">
        <w:t>hệ tư vấn  phim movielens bằng phương pháp lọc cộng tác”.</w:t>
      </w:r>
    </w:p>
    <w:p w14:paraId="2DCB78C9" w14:textId="482E6510" w:rsidR="00CA3A2F" w:rsidRPr="00006B9B" w:rsidRDefault="00926CDE" w:rsidP="006172F7">
      <w:pPr>
        <w:pStyle w:val="Heading1"/>
        <w:jc w:val="both"/>
      </w:pPr>
      <w:bookmarkStart w:id="10" w:name="_Toc29412711"/>
      <w:r>
        <w:t xml:space="preserve">3. </w:t>
      </w:r>
      <w:r w:rsidR="00F40B6B" w:rsidRPr="00006B9B">
        <w:t>Đối tượng và phạm vi nghiên cứu</w:t>
      </w:r>
      <w:bookmarkEnd w:id="10"/>
    </w:p>
    <w:p w14:paraId="364C41C9" w14:textId="7A4D30BE" w:rsidR="00CA3A2F" w:rsidRPr="00006B9B" w:rsidRDefault="00926CDE" w:rsidP="006172F7">
      <w:pPr>
        <w:pStyle w:val="Subtitle"/>
        <w:rPr>
          <w:b/>
          <w:bCs/>
        </w:rPr>
      </w:pPr>
      <w:r>
        <w:t xml:space="preserve">- </w:t>
      </w:r>
      <w:r w:rsidR="003108A6" w:rsidRPr="00006B9B">
        <w:t>Đối tượng nghiên cứ</w:t>
      </w:r>
      <w:r w:rsidR="002D26F7">
        <w:tab/>
      </w:r>
      <w:r w:rsidR="003108A6" w:rsidRPr="00006B9B">
        <w:t>u: Phương pháp lọc cộng tác dựa trên người dùng</w:t>
      </w:r>
      <w:r w:rsidR="00CC08F1">
        <w:t xml:space="preserve"> dựa trên bộ cơ sở dữ liệu MovieLens</w:t>
      </w:r>
      <w:r w:rsidR="003108A6" w:rsidRPr="00006B9B">
        <w:t xml:space="preserve"> </w:t>
      </w:r>
    </w:p>
    <w:p w14:paraId="33C46338" w14:textId="7E53E819" w:rsidR="003108A6" w:rsidRPr="00006B9B" w:rsidRDefault="00926CDE" w:rsidP="006172F7">
      <w:pPr>
        <w:pStyle w:val="Subtitle"/>
        <w:rPr>
          <w:b/>
          <w:bCs/>
        </w:rPr>
      </w:pPr>
      <w:r>
        <w:t xml:space="preserve">- </w:t>
      </w:r>
      <w:r w:rsidR="003108A6" w:rsidRPr="00006B9B">
        <w:t>Phạm vi nghiên cứu: Các công trình, bài báo và bài viết về lĩnh vực hệ tư vấn.</w:t>
      </w:r>
    </w:p>
    <w:p w14:paraId="19B964B5" w14:textId="73FC09AE" w:rsidR="00F40B6B" w:rsidRPr="00006B9B" w:rsidRDefault="00926CDE" w:rsidP="006172F7">
      <w:pPr>
        <w:pStyle w:val="Heading1"/>
        <w:jc w:val="both"/>
      </w:pPr>
      <w:bookmarkStart w:id="11" w:name="_Toc29412712"/>
      <w:r>
        <w:t xml:space="preserve">4. </w:t>
      </w:r>
      <w:r w:rsidR="00F40B6B" w:rsidRPr="00006B9B">
        <w:t>Phương pháp nghiên cứu</w:t>
      </w:r>
      <w:bookmarkEnd w:id="11"/>
    </w:p>
    <w:p w14:paraId="1353C355" w14:textId="3BC3B7FF" w:rsidR="003E796F" w:rsidRPr="00006B9B" w:rsidRDefault="00926CDE" w:rsidP="006172F7">
      <w:pPr>
        <w:pStyle w:val="Subtitle"/>
      </w:pPr>
      <w:r>
        <w:t>-</w:t>
      </w:r>
      <w:r w:rsidR="00455625" w:rsidRPr="00006B9B">
        <w:t xml:space="preserve">Phương pháp </w:t>
      </w:r>
      <w:r w:rsidR="001E0E93" w:rsidRPr="00006B9B">
        <w:t>thực nghiệm</w:t>
      </w:r>
      <w:r w:rsidR="000063B8">
        <w:t>: Tiến hành thực nghiệm các kết quả tính toán với mẫu dữ liệu nhỏ để có thể nắm được được toán cũng như hiểu được bản chất của phương pháp lọc cộng tác.</w:t>
      </w:r>
    </w:p>
    <w:p w14:paraId="3E8FBC92" w14:textId="13C0CF51" w:rsidR="0042542B" w:rsidRPr="00006B9B" w:rsidRDefault="00926CDE" w:rsidP="006172F7">
      <w:pPr>
        <w:pStyle w:val="Subtitle"/>
      </w:pPr>
      <w:r>
        <w:lastRenderedPageBreak/>
        <w:t>-</w:t>
      </w:r>
      <w:r w:rsidR="001E0E93" w:rsidRPr="00006B9B">
        <w:t>Phương pháp nghiên cứu tài liệu</w:t>
      </w:r>
      <w:r w:rsidR="007C6745">
        <w:t>: Phương pháp này nghiên cứu các tài liệu liên quan về hệ tư vấn, đồng thời tìm kiếm các hệ thống sử dụng phương pháp lọc cộng tác hay các phương pháp khác trong hệ tư vấn.</w:t>
      </w:r>
    </w:p>
    <w:p w14:paraId="0D365CB4" w14:textId="270C4921" w:rsidR="00A04D1B" w:rsidRPr="00006B9B" w:rsidRDefault="00926CDE" w:rsidP="006172F7">
      <w:pPr>
        <w:pStyle w:val="Heading1"/>
        <w:jc w:val="both"/>
      </w:pPr>
      <w:bookmarkStart w:id="12" w:name="_Toc29412713"/>
      <w:r>
        <w:t xml:space="preserve">5. </w:t>
      </w:r>
      <w:r w:rsidR="00F40B6B" w:rsidRPr="00006B9B">
        <w:t>Cấu trúc khóa luận</w:t>
      </w:r>
      <w:bookmarkEnd w:id="12"/>
    </w:p>
    <w:p w14:paraId="323960AF" w14:textId="6CEF771E" w:rsidR="00BE660B" w:rsidRPr="00006B9B" w:rsidRDefault="00BE660B" w:rsidP="006172F7">
      <w:pPr>
        <w:pStyle w:val="Subtitle"/>
      </w:pPr>
      <w:r w:rsidRPr="00006B9B">
        <w:t>Ngoài phần mở đầu và kết luận, khóa luận gồm 3 chương:</w:t>
      </w:r>
    </w:p>
    <w:p w14:paraId="39B9BB4D" w14:textId="11C44A1B" w:rsidR="00BE660B" w:rsidRPr="00926CDE" w:rsidRDefault="00BE660B" w:rsidP="006172F7">
      <w:pPr>
        <w:pStyle w:val="Subtitle"/>
      </w:pPr>
      <w:r w:rsidRPr="00926CDE">
        <w:t>Chương I: Cơ sở lý thuyết</w:t>
      </w:r>
    </w:p>
    <w:p w14:paraId="08C561B3" w14:textId="77777777" w:rsidR="00B11FAC" w:rsidRDefault="00BE660B" w:rsidP="006172F7">
      <w:pPr>
        <w:pStyle w:val="Subtitle"/>
      </w:pPr>
      <w:r w:rsidRPr="00006B9B">
        <w:t xml:space="preserve">Chương này sẽ trình bày khái quát về </w:t>
      </w:r>
      <w:r w:rsidR="00B02EFD">
        <w:t>hệ tư vấn</w:t>
      </w:r>
      <w:r w:rsidRPr="00006B9B">
        <w:t>, phát biểu bài toán cũng như giới thiệu các cơ sở toán và</w:t>
      </w:r>
      <w:r w:rsidR="00B02EFD">
        <w:t xml:space="preserve"> các</w:t>
      </w:r>
      <w:r w:rsidRPr="00006B9B">
        <w:t xml:space="preserve"> phương pháp </w:t>
      </w:r>
      <w:r w:rsidR="00B02EFD">
        <w:t>thường được sử dụng trong hệ tư vấn</w:t>
      </w:r>
      <w:r w:rsidRPr="00006B9B">
        <w:t>.</w:t>
      </w:r>
    </w:p>
    <w:p w14:paraId="325BB67D" w14:textId="3638DD1C" w:rsidR="00BE660B" w:rsidRPr="00006B9B" w:rsidRDefault="00BE660B" w:rsidP="006172F7">
      <w:pPr>
        <w:pStyle w:val="Subtitle"/>
      </w:pPr>
      <w:r w:rsidRPr="00006B9B">
        <w:t xml:space="preserve">Ngoài ra, ở chương này sẽ nêu ra những nghiên cứu các công trình, bài báo, luận văn </w:t>
      </w:r>
      <w:r w:rsidR="00B02EFD">
        <w:t>liên quan đến</w:t>
      </w:r>
      <w:r w:rsidRPr="00006B9B">
        <w:t xml:space="preserve"> hệ tư vấn.</w:t>
      </w:r>
    </w:p>
    <w:p w14:paraId="5A8D9B93" w14:textId="1EED5FB1" w:rsidR="00BE660B" w:rsidRPr="00926CDE" w:rsidRDefault="00BE660B" w:rsidP="006172F7">
      <w:pPr>
        <w:pStyle w:val="Subtitle"/>
      </w:pPr>
      <w:r w:rsidRPr="00926CDE">
        <w:t>Chương II: Xây dựng hệ tư vấn với phương pháp lọc cộng tác</w:t>
      </w:r>
    </w:p>
    <w:p w14:paraId="137CD14F" w14:textId="53084D15" w:rsidR="00BE660B" w:rsidRPr="00006B9B" w:rsidRDefault="00BE660B" w:rsidP="006172F7">
      <w:pPr>
        <w:pStyle w:val="Subtitle"/>
      </w:pPr>
      <w:r w:rsidRPr="00006B9B">
        <w:t xml:space="preserve">Chương này sẽ trình bày </w:t>
      </w:r>
      <w:r w:rsidR="00484A0D" w:rsidRPr="00006B9B">
        <w:t>quá trình xây dựng mô hình</w:t>
      </w:r>
      <w:r w:rsidR="00B02EFD">
        <w:t>, giới thiệu các tệp dữ liệu được sử dụng</w:t>
      </w:r>
      <w:r w:rsidR="00484A0D" w:rsidRPr="00006B9B">
        <w:t xml:space="preserve"> cũng như các phương pháp dùng để đánh giá mô hình. </w:t>
      </w:r>
    </w:p>
    <w:p w14:paraId="64621AD2" w14:textId="67805E4B" w:rsidR="00BE660B" w:rsidRPr="00926CDE" w:rsidRDefault="00BE660B" w:rsidP="006172F7">
      <w:pPr>
        <w:pStyle w:val="Subtitle"/>
      </w:pPr>
      <w:r w:rsidRPr="00926CDE">
        <w:t>Chương III: Th</w:t>
      </w:r>
      <w:r w:rsidR="005A3808" w:rsidRPr="00926CDE">
        <w:t>í</w:t>
      </w:r>
      <w:r w:rsidRPr="00926CDE">
        <w:t xml:space="preserve"> nghiệm và kết luận</w:t>
      </w:r>
    </w:p>
    <w:p w14:paraId="1D0D33F2" w14:textId="498F9ECE" w:rsidR="00DB4011" w:rsidRPr="00DB4011" w:rsidRDefault="00F25831" w:rsidP="006172F7">
      <w:pPr>
        <w:pStyle w:val="Subtitle"/>
      </w:pPr>
      <w:r w:rsidRPr="00006B9B">
        <w:t>Chương này sẽ xây dựng các mô hình và đánh giá kết quả thí nghiệm</w:t>
      </w:r>
      <w:r w:rsidR="00DB4011">
        <w:t>. Và đưa ra những kết luận dựa trên những số liệu có được.</w:t>
      </w:r>
    </w:p>
    <w:p w14:paraId="7ED8D1AA" w14:textId="791670BA" w:rsidR="00541A96" w:rsidRPr="00006B9B" w:rsidRDefault="00541A96" w:rsidP="006172F7">
      <w:pPr>
        <w:pStyle w:val="ListParagraph"/>
        <w:spacing w:after="0" w:line="360" w:lineRule="auto"/>
        <w:ind w:left="425"/>
        <w:contextualSpacing w:val="0"/>
        <w:jc w:val="both"/>
        <w:rPr>
          <w:rFonts w:ascii="Times New Roman" w:hAnsi="Times New Roman" w:cs="Times New Roman"/>
          <w:b/>
          <w:bCs/>
          <w:sz w:val="28"/>
          <w:szCs w:val="28"/>
        </w:rPr>
      </w:pPr>
      <w:r w:rsidRPr="00006B9B">
        <w:rPr>
          <w:rFonts w:ascii="Times New Roman" w:hAnsi="Times New Roman" w:cs="Times New Roman"/>
          <w:b/>
          <w:bCs/>
          <w:sz w:val="28"/>
          <w:szCs w:val="28"/>
        </w:rPr>
        <w:br w:type="page"/>
      </w:r>
    </w:p>
    <w:p w14:paraId="4AF8F7AC" w14:textId="2DF71F5C" w:rsidR="00B11FAC" w:rsidRDefault="00B11FAC" w:rsidP="003D36E0">
      <w:pPr>
        <w:pStyle w:val="Heading1"/>
        <w:jc w:val="center"/>
      </w:pPr>
      <w:bookmarkStart w:id="13" w:name="_Toc29412714"/>
      <w:r>
        <w:lastRenderedPageBreak/>
        <w:t>NỘI DUNG</w:t>
      </w:r>
      <w:bookmarkEnd w:id="13"/>
    </w:p>
    <w:p w14:paraId="25CB3B00" w14:textId="3A78E514" w:rsidR="005B6861" w:rsidRPr="000B36F7" w:rsidRDefault="00025F18" w:rsidP="006172F7">
      <w:pPr>
        <w:pStyle w:val="Heading1"/>
        <w:jc w:val="both"/>
      </w:pPr>
      <w:bookmarkStart w:id="14" w:name="_Toc29412715"/>
      <w:r w:rsidRPr="00006B9B">
        <w:t>CHƯƠNG</w:t>
      </w:r>
      <w:r w:rsidR="002D189E" w:rsidRPr="00006B9B">
        <w:t xml:space="preserve"> 1:  CƠ </w:t>
      </w:r>
      <w:bookmarkStart w:id="15" w:name="_Toc9033509"/>
      <w:bookmarkEnd w:id="7"/>
      <w:r w:rsidR="000B36F7">
        <w:t>SỞ LÝ THUYẾT</w:t>
      </w:r>
      <w:bookmarkEnd w:id="14"/>
    </w:p>
    <w:p w14:paraId="3ABAE6B0" w14:textId="32E613B2" w:rsidR="006D7AFF" w:rsidRDefault="00926CDE" w:rsidP="006172F7">
      <w:pPr>
        <w:pStyle w:val="Heading1"/>
        <w:jc w:val="both"/>
      </w:pPr>
      <w:bookmarkStart w:id="16" w:name="_Toc29412716"/>
      <w:r>
        <w:t xml:space="preserve">1.1. </w:t>
      </w:r>
      <w:r w:rsidR="007E436F">
        <w:t>Giới thiệu về hệ tư vấn</w:t>
      </w:r>
      <w:bookmarkEnd w:id="16"/>
    </w:p>
    <w:p w14:paraId="1DF4B976" w14:textId="5AEFD778" w:rsidR="000D54AC" w:rsidRPr="00006B9B" w:rsidRDefault="000D54AC" w:rsidP="006172F7">
      <w:pPr>
        <w:pStyle w:val="Subtitle"/>
        <w:spacing w:before="120"/>
      </w:pPr>
      <w:r w:rsidRPr="00006B9B">
        <w:rPr>
          <w:i/>
          <w:iCs/>
        </w:rPr>
        <w:t>RS</w:t>
      </w:r>
      <w:r w:rsidRPr="00006B9B">
        <w:t xml:space="preserve"> là một hệ thống gợi ý được tạo ra dựa trên cơ sở lý thuyết luật số lớn</w:t>
      </w:r>
      <w:r w:rsidRPr="00006B9B">
        <w:fldChar w:fldCharType="begin"/>
      </w:r>
      <w:r w:rsidR="00ED1414">
        <w:instrText xml:space="preserve"> ADDIN ZOTERO_ITEM CSL_CITATION {"citationID":"DmN82V6n","properties":{"formattedCitation":" [5]","plainCitation":" [5]","noteIndex":0},"citationItems":[{"id":193,"uris":["http://zotero.org/users/5659565/items/EMFCLQPZ"],"uri":["http://zotero.org/users/5659565/items/EMFCLQPZ"],"itemData":{"id":193,"type":"entry-encyclopedia","abstract":"Luật số lớn được đưa ra vào thế kỷ XVII.\nLuật số lớn chỉ ra rằng, khi ta chọn ngẫu nhiên các giá trị (mẫu thử) trong một dãy các giá trị (quần thể), kích thước dãy mẫu thử càng lớn thì các đặc trưng thống kê (trung bình, phương sai,...) của mẫu thử càng \"gần\" với các đặc trưng thống kê của quần thể\nCác nhà toán học phân biệt 2 phát biểu khác nhau của luật số lớn, là luật số lớn yếu và luật số lớn mạnh.","container-title":"Wikipedia tiếng Việt","language":"vi","note":"Page Version ID: 50200374","source":"Wikipedia","title":"Luật số lớn","URL":"https://vi.wikipedia.org/w/index.php?title=Lu%E1%BA%ADt_s%E1%BB%91_l%E1%BB%9Bn&amp;oldid=50200374","accessed":{"date-parts":[["2019",11,22]]},"issued":{"date-parts":[["2019",3,6]]}}}],"schema":"https://github.com/citation-style-language/schema/raw/master/csl-citation.json"} </w:instrText>
      </w:r>
      <w:r w:rsidRPr="00006B9B">
        <w:fldChar w:fldCharType="separate"/>
      </w:r>
      <w:r w:rsidR="00ED1414" w:rsidRPr="00ED1414">
        <w:t xml:space="preserve"> [5]</w:t>
      </w:r>
      <w:r w:rsidRPr="00006B9B">
        <w:fldChar w:fldCharType="end"/>
      </w:r>
      <w:r w:rsidRPr="00006B9B">
        <w:t xml:space="preserve"> và tâm lý học đám đông</w:t>
      </w:r>
      <w:r w:rsidRPr="00006B9B">
        <w:fldChar w:fldCharType="begin"/>
      </w:r>
      <w:r w:rsidR="00ED1414">
        <w:instrText xml:space="preserve"> ADDIN ZOTERO_ITEM CSL_CITATION {"citationID":"XlIlR0gf","properties":{"formattedCitation":" [6]","plainCitation":" [6]","noteIndex":0},"citationItems":[{"id":191,"uris":["http://zotero.org/users/5659565/items/65N4XCD9"],"uri":["http://zotero.org/users/5659565/items/65N4XCD9"],"itemData":{"id":191,"type":"entry-encyclopedia","abstract":"Tâm lý học đám đông còn được gọi là tâm lý đám đông là một nhánh của Tâm lý học xã hội nghiên cứu về tâm lý và hành xử của một người bình thường trong những hoạt động mang tính chất tập thể. Các nhà tâm lý xã hội đã phát triển một số lý thuyết để giải thích cách mà tâm lý của đám đông khác và tương tác với tâm lý của các cá nhân bên trong nó. \nCác nhà lý thuyết chính trong tâm lý của đám đông bao gồm Gustave Le Bon, Gabriel Tarde, Sigmund Freud và Steve Reicher. Lĩnh vực này liên quan đến các hành vi và quá trình suy nghĩ của cả các thành viên đám đông riêng lẻ và đám đông như một thực thể. Hành vi của đám đông chịu ảnh hưởng nặng nề từ việc mất đi trách nhiệm của cá nhân và ấn tượng về tính phổ biến của hành vi, cả hai đều tăng theo quy mô của đám đông.\nTheo Gustave Le Bon, trong cuốn ''Tâm lý học đám đông'', những đám đông luôn bị vô thức tác động, họ xử sự như người nguyên thuỷ, người dã man, không có khả năng suy nghĩ, suy luận, mà chỉ cảm nhận bằng hình ảnh, bằng sự liên kết các ý tưởng, họ không kiên định, thất thường, và đi từ trạng thái nhiệt tình cuồng loạn nhất đến ngây dại ngớ ngẩn nhất. Vả lại, do thể trạng của mình, những đám đông ấy cần có một thủ lĩnh, một người cầm đầu, kẻ có thể dẫn dắt họ và cho bản năng của họ một ý nghĩa.","container-title":"Wikipedia tiếng Việt","language":"vi","note":"Page Version ID: 50237198","source":"Wikipedia","title":"Tâm lý học đám đông","URL":"https://vi.wikipedia.org/w/index.php?title=T%C3%A2m_l%C3%BD_h%E1%BB%8Dc_%C4%91%C3%A1m_%C4%91%C3%B4ng&amp;oldid=50237198","accessed":{"date-parts":[["2019",11,22]]},"issued":{"date-parts":[["2019",3,7]]}}}],"schema":"https://github.com/citation-style-language/schema/raw/master/csl-citation.json"} </w:instrText>
      </w:r>
      <w:r w:rsidRPr="00006B9B">
        <w:fldChar w:fldCharType="separate"/>
      </w:r>
      <w:r w:rsidR="00ED1414" w:rsidRPr="00ED1414">
        <w:t xml:space="preserve"> [6]</w:t>
      </w:r>
      <w:r w:rsidRPr="00006B9B">
        <w:fldChar w:fldCharType="end"/>
      </w:r>
      <w:r w:rsidRPr="00006B9B">
        <w:t xml:space="preserve">. Bởi con người có xu hướng đưa ra các lựa chọn dựa trên ý kiến hay lời khuyên của những người xung quanh và khuynh hướng có những sở thích giống nhau. Nhưng trong kỷ nguyên thông tin, hàng triệu thông tin được đưa lên </w:t>
      </w:r>
      <w:r w:rsidR="009B70A4">
        <w:t xml:space="preserve">mạng </w:t>
      </w:r>
      <w:r w:rsidRPr="00006B9B">
        <w:t xml:space="preserve">mỗi ngày, điều này dẫn tới yêu cầu phải có các phương pháp tự động thu thập thông tin và đưa ra lời khuyên để hỗ trợ cho các phương pháp </w:t>
      </w:r>
      <w:r w:rsidR="00CF7C93">
        <w:t>truyền</w:t>
      </w:r>
      <w:r w:rsidRPr="00006B9B">
        <w:t xml:space="preserve"> thống trên.</w:t>
      </w:r>
    </w:p>
    <w:p w14:paraId="507BA607" w14:textId="05E59F2D" w:rsidR="000D54AC" w:rsidRPr="00006B9B" w:rsidRDefault="000D54AC" w:rsidP="006172F7">
      <w:pPr>
        <w:pStyle w:val="Subtitle"/>
        <w:spacing w:before="120"/>
      </w:pPr>
      <w:r w:rsidRPr="00006B9B">
        <w:t>Đầu tiên bằng việc thu thập các dữ liệu của người dùng, thông qua các hoạt động như mua hàng, số lượng truy cập vào các đường dẫn mà từ đó chúng ta có thể dự đoán được mối tương quan giữa các người dùng với nhau. Hay nói cách khác</w:t>
      </w:r>
      <w:r w:rsidR="00351C9E">
        <w:t>,</w:t>
      </w:r>
      <w:r w:rsidRPr="00006B9B">
        <w:t xml:space="preserve"> bằng </w:t>
      </w:r>
      <w:r w:rsidR="00351C9E">
        <w:t>việc</w:t>
      </w:r>
      <w:r w:rsidRPr="00006B9B">
        <w:t xml:space="preserve"> khám phá các mẫu trong bộ dữ liệu rồi</w:t>
      </w:r>
      <w:r w:rsidR="008D0D1B">
        <w:t xml:space="preserve"> từ đó</w:t>
      </w:r>
      <w:r w:rsidRPr="00006B9B">
        <w:t xml:space="preserve"> đưa ra các dự đoán, gợi ý cho người dùng những sản phẩm, dịch vụ mà người dùng</w:t>
      </w:r>
      <w:r w:rsidR="008D0D1B">
        <w:t xml:space="preserve"> được cho là</w:t>
      </w:r>
      <w:r w:rsidRPr="00006B9B">
        <w:t xml:space="preserve"> có thể</w:t>
      </w:r>
      <w:r w:rsidR="008D0D1B">
        <w:t xml:space="preserve"> sẽ</w:t>
      </w:r>
      <w:r w:rsidRPr="00006B9B">
        <w:t xml:space="preserve"> thích, qua đó nâng cao được chất lượng dịch vụ và thu lại lợi nhuận.</w:t>
      </w:r>
    </w:p>
    <w:p w14:paraId="329D434B" w14:textId="33117132" w:rsidR="000D54AC" w:rsidRPr="00006B9B" w:rsidRDefault="000D54AC" w:rsidP="006172F7">
      <w:pPr>
        <w:pStyle w:val="Subtitle"/>
        <w:spacing w:before="120"/>
      </w:pPr>
      <w:r w:rsidRPr="00006B9B">
        <w:t xml:space="preserve">Trên thế giới, việc sử dụng </w:t>
      </w:r>
      <w:r w:rsidRPr="00006B9B">
        <w:rPr>
          <w:i/>
          <w:iCs/>
        </w:rPr>
        <w:t>RS</w:t>
      </w:r>
      <w:r w:rsidRPr="00006B9B">
        <w:t xml:space="preserve"> vào các công việc kinh doanh </w:t>
      </w:r>
      <w:r w:rsidR="00184AD3">
        <w:t>đang</w:t>
      </w:r>
      <w:r w:rsidRPr="00006B9B">
        <w:t xml:space="preserve"> được sử dụng rất nhiều ví dụ như </w:t>
      </w:r>
      <w:r w:rsidRPr="00006B9B">
        <w:rPr>
          <w:i/>
          <w:iCs/>
        </w:rPr>
        <w:t>Netflix</w:t>
      </w:r>
      <w:r w:rsidRPr="00006B9B">
        <w:t xml:space="preserve">, </w:t>
      </w:r>
      <w:r w:rsidRPr="00006B9B">
        <w:rPr>
          <w:i/>
          <w:iCs/>
        </w:rPr>
        <w:t>Google</w:t>
      </w:r>
      <w:r w:rsidRPr="00006B9B">
        <w:t xml:space="preserve"> </w:t>
      </w:r>
      <w:r w:rsidRPr="00006B9B">
        <w:rPr>
          <w:i/>
          <w:iCs/>
        </w:rPr>
        <w:t>News</w:t>
      </w:r>
      <w:r w:rsidRPr="00006B9B">
        <w:t xml:space="preserve">, </w:t>
      </w:r>
      <w:r w:rsidRPr="00006B9B">
        <w:rPr>
          <w:i/>
          <w:iCs/>
        </w:rPr>
        <w:t>Amazon</w:t>
      </w:r>
      <w:r w:rsidRPr="00006B9B">
        <w:t xml:space="preserve">. Là các ông lớn đã áp dụng kỹ thuật này vào hệ thống. Cụ thể hơn, theo thống kê hai phần ba (2/3) số phim trên hệ thống </w:t>
      </w:r>
      <w:r w:rsidRPr="00006B9B">
        <w:rPr>
          <w:i/>
          <w:iCs/>
        </w:rPr>
        <w:t>Netflix</w:t>
      </w:r>
      <w:r w:rsidRPr="00006B9B">
        <w:t xml:space="preserve"> được xem, 38% lượng nhấp chuột trên hệ thống tin tức Google News và 35% sản phẩm bán được trên hệ thống thương mại điện tử </w:t>
      </w:r>
      <w:r w:rsidRPr="001B25F8">
        <w:rPr>
          <w:i/>
          <w:iCs/>
        </w:rPr>
        <w:t>Amazon</w:t>
      </w:r>
      <w:r w:rsidRPr="00006B9B">
        <w:t xml:space="preserve"> đều được nhờ vào </w:t>
      </w:r>
      <w:r w:rsidRPr="00006B9B">
        <w:rPr>
          <w:i/>
          <w:iCs/>
        </w:rPr>
        <w:t>RS</w:t>
      </w:r>
      <w:r w:rsidRPr="00006B9B">
        <w:t xml:space="preserve">. Gần đây nhất, thuật toán khuyến nghị cũng được áp dụng vào cho các ứng dụng phát nhạc như </w:t>
      </w:r>
      <w:r w:rsidRPr="00006B9B">
        <w:rPr>
          <w:i/>
          <w:iCs/>
        </w:rPr>
        <w:t>Spotify</w:t>
      </w:r>
      <w:r w:rsidRPr="00006B9B">
        <w:t xml:space="preserve"> và </w:t>
      </w:r>
      <w:r w:rsidRPr="00006B9B">
        <w:rPr>
          <w:i/>
          <w:iCs/>
        </w:rPr>
        <w:t>Deezer</w:t>
      </w:r>
      <w:r w:rsidRPr="00006B9B">
        <w:t xml:space="preserve"> để giới thiệu các bản nhạc bạn có thể thích thông qua lịch sử nghe nhạc của </w:t>
      </w:r>
      <w:r w:rsidR="00614C85">
        <w:t>người dùng</w:t>
      </w:r>
      <w:r w:rsidRPr="00006B9B">
        <w:t xml:space="preserve">, do đó có thể nói </w:t>
      </w:r>
      <w:r w:rsidRPr="00006B9B">
        <w:rPr>
          <w:i/>
          <w:iCs/>
        </w:rPr>
        <w:t>RS</w:t>
      </w:r>
      <w:r w:rsidRPr="00006B9B">
        <w:t xml:space="preserve"> là một hệ thống được áp dụng rất nhiều trong thương mại điện tử và công nghệ thông tin hiện nay.</w:t>
      </w:r>
    </w:p>
    <w:p w14:paraId="562B6B89" w14:textId="77777777" w:rsidR="000D54AC" w:rsidRPr="00006B9B" w:rsidRDefault="000D54AC" w:rsidP="008C2BD8">
      <w:pPr>
        <w:keepNext/>
        <w:spacing w:before="120" w:after="240" w:line="360" w:lineRule="auto"/>
        <w:ind w:left="284" w:firstLine="283"/>
        <w:jc w:val="center"/>
        <w:rPr>
          <w:rFonts w:ascii="Times New Roman" w:hAnsi="Times New Roman" w:cs="Times New Roman"/>
        </w:rPr>
      </w:pPr>
      <w:r w:rsidRPr="00006B9B">
        <w:rPr>
          <w:rFonts w:ascii="Times New Roman" w:hAnsi="Times New Roman" w:cs="Times New Roman"/>
          <w:lang w:val="en-US"/>
        </w:rPr>
        <w:lastRenderedPageBreak/>
        <w:drawing>
          <wp:inline distT="0" distB="0" distL="0" distR="0" wp14:anchorId="6F776E43" wp14:editId="53CDE44B">
            <wp:extent cx="3768090" cy="2878667"/>
            <wp:effectExtent l="0" t="0" r="3810" b="0"/>
            <wp:docPr id="17" name="Picture 17" descr="Image result for recommenda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recommendation syste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6155" cy="2961224"/>
                    </a:xfrm>
                    <a:prstGeom prst="rect">
                      <a:avLst/>
                    </a:prstGeom>
                    <a:noFill/>
                    <a:ln>
                      <a:noFill/>
                    </a:ln>
                  </pic:spPr>
                </pic:pic>
              </a:graphicData>
            </a:graphic>
          </wp:inline>
        </w:drawing>
      </w:r>
    </w:p>
    <w:p w14:paraId="3FE829E1" w14:textId="37E32FEE" w:rsidR="00926CDE" w:rsidRPr="00A501E5" w:rsidRDefault="000D54AC" w:rsidP="008C2BD8">
      <w:pPr>
        <w:pStyle w:val="Subtitle"/>
        <w:jc w:val="center"/>
        <w:rPr>
          <w:i/>
        </w:rPr>
      </w:pPr>
      <w:bookmarkStart w:id="17" w:name="_Toc29880652"/>
      <w:r w:rsidRPr="00A501E5">
        <w:rPr>
          <w:i/>
        </w:rPr>
        <w:t xml:space="preserve">Hình </w:t>
      </w:r>
      <w:r w:rsidR="00E03B9E">
        <w:rPr>
          <w:i/>
        </w:rPr>
        <w:fldChar w:fldCharType="begin"/>
      </w:r>
      <w:r w:rsidR="00E03B9E">
        <w:rPr>
          <w:i/>
        </w:rPr>
        <w:instrText xml:space="preserve"> SEQ Hình_ \* ARABIC \s 1 </w:instrText>
      </w:r>
      <w:r w:rsidR="00E03B9E">
        <w:rPr>
          <w:i/>
        </w:rPr>
        <w:fldChar w:fldCharType="separate"/>
      </w:r>
      <w:r w:rsidR="00E03B9E">
        <w:rPr>
          <w:i/>
        </w:rPr>
        <w:t>1</w:t>
      </w:r>
      <w:r w:rsidR="00E03B9E">
        <w:rPr>
          <w:i/>
        </w:rPr>
        <w:fldChar w:fldCharType="end"/>
      </w:r>
      <w:r w:rsidR="00F16792">
        <w:rPr>
          <w:i/>
        </w:rPr>
        <w:t>.1</w:t>
      </w:r>
      <w:r w:rsidRPr="00A501E5">
        <w:rPr>
          <w:i/>
        </w:rPr>
        <w:t>: Hình ảnh đơn giản về cách</w:t>
      </w:r>
      <w:r w:rsidR="00F3086E" w:rsidRPr="00A501E5">
        <w:rPr>
          <w:i/>
        </w:rPr>
        <w:t xml:space="preserve"> </w:t>
      </w:r>
      <w:r w:rsidRPr="00A501E5">
        <w:rPr>
          <w:i/>
        </w:rPr>
        <w:t>hệ thống đề xuất</w:t>
      </w:r>
      <w:bookmarkEnd w:id="17"/>
    </w:p>
    <w:p w14:paraId="794429DD" w14:textId="489B6408" w:rsidR="000D54AC" w:rsidRPr="00900EE6" w:rsidRDefault="000D54AC" w:rsidP="008C2BD8">
      <w:pPr>
        <w:pStyle w:val="Subtitle"/>
        <w:jc w:val="right"/>
      </w:pPr>
      <w:r w:rsidRPr="00006B9B">
        <w:t>(</w:t>
      </w:r>
      <w:hyperlink r:id="rId15" w:history="1">
        <w:r w:rsidR="00900EE6" w:rsidRPr="008775BB">
          <w:rPr>
            <w:rStyle w:val="Hyperlink"/>
          </w:rPr>
          <w:t xml:space="preserve">Nguồn http://triconinfotech </w:t>
        </w:r>
      </w:hyperlink>
      <w:r w:rsidRPr="00006B9B">
        <w:t>)</w:t>
      </w:r>
    </w:p>
    <w:p w14:paraId="333658CE" w14:textId="6F4AB6BC" w:rsidR="000D54AC" w:rsidRPr="007E436F" w:rsidRDefault="000D54AC" w:rsidP="006172F7">
      <w:pPr>
        <w:pStyle w:val="Subtitle"/>
      </w:pPr>
      <w:r w:rsidRPr="00006B9B">
        <w:rPr>
          <w:i/>
          <w:iCs/>
        </w:rPr>
        <w:t>RS</w:t>
      </w:r>
      <w:r w:rsidRPr="00006B9B">
        <w:t xml:space="preserve"> là một nhu cầu hết sức phổ biến và cần thiết cho hầu hết các hệ thống kinh doanh trực tuyến hiện nay. Đây là một hệ thống phức tạp và đòi hỏi các kỹ thuật xử lý thông minh dựa trên trí tuệ nhân tạo và các phương pháp học máy. Nhằm đặt vấn đề cho bài toán hệ tư vấn tự động cũng như đưa ra một số khái niệm, kỹ thuật cụ thể. Trong bài nghiên cứu này, sẽ đưa ra các mô tả về các hệ tư vấn tự động, các loại hệ tư vấn, cũng như khảo sát một số kỹ thuật học máy có thể áp dụng hiệu quả cho các hệ tư vấn tự động, đồng thời thảo luận về việc mở rộng hệ thống cỡ lớn trên nền tảng </w:t>
      </w:r>
      <w:r w:rsidR="00614C85">
        <w:t>d</w:t>
      </w:r>
      <w:r w:rsidRPr="00006B9B">
        <w:t xml:space="preserve">ữ liệu lớn (Big Data) </w:t>
      </w:r>
      <w:r w:rsidRPr="00006B9B">
        <w:fldChar w:fldCharType="begin"/>
      </w:r>
      <w:r w:rsidR="00ED1414">
        <w:instrText xml:space="preserve"> ADDIN ZOTERO_ITEM CSL_CITATION {"citationID":"tafNQ2BL","properties":{"formattedCitation":" [7]","plainCitation":" [7]","noteIndex":0},"citationItems":[{"id":177,"uris":["http://zotero.org/users/5659565/items/67YJCADF"],"uri":["http://zotero.org/users/5659565/items/67YJCADF"],"itemData":{"id":177,"type":"entry-encyclopedia","abstract":"\"Big data\" is a field that treats ways to analyze, systematically extract information from, or otherwise deal with data sets that are too large or complex to be dealt with by traditional data-processing application software. Data with many cases (rows) offer greater statistical power, while data with higher complexity (more attributes or columns) may lead to a higher false discovery rate. Big data challenges include capturing data, data storage, data analysis, search, sharing, transfer, visualization, querying, updating, information privacy and data source. Big data was originally associated with three key concepts: volume, variety, and velocity. When we handle big data, we may not sample but simply observe and track what happens. Therefore, big data often includes data with sizes that exceed the capacity of traditional usual software to process within an acceptable time and value. \nCurrent usage of the term big data tends to refer to the use of predictive analytics, user behavior analytics, or certain other advanced data analytics methods that extract value from data, and seldom to a particular size of data set. \"There is little doubt that the quantities of data now available are indeed large, but that's not the most relevant characteristic of this new data ecosystem.\"\nAnalysis of data sets can find new correlations to \"spot business trends, prevent diseases, combat crime and so on.\" Scientists, business executives, practitioners of medicine, advertising and governments alike regularly meet difficulties with large data-sets in areas including Internet searches, fintech, urban informatics, and business informatics.  Scientists encounter limitations in e-Science work, including meteorology, genomics, connectomics, complex physics simulations, biology and environmental research.Data sets grow rapidly, in part because they are increasingly gathered by cheap and numerous information-sensing Internet of things devices such as mobile devices, aerial (remote sensing), software logs, cameras, microphones, radio-frequency identification (RFID) readers and wireless sensor networks. The world's technological per-capita capacity to store information has roughly doubled every 40 months since the 1980s; as of 2012, every day 2.5 exabytes (2.5×1018) of data are generated. Based on an IDC report prediction, the global data volume will grow exponentially from 4.4 zettabytes to 44 zettabytes between 2013 and 2020. By 2025, IDC predicts there will be 163 zettabytes of data. One question for large enterprises is determining who should own big-data initiatives that affect the entire organization.Relational database management systems, desktop statistics and software packages used to visualize data often have difficulty handling big data. The work may require \"massively parallel software running on tens, hundreds, or even thousands of servers\". What qualifies as being \"big data\" varies depending on the capabilities of the users and their tools, and expanding capabilities make big data a moving target. \"For some organizations, facing hundreds of gigabytes of data for the first time may trigger a need to reconsider data management options. For others, it may take tens or hundreds of terabytes before data size becomes a significant consideration.\"","container-title":"Wikipedia","language":"en","note":"Page Version ID: 923021290","source":"Wikipedia","title":"Big data","URL":"https://en.wikipedia.org/w/index.php?title=Big_data&amp;oldid=923021290","accessed":{"date-parts":[["2019",10,27]]},"issued":{"date-parts":[["2019",10,25]]}}}],"schema":"https://github.com/citation-style-language/schema/raw/master/csl-citation.json"} </w:instrText>
      </w:r>
      <w:r w:rsidRPr="00006B9B">
        <w:fldChar w:fldCharType="separate"/>
      </w:r>
      <w:r w:rsidR="00ED1414" w:rsidRPr="00ED1414">
        <w:t xml:space="preserve"> [7]</w:t>
      </w:r>
      <w:r w:rsidRPr="00006B9B">
        <w:fldChar w:fldCharType="end"/>
      </w:r>
      <w:r w:rsidRPr="00006B9B">
        <w:t>.</w:t>
      </w:r>
    </w:p>
    <w:p w14:paraId="7BD863CF" w14:textId="624CB299" w:rsidR="008D7A02" w:rsidRDefault="00926CDE" w:rsidP="006172F7">
      <w:pPr>
        <w:pStyle w:val="Heading1"/>
        <w:jc w:val="both"/>
      </w:pPr>
      <w:bookmarkStart w:id="18" w:name="_Toc29412717"/>
      <w:bookmarkEnd w:id="15"/>
      <w:r>
        <w:t xml:space="preserve">1.2. </w:t>
      </w:r>
      <w:r w:rsidR="008D7A02" w:rsidRPr="00006B9B">
        <w:t>Cơ sở toán học</w:t>
      </w:r>
      <w:bookmarkEnd w:id="18"/>
    </w:p>
    <w:p w14:paraId="22F12388" w14:textId="381D0F09" w:rsidR="006609F5" w:rsidRDefault="00D87871" w:rsidP="00D87871">
      <w:pPr>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Dưới đây là những khái niệm toán học được áp dụng để giải quyết bài toán dự đoán các đánh giá của người dùng với các vật phẩm chưa được đánh giá trước đó. </w:t>
      </w:r>
      <w:r w:rsidR="00DC145F">
        <w:rPr>
          <w:rFonts w:ascii="Times New Roman" w:hAnsi="Times New Roman" w:cs="Times New Roman"/>
          <w:sz w:val="26"/>
          <w:szCs w:val="26"/>
          <w:lang w:val="en-US"/>
        </w:rPr>
        <w:t xml:space="preserve">Bài toán này sẽ được </w:t>
      </w:r>
      <w:r>
        <w:rPr>
          <w:rFonts w:ascii="Times New Roman" w:hAnsi="Times New Roman" w:cs="Times New Roman"/>
          <w:sz w:val="26"/>
          <w:szCs w:val="26"/>
          <w:lang w:val="en-US"/>
        </w:rPr>
        <w:t xml:space="preserve">phát biểu rõ ràng hơn ở </w:t>
      </w:r>
      <w:r w:rsidR="007323B0">
        <w:rPr>
          <w:rFonts w:ascii="Times New Roman" w:hAnsi="Times New Roman" w:cs="Times New Roman"/>
          <w:sz w:val="26"/>
          <w:szCs w:val="26"/>
          <w:lang w:val="en-US"/>
        </w:rPr>
        <w:t>mục</w:t>
      </w:r>
      <w:r>
        <w:rPr>
          <w:rFonts w:ascii="Times New Roman" w:hAnsi="Times New Roman" w:cs="Times New Roman"/>
          <w:sz w:val="26"/>
          <w:szCs w:val="26"/>
          <w:lang w:val="en-US"/>
        </w:rPr>
        <w:t xml:space="preserve"> 1.6</w:t>
      </w:r>
      <w:r w:rsidR="006609F5">
        <w:rPr>
          <w:rFonts w:ascii="Times New Roman" w:hAnsi="Times New Roman" w:cs="Times New Roman"/>
          <w:sz w:val="26"/>
          <w:szCs w:val="26"/>
          <w:lang w:val="en-US"/>
        </w:rPr>
        <w:t xml:space="preserve">. </w:t>
      </w:r>
    </w:p>
    <w:p w14:paraId="54453065" w14:textId="1ABFEC6D" w:rsidR="006609F5" w:rsidRDefault="006609F5" w:rsidP="006609F5">
      <w:pPr>
        <w:spacing w:before="120" w:after="120" w:line="360" w:lineRule="auto"/>
        <w:ind w:firstLine="567"/>
        <w:jc w:val="both"/>
        <w:rPr>
          <w:rFonts w:ascii="Times New Roman" w:hAnsi="Times New Roman" w:cs="Times New Roman"/>
          <w:sz w:val="26"/>
          <w:szCs w:val="26"/>
          <w:lang w:val="en-US"/>
        </w:rPr>
      </w:pPr>
      <w:r>
        <w:rPr>
          <w:rFonts w:ascii="Times New Roman" w:hAnsi="Times New Roman" w:cs="Times New Roman"/>
          <w:sz w:val="26"/>
          <w:szCs w:val="26"/>
          <w:lang w:val="en-US"/>
        </w:rPr>
        <w:t>Qua đó</w:t>
      </w:r>
      <w:r w:rsidR="00EC0A50">
        <w:rPr>
          <w:rFonts w:ascii="Times New Roman" w:hAnsi="Times New Roman" w:cs="Times New Roman"/>
          <w:sz w:val="26"/>
          <w:szCs w:val="26"/>
          <w:lang w:val="en-US"/>
        </w:rPr>
        <w:t xml:space="preserve"> chúng</w:t>
      </w:r>
      <w:r>
        <w:rPr>
          <w:rFonts w:ascii="Times New Roman" w:hAnsi="Times New Roman" w:cs="Times New Roman"/>
          <w:sz w:val="26"/>
          <w:szCs w:val="26"/>
          <w:lang w:val="en-US"/>
        </w:rPr>
        <w:t xml:space="preserve"> ta cần nằm những vấn đề lý thuyết cơ sở như: </w:t>
      </w:r>
    </w:p>
    <w:p w14:paraId="77C2D04E" w14:textId="77777777" w:rsidR="006609F5" w:rsidRDefault="006609F5" w:rsidP="006609F5">
      <w:pPr>
        <w:pStyle w:val="ListParagraph"/>
        <w:numPr>
          <w:ilvl w:val="0"/>
          <w:numId w:val="45"/>
        </w:numPr>
        <w:spacing w:before="120" w:after="120" w:line="360" w:lineRule="auto"/>
        <w:ind w:left="0" w:firstLine="567"/>
        <w:jc w:val="both"/>
        <w:rPr>
          <w:rFonts w:ascii="Times New Roman" w:hAnsi="Times New Roman" w:cs="Times New Roman"/>
          <w:sz w:val="26"/>
          <w:szCs w:val="26"/>
          <w:lang w:val="en-US"/>
        </w:rPr>
      </w:pPr>
      <w:r w:rsidRPr="006609F5">
        <w:rPr>
          <w:rFonts w:ascii="Times New Roman" w:hAnsi="Times New Roman" w:cs="Times New Roman"/>
          <w:sz w:val="26"/>
          <w:szCs w:val="26"/>
          <w:lang w:val="en-US"/>
        </w:rPr>
        <w:t xml:space="preserve">Ma trận tiện ích; </w:t>
      </w:r>
    </w:p>
    <w:p w14:paraId="336C8700" w14:textId="7D0CAA6C" w:rsidR="00D87871" w:rsidRDefault="006609F5" w:rsidP="006609F5">
      <w:pPr>
        <w:pStyle w:val="ListParagraph"/>
        <w:numPr>
          <w:ilvl w:val="0"/>
          <w:numId w:val="45"/>
        </w:numPr>
        <w:spacing w:before="120" w:after="120" w:line="360" w:lineRule="auto"/>
        <w:ind w:left="0" w:firstLine="567"/>
        <w:jc w:val="both"/>
        <w:rPr>
          <w:rFonts w:ascii="Times New Roman" w:hAnsi="Times New Roman" w:cs="Times New Roman"/>
          <w:sz w:val="26"/>
          <w:szCs w:val="26"/>
          <w:lang w:val="en-US"/>
        </w:rPr>
      </w:pPr>
      <w:r>
        <w:rPr>
          <w:rFonts w:ascii="Times New Roman" w:hAnsi="Times New Roman" w:cs="Times New Roman"/>
          <w:sz w:val="26"/>
          <w:szCs w:val="26"/>
          <w:lang w:val="en-US"/>
        </w:rPr>
        <w:t>P</w:t>
      </w:r>
      <w:r w:rsidRPr="006609F5">
        <w:rPr>
          <w:rFonts w:ascii="Times New Roman" w:hAnsi="Times New Roman" w:cs="Times New Roman"/>
          <w:sz w:val="26"/>
          <w:szCs w:val="26"/>
          <w:lang w:val="en-US"/>
        </w:rPr>
        <w:t xml:space="preserve">hương pháp chuẩn hóa ma trận trong ma trận tiện ích; </w:t>
      </w:r>
      <w:r w:rsidR="006C533D">
        <w:rPr>
          <w:rFonts w:ascii="Times New Roman" w:hAnsi="Times New Roman" w:cs="Times New Roman"/>
          <w:sz w:val="26"/>
          <w:szCs w:val="26"/>
          <w:lang w:val="en-US"/>
        </w:rPr>
        <w:t>và</w:t>
      </w:r>
    </w:p>
    <w:p w14:paraId="24DAE6CE" w14:textId="61B361D3" w:rsidR="006609F5" w:rsidRDefault="006609F5" w:rsidP="006609F5">
      <w:pPr>
        <w:pStyle w:val="ListParagraph"/>
        <w:numPr>
          <w:ilvl w:val="0"/>
          <w:numId w:val="45"/>
        </w:numPr>
        <w:spacing w:before="120" w:after="120" w:line="360" w:lineRule="auto"/>
        <w:ind w:left="0" w:firstLine="567"/>
        <w:jc w:val="both"/>
        <w:rPr>
          <w:rFonts w:ascii="Times New Roman" w:hAnsi="Times New Roman" w:cs="Times New Roman"/>
          <w:sz w:val="26"/>
          <w:szCs w:val="26"/>
          <w:lang w:val="en-US"/>
        </w:rPr>
      </w:pPr>
      <w:r>
        <w:rPr>
          <w:rFonts w:ascii="Times New Roman" w:hAnsi="Times New Roman" w:cs="Times New Roman"/>
          <w:sz w:val="26"/>
          <w:szCs w:val="26"/>
          <w:lang w:val="en-US"/>
        </w:rPr>
        <w:t>Vectơ và khoảng các giữa 2 vectơ</w:t>
      </w:r>
      <w:r w:rsidR="006C533D">
        <w:rPr>
          <w:rFonts w:ascii="Times New Roman" w:hAnsi="Times New Roman" w:cs="Times New Roman"/>
          <w:sz w:val="26"/>
          <w:szCs w:val="26"/>
          <w:lang w:val="en-US"/>
        </w:rPr>
        <w:t>.</w:t>
      </w:r>
    </w:p>
    <w:p w14:paraId="39BCC1DB" w14:textId="4AE7EC85" w:rsidR="00C13C24" w:rsidRPr="00C13C24" w:rsidRDefault="00C13C24" w:rsidP="00EA3C92">
      <w:pPr>
        <w:pStyle w:val="ListParagraph"/>
        <w:spacing w:before="120" w:after="120" w:line="360" w:lineRule="auto"/>
        <w:ind w:left="567"/>
        <w:contextualSpacing w:val="0"/>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Nắm được các vấn đề trên, chúng ta có thể hiểu được quy trình giải thuật </w:t>
      </w:r>
      <w:r w:rsidRPr="00C13C24">
        <w:rPr>
          <w:rFonts w:ascii="Times New Roman" w:hAnsi="Times New Roman" w:cs="Times New Roman"/>
          <w:i/>
          <w:iCs/>
          <w:sz w:val="26"/>
          <w:szCs w:val="26"/>
          <w:lang w:val="en-US"/>
        </w:rPr>
        <w:t>UBCF</w:t>
      </w:r>
      <w:r>
        <w:rPr>
          <w:rFonts w:ascii="Times New Roman" w:hAnsi="Times New Roman" w:cs="Times New Roman"/>
          <w:i/>
          <w:iCs/>
          <w:sz w:val="26"/>
          <w:szCs w:val="26"/>
          <w:lang w:val="en-US"/>
        </w:rPr>
        <w:t xml:space="preserve"> </w:t>
      </w:r>
      <w:r>
        <w:rPr>
          <w:rFonts w:ascii="Times New Roman" w:hAnsi="Times New Roman" w:cs="Times New Roman"/>
          <w:sz w:val="26"/>
          <w:szCs w:val="26"/>
          <w:lang w:val="en-US"/>
        </w:rPr>
        <w:t>hoạt động và việc tính độ tương tự giữa các người dùng trên cơ sở nào.</w:t>
      </w:r>
    </w:p>
    <w:p w14:paraId="0132C02A" w14:textId="3A6B6D5D" w:rsidR="009D109D" w:rsidRPr="009D109D" w:rsidRDefault="00926CDE" w:rsidP="006172F7">
      <w:pPr>
        <w:pStyle w:val="Heading1"/>
        <w:jc w:val="both"/>
      </w:pPr>
      <w:bookmarkStart w:id="19" w:name="_Toc29412718"/>
      <w:r>
        <w:lastRenderedPageBreak/>
        <w:t xml:space="preserve">1.2.1. </w:t>
      </w:r>
      <w:r w:rsidR="008D7A02" w:rsidRPr="00006B9B">
        <w:t>Ma trận tiện ích</w:t>
      </w:r>
      <w:bookmarkEnd w:id="19"/>
    </w:p>
    <w:p w14:paraId="316D513A" w14:textId="583E0833" w:rsidR="00F15259" w:rsidRPr="00006B9B" w:rsidRDefault="00F15259" w:rsidP="006172F7">
      <w:pPr>
        <w:pStyle w:val="Subtitle"/>
      </w:pPr>
      <w:r w:rsidRPr="00006B9B">
        <w:t>Ma trận tiện ích (</w:t>
      </w:r>
      <w:r w:rsidRPr="00006B9B">
        <w:rPr>
          <w:i/>
          <w:iCs/>
        </w:rPr>
        <w:t>Utility Matrix - UM</w:t>
      </w:r>
      <w:r w:rsidRPr="00006B9B">
        <w:t xml:space="preserve">) </w:t>
      </w:r>
      <w:r w:rsidR="006A70A7">
        <w:t>gồm có</w:t>
      </w:r>
      <w:r w:rsidRPr="00006B9B">
        <w:t xml:space="preserve"> mỗi cột đại diện cho một người dùng (gọi là - </w:t>
      </w:r>
      <w:r w:rsidRPr="00006B9B">
        <w:rPr>
          <w:i/>
          <w:iCs/>
        </w:rPr>
        <w:t>users</w:t>
      </w:r>
      <w:r w:rsidRPr="00006B9B">
        <w:t xml:space="preserve">), mỗi hàng đại diện cho một sản phẩm cụ thể (gọi là - </w:t>
      </w:r>
      <w:r w:rsidRPr="00006B9B">
        <w:rPr>
          <w:i/>
          <w:iCs/>
        </w:rPr>
        <w:t>items</w:t>
      </w:r>
      <w:r w:rsidRPr="00006B9B">
        <w:t>) và số ở giao điểm của một hàng và một cột biểu thị giá trị xếp hạng</w:t>
      </w:r>
      <w:r w:rsidR="008513DB">
        <w:t>/đánh giá</w:t>
      </w:r>
      <w:r w:rsidRPr="00006B9B">
        <w:t xml:space="preserve"> của </w:t>
      </w:r>
      <w:r w:rsidRPr="00006B9B">
        <w:rPr>
          <w:i/>
          <w:iCs/>
        </w:rPr>
        <w:t>users</w:t>
      </w:r>
      <w:r w:rsidRPr="00006B9B">
        <w:t xml:space="preserve"> (được xem là mức độ quan tâm của user đến item</w:t>
      </w:r>
      <w:r w:rsidRPr="00006B9B">
        <w:rPr>
          <w:vertAlign w:val="subscript"/>
        </w:rPr>
        <w:t xml:space="preserve"> </w:t>
      </w:r>
      <w:r w:rsidRPr="00006B9B">
        <w:t xml:space="preserve"> - </w:t>
      </w:r>
      <w:r w:rsidR="008513DB">
        <w:t xml:space="preserve">ta </w:t>
      </w:r>
      <w:r w:rsidRPr="00006B9B">
        <w:t xml:space="preserve">gọi giá trị này là </w:t>
      </w:r>
      <w:r w:rsidRPr="00006B9B">
        <w:rPr>
          <w:i/>
          <w:iCs/>
        </w:rPr>
        <w:t>ratings</w:t>
      </w:r>
      <w:r w:rsidRPr="00006B9B">
        <w:t xml:space="preserve"> và thường được biểu diễn giá trị từ 0-5). Việc không có giá trị được đánh giá tại </w:t>
      </w:r>
      <w:r w:rsidR="008355CB">
        <w:t>giao điểm</w:t>
      </w:r>
      <w:r w:rsidRPr="00006B9B">
        <w:t xml:space="preserve"> </w:t>
      </w:r>
      <w:r w:rsidR="008355CB">
        <w:t>giữa các hàng và cột</w:t>
      </w:r>
      <w:r w:rsidRPr="00006B9B">
        <w:t xml:space="preserve"> cho thấy rằng người dùng chưa đánh giá vật phẩm.</w:t>
      </w:r>
    </w:p>
    <w:p w14:paraId="1612437A" w14:textId="77777777" w:rsidR="00F15259" w:rsidRPr="00006B9B" w:rsidRDefault="00F15259" w:rsidP="006172F7">
      <w:pPr>
        <w:pStyle w:val="Subtitle"/>
      </w:pPr>
      <w:r w:rsidRPr="00006B9B">
        <w:t>Mức độ quan tâm, nếu đã là được biết trước thì sẽ được gán cho một giá trị ứng với mỗi cặp </w:t>
      </w:r>
      <w:r w:rsidRPr="00006B9B">
        <w:rPr>
          <w:i/>
          <w:iCs/>
        </w:rPr>
        <w:t>user-item</w:t>
      </w:r>
      <w:r w:rsidRPr="00006B9B">
        <w:t xml:space="preserve">. Qua đó, một tập hợp tất cả </w:t>
      </w:r>
      <w:r w:rsidRPr="00006B9B">
        <w:rPr>
          <w:i/>
          <w:iCs/>
        </w:rPr>
        <w:t>ratings</w:t>
      </w:r>
      <w:r w:rsidRPr="00006B9B">
        <w:t>, bao gồm cả những giá trị chưa biết cần được dự đoán. Tạo nên một ma trận gọi là </w:t>
      </w:r>
      <w:r w:rsidRPr="00006B9B">
        <w:rPr>
          <w:i/>
          <w:iCs/>
        </w:rPr>
        <w:t>UM</w:t>
      </w:r>
      <w:r w:rsidRPr="00006B9B">
        <w:t>.</w:t>
      </w:r>
    </w:p>
    <w:p w14:paraId="55B35618" w14:textId="556D52E6" w:rsidR="00F15259" w:rsidRDefault="00F15259" w:rsidP="006172F7">
      <w:pPr>
        <w:pStyle w:val="Subtitle"/>
      </w:pPr>
      <w:r w:rsidRPr="00006B9B">
        <w:t xml:space="preserve">Để hiểu rõ hơn, chúng ta cụ thể như sau ở bảng dưới. Hệ thống “Gợi ý bài hát”, các bài hát được </w:t>
      </w:r>
      <w:r w:rsidRPr="00006B9B">
        <w:rPr>
          <w:i/>
          <w:iCs/>
        </w:rPr>
        <w:t>user</w:t>
      </w:r>
      <w:r w:rsidRPr="00006B9B">
        <w:t xml:space="preserve"> đánh giá theo mức độ từ 0 đến 5 sao. Các dấu '?' nền màu xám ứng với việc dữ liệu chưa tồn tại trong cơ sở dữ liệu. </w:t>
      </w:r>
      <w:r w:rsidRPr="00006B9B">
        <w:rPr>
          <w:i/>
          <w:iCs/>
        </w:rPr>
        <w:t>RS</w:t>
      </w:r>
      <w:r w:rsidRPr="00006B9B">
        <w:t xml:space="preserve"> cần phải tự điền các giá trị này.</w:t>
      </w:r>
    </w:p>
    <w:p w14:paraId="5E121792" w14:textId="43330DF9" w:rsidR="00FA16E4" w:rsidRPr="00A501E5" w:rsidRDefault="00FA16E4" w:rsidP="006172F7">
      <w:pPr>
        <w:spacing w:before="120" w:after="240" w:line="360" w:lineRule="auto"/>
        <w:jc w:val="both"/>
        <w:rPr>
          <w:rFonts w:ascii="Times New Roman" w:hAnsi="Times New Roman" w:cs="Times New Roman"/>
          <w:b/>
          <w:i/>
          <w:iCs/>
          <w:sz w:val="26"/>
          <w:szCs w:val="26"/>
        </w:rPr>
      </w:pPr>
      <w:bookmarkStart w:id="20" w:name="_Toc29967754"/>
      <w:r w:rsidRPr="00A501E5">
        <w:rPr>
          <w:rFonts w:ascii="Times New Roman" w:hAnsi="Times New Roman" w:cs="Times New Roman"/>
          <w:b/>
          <w:sz w:val="26"/>
          <w:szCs w:val="26"/>
        </w:rPr>
        <w:t xml:space="preserve">Bảng </w:t>
      </w:r>
      <w:r w:rsidRPr="00A501E5">
        <w:rPr>
          <w:rFonts w:ascii="Times New Roman" w:hAnsi="Times New Roman" w:cs="Times New Roman"/>
          <w:b/>
          <w:i/>
          <w:iCs/>
          <w:sz w:val="26"/>
          <w:szCs w:val="26"/>
        </w:rPr>
        <w:fldChar w:fldCharType="begin"/>
      </w:r>
      <w:r w:rsidRPr="00A501E5">
        <w:rPr>
          <w:rFonts w:ascii="Times New Roman" w:hAnsi="Times New Roman" w:cs="Times New Roman"/>
          <w:b/>
          <w:sz w:val="26"/>
          <w:szCs w:val="26"/>
        </w:rPr>
        <w:instrText xml:space="preserve"> SEQ Bảng \* ARABIC </w:instrText>
      </w:r>
      <w:r w:rsidRPr="00A501E5">
        <w:rPr>
          <w:rFonts w:ascii="Times New Roman" w:hAnsi="Times New Roman" w:cs="Times New Roman"/>
          <w:b/>
          <w:i/>
          <w:iCs/>
          <w:sz w:val="26"/>
          <w:szCs w:val="26"/>
        </w:rPr>
        <w:fldChar w:fldCharType="separate"/>
      </w:r>
      <w:r w:rsidR="00613BE3">
        <w:rPr>
          <w:rFonts w:ascii="Times New Roman" w:hAnsi="Times New Roman" w:cs="Times New Roman"/>
          <w:b/>
          <w:sz w:val="26"/>
          <w:szCs w:val="26"/>
        </w:rPr>
        <w:t>1</w:t>
      </w:r>
      <w:r w:rsidRPr="00A501E5">
        <w:rPr>
          <w:rFonts w:ascii="Times New Roman" w:hAnsi="Times New Roman" w:cs="Times New Roman"/>
          <w:b/>
          <w:i/>
          <w:iCs/>
          <w:sz w:val="26"/>
          <w:szCs w:val="26"/>
        </w:rPr>
        <w:fldChar w:fldCharType="end"/>
      </w:r>
      <w:r w:rsidRPr="00A501E5">
        <w:rPr>
          <w:rFonts w:ascii="Times New Roman" w:hAnsi="Times New Roman" w:cs="Times New Roman"/>
          <w:b/>
          <w:sz w:val="26"/>
          <w:szCs w:val="26"/>
        </w:rPr>
        <w:t>: Ví dụ về UM với hệ thống Gợi ý bài hát</w:t>
      </w:r>
      <w:bookmarkEnd w:id="20"/>
    </w:p>
    <w:tbl>
      <w:tblPr>
        <w:tblStyle w:val="TableGrid"/>
        <w:tblpPr w:leftFromText="180" w:rightFromText="180" w:vertAnchor="text" w:horzAnchor="margin" w:tblpXSpec="center" w:tblpY="12"/>
        <w:tblW w:w="8341" w:type="dxa"/>
        <w:tblLook w:val="04A0" w:firstRow="1" w:lastRow="0" w:firstColumn="1" w:lastColumn="0" w:noHBand="0" w:noVBand="1"/>
      </w:tblPr>
      <w:tblGrid>
        <w:gridCol w:w="1550"/>
        <w:gridCol w:w="1147"/>
        <w:gridCol w:w="1134"/>
        <w:gridCol w:w="1134"/>
        <w:gridCol w:w="1147"/>
        <w:gridCol w:w="1121"/>
        <w:gridCol w:w="1108"/>
      </w:tblGrid>
      <w:tr w:rsidR="002A47E3" w:rsidRPr="00006B9B" w14:paraId="2D287020" w14:textId="77777777" w:rsidTr="002A47E3">
        <w:trPr>
          <w:trHeight w:val="575"/>
        </w:trPr>
        <w:tc>
          <w:tcPr>
            <w:tcW w:w="1550" w:type="dxa"/>
            <w:vAlign w:val="center"/>
          </w:tcPr>
          <w:p w14:paraId="7D85D2B9" w14:textId="77777777" w:rsidR="002A47E3" w:rsidRPr="00006B9B" w:rsidRDefault="002A47E3" w:rsidP="006172F7">
            <w:pPr>
              <w:pStyle w:val="ListParagraph"/>
              <w:keepNext/>
              <w:spacing w:before="120" w:after="240" w:line="360" w:lineRule="auto"/>
              <w:ind w:left="567" w:firstLine="284"/>
              <w:contextualSpacing w:val="0"/>
              <w:rPr>
                <w:rFonts w:ascii="Times New Roman" w:hAnsi="Times New Roman" w:cs="Times New Roman"/>
                <w:sz w:val="26"/>
                <w:szCs w:val="26"/>
              </w:rPr>
            </w:pPr>
          </w:p>
        </w:tc>
        <w:tc>
          <w:tcPr>
            <w:tcW w:w="1147" w:type="dxa"/>
            <w:vAlign w:val="center"/>
          </w:tcPr>
          <w:p w14:paraId="11F204B0"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A</w:t>
            </w:r>
          </w:p>
        </w:tc>
        <w:tc>
          <w:tcPr>
            <w:tcW w:w="1134" w:type="dxa"/>
            <w:vAlign w:val="center"/>
          </w:tcPr>
          <w:p w14:paraId="0CAA829F"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B</w:t>
            </w:r>
          </w:p>
        </w:tc>
        <w:tc>
          <w:tcPr>
            <w:tcW w:w="1134" w:type="dxa"/>
            <w:vAlign w:val="center"/>
          </w:tcPr>
          <w:p w14:paraId="0461C776"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C</w:t>
            </w:r>
          </w:p>
        </w:tc>
        <w:tc>
          <w:tcPr>
            <w:tcW w:w="1147" w:type="dxa"/>
            <w:vAlign w:val="center"/>
          </w:tcPr>
          <w:p w14:paraId="362DA819"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D</w:t>
            </w:r>
          </w:p>
        </w:tc>
        <w:tc>
          <w:tcPr>
            <w:tcW w:w="1121" w:type="dxa"/>
            <w:vAlign w:val="center"/>
          </w:tcPr>
          <w:p w14:paraId="1096A3B2"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E</w:t>
            </w:r>
          </w:p>
        </w:tc>
        <w:tc>
          <w:tcPr>
            <w:tcW w:w="1108" w:type="dxa"/>
            <w:vAlign w:val="center"/>
          </w:tcPr>
          <w:p w14:paraId="7E12AA9E" w14:textId="77777777" w:rsidR="002A47E3" w:rsidRPr="00A501E5" w:rsidRDefault="002A47E3" w:rsidP="006172F7">
            <w:pPr>
              <w:pStyle w:val="ListParagraph"/>
              <w:keepNext/>
              <w:spacing w:before="120" w:after="240" w:line="360" w:lineRule="auto"/>
              <w:ind w:left="0"/>
              <w:contextualSpacing w:val="0"/>
              <w:rPr>
                <w:rFonts w:ascii="Times New Roman" w:hAnsi="Times New Roman" w:cs="Times New Roman"/>
                <w:b/>
                <w:sz w:val="26"/>
                <w:szCs w:val="26"/>
              </w:rPr>
            </w:pPr>
            <w:r w:rsidRPr="00A501E5">
              <w:rPr>
                <w:rFonts w:ascii="Times New Roman" w:hAnsi="Times New Roman" w:cs="Times New Roman"/>
                <w:b/>
                <w:sz w:val="26"/>
                <w:szCs w:val="26"/>
              </w:rPr>
              <w:t>F</w:t>
            </w:r>
          </w:p>
        </w:tc>
      </w:tr>
      <w:tr w:rsidR="002A47E3" w:rsidRPr="00006B9B" w14:paraId="2FC3AE5B" w14:textId="77777777" w:rsidTr="002A47E3">
        <w:trPr>
          <w:trHeight w:val="585"/>
        </w:trPr>
        <w:tc>
          <w:tcPr>
            <w:tcW w:w="1550" w:type="dxa"/>
            <w:vAlign w:val="center"/>
          </w:tcPr>
          <w:p w14:paraId="036257DE"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Mưa nửa đêm</w:t>
            </w:r>
          </w:p>
        </w:tc>
        <w:tc>
          <w:tcPr>
            <w:tcW w:w="1147" w:type="dxa"/>
            <w:shd w:val="clear" w:color="auto" w:fill="70AD47" w:themeFill="accent6"/>
            <w:vAlign w:val="center"/>
          </w:tcPr>
          <w:p w14:paraId="6ED183C3"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5</w:t>
            </w:r>
          </w:p>
        </w:tc>
        <w:tc>
          <w:tcPr>
            <w:tcW w:w="1134" w:type="dxa"/>
            <w:shd w:val="clear" w:color="auto" w:fill="70AD47" w:themeFill="accent6"/>
            <w:vAlign w:val="center"/>
          </w:tcPr>
          <w:p w14:paraId="76B8BECE"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5</w:t>
            </w:r>
          </w:p>
        </w:tc>
        <w:tc>
          <w:tcPr>
            <w:tcW w:w="1134" w:type="dxa"/>
            <w:shd w:val="clear" w:color="auto" w:fill="70AD47" w:themeFill="accent6"/>
            <w:vAlign w:val="center"/>
          </w:tcPr>
          <w:p w14:paraId="287CE57D"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0</w:t>
            </w:r>
          </w:p>
        </w:tc>
        <w:tc>
          <w:tcPr>
            <w:tcW w:w="1147" w:type="dxa"/>
            <w:shd w:val="clear" w:color="auto" w:fill="70AD47" w:themeFill="accent6"/>
            <w:vAlign w:val="center"/>
          </w:tcPr>
          <w:p w14:paraId="5A7CC19A"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0</w:t>
            </w:r>
          </w:p>
        </w:tc>
        <w:tc>
          <w:tcPr>
            <w:tcW w:w="1121" w:type="dxa"/>
            <w:shd w:val="clear" w:color="auto" w:fill="70AD47" w:themeFill="accent6"/>
            <w:vAlign w:val="center"/>
          </w:tcPr>
          <w:p w14:paraId="7F1C1EF0"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c>
          <w:tcPr>
            <w:tcW w:w="1108" w:type="dxa"/>
            <w:shd w:val="clear" w:color="auto" w:fill="E7E6E6" w:themeFill="background2"/>
            <w:vAlign w:val="center"/>
          </w:tcPr>
          <w:p w14:paraId="74DBCFE6"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r>
      <w:tr w:rsidR="002A47E3" w:rsidRPr="00006B9B" w14:paraId="418ABECB" w14:textId="77777777" w:rsidTr="002A47E3">
        <w:trPr>
          <w:trHeight w:val="575"/>
        </w:trPr>
        <w:tc>
          <w:tcPr>
            <w:tcW w:w="1550" w:type="dxa"/>
            <w:vAlign w:val="center"/>
          </w:tcPr>
          <w:p w14:paraId="0104A005"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Cỏ úa</w:t>
            </w:r>
          </w:p>
        </w:tc>
        <w:tc>
          <w:tcPr>
            <w:tcW w:w="1147" w:type="dxa"/>
            <w:shd w:val="clear" w:color="auto" w:fill="70AD47" w:themeFill="accent6"/>
            <w:vAlign w:val="center"/>
          </w:tcPr>
          <w:p w14:paraId="297B93D1"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5</w:t>
            </w:r>
          </w:p>
        </w:tc>
        <w:tc>
          <w:tcPr>
            <w:tcW w:w="1134" w:type="dxa"/>
            <w:shd w:val="clear" w:color="auto" w:fill="E7E6E6" w:themeFill="background2"/>
            <w:vAlign w:val="center"/>
          </w:tcPr>
          <w:p w14:paraId="04E29505"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34" w:type="dxa"/>
            <w:shd w:val="clear" w:color="auto" w:fill="E7E6E6" w:themeFill="background2"/>
            <w:vAlign w:val="center"/>
          </w:tcPr>
          <w:p w14:paraId="037B8280"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47" w:type="dxa"/>
            <w:shd w:val="clear" w:color="auto" w:fill="70AD47" w:themeFill="accent6"/>
            <w:vAlign w:val="center"/>
          </w:tcPr>
          <w:p w14:paraId="344A21A2"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0</w:t>
            </w:r>
          </w:p>
        </w:tc>
        <w:tc>
          <w:tcPr>
            <w:tcW w:w="1121" w:type="dxa"/>
            <w:shd w:val="clear" w:color="auto" w:fill="E7E6E6" w:themeFill="background2"/>
            <w:vAlign w:val="center"/>
          </w:tcPr>
          <w:p w14:paraId="1AF91DBB"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08" w:type="dxa"/>
            <w:shd w:val="clear" w:color="auto" w:fill="E7E6E6" w:themeFill="background2"/>
            <w:vAlign w:val="center"/>
          </w:tcPr>
          <w:p w14:paraId="61F650E8"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r>
      <w:tr w:rsidR="002A47E3" w:rsidRPr="00006B9B" w14:paraId="5AFADED5" w14:textId="77777777" w:rsidTr="002A47E3">
        <w:trPr>
          <w:trHeight w:val="794"/>
        </w:trPr>
        <w:tc>
          <w:tcPr>
            <w:tcW w:w="1550" w:type="dxa"/>
            <w:vAlign w:val="center"/>
          </w:tcPr>
          <w:p w14:paraId="02C64020"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Vùng lá me bay</w:t>
            </w:r>
          </w:p>
        </w:tc>
        <w:tc>
          <w:tcPr>
            <w:tcW w:w="1147" w:type="dxa"/>
            <w:shd w:val="clear" w:color="auto" w:fill="70AD47" w:themeFill="accent6"/>
            <w:vAlign w:val="center"/>
          </w:tcPr>
          <w:p w14:paraId="0A96BEF4"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34" w:type="dxa"/>
            <w:shd w:val="clear" w:color="auto" w:fill="70AD47" w:themeFill="accent6"/>
            <w:vAlign w:val="center"/>
          </w:tcPr>
          <w:p w14:paraId="54285A61"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4</w:t>
            </w:r>
          </w:p>
        </w:tc>
        <w:tc>
          <w:tcPr>
            <w:tcW w:w="1134" w:type="dxa"/>
            <w:shd w:val="clear" w:color="auto" w:fill="70AD47" w:themeFill="accent6"/>
            <w:vAlign w:val="center"/>
          </w:tcPr>
          <w:p w14:paraId="2B200D80"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c>
          <w:tcPr>
            <w:tcW w:w="1147" w:type="dxa"/>
            <w:shd w:val="clear" w:color="auto" w:fill="E7E6E6" w:themeFill="background2"/>
            <w:vAlign w:val="center"/>
          </w:tcPr>
          <w:p w14:paraId="07B2C2FE"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21" w:type="dxa"/>
            <w:shd w:val="clear" w:color="auto" w:fill="E7E6E6" w:themeFill="background2"/>
            <w:vAlign w:val="center"/>
          </w:tcPr>
          <w:p w14:paraId="6FEF356E"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08" w:type="dxa"/>
            <w:shd w:val="clear" w:color="auto" w:fill="70AD47" w:themeFill="accent6"/>
            <w:vAlign w:val="center"/>
          </w:tcPr>
          <w:p w14:paraId="46E1AEC7"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r>
      <w:tr w:rsidR="002A47E3" w:rsidRPr="00006B9B" w14:paraId="607A2CB3" w14:textId="77777777" w:rsidTr="002A47E3">
        <w:trPr>
          <w:trHeight w:val="585"/>
        </w:trPr>
        <w:tc>
          <w:tcPr>
            <w:tcW w:w="1550" w:type="dxa"/>
            <w:vAlign w:val="center"/>
          </w:tcPr>
          <w:p w14:paraId="654389B6"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Con cò bé bé</w:t>
            </w:r>
          </w:p>
        </w:tc>
        <w:tc>
          <w:tcPr>
            <w:tcW w:w="1147" w:type="dxa"/>
            <w:shd w:val="clear" w:color="auto" w:fill="70AD47" w:themeFill="accent6"/>
            <w:vAlign w:val="center"/>
          </w:tcPr>
          <w:p w14:paraId="6B070061"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c>
          <w:tcPr>
            <w:tcW w:w="1134" w:type="dxa"/>
            <w:shd w:val="clear" w:color="auto" w:fill="70AD47" w:themeFill="accent6"/>
            <w:vAlign w:val="center"/>
          </w:tcPr>
          <w:p w14:paraId="06A66D59"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c>
          <w:tcPr>
            <w:tcW w:w="1134" w:type="dxa"/>
            <w:shd w:val="clear" w:color="auto" w:fill="70AD47" w:themeFill="accent6"/>
            <w:vAlign w:val="center"/>
          </w:tcPr>
          <w:p w14:paraId="39BD9638"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4</w:t>
            </w:r>
          </w:p>
        </w:tc>
        <w:tc>
          <w:tcPr>
            <w:tcW w:w="1147" w:type="dxa"/>
            <w:shd w:val="clear" w:color="auto" w:fill="70AD47" w:themeFill="accent6"/>
            <w:vAlign w:val="center"/>
          </w:tcPr>
          <w:p w14:paraId="3938C699"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4</w:t>
            </w:r>
          </w:p>
        </w:tc>
        <w:tc>
          <w:tcPr>
            <w:tcW w:w="1121" w:type="dxa"/>
            <w:shd w:val="clear" w:color="auto" w:fill="70AD47" w:themeFill="accent6"/>
            <w:vAlign w:val="center"/>
          </w:tcPr>
          <w:p w14:paraId="5227B6C5"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4</w:t>
            </w:r>
          </w:p>
        </w:tc>
        <w:tc>
          <w:tcPr>
            <w:tcW w:w="1108" w:type="dxa"/>
            <w:shd w:val="clear" w:color="auto" w:fill="E7E6E6" w:themeFill="background2"/>
            <w:vAlign w:val="center"/>
          </w:tcPr>
          <w:p w14:paraId="589B7F94"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r>
      <w:tr w:rsidR="002A47E3" w:rsidRPr="00006B9B" w14:paraId="4A6B4E2D" w14:textId="77777777" w:rsidTr="002A47E3">
        <w:trPr>
          <w:trHeight w:val="784"/>
        </w:trPr>
        <w:tc>
          <w:tcPr>
            <w:tcW w:w="1550" w:type="dxa"/>
            <w:vAlign w:val="center"/>
          </w:tcPr>
          <w:p w14:paraId="4A11CA5C"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Em yêu trường em</w:t>
            </w:r>
          </w:p>
        </w:tc>
        <w:tc>
          <w:tcPr>
            <w:tcW w:w="1147" w:type="dxa"/>
            <w:shd w:val="clear" w:color="auto" w:fill="70AD47" w:themeFill="accent6"/>
            <w:vAlign w:val="center"/>
          </w:tcPr>
          <w:p w14:paraId="278D0483"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1</w:t>
            </w:r>
          </w:p>
        </w:tc>
        <w:tc>
          <w:tcPr>
            <w:tcW w:w="1134" w:type="dxa"/>
            <w:shd w:val="clear" w:color="auto" w:fill="70AD47" w:themeFill="accent6"/>
            <w:vAlign w:val="center"/>
          </w:tcPr>
          <w:p w14:paraId="67F2EE4E"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0</w:t>
            </w:r>
          </w:p>
        </w:tc>
        <w:tc>
          <w:tcPr>
            <w:tcW w:w="1134" w:type="dxa"/>
            <w:shd w:val="clear" w:color="auto" w:fill="70AD47" w:themeFill="accent6"/>
            <w:vAlign w:val="center"/>
          </w:tcPr>
          <w:p w14:paraId="6DAD0292"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5</w:t>
            </w:r>
          </w:p>
        </w:tc>
        <w:tc>
          <w:tcPr>
            <w:tcW w:w="1147" w:type="dxa"/>
            <w:shd w:val="clear" w:color="auto" w:fill="E7E6E6" w:themeFill="background2"/>
            <w:vAlign w:val="center"/>
          </w:tcPr>
          <w:p w14:paraId="21488BE2"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21" w:type="dxa"/>
            <w:shd w:val="clear" w:color="auto" w:fill="E7E6E6" w:themeFill="background2"/>
            <w:vAlign w:val="center"/>
          </w:tcPr>
          <w:p w14:paraId="772B25DB"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c>
          <w:tcPr>
            <w:tcW w:w="1108" w:type="dxa"/>
            <w:shd w:val="clear" w:color="auto" w:fill="E7E6E6" w:themeFill="background2"/>
            <w:vAlign w:val="center"/>
          </w:tcPr>
          <w:p w14:paraId="4D582AB5" w14:textId="77777777" w:rsidR="002A47E3" w:rsidRPr="00006B9B" w:rsidRDefault="002A47E3" w:rsidP="006172F7">
            <w:pPr>
              <w:pStyle w:val="ListParagraph"/>
              <w:keepNext/>
              <w:spacing w:before="120" w:after="240" w:line="360" w:lineRule="auto"/>
              <w:ind w:left="0"/>
              <w:contextualSpacing w:val="0"/>
              <w:rPr>
                <w:rFonts w:ascii="Times New Roman" w:hAnsi="Times New Roman" w:cs="Times New Roman"/>
                <w:sz w:val="26"/>
                <w:szCs w:val="26"/>
              </w:rPr>
            </w:pPr>
            <w:r w:rsidRPr="00006B9B">
              <w:rPr>
                <w:rFonts w:ascii="Times New Roman" w:hAnsi="Times New Roman" w:cs="Times New Roman"/>
                <w:sz w:val="26"/>
                <w:szCs w:val="26"/>
              </w:rPr>
              <w:t>?</w:t>
            </w:r>
          </w:p>
        </w:tc>
      </w:tr>
    </w:tbl>
    <w:p w14:paraId="0A9A5844" w14:textId="77777777" w:rsidR="002A47E3" w:rsidRDefault="002A47E3" w:rsidP="006172F7">
      <w:pPr>
        <w:jc w:val="both"/>
        <w:rPr>
          <w:rFonts w:ascii="Times New Roman" w:hAnsi="Times New Roman" w:cs="Times New Roman"/>
          <w:sz w:val="26"/>
          <w:szCs w:val="26"/>
        </w:rPr>
      </w:pPr>
    </w:p>
    <w:p w14:paraId="5BFAA817" w14:textId="77777777" w:rsidR="00F15259" w:rsidRPr="00006B9B" w:rsidRDefault="00F15259" w:rsidP="006172F7">
      <w:pPr>
        <w:pStyle w:val="Subtitle"/>
      </w:pPr>
      <w:r w:rsidRPr="00006B9B">
        <w:lastRenderedPageBreak/>
        <w:t>Có tất cả 6 users A, B, C, D, E, F và 5 bài hát. Các ô màu xanh thể hiện việc một </w:t>
      </w:r>
      <w:r w:rsidRPr="00006B9B">
        <w:rPr>
          <w:i/>
          <w:iCs/>
        </w:rPr>
        <w:t>user</w:t>
      </w:r>
      <w:r w:rsidRPr="00006B9B">
        <w:t> đã đánh giá một bài hát với </w:t>
      </w:r>
      <w:r w:rsidRPr="00006B9B">
        <w:rPr>
          <w:i/>
          <w:iCs/>
        </w:rPr>
        <w:t>ratings</w:t>
      </w:r>
      <w:r w:rsidRPr="00006B9B">
        <w:t xml:space="preserve"> từ 0 (không thích) đến 5 (rất thích). Các ô có dấu ‘?’ màu xám tương ứng với các ô chưa có dữ liệu. Công việc của một </w:t>
      </w:r>
      <w:r w:rsidRPr="00006B9B">
        <w:rPr>
          <w:i/>
          <w:iCs/>
        </w:rPr>
        <w:t>RS</w:t>
      </w:r>
      <w:r w:rsidRPr="00006B9B">
        <w:t xml:space="preserve"> là dự đoán giá trị tại các ô màu xám này, từ đó đưa ra gợi ý cho người dùng. </w:t>
      </w:r>
      <w:r w:rsidRPr="00006B9B">
        <w:rPr>
          <w:i/>
          <w:iCs/>
        </w:rPr>
        <w:t>RS</w:t>
      </w:r>
      <w:r w:rsidRPr="00006B9B">
        <w:t>, đôi khi cũng được coi là bài toán </w:t>
      </w:r>
      <w:r w:rsidRPr="00006B9B">
        <w:rPr>
          <w:i/>
          <w:iCs/>
        </w:rPr>
        <w:t>Matrix Completion</w:t>
      </w:r>
      <w:r w:rsidRPr="00006B9B">
        <w:t> (Hoàn thiện ma trận).</w:t>
      </w:r>
    </w:p>
    <w:p w14:paraId="3A0F5E3C" w14:textId="02BA825C" w:rsidR="00F15259" w:rsidRPr="00006B9B" w:rsidRDefault="00F15259" w:rsidP="006172F7">
      <w:pPr>
        <w:pStyle w:val="Subtitle"/>
      </w:pPr>
      <w:r w:rsidRPr="00006B9B">
        <w:t>Trong ví dụ đơn giản này, dễ thấy có 2 thể loại nhạc khác nhau: 3 bài đầu là nhạc Bolero</w:t>
      </w:r>
      <w:r w:rsidRPr="00006B9B">
        <w:fldChar w:fldCharType="begin"/>
      </w:r>
      <w:r w:rsidR="00ED1414">
        <w:instrText xml:space="preserve"> ADDIN ZOTERO_ITEM CSL_CITATION {"citationID":"zVVVCGRg","properties":{"formattedCitation":" [8]","plainCitation":" [8]","noteIndex":0},"citationItems":[{"id":210,"uris":["http://zotero.org/users/5659565/items/Y9SQTVIY"],"uri":["http://zotero.org/users/5659565/items/Y9SQTVIY"],"itemData":{"id":210,"type":"entry-encyclopedia","abstract":"Bolero Việt Nam là một điệu nhạc có nguồn gốc Tây Ban Nha du nhập sang Mỹ Latinh rồi du nhập vào Việt Nam từ cuối thập niên 1950. Điệu Bolero được sử dụng phổ biến nhất trong các bài nhạc vàng tại miền Nam Việt Nam.","container-title":"Wikipedia tiếng Việt","language":"vi","note":"Page Version ID: 56303669","source":"Wikipedia","title":"Bolero Việt Nam","URL":"https://vi.wikipedia.org/w/index.php?title=Bolero_Vi%E1%BB%87t_Nam&amp;oldid=56303669","accessed":{"date-parts":[["2019",12,5]]},"issued":{"date-parts":[["2019",11,11]]}}}],"schema":"https://github.com/citation-style-language/schema/raw/master/csl-citation.json"} </w:instrText>
      </w:r>
      <w:r w:rsidRPr="00006B9B">
        <w:fldChar w:fldCharType="separate"/>
      </w:r>
      <w:r w:rsidR="00ED1414" w:rsidRPr="00ED1414">
        <w:t xml:space="preserve"> [8]</w:t>
      </w:r>
      <w:r w:rsidRPr="00006B9B">
        <w:fldChar w:fldCharType="end"/>
      </w:r>
      <w:r w:rsidRPr="00006B9B">
        <w:t> và 2 bài sau là nhạc thiếu nhi</w:t>
      </w:r>
      <w:r w:rsidRPr="00006B9B">
        <w:fldChar w:fldCharType="begin"/>
      </w:r>
      <w:r w:rsidR="00ED1414">
        <w:instrText xml:space="preserve"> ADDIN ZOTERO_ITEM CSL_CITATION {"citationID":"SZPeqE5Q","properties":{"formattedCitation":" [9]","plainCitation":" [9]","noteIndex":0},"citationItems":[{"id":212,"uris":["http://zotero.org/users/5659565/items/ZXF5JMNX"],"uri":["http://zotero.org/users/5659565/items/ZXF5JMNX"],"itemData":{"id":212,"type":"entry-encyclopedia","abstract":"Nhạc thiếu nhi hay nhạc nhi đồng là thể loại âm nhạc được sáng tác dành cho đối tượng trẻ em. Nhạc thiếu nhi vừa có thể mang chức năng giải trí vừa có thể mang chức năng giáo dục, chẳng hạn dùng nhạc để dạy trẻ em biết về văn hóa của địa phương mình và các nơi khác, về cách cư xử đẹp, về những điều thực tế và về các kỹ năng. Nhiều bài hát thiếu nhi là dân ca; mỗi vùng miền lại có một đặc trưng của nhạc thiếu nhi.","container-title":"Wikipedia tiếng Việt","language":"vi","note":"Page Version ID: 55175651","source":"Wikipedia","title":"Nhạc thiếu nhi","URL":"https://vi.wikipedia.org/w/index.php?title=Nh%E1%BA%A1c_thi%E1%BA%BFu_nhi&amp;oldid=55175651","accessed":{"date-parts":[["2019",12,5]]},"issued":{"date-parts":[["2019",9,4]]}}}],"schema":"https://github.com/citation-style-language/schema/raw/master/csl-citation.json"} </w:instrText>
      </w:r>
      <w:r w:rsidRPr="00006B9B">
        <w:fldChar w:fldCharType="separate"/>
      </w:r>
      <w:r w:rsidR="00ED1414" w:rsidRPr="00ED1414">
        <w:t xml:space="preserve"> [9]</w:t>
      </w:r>
      <w:r w:rsidRPr="00006B9B">
        <w:fldChar w:fldCharType="end"/>
      </w:r>
      <w:r w:rsidRPr="00006B9B">
        <w:t xml:space="preserve">. Từ dữ liệu này, ta cũng có thể đoán được rằng A, B thích thể loại Bolero; C, D, E, F thích thể loại thiếu nhi. Từ đó, một hệ thống tốt nên gợi ý Cỏ úa cho B; Vùng lá me bay cho A; Em yêu trường em cho D, E, F. Giả sử chỉ có hai thể loại nhạc này, khi có một bài hát mới, ta chỉ cần phân lớp nó vào thể loại nào, từ đó đưa ra gợi ý với từng </w:t>
      </w:r>
      <w:r w:rsidRPr="00006B9B">
        <w:rPr>
          <w:i/>
          <w:iCs/>
        </w:rPr>
        <w:t>user</w:t>
      </w:r>
      <w:r w:rsidRPr="00006B9B">
        <w:t>.</w:t>
      </w:r>
    </w:p>
    <w:p w14:paraId="7A9F0281" w14:textId="77777777" w:rsidR="00F15259" w:rsidRPr="00006B9B" w:rsidRDefault="00F15259" w:rsidP="006172F7">
      <w:pPr>
        <w:pStyle w:val="Subtitle"/>
      </w:pPr>
      <w:r w:rsidRPr="00006B9B">
        <w:t>Thông thường, sẽ có rất nhiều </w:t>
      </w:r>
      <w:r w:rsidRPr="00006B9B">
        <w:rPr>
          <w:i/>
          <w:iCs/>
        </w:rPr>
        <w:t>users</w:t>
      </w:r>
      <w:r w:rsidRPr="00006B9B">
        <w:t> và </w:t>
      </w:r>
      <w:r w:rsidRPr="00006B9B">
        <w:rPr>
          <w:i/>
          <w:iCs/>
        </w:rPr>
        <w:t>items</w:t>
      </w:r>
      <w:r w:rsidRPr="00006B9B">
        <w:t> trong hệ thống, và mỗi </w:t>
      </w:r>
      <w:r w:rsidRPr="00006B9B">
        <w:rPr>
          <w:i/>
          <w:iCs/>
        </w:rPr>
        <w:t>user</w:t>
      </w:r>
      <w:r w:rsidRPr="00006B9B">
        <w:t xml:space="preserve"> thường chỉ </w:t>
      </w:r>
      <w:r w:rsidRPr="00006B9B">
        <w:rPr>
          <w:i/>
          <w:iCs/>
        </w:rPr>
        <w:t>đánh giá</w:t>
      </w:r>
      <w:r w:rsidRPr="00006B9B">
        <w:t> một số lượng rất nhỏ các </w:t>
      </w:r>
      <w:r w:rsidRPr="00006B9B">
        <w:rPr>
          <w:i/>
          <w:iCs/>
        </w:rPr>
        <w:t>item</w:t>
      </w:r>
      <w:r w:rsidRPr="00006B9B">
        <w:t>, thậm chí có những </w:t>
      </w:r>
      <w:r w:rsidRPr="00006B9B">
        <w:rPr>
          <w:i/>
          <w:iCs/>
        </w:rPr>
        <w:t>user</w:t>
      </w:r>
      <w:r w:rsidRPr="00006B9B">
        <w:t xml:space="preserve"> không </w:t>
      </w:r>
      <w:r w:rsidRPr="00006B9B">
        <w:rPr>
          <w:i/>
          <w:iCs/>
        </w:rPr>
        <w:t>đánh giá item</w:t>
      </w:r>
      <w:r w:rsidRPr="00006B9B">
        <w:t> nào (với </w:t>
      </w:r>
      <w:r w:rsidRPr="00006B9B">
        <w:rPr>
          <w:i/>
          <w:iCs/>
        </w:rPr>
        <w:t>users</w:t>
      </w:r>
      <w:r w:rsidRPr="00006B9B">
        <w:t> này thì cách tốt nhất là gợi ý </w:t>
      </w:r>
      <w:r w:rsidRPr="00006B9B">
        <w:rPr>
          <w:i/>
          <w:iCs/>
        </w:rPr>
        <w:t>items</w:t>
      </w:r>
      <w:r w:rsidRPr="00006B9B">
        <w:t xml:space="preserve"> phổ biến nhất). Vì vậy, lượng ô màu xám (ô có dấu ‘?’) của </w:t>
      </w:r>
      <w:r w:rsidRPr="00006B9B">
        <w:rPr>
          <w:i/>
          <w:iCs/>
        </w:rPr>
        <w:t>UM</w:t>
      </w:r>
      <w:r w:rsidRPr="00006B9B">
        <w:t xml:space="preserve"> trong các bài toán đó thường là rất lớn, và lượng các ô đã được điền là một số rất nhỏ.</w:t>
      </w:r>
    </w:p>
    <w:p w14:paraId="412FFF7B" w14:textId="7E78993E" w:rsidR="00F15259" w:rsidRPr="00006B9B" w:rsidRDefault="00F15259" w:rsidP="006172F7">
      <w:pPr>
        <w:pStyle w:val="Subtitle"/>
      </w:pPr>
      <w:r w:rsidRPr="00006B9B">
        <w:t>Có thể thấy rằng càng nhiều ô được điền thì độ chính xác của hệ thống sẽ càng được cải thiện. Do đó, các hệ thống luôn luôn hỏi </w:t>
      </w:r>
      <w:r w:rsidRPr="00006B9B">
        <w:rPr>
          <w:i/>
          <w:iCs/>
        </w:rPr>
        <w:t>users</w:t>
      </w:r>
      <w:r w:rsidRPr="00006B9B">
        <w:t xml:space="preserve"> về sự quan tâm của họ tới </w:t>
      </w:r>
      <w:r w:rsidRPr="00006B9B">
        <w:rPr>
          <w:i/>
          <w:iCs/>
        </w:rPr>
        <w:t>items</w:t>
      </w:r>
      <w:r w:rsidRPr="00006B9B">
        <w:t xml:space="preserve">, và hệ thống luôn muốn </w:t>
      </w:r>
      <w:r w:rsidRPr="00006B9B">
        <w:rPr>
          <w:i/>
          <w:iCs/>
        </w:rPr>
        <w:t>user</w:t>
      </w:r>
      <w:r w:rsidRPr="00006B9B">
        <w:t xml:space="preserve"> đánh giá càng nhiều </w:t>
      </w:r>
      <w:r w:rsidRPr="00006B9B">
        <w:rPr>
          <w:i/>
          <w:iCs/>
        </w:rPr>
        <w:t>item</w:t>
      </w:r>
      <w:r w:rsidRPr="00006B9B">
        <w:t xml:space="preserve"> càng tốt. Việc đánh giá các </w:t>
      </w:r>
      <w:r w:rsidRPr="00006B9B">
        <w:rPr>
          <w:i/>
          <w:iCs/>
        </w:rPr>
        <w:t>item</w:t>
      </w:r>
      <w:r w:rsidRPr="00006B9B">
        <w:t xml:space="preserve"> không những giúp </w:t>
      </w:r>
      <w:r w:rsidRPr="00006B9B">
        <w:rPr>
          <w:i/>
          <w:iCs/>
        </w:rPr>
        <w:t>users</w:t>
      </w:r>
      <w:r w:rsidRPr="00006B9B">
        <w:t xml:space="preserve"> khác biết được chất lượng sản phẩm mà còn giúp hệ thống biết được sở thích của </w:t>
      </w:r>
      <w:r w:rsidRPr="00006B9B">
        <w:rPr>
          <w:i/>
          <w:iCs/>
        </w:rPr>
        <w:t>user</w:t>
      </w:r>
      <w:r w:rsidRPr="00006B9B">
        <w:t>, qua đó có chính sách quảng cáo</w:t>
      </w:r>
      <w:r w:rsidR="008513DB">
        <w:t>, tư vấn</w:t>
      </w:r>
      <w:r w:rsidRPr="00006B9B">
        <w:t xml:space="preserve"> hợp lý.</w:t>
      </w:r>
    </w:p>
    <w:p w14:paraId="6968EBD2" w14:textId="77777777" w:rsidR="00F15259" w:rsidRPr="00006B9B" w:rsidRDefault="00F15259" w:rsidP="006172F7">
      <w:pPr>
        <w:pStyle w:val="Subtitle"/>
      </w:pPr>
      <w:r w:rsidRPr="00006B9B">
        <w:t xml:space="preserve">Không có </w:t>
      </w:r>
      <w:r w:rsidRPr="00006B9B">
        <w:rPr>
          <w:i/>
          <w:iCs/>
        </w:rPr>
        <w:t>UM</w:t>
      </w:r>
      <w:r w:rsidRPr="00006B9B">
        <w:t xml:space="preserve">, gần như không thể gợi ý được những </w:t>
      </w:r>
      <w:r w:rsidRPr="00006B9B">
        <w:rPr>
          <w:i/>
          <w:iCs/>
        </w:rPr>
        <w:t>items</w:t>
      </w:r>
      <w:r w:rsidRPr="00006B9B">
        <w:t xml:space="preserve"> tới </w:t>
      </w:r>
      <w:r w:rsidRPr="00006B9B">
        <w:rPr>
          <w:i/>
          <w:iCs/>
        </w:rPr>
        <w:t>users</w:t>
      </w:r>
      <w:r w:rsidRPr="00006B9B">
        <w:t xml:space="preserve">, ngoài cách luôn luôn gợi ý các sản phẩm phổ biến nhất. Trong các </w:t>
      </w:r>
      <w:r w:rsidRPr="00006B9B">
        <w:rPr>
          <w:i/>
          <w:iCs/>
        </w:rPr>
        <w:t>RS</w:t>
      </w:r>
      <w:r w:rsidRPr="00006B9B">
        <w:t xml:space="preserve">, việc xây dựng </w:t>
      </w:r>
      <w:r w:rsidRPr="00006B9B">
        <w:rPr>
          <w:i/>
          <w:iCs/>
        </w:rPr>
        <w:t>UM</w:t>
      </w:r>
      <w:r w:rsidRPr="00006B9B">
        <w:t xml:space="preserve"> là điều rất quan trọng. Tuy nhiên, việc xây dựng ma trận này thường có gặp nhiều khó khăn. Có hai hướng tiếp cận phổ biến để xác định giá trị </w:t>
      </w:r>
      <w:r w:rsidRPr="00006B9B">
        <w:rPr>
          <w:i/>
          <w:iCs/>
        </w:rPr>
        <w:t>rating</w:t>
      </w:r>
      <w:r w:rsidRPr="00006B9B">
        <w:t> cho mỗi cặp </w:t>
      </w:r>
      <w:r w:rsidRPr="00006B9B">
        <w:rPr>
          <w:i/>
          <w:iCs/>
        </w:rPr>
        <w:t>user-item</w:t>
      </w:r>
      <w:r w:rsidRPr="00006B9B">
        <w:t xml:space="preserve"> trong </w:t>
      </w:r>
      <w:r w:rsidRPr="00006B9B">
        <w:rPr>
          <w:i/>
          <w:iCs/>
        </w:rPr>
        <w:t>UM</w:t>
      </w:r>
      <w:r w:rsidRPr="00006B9B">
        <w:t>:</w:t>
      </w:r>
    </w:p>
    <w:p w14:paraId="792BC4D5" w14:textId="62E5C223" w:rsidR="00F15259" w:rsidRPr="00006B9B" w:rsidRDefault="00926CDE" w:rsidP="006172F7">
      <w:pPr>
        <w:pStyle w:val="Subtitle"/>
      </w:pPr>
      <w:r>
        <w:t xml:space="preserve">- </w:t>
      </w:r>
      <w:r w:rsidR="00F15259" w:rsidRPr="00006B9B">
        <w:t>Nhờ </w:t>
      </w:r>
      <w:r w:rsidR="00F15259" w:rsidRPr="00006B9B">
        <w:rPr>
          <w:i/>
          <w:iCs/>
        </w:rPr>
        <w:t>users</w:t>
      </w:r>
      <w:r w:rsidR="00F15259" w:rsidRPr="00006B9B">
        <w:t> đánh giá </w:t>
      </w:r>
      <w:r w:rsidR="00F15259" w:rsidRPr="00006B9B">
        <w:rPr>
          <w:i/>
          <w:iCs/>
        </w:rPr>
        <w:t>items</w:t>
      </w:r>
      <w:r w:rsidR="00F15259" w:rsidRPr="00006B9B">
        <w:t xml:space="preserve">, </w:t>
      </w:r>
      <w:r w:rsidR="00F15259" w:rsidRPr="00006B9B">
        <w:rPr>
          <w:i/>
          <w:iCs/>
        </w:rPr>
        <w:t>Amazon</w:t>
      </w:r>
      <w:r w:rsidR="00F15259" w:rsidRPr="00006B9B">
        <w:t xml:space="preserve"> luôn nhắc nhở </w:t>
      </w:r>
      <w:r w:rsidR="00F15259" w:rsidRPr="00006B9B">
        <w:rPr>
          <w:i/>
          <w:iCs/>
        </w:rPr>
        <w:t>users</w:t>
      </w:r>
      <w:r w:rsidR="00F15259" w:rsidRPr="00006B9B">
        <w:t xml:space="preserve"> bằng cách gửi </w:t>
      </w:r>
      <w:r w:rsidR="00F15259" w:rsidRPr="00A2662D">
        <w:rPr>
          <w:i/>
          <w:iCs/>
        </w:rPr>
        <w:t>email</w:t>
      </w:r>
      <w:r w:rsidR="00F15259" w:rsidRPr="00006B9B">
        <w:t xml:space="preserve"> nhắc nhở nhiều lần và rất nhiều hệ thống khác cũng làm việc tương tự. Tuy nhiên, cách tiếp cận này có một vài hạn chế, do thường thì người dùng ít khi đánh giá sản phẩm. Và nếu có, đó có thể là những đánh giá thiên lệch bởi những người không sẵn sàng đánh giá.</w:t>
      </w:r>
    </w:p>
    <w:p w14:paraId="47DAD6C0" w14:textId="0FBD9B54" w:rsidR="00F15259" w:rsidRPr="00F15259" w:rsidRDefault="00926CDE" w:rsidP="006172F7">
      <w:pPr>
        <w:pStyle w:val="Subtitle"/>
      </w:pPr>
      <w:r>
        <w:lastRenderedPageBreak/>
        <w:t xml:space="preserve">- </w:t>
      </w:r>
      <w:r w:rsidR="00F15259" w:rsidRPr="00006B9B">
        <w:t>Hướng tiếp cận thứ hai là dựa trên hành vi của </w:t>
      </w:r>
      <w:r w:rsidR="00F15259" w:rsidRPr="00006B9B">
        <w:rPr>
          <w:i/>
          <w:iCs/>
        </w:rPr>
        <w:t>users</w:t>
      </w:r>
      <w:r w:rsidR="00F15259" w:rsidRPr="00006B9B">
        <w:t xml:space="preserve">. Rõ ràng, nếu một người dùng mua một sản phẩm trên </w:t>
      </w:r>
      <w:r w:rsidR="00F15259" w:rsidRPr="00312604">
        <w:rPr>
          <w:i/>
          <w:iCs/>
        </w:rPr>
        <w:t>Amazon</w:t>
      </w:r>
      <w:r w:rsidR="00F15259" w:rsidRPr="00006B9B">
        <w:t xml:space="preserve">, xem một đoạn phim trên </w:t>
      </w:r>
      <w:r w:rsidR="00F15259" w:rsidRPr="00312604">
        <w:rPr>
          <w:i/>
          <w:iCs/>
        </w:rPr>
        <w:t>Youtube</w:t>
      </w:r>
      <w:r w:rsidR="00F15259" w:rsidRPr="00006B9B">
        <w:t xml:space="preserve"> (có thể là nhiều lần) hay đọc một bài báo thì có thể khẳng định rằng </w:t>
      </w:r>
      <w:r w:rsidR="00F15259" w:rsidRPr="00006B9B">
        <w:rPr>
          <w:i/>
          <w:iCs/>
        </w:rPr>
        <w:t>user</w:t>
      </w:r>
      <w:r w:rsidR="00F15259" w:rsidRPr="00006B9B">
        <w:t xml:space="preserve"> này thích </w:t>
      </w:r>
      <w:r w:rsidR="00F15259" w:rsidRPr="00006B9B">
        <w:rPr>
          <w:i/>
          <w:iCs/>
        </w:rPr>
        <w:t>item</w:t>
      </w:r>
      <w:r w:rsidR="00F15259" w:rsidRPr="00006B9B">
        <w:t xml:space="preserve"> đó. </w:t>
      </w:r>
      <w:r w:rsidR="00F15259" w:rsidRPr="00776E90">
        <w:rPr>
          <w:i/>
          <w:iCs/>
        </w:rPr>
        <w:t>Facebook</w:t>
      </w:r>
      <w:r w:rsidR="00F15259" w:rsidRPr="00006B9B">
        <w:t xml:space="preserve"> cũng dựa trên việc bạn thích những nội dung nào để hiển thị các bản tin</w:t>
      </w:r>
      <w:r w:rsidR="00F61936">
        <w:t xml:space="preserve"> có thông tin, </w:t>
      </w:r>
      <w:r w:rsidR="00F15259" w:rsidRPr="00006B9B">
        <w:t>nội dung liên quan</w:t>
      </w:r>
      <w:r w:rsidR="00F61936">
        <w:t xml:space="preserve"> phù hợp với bạn</w:t>
      </w:r>
      <w:r w:rsidR="00F15259" w:rsidRPr="00006B9B">
        <w:t xml:space="preserve">. Bạn càng đam mê </w:t>
      </w:r>
      <w:r w:rsidR="00527BFF" w:rsidRPr="00312604">
        <w:rPr>
          <w:i/>
          <w:iCs/>
        </w:rPr>
        <w:t>F</w:t>
      </w:r>
      <w:r w:rsidR="00F15259" w:rsidRPr="00312604">
        <w:rPr>
          <w:i/>
          <w:iCs/>
        </w:rPr>
        <w:t>acebook</w:t>
      </w:r>
      <w:r w:rsidR="00F15259" w:rsidRPr="00006B9B">
        <w:t xml:space="preserve">, thì tập đoàn này càng được hưởng lợi do đó nó luôn mang tới bạn những thông tin mà khả năng cao là bạn muốn đọc. Nhưng với cách này, ta chỉ xây dựng được một ma trận với các thành phần là 1 và 0, với 1 thể hiện người dùng thích sản phẩm, 0 thể hiện chưa có thông tin. Trong trường hợp này, 0 không có nghĩa là thấp hơn 1, nó chỉ có nghĩa là </w:t>
      </w:r>
      <w:r w:rsidR="0050554D">
        <w:t>người</w:t>
      </w:r>
      <w:r w:rsidR="00F15259" w:rsidRPr="00006B9B">
        <w:t xml:space="preserve"> dùng chưa cung cấp thông tin. Chúng ta cũng có thể xây dựng ma trận với các giá trị cao hơn 1 thông qua thời gian hoặc số lượt mà người dùng xem một sản phẩm nào đó. Đôi khi, nút không thích cũng mang lại những lợi ích nhất định cho hệ thống, lúc này có thể gán giá trị tương ứng bằng -1 chẳng hạn.</w:t>
      </w:r>
    </w:p>
    <w:p w14:paraId="3B4107DE" w14:textId="77FCA5E0" w:rsidR="00F15259" w:rsidRPr="00DE5F85" w:rsidRDefault="00926CDE" w:rsidP="006172F7">
      <w:pPr>
        <w:pStyle w:val="Heading1"/>
        <w:jc w:val="both"/>
      </w:pPr>
      <w:bookmarkStart w:id="21" w:name="_Toc29412719"/>
      <w:r>
        <w:t xml:space="preserve">1.2.2. </w:t>
      </w:r>
      <w:r w:rsidR="001F34CA">
        <w:t>P</w:t>
      </w:r>
      <w:r w:rsidR="00F15259">
        <w:t>hương pháp chuẩn hóa giá trị trong ma trận tiện ích</w:t>
      </w:r>
      <w:bookmarkEnd w:id="21"/>
    </w:p>
    <w:p w14:paraId="4705CFF0" w14:textId="440B33B7" w:rsidR="001A6418" w:rsidRPr="00440EF3" w:rsidRDefault="001A6418" w:rsidP="006172F7">
      <w:pPr>
        <w:pStyle w:val="Subtitle"/>
      </w:pPr>
      <w:r>
        <w:t xml:space="preserve">Có rất nhiều cách đề chuẩn hóa ma trận, </w:t>
      </w:r>
      <w:r w:rsidR="00440EF3">
        <w:t xml:space="preserve">trong phạm vi bài nghiên cứu tôi sẽ tập trung vào vấn đề về quá trình chuẩn hóa giá trị ma trận nhằm phục vụ cho </w:t>
      </w:r>
      <w:r w:rsidR="00440EF3" w:rsidRPr="00440EF3">
        <w:rPr>
          <w:i/>
          <w:iCs/>
        </w:rPr>
        <w:t>RS-CF</w:t>
      </w:r>
      <w:r w:rsidR="00440EF3">
        <w:rPr>
          <w:i/>
          <w:iCs/>
        </w:rPr>
        <w:t>.</w:t>
      </w:r>
      <w:r w:rsidR="00440EF3">
        <w:t xml:space="preserve"> Do các hệ thống đề xuấ</w:t>
      </w:r>
      <w:r w:rsidR="00DA1FDB">
        <w:t>t</w:t>
      </w:r>
      <w:r w:rsidR="00440EF3">
        <w:t>, có các vấn đề như đã nêu</w:t>
      </w:r>
      <w:r w:rsidR="003B4E4E">
        <w:t xml:space="preserve"> và một trong số đó vấn đề</w:t>
      </w:r>
      <w:r w:rsidR="00440EF3">
        <w:t xml:space="preserve"> là thiếu dữ liệu. </w:t>
      </w:r>
      <w:r w:rsidR="00EB2CF5">
        <w:t>Nên</w:t>
      </w:r>
      <w:r w:rsidR="00440EF3">
        <w:t xml:space="preserve"> việc chuẩn hóa ma trận giúp ta dễ dàng hơn trong việc tính toán, cũng như đưa ra</w:t>
      </w:r>
      <w:r w:rsidR="00A47C73">
        <w:t xml:space="preserve"> các</w:t>
      </w:r>
      <w:r w:rsidR="00440EF3">
        <w:t xml:space="preserve"> đề xuất một cách phù hợp mà không làm ảnh hưởng đến kết quả đề xuất của hệ thống.</w:t>
      </w:r>
    </w:p>
    <w:p w14:paraId="6BD4AB94" w14:textId="3558F069" w:rsidR="00DE5F85" w:rsidRDefault="00A80BE6" w:rsidP="006172F7">
      <w:pPr>
        <w:pStyle w:val="Subtitle"/>
      </w:pPr>
      <w:r>
        <w:t>Ngoài ra ,m</w:t>
      </w:r>
      <w:r w:rsidR="00DE5F85">
        <w:t>ột trong những vấn đề phổ biến trong mô hình</w:t>
      </w:r>
      <w:r w:rsidR="0027720E" w:rsidRPr="0027720E">
        <w:t xml:space="preserve"> đề xuất</w:t>
      </w:r>
      <w:r w:rsidR="00DE5F85">
        <w:t xml:space="preserve"> là </w:t>
      </w:r>
      <w:r w:rsidR="008A5CF8" w:rsidRPr="008A5CF8">
        <w:rPr>
          <w:i/>
          <w:iCs/>
        </w:rPr>
        <w:t>users</w:t>
      </w:r>
      <w:r w:rsidR="00143721">
        <w:t xml:space="preserve"> khác nhau thì</w:t>
      </w:r>
      <w:r w:rsidR="009F39E5">
        <w:t xml:space="preserve"> sẽ</w:t>
      </w:r>
      <w:r w:rsidR="00143721">
        <w:t xml:space="preserve"> áp dụng các tiêu chí khác nhau trong việc xác định xếp hạng đánh giá của </w:t>
      </w:r>
      <w:r w:rsidR="0027720E" w:rsidRPr="0027720E">
        <w:rPr>
          <w:i/>
          <w:iCs/>
        </w:rPr>
        <w:t>item</w:t>
      </w:r>
      <w:r w:rsidR="008A5CF8">
        <w:rPr>
          <w:i/>
          <w:iCs/>
        </w:rPr>
        <w:t>s</w:t>
      </w:r>
      <w:r w:rsidR="00143721">
        <w:t xml:space="preserve">. Do đó, </w:t>
      </w:r>
      <w:r w:rsidR="001A6418" w:rsidRPr="001A6418">
        <w:rPr>
          <w:i/>
          <w:iCs/>
        </w:rPr>
        <w:t>user</w:t>
      </w:r>
      <w:r w:rsidR="00143721">
        <w:t xml:space="preserve"> có</w:t>
      </w:r>
      <w:r w:rsidR="009F39E5">
        <w:t xml:space="preserve"> cùng</w:t>
      </w:r>
      <w:r w:rsidR="00143721">
        <w:t xml:space="preserve"> sở thích vẫn có thể </w:t>
      </w:r>
      <w:r w:rsidR="00C378C6">
        <w:t>có những</w:t>
      </w:r>
      <w:r w:rsidR="00143721">
        <w:t xml:space="preserve"> xếp hạng khác nhau cho cùng một </w:t>
      </w:r>
      <w:r w:rsidR="001A6418" w:rsidRPr="001A6418">
        <w:rPr>
          <w:i/>
          <w:iCs/>
        </w:rPr>
        <w:t>item</w:t>
      </w:r>
      <w:r w:rsidR="00143721">
        <w:t xml:space="preserve">. Ví dụ: Một số </w:t>
      </w:r>
      <w:r w:rsidR="001A6418" w:rsidRPr="001A6418">
        <w:rPr>
          <w:i/>
          <w:iCs/>
        </w:rPr>
        <w:t>user</w:t>
      </w:r>
      <w:r w:rsidR="00143721">
        <w:t xml:space="preserve"> có khuynh hướng là dễ tính, cho nên xếp hạng các </w:t>
      </w:r>
      <w:r w:rsidR="001A6418" w:rsidRPr="001A6418">
        <w:rPr>
          <w:i/>
          <w:iCs/>
        </w:rPr>
        <w:t>item</w:t>
      </w:r>
      <w:r w:rsidR="00143721">
        <w:t xml:space="preserve"> củ</w:t>
      </w:r>
      <w:r w:rsidR="00F96026">
        <w:t xml:space="preserve">a những </w:t>
      </w:r>
      <w:r w:rsidR="00F96026" w:rsidRPr="00F96026">
        <w:rPr>
          <w:i/>
          <w:iCs/>
        </w:rPr>
        <w:t>user</w:t>
      </w:r>
      <w:r w:rsidR="00F96026">
        <w:t xml:space="preserve"> này</w:t>
      </w:r>
      <w:r w:rsidR="00143721">
        <w:t xml:space="preserve"> có xu hướng cao hơn so với những </w:t>
      </w:r>
      <w:r w:rsidR="001A6418" w:rsidRPr="001A6418">
        <w:rPr>
          <w:i/>
          <w:iCs/>
        </w:rPr>
        <w:t>use</w:t>
      </w:r>
      <w:r w:rsidR="001A6418">
        <w:t>r</w:t>
      </w:r>
      <w:r w:rsidR="00143721">
        <w:t xml:space="preserve"> khác. Mặc dù,</w:t>
      </w:r>
      <w:r w:rsidR="00F96026">
        <w:t xml:space="preserve"> có</w:t>
      </w:r>
      <w:r w:rsidR="00143721">
        <w:t xml:space="preserve"> những </w:t>
      </w:r>
      <w:r w:rsidR="001A6418" w:rsidRPr="001A6418">
        <w:rPr>
          <w:i/>
          <w:iCs/>
        </w:rPr>
        <w:t>user</w:t>
      </w:r>
      <w:r w:rsidR="00143721">
        <w:t xml:space="preserve"> là có độ tương tự</w:t>
      </w:r>
      <w:r w:rsidR="00BB512A">
        <w:t xml:space="preserve"> với nhau về item đó.  </w:t>
      </w:r>
    </w:p>
    <w:p w14:paraId="366E0C88" w14:textId="4B3BF0A3" w:rsidR="00EB2CF5" w:rsidRPr="003203AD" w:rsidRDefault="00EB2CF5" w:rsidP="006172F7">
      <w:pPr>
        <w:pStyle w:val="Subtitle"/>
      </w:pPr>
      <w:r>
        <w:t xml:space="preserve">Khi tiến hành tính toán độ tương quan giữa các cặp </w:t>
      </w:r>
      <w:r w:rsidRPr="00EB2CF5">
        <w:rPr>
          <w:i/>
          <w:iCs/>
        </w:rPr>
        <w:t>item-user</w:t>
      </w:r>
      <w:r>
        <w:t xml:space="preserve">, ma trận ban đầu khi ta xây dựng các </w:t>
      </w:r>
      <w:r w:rsidRPr="00EB2CF5">
        <w:rPr>
          <w:i/>
          <w:iCs/>
        </w:rPr>
        <w:t>fv</w:t>
      </w:r>
      <w:r>
        <w:t xml:space="preserve"> luôn sẽ có các giá trị khuyết. Vấn đề đặt ra sẽ là, chúng ta sẽ xử lý thế nào để điền các giá trị còn khuyết đó mà không ảnh hướng đến bài toán. </w:t>
      </w:r>
    </w:p>
    <w:p w14:paraId="13AF5A29" w14:textId="3F9F4085" w:rsidR="00E51435" w:rsidRPr="00F96026" w:rsidRDefault="00EB2CF5" w:rsidP="006172F7">
      <w:pPr>
        <w:pStyle w:val="Subtitle"/>
      </w:pPr>
      <w:r>
        <w:lastRenderedPageBreak/>
        <w:t xml:space="preserve">Nếu chúng ta, thay dấu ‘0’ vào ma trận, điều này sẽ ảnh hưởng đến quá trình tính độ tương quan do ‘0’ ở đây tượng </w:t>
      </w:r>
      <w:r w:rsidR="002B776B">
        <w:t>trưng</w:t>
      </w:r>
      <w:r>
        <w:t xml:space="preserve"> cho độ quan tâm đến sản phẩm đạt thấp nhất. Ngoài ra, chúng ta cũng không thể điền các số khác thay thế trong thang điểm của ma trận</w:t>
      </w:r>
      <w:r w:rsidR="00F96026">
        <w:t>, p</w:t>
      </w:r>
      <w:r>
        <w:t xml:space="preserve">hương pháp tối ưu nhất cho việc này </w:t>
      </w:r>
      <w:r w:rsidR="00F96026">
        <w:t>sẽ được trình bày kĩ hơn ở phần sau.</w:t>
      </w:r>
    </w:p>
    <w:p w14:paraId="00A5D01D" w14:textId="327483B4" w:rsidR="001B4B5E" w:rsidRPr="00916D8F" w:rsidRDefault="00926CDE" w:rsidP="006172F7">
      <w:pPr>
        <w:pStyle w:val="Heading1"/>
        <w:jc w:val="both"/>
      </w:pPr>
      <w:bookmarkStart w:id="22" w:name="_Toc29412720"/>
      <w:r>
        <w:t xml:space="preserve">1.2.3. </w:t>
      </w:r>
      <w:r w:rsidR="00F15259">
        <w:t>Vect</w:t>
      </w:r>
      <w:r w:rsidR="00117CAD">
        <w:t>ơ</w:t>
      </w:r>
      <w:r w:rsidR="00F15259">
        <w:t xml:space="preserve"> và khoảng cách giữa 2 vect</w:t>
      </w:r>
      <w:r w:rsidR="00117CAD">
        <w:t>ơ</w:t>
      </w:r>
      <w:bookmarkEnd w:id="22"/>
    </w:p>
    <w:p w14:paraId="7F22C4A4" w14:textId="3B278785" w:rsidR="003139C4" w:rsidRPr="003139C4" w:rsidRDefault="003139C4" w:rsidP="006172F7">
      <w:pPr>
        <w:pStyle w:val="Subtitle"/>
      </w:pPr>
      <w:r w:rsidRPr="003139C4">
        <w:t>Vectơ</w:t>
      </w:r>
      <w:r>
        <w:fldChar w:fldCharType="begin"/>
      </w:r>
      <w:r w:rsidR="00ED1414">
        <w:instrText xml:space="preserve"> ADDIN ZOTERO_ITEM CSL_CITATION {"citationID":"yd4F9To7","properties":{"formattedCitation":" [10]","plainCitation":" [10]","noteIndex":0},"citationItems":[{"id":220,"uris":["http://zotero.org/users/5659565/items/YHZZ7L6E"],"uri":["http://zotero.org/users/5659565/items/YHZZ7L6E"],"itemData":{"id":220,"type":"entry-encyclopedia","abstract":"Vector may refer to:","container-title":"Wikipedia","language":"en","note":"Page Version ID: 927424924","source":"Wikipedia","title":"Vector","URL":"https://en.wikipedia.org/w/index.php?title=Vector&amp;oldid=927424924","accessed":{"date-parts":[["2019",12,7]]},"issued":{"date-parts":[["2019",11,22]]}}}],"schema":"https://github.com/citation-style-language/schema/raw/master/csl-citation.json"} </w:instrText>
      </w:r>
      <w:r>
        <w:fldChar w:fldCharType="separate"/>
      </w:r>
      <w:r w:rsidR="00ED1414" w:rsidRPr="00ED1414">
        <w:t xml:space="preserve"> [10]</w:t>
      </w:r>
      <w:r>
        <w:fldChar w:fldCharType="end"/>
      </w:r>
      <w:r w:rsidRPr="003139C4">
        <w:t xml:space="preserve"> là một </w:t>
      </w:r>
      <w:r w:rsidR="00117CAD">
        <w:t>đại lượng</w:t>
      </w:r>
      <w:r w:rsidRPr="003139C4">
        <w:t xml:space="preserve"> có cả độ lớn và hướng. Về mặt hình học, chúng ta có thể hình </w:t>
      </w:r>
      <w:r>
        <w:t>dung</w:t>
      </w:r>
      <w:r w:rsidRPr="003139C4">
        <w:t xml:space="preserve"> một vectơ là một đoạn đường có hướng, có chiều dài là độ lớn của vectơ và với một mũi tên chỉ hướng. Hướng của vectơ là từ đuôi đến đầu của nó</w:t>
      </w:r>
      <w:r>
        <w:t>.</w:t>
      </w:r>
    </w:p>
    <w:p w14:paraId="53E6C616" w14:textId="357C5922" w:rsidR="00916D8F" w:rsidRDefault="00F97BD8" w:rsidP="006172F7">
      <w:pPr>
        <w:pStyle w:val="Subtitle"/>
      </w:pPr>
      <w:r>
        <w:drawing>
          <wp:anchor distT="0" distB="0" distL="114300" distR="114300" simplePos="0" relativeHeight="251684864" behindDoc="0" locked="0" layoutInCell="1" allowOverlap="1" wp14:anchorId="638FC7A8" wp14:editId="50DD2597">
            <wp:simplePos x="0" y="0"/>
            <wp:positionH relativeFrom="margin">
              <wp:align>center</wp:align>
            </wp:positionH>
            <wp:positionV relativeFrom="paragraph">
              <wp:posOffset>862965</wp:posOffset>
            </wp:positionV>
            <wp:extent cx="2011680" cy="1767840"/>
            <wp:effectExtent l="0" t="0" r="7620"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11680" cy="1767840"/>
                    </a:xfrm>
                    <a:prstGeom prst="rect">
                      <a:avLst/>
                    </a:prstGeom>
                    <a:noFill/>
                    <a:ln>
                      <a:noFill/>
                    </a:ln>
                  </pic:spPr>
                </pic:pic>
              </a:graphicData>
            </a:graphic>
          </wp:anchor>
        </w:drawing>
      </w:r>
      <w:r>
        <mc:AlternateContent>
          <mc:Choice Requires="wps">
            <w:drawing>
              <wp:anchor distT="0" distB="0" distL="114300" distR="114300" simplePos="0" relativeHeight="251682816" behindDoc="0" locked="0" layoutInCell="1" allowOverlap="1" wp14:anchorId="06EA40F7" wp14:editId="585D0079">
                <wp:simplePos x="0" y="0"/>
                <wp:positionH relativeFrom="margin">
                  <wp:align>center</wp:align>
                </wp:positionH>
                <wp:positionV relativeFrom="paragraph">
                  <wp:posOffset>2777490</wp:posOffset>
                </wp:positionV>
                <wp:extent cx="3985260" cy="4572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3985260" cy="457200"/>
                        </a:xfrm>
                        <a:prstGeom prst="rect">
                          <a:avLst/>
                        </a:prstGeom>
                        <a:solidFill>
                          <a:prstClr val="white"/>
                        </a:solidFill>
                        <a:ln>
                          <a:noFill/>
                        </a:ln>
                      </wps:spPr>
                      <wps:txbx>
                        <w:txbxContent>
                          <w:p w14:paraId="6847B24B" w14:textId="328F209F" w:rsidR="00C81CD3" w:rsidRPr="003139C4" w:rsidRDefault="00C81CD3" w:rsidP="00926CDE">
                            <w:pPr>
                              <w:pStyle w:val="Caption"/>
                              <w:jc w:val="right"/>
                              <w:rPr>
                                <w:rFonts w:ascii="Times New Roman" w:hAnsi="Times New Roman" w:cs="Times New Roman"/>
                                <w:i w:val="0"/>
                                <w:iCs w:val="0"/>
                                <w:color w:val="auto"/>
                                <w:sz w:val="26"/>
                                <w:szCs w:val="26"/>
                                <w:lang w:val="en-US"/>
                              </w:rPr>
                            </w:pPr>
                            <w:bookmarkStart w:id="23" w:name="_Toc29880653"/>
                            <w:r w:rsidRPr="00A501E5">
                              <w:rPr>
                                <w:rFonts w:ascii="Times New Roman" w:hAnsi="Times New Roman" w:cs="Times New Roman"/>
                                <w:iCs w:val="0"/>
                                <w:color w:val="auto"/>
                                <w:sz w:val="26"/>
                                <w:szCs w:val="26"/>
                                <w:lang w:val="en-US"/>
                              </w:rPr>
                              <w:t xml:space="preserve">Hình </w:t>
                            </w:r>
                            <w:r>
                              <w:rPr>
                                <w:rFonts w:ascii="Times New Roman" w:hAnsi="Times New Roman" w:cs="Times New Roman"/>
                                <w:iCs w:val="0"/>
                                <w:color w:val="auto"/>
                                <w:sz w:val="26"/>
                                <w:szCs w:val="26"/>
                                <w:lang w:val="en-US"/>
                              </w:rPr>
                              <w:fldChar w:fldCharType="begin"/>
                            </w:r>
                            <w:r>
                              <w:rPr>
                                <w:rFonts w:ascii="Times New Roman" w:hAnsi="Times New Roman" w:cs="Times New Roman"/>
                                <w:iCs w:val="0"/>
                                <w:color w:val="auto"/>
                                <w:sz w:val="26"/>
                                <w:szCs w:val="26"/>
                                <w:lang w:val="en-US"/>
                              </w:rPr>
                              <w:instrText xml:space="preserve"> SEQ Hình_ \* ARABIC \s 1 </w:instrText>
                            </w:r>
                            <w:r>
                              <w:rPr>
                                <w:rFonts w:ascii="Times New Roman" w:hAnsi="Times New Roman" w:cs="Times New Roman"/>
                                <w:iCs w:val="0"/>
                                <w:color w:val="auto"/>
                                <w:sz w:val="26"/>
                                <w:szCs w:val="26"/>
                                <w:lang w:val="en-US"/>
                              </w:rPr>
                              <w:fldChar w:fldCharType="separate"/>
                            </w:r>
                            <w:r>
                              <w:rPr>
                                <w:rFonts w:ascii="Times New Roman" w:hAnsi="Times New Roman" w:cs="Times New Roman"/>
                                <w:iCs w:val="0"/>
                                <w:color w:val="auto"/>
                                <w:sz w:val="26"/>
                                <w:szCs w:val="26"/>
                                <w:lang w:val="en-US"/>
                              </w:rPr>
                              <w:t>1</w:t>
                            </w:r>
                            <w:r>
                              <w:rPr>
                                <w:rFonts w:ascii="Times New Roman" w:hAnsi="Times New Roman" w:cs="Times New Roman"/>
                                <w:iCs w:val="0"/>
                                <w:color w:val="auto"/>
                                <w:sz w:val="26"/>
                                <w:szCs w:val="26"/>
                                <w:lang w:val="en-US"/>
                              </w:rPr>
                              <w:fldChar w:fldCharType="end"/>
                            </w:r>
                            <w:r>
                              <w:rPr>
                                <w:rFonts w:ascii="Times New Roman" w:hAnsi="Times New Roman" w:cs="Times New Roman"/>
                                <w:iCs w:val="0"/>
                                <w:color w:val="auto"/>
                                <w:sz w:val="26"/>
                                <w:szCs w:val="26"/>
                                <w:lang w:val="en-US"/>
                              </w:rPr>
                              <w:t>.2</w:t>
                            </w:r>
                            <w:r w:rsidRPr="00A501E5">
                              <w:rPr>
                                <w:rFonts w:ascii="Times New Roman" w:hAnsi="Times New Roman" w:cs="Times New Roman"/>
                                <w:iCs w:val="0"/>
                                <w:color w:val="auto"/>
                                <w:sz w:val="26"/>
                                <w:szCs w:val="26"/>
                                <w:lang w:val="en-US"/>
                              </w:rPr>
                              <w:t>: Hình ảnh biểu diễn vectơ với hướng và độ lớn</w:t>
                            </w:r>
                            <w:r>
                              <w:rPr>
                                <w:rFonts w:ascii="Times New Roman" w:hAnsi="Times New Roman" w:cs="Times New Roman"/>
                                <w:i w:val="0"/>
                                <w:iCs w:val="0"/>
                                <w:color w:val="auto"/>
                                <w:sz w:val="26"/>
                                <w:szCs w:val="26"/>
                                <w:lang w:val="en-US"/>
                              </w:rPr>
                              <w:t xml:space="preserve"> (</w:t>
                            </w:r>
                            <w:hyperlink r:id="rId17" w:history="1">
                              <w:r w:rsidRPr="007E0AA5">
                                <w:rPr>
                                  <w:rStyle w:val="Hyperlink"/>
                                  <w:rFonts w:ascii="Times New Roman" w:hAnsi="Times New Roman" w:cs="Times New Roman"/>
                                  <w:sz w:val="26"/>
                                  <w:szCs w:val="26"/>
                                  <w:lang w:val="en-US"/>
                                </w:rPr>
                                <w:t>Ngu</w:t>
                              </w:r>
                              <w:r>
                                <w:rPr>
                                  <w:rStyle w:val="Hyperlink"/>
                                  <w:rFonts w:ascii="Times New Roman" w:hAnsi="Times New Roman" w:cs="Times New Roman"/>
                                  <w:sz w:val="26"/>
                                  <w:szCs w:val="26"/>
                                  <w:lang w:val="en-US"/>
                                </w:rPr>
                                <w:t>ồ</w:t>
                              </w:r>
                              <w:r w:rsidRPr="007E0AA5">
                                <w:rPr>
                                  <w:rStyle w:val="Hyperlink"/>
                                  <w:rFonts w:ascii="Times New Roman" w:hAnsi="Times New Roman" w:cs="Times New Roman"/>
                                  <w:sz w:val="26"/>
                                  <w:szCs w:val="26"/>
                                  <w:lang w:val="en-US"/>
                                </w:rPr>
                                <w:t>n Internet</w:t>
                              </w:r>
                            </w:hyperlink>
                            <w:r>
                              <w:rPr>
                                <w:rFonts w:ascii="Times New Roman" w:hAnsi="Times New Roman" w:cs="Times New Roman"/>
                                <w:i w:val="0"/>
                                <w:iCs w:val="0"/>
                                <w:color w:val="auto"/>
                                <w:sz w:val="26"/>
                                <w:szCs w:val="26"/>
                                <w:lang w:val="en-US"/>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EA40F7" id="_x0000_t202" coordsize="21600,21600" o:spt="202" path="m,l,21600r21600,l21600,xe">
                <v:stroke joinstyle="miter"/>
                <v:path gradientshapeok="t" o:connecttype="rect"/>
              </v:shapetype>
              <v:shape id="Text Box 5" o:spid="_x0000_s1026" type="#_x0000_t202" style="position:absolute;left:0;text-align:left;margin-left:0;margin-top:218.7pt;width:313.8pt;height:36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" stroked="f">
                <v:textbox inset="0,0,0,0">
                  <w:txbxContent>
                    <w:p w14:paraId="6847B24B" w14:textId="328F209F" w:rsidR="00C81CD3" w:rsidRPr="003139C4" w:rsidRDefault="00C81CD3" w:rsidP="00926CDE">
                      <w:pPr>
                        <w:pStyle w:val="Caption"/>
                        <w:jc w:val="right"/>
                        <w:rPr>
                          <w:rFonts w:ascii="Times New Roman" w:hAnsi="Times New Roman" w:cs="Times New Roman"/>
                          <w:i w:val="0"/>
                          <w:iCs w:val="0"/>
                          <w:color w:val="auto"/>
                          <w:sz w:val="26"/>
                          <w:szCs w:val="26"/>
                          <w:lang w:val="en-US"/>
                        </w:rPr>
                      </w:pPr>
                      <w:bookmarkStart w:id="24" w:name="_Toc29880653"/>
                      <w:r w:rsidRPr="00A501E5">
                        <w:rPr>
                          <w:rFonts w:ascii="Times New Roman" w:hAnsi="Times New Roman" w:cs="Times New Roman"/>
                          <w:iCs w:val="0"/>
                          <w:color w:val="auto"/>
                          <w:sz w:val="26"/>
                          <w:szCs w:val="26"/>
                          <w:lang w:val="en-US"/>
                        </w:rPr>
                        <w:t xml:space="preserve">Hình </w:t>
                      </w:r>
                      <w:r>
                        <w:rPr>
                          <w:rFonts w:ascii="Times New Roman" w:hAnsi="Times New Roman" w:cs="Times New Roman"/>
                          <w:iCs w:val="0"/>
                          <w:color w:val="auto"/>
                          <w:sz w:val="26"/>
                          <w:szCs w:val="26"/>
                          <w:lang w:val="en-US"/>
                        </w:rPr>
                        <w:fldChar w:fldCharType="begin"/>
                      </w:r>
                      <w:r>
                        <w:rPr>
                          <w:rFonts w:ascii="Times New Roman" w:hAnsi="Times New Roman" w:cs="Times New Roman"/>
                          <w:iCs w:val="0"/>
                          <w:color w:val="auto"/>
                          <w:sz w:val="26"/>
                          <w:szCs w:val="26"/>
                          <w:lang w:val="en-US"/>
                        </w:rPr>
                        <w:instrText xml:space="preserve"> SEQ Hình_ \* ARABIC \s 1 </w:instrText>
                      </w:r>
                      <w:r>
                        <w:rPr>
                          <w:rFonts w:ascii="Times New Roman" w:hAnsi="Times New Roman" w:cs="Times New Roman"/>
                          <w:iCs w:val="0"/>
                          <w:color w:val="auto"/>
                          <w:sz w:val="26"/>
                          <w:szCs w:val="26"/>
                          <w:lang w:val="en-US"/>
                        </w:rPr>
                        <w:fldChar w:fldCharType="separate"/>
                      </w:r>
                      <w:r>
                        <w:rPr>
                          <w:rFonts w:ascii="Times New Roman" w:hAnsi="Times New Roman" w:cs="Times New Roman"/>
                          <w:iCs w:val="0"/>
                          <w:color w:val="auto"/>
                          <w:sz w:val="26"/>
                          <w:szCs w:val="26"/>
                          <w:lang w:val="en-US"/>
                        </w:rPr>
                        <w:t>1</w:t>
                      </w:r>
                      <w:r>
                        <w:rPr>
                          <w:rFonts w:ascii="Times New Roman" w:hAnsi="Times New Roman" w:cs="Times New Roman"/>
                          <w:iCs w:val="0"/>
                          <w:color w:val="auto"/>
                          <w:sz w:val="26"/>
                          <w:szCs w:val="26"/>
                          <w:lang w:val="en-US"/>
                        </w:rPr>
                        <w:fldChar w:fldCharType="end"/>
                      </w:r>
                      <w:r>
                        <w:rPr>
                          <w:rFonts w:ascii="Times New Roman" w:hAnsi="Times New Roman" w:cs="Times New Roman"/>
                          <w:iCs w:val="0"/>
                          <w:color w:val="auto"/>
                          <w:sz w:val="26"/>
                          <w:szCs w:val="26"/>
                          <w:lang w:val="en-US"/>
                        </w:rPr>
                        <w:t>.2</w:t>
                      </w:r>
                      <w:r w:rsidRPr="00A501E5">
                        <w:rPr>
                          <w:rFonts w:ascii="Times New Roman" w:hAnsi="Times New Roman" w:cs="Times New Roman"/>
                          <w:iCs w:val="0"/>
                          <w:color w:val="auto"/>
                          <w:sz w:val="26"/>
                          <w:szCs w:val="26"/>
                          <w:lang w:val="en-US"/>
                        </w:rPr>
                        <w:t>: Hình ảnh biểu diễn vectơ với hướng và độ lớn</w:t>
                      </w:r>
                      <w:r>
                        <w:rPr>
                          <w:rFonts w:ascii="Times New Roman" w:hAnsi="Times New Roman" w:cs="Times New Roman"/>
                          <w:i w:val="0"/>
                          <w:iCs w:val="0"/>
                          <w:color w:val="auto"/>
                          <w:sz w:val="26"/>
                          <w:szCs w:val="26"/>
                          <w:lang w:val="en-US"/>
                        </w:rPr>
                        <w:t xml:space="preserve"> (</w:t>
                      </w:r>
                      <w:hyperlink r:id="rId18" w:history="1">
                        <w:r w:rsidRPr="007E0AA5">
                          <w:rPr>
                            <w:rStyle w:val="Hyperlink"/>
                            <w:rFonts w:ascii="Times New Roman" w:hAnsi="Times New Roman" w:cs="Times New Roman"/>
                            <w:sz w:val="26"/>
                            <w:szCs w:val="26"/>
                            <w:lang w:val="en-US"/>
                          </w:rPr>
                          <w:t>Ngu</w:t>
                        </w:r>
                        <w:r>
                          <w:rPr>
                            <w:rStyle w:val="Hyperlink"/>
                            <w:rFonts w:ascii="Times New Roman" w:hAnsi="Times New Roman" w:cs="Times New Roman"/>
                            <w:sz w:val="26"/>
                            <w:szCs w:val="26"/>
                            <w:lang w:val="en-US"/>
                          </w:rPr>
                          <w:t>ồ</w:t>
                        </w:r>
                        <w:r w:rsidRPr="007E0AA5">
                          <w:rPr>
                            <w:rStyle w:val="Hyperlink"/>
                            <w:rFonts w:ascii="Times New Roman" w:hAnsi="Times New Roman" w:cs="Times New Roman"/>
                            <w:sz w:val="26"/>
                            <w:szCs w:val="26"/>
                            <w:lang w:val="en-US"/>
                          </w:rPr>
                          <w:t>n Internet</w:t>
                        </w:r>
                      </w:hyperlink>
                      <w:r>
                        <w:rPr>
                          <w:rFonts w:ascii="Times New Roman" w:hAnsi="Times New Roman" w:cs="Times New Roman"/>
                          <w:i w:val="0"/>
                          <w:iCs w:val="0"/>
                          <w:color w:val="auto"/>
                          <w:sz w:val="26"/>
                          <w:szCs w:val="26"/>
                          <w:lang w:val="en-US"/>
                        </w:rPr>
                        <w:t>)</w:t>
                      </w:r>
                      <w:bookmarkEnd w:id="24"/>
                    </w:p>
                  </w:txbxContent>
                </v:textbox>
                <w10:wrap type="topAndBottom" anchorx="margin"/>
              </v:shape>
            </w:pict>
          </mc:Fallback>
        </mc:AlternateContent>
      </w:r>
      <w:r w:rsidR="003139C4" w:rsidRPr="003139C4">
        <w:t>Hai vectơ giống nhau nếu chúng có cùng độ lớn và hướng. Điều này có nghĩa là nếu chúng ta lấy một vectơ và dịch nó sang một vị trí mới (không xoay nó), thì vectơ chúng ta thu được ở cuối quá trình này là cùng một vectơ chúng ta đã có lúc đầu</w:t>
      </w:r>
      <w:r w:rsidR="00037FB5">
        <w:t>.</w:t>
      </w:r>
    </w:p>
    <w:p w14:paraId="16274F53" w14:textId="5F725E14" w:rsidR="00492953" w:rsidRPr="00492953" w:rsidRDefault="005C796A" w:rsidP="006172F7">
      <w:pPr>
        <w:pStyle w:val="Subtitle"/>
      </w:pPr>
      <w:r>
        <w:t>Có nhiều cách</w:t>
      </w:r>
      <w:r w:rsidR="00AF2F7A">
        <w:t xml:space="preserve"> tính khoảng cách giữa 2 vect</w:t>
      </w:r>
      <w:r w:rsidR="006D16D5">
        <w:t>ơ</w:t>
      </w:r>
      <w:r>
        <w:t xml:space="preserve"> (hay tính khoảng cách giữa 2 điểm)</w:t>
      </w:r>
      <w:r w:rsidR="00AF2F7A">
        <w:t>, một trong những cách phổ biến nhất là tính khoảng cách theo Euclidean</w:t>
      </w:r>
      <w:r w:rsidR="00AF2F7A">
        <w:fldChar w:fldCharType="begin"/>
      </w:r>
      <w:r w:rsidR="00ED1414">
        <w:instrText xml:space="preserve"> ADDIN ZOTERO_ITEM CSL_CITATION {"citationID":"OOtqSSu6","properties":{"formattedCitation":" [11]","plainCitation":" [11]","noteIndex":0},"citationItems":[{"id":222,"uris":["http://zotero.org/users/5659565/items/TIN65JHU"],"uri":["http://zotero.org/users/5659565/items/TIN65JHU"],"itemData":{"id":222,"type":"entry-encyclopedia","abstract":"In mathematics, the Euclidean distance or Euclidean metric is the \"ordinary\" straight-line distance between two points in Euclidean space. With this distance, Euclidean space becomes a metric space. The associated norm is called the Euclidean norm. Older literature refers to the metric as the Pythagorean metric. A generalized term for the Euclidean norm is the L2 norm or L2 distance.","container-title":"Wikipedia","language":"en","note":"Page Version ID: 914121508","source":"Wikipedia","title":"Euclidean distance","URL":"https://en.wikipedia.org/w/index.php?title=Euclidean_distance&amp;oldid=914121508","accessed":{"date-parts":[["2019",12,7]]},"issued":{"date-parts":[["2019",9,5]]}}}],"schema":"https://github.com/citation-style-language/schema/raw/master/csl-citation.json"} </w:instrText>
      </w:r>
      <w:r w:rsidR="00AF2F7A">
        <w:fldChar w:fldCharType="separate"/>
      </w:r>
      <w:r w:rsidR="00ED1414" w:rsidRPr="00ED1414">
        <w:t xml:space="preserve"> [11]</w:t>
      </w:r>
      <w:r w:rsidR="00AF2F7A">
        <w:fldChar w:fldCharType="end"/>
      </w:r>
    </w:p>
    <w:p w14:paraId="59BECBA0" w14:textId="0061E4E0" w:rsidR="00AF2F7A" w:rsidRPr="00492953" w:rsidRDefault="00AF2F7A" w:rsidP="006172F7">
      <w:pPr>
        <w:pStyle w:val="ListParagraph"/>
        <w:tabs>
          <w:tab w:val="left" w:pos="8364"/>
        </w:tabs>
        <w:spacing w:before="120" w:after="240" w:line="360" w:lineRule="auto"/>
        <w:ind w:left="2835"/>
        <w:contextualSpacing w:val="0"/>
        <w:jc w:val="both"/>
        <w:rPr>
          <w:rFonts w:ascii="Times New Roman" w:hAnsi="Times New Roman" w:cs="Times New Roman"/>
          <w:sz w:val="26"/>
          <w:szCs w:val="26"/>
          <w:lang w:val="en-US"/>
        </w:rPr>
      </w:pPr>
      <m:oMath>
        <m:r>
          <w:rPr>
            <w:rFonts w:ascii="Cambria Math" w:hAnsi="Cambria Math" w:cs="Times New Roman"/>
            <w:sz w:val="26"/>
            <w:szCs w:val="26"/>
            <w:lang w:val="en-US"/>
          </w:rPr>
          <m:t>d</m:t>
        </m:r>
        <m:d>
          <m:dPr>
            <m:ctrlPr>
              <w:rPr>
                <w:rFonts w:ascii="Cambria Math" w:hAnsi="Cambria Math" w:cs="Times New Roman"/>
                <w:i/>
                <w:sz w:val="26"/>
                <w:szCs w:val="26"/>
                <w:lang w:val="en-US"/>
              </w:rPr>
            </m:ctrlPr>
          </m:dPr>
          <m:e>
            <m:r>
              <w:rPr>
                <w:rFonts w:ascii="Cambria Math" w:hAnsi="Cambria Math" w:cs="Times New Roman"/>
                <w:sz w:val="26"/>
                <w:szCs w:val="26"/>
                <w:lang w:val="en-US"/>
              </w:rPr>
              <m:t>p,q</m:t>
            </m:r>
          </m:e>
        </m:d>
        <m:r>
          <w:rPr>
            <w:rFonts w:ascii="Cambria Math" w:hAnsi="Cambria Math" w:cs="Times New Roman"/>
            <w:sz w:val="26"/>
            <w:szCs w:val="26"/>
            <w:lang w:val="en-US"/>
          </w:rPr>
          <m:t>=d</m:t>
        </m:r>
        <m:d>
          <m:dPr>
            <m:ctrlPr>
              <w:rPr>
                <w:rFonts w:ascii="Cambria Math" w:hAnsi="Cambria Math" w:cs="Times New Roman"/>
                <w:i/>
                <w:sz w:val="26"/>
                <w:szCs w:val="26"/>
                <w:lang w:val="en-US"/>
              </w:rPr>
            </m:ctrlPr>
          </m:dPr>
          <m:e>
            <m:r>
              <w:rPr>
                <w:rFonts w:ascii="Cambria Math" w:hAnsi="Cambria Math" w:cs="Times New Roman"/>
                <w:sz w:val="26"/>
                <w:szCs w:val="26"/>
                <w:lang w:val="en-US"/>
              </w:rPr>
              <m:t>q,p</m:t>
            </m:r>
          </m:e>
        </m:d>
        <m:r>
          <w:rPr>
            <w:rFonts w:ascii="Cambria Math" w:hAnsi="Cambria Math" w:cs="Times New Roman"/>
            <w:sz w:val="26"/>
            <w:szCs w:val="26"/>
            <w:lang w:val="en-US"/>
          </w:rPr>
          <m:t xml:space="preserve">= </m:t>
        </m:r>
        <m:nary>
          <m:naryPr>
            <m:chr m:val="∑"/>
            <m:limLoc m:val="undOvr"/>
            <m:ctrlPr>
              <w:rPr>
                <w:rFonts w:ascii="Cambria Math" w:hAnsi="Cambria Math" w:cs="Times New Roman"/>
                <w:i/>
                <w:sz w:val="26"/>
                <w:szCs w:val="26"/>
                <w:lang w:val="en-US"/>
              </w:rPr>
            </m:ctrlPr>
          </m:naryPr>
          <m:sub>
            <m:r>
              <w:rPr>
                <w:rFonts w:ascii="Cambria Math" w:hAnsi="Cambria Math" w:cs="Times New Roman"/>
                <w:sz w:val="26"/>
                <w:szCs w:val="26"/>
                <w:lang w:val="en-US"/>
              </w:rPr>
              <m:t>i=1</m:t>
            </m:r>
          </m:sub>
          <m:sup>
            <m:r>
              <w:rPr>
                <w:rFonts w:ascii="Cambria Math" w:hAnsi="Cambria Math" w:cs="Times New Roman"/>
                <w:sz w:val="26"/>
                <w:szCs w:val="26"/>
                <w:lang w:val="en-US"/>
              </w:rPr>
              <m:t>n</m:t>
            </m:r>
          </m:sup>
          <m:e>
            <m:sSup>
              <m:sSupPr>
                <m:ctrlPr>
                  <w:rPr>
                    <w:rFonts w:ascii="Cambria Math" w:hAnsi="Cambria Math" w:cs="Times New Roman"/>
                    <w:i/>
                    <w:sz w:val="26"/>
                    <w:szCs w:val="26"/>
                    <w:lang w:val="en-US"/>
                  </w:rPr>
                </m:ctrlPr>
              </m:sSupPr>
              <m:e>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q</m:t>
                    </m:r>
                  </m:e>
                  <m:sub>
                    <m:r>
                      <w:rPr>
                        <w:rFonts w:ascii="Cambria Math" w:hAnsi="Cambria Math" w:cs="Times New Roman"/>
                        <w:sz w:val="26"/>
                        <w:szCs w:val="26"/>
                        <w:lang w:val="en-US"/>
                      </w:rPr>
                      <m:t>i</m:t>
                    </m:r>
                  </m:sub>
                </m:sSub>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p</m:t>
                    </m:r>
                  </m:e>
                  <m:sub>
                    <m:r>
                      <w:rPr>
                        <w:rFonts w:ascii="Cambria Math" w:hAnsi="Cambria Math" w:cs="Times New Roman"/>
                        <w:sz w:val="26"/>
                        <w:szCs w:val="26"/>
                        <w:lang w:val="en-US"/>
                      </w:rPr>
                      <m:t>i</m:t>
                    </m:r>
                  </m:sub>
                </m:sSub>
                <m:r>
                  <w:rPr>
                    <w:rFonts w:ascii="Cambria Math" w:hAnsi="Cambria Math" w:cs="Times New Roman"/>
                    <w:sz w:val="26"/>
                    <w:szCs w:val="26"/>
                    <w:lang w:val="en-US"/>
                  </w:rPr>
                  <m:t>)</m:t>
                </m:r>
              </m:e>
              <m:sup>
                <m:r>
                  <w:rPr>
                    <w:rFonts w:ascii="Cambria Math" w:hAnsi="Cambria Math" w:cs="Times New Roman"/>
                    <w:sz w:val="26"/>
                    <w:szCs w:val="26"/>
                    <w:lang w:val="en-US"/>
                  </w:rPr>
                  <m:t>2</m:t>
                </m:r>
              </m:sup>
            </m:sSup>
          </m:e>
        </m:nary>
      </m:oMath>
      <w:r w:rsidR="00492953">
        <w:rPr>
          <w:rFonts w:ascii="Times New Roman" w:hAnsi="Times New Roman" w:cs="Times New Roman"/>
          <w:sz w:val="26"/>
          <w:szCs w:val="26"/>
          <w:lang w:val="en-US"/>
        </w:rPr>
        <w:tab/>
      </w:r>
      <w:r w:rsidR="00492953" w:rsidRPr="002C5B8E">
        <w:rPr>
          <w:rFonts w:ascii="Times New Roman" w:hAnsi="Times New Roman" w:cs="Times New Roman"/>
          <w:iCs/>
          <w:sz w:val="26"/>
          <w:szCs w:val="26"/>
          <w:lang w:val="en-US"/>
        </w:rPr>
        <w:t>(1)</w:t>
      </w:r>
    </w:p>
    <w:p w14:paraId="4402742D" w14:textId="1A5A1B57" w:rsidR="00272C6B" w:rsidRDefault="008A071E" w:rsidP="006172F7">
      <w:pPr>
        <w:pStyle w:val="Subtitle"/>
      </w:pPr>
      <w:r>
        <w:t xml:space="preserve">Một cách tiếp cận khác </w:t>
      </w:r>
      <w:r w:rsidR="00DC6D9B">
        <w:t>của</w:t>
      </w:r>
      <w:r>
        <w:t xml:space="preserve"> tính khoảng cách là tính khoảng cách theo Manhattan </w:t>
      </w:r>
      <w:r>
        <w:fldChar w:fldCharType="begin"/>
      </w:r>
      <w:r w:rsidR="00ED1414">
        <w:instrText xml:space="preserve"> ADDIN ZOTERO_ITEM CSL_CITATION {"citationID":"yBEJm0JA","properties":{"formattedCitation":" [12]","plainCitation":" [12]","noteIndex":0},"citationItems":[{"id":224,"uris":["http://zotero.org/users/5659565/items/UY66384S"],"uri":["http://zotero.org/users/5659565/items/UY66384S"],"itemData":{"id":224,"type":"webpage","language":"en","title":"Manhattan distance - Wiktionary","URL":"https://en.wiktionary.org/wiki/Manhattan_distance","accessed":{"date-parts":[["2019",12,7]]}}}],"schema":"https://github.com/citation-style-language/schema/raw/master/csl-citation.json"} </w:instrText>
      </w:r>
      <w:r>
        <w:fldChar w:fldCharType="separate"/>
      </w:r>
      <w:r w:rsidR="00ED1414" w:rsidRPr="00ED1414">
        <w:t xml:space="preserve"> [12]</w:t>
      </w:r>
      <w:r>
        <w:fldChar w:fldCharType="end"/>
      </w:r>
      <w:r w:rsidR="00272C6B">
        <w:t xml:space="preserve">. Việc tính </w:t>
      </w:r>
      <w:r w:rsidR="00205EBD">
        <w:t>khoảng cách, là một công đoạn để tính độ tương tự</w:t>
      </w:r>
      <w:r w:rsidR="00DC6D9B">
        <w:t>, k</w:t>
      </w:r>
      <w:r w:rsidR="00205EBD">
        <w:t xml:space="preserve">hoảng cách giữa hai vật thể càng cao, chúng càng cách xa nhau, hay nói cách khác khi 2 </w:t>
      </w:r>
      <w:r w:rsidR="004F086B">
        <w:t>vectơ</w:t>
      </w:r>
      <w:r w:rsidR="00205EBD">
        <w:t xml:space="preserve"> càng gần nhau thì chúng càng có độ tương tự với nhau cao. </w:t>
      </w:r>
      <w:r w:rsidR="00205EBD" w:rsidRPr="00205EBD">
        <w:t>Thông thường các số liệu tương tự trả về giá trị từ 0 đến 1, trong đó 0 biểu thị không có sự tương đồng (hoàn toàn không giống nhau) và 1 biểu thị tổng độ tương tự (chúng hoàn toàn giống nhau).</w:t>
      </w:r>
      <w:r w:rsidR="005C796A">
        <w:t xml:space="preserve"> </w:t>
      </w:r>
    </w:p>
    <w:p w14:paraId="74277B4D" w14:textId="7EBF5135" w:rsidR="000F4A8E" w:rsidRPr="000F4A8E" w:rsidRDefault="000F4A8E" w:rsidP="006172F7">
      <w:pPr>
        <w:pStyle w:val="Subtitle"/>
      </w:pPr>
      <w:r>
        <w:lastRenderedPageBreak/>
        <w:t xml:space="preserve">Việc ứng dụng tính khoảng cách 2 </w:t>
      </w:r>
      <w:r w:rsidR="006530DB">
        <w:t>vectơ</w:t>
      </w:r>
      <w:r>
        <w:t xml:space="preserve"> vào việc xác định độ tương tự giữa 2 </w:t>
      </w:r>
      <w:r>
        <w:rPr>
          <w:i/>
          <w:iCs/>
        </w:rPr>
        <w:t xml:space="preserve">users </w:t>
      </w:r>
      <w:r w:rsidR="00B5582C">
        <w:t>cũng là</w:t>
      </w:r>
      <w:r w:rsidR="00B5582C">
        <w:rPr>
          <w:i/>
          <w:iCs/>
        </w:rPr>
        <w:t xml:space="preserve"> </w:t>
      </w:r>
      <w:r>
        <w:t>được áp dụng</w:t>
      </w:r>
      <w:r w:rsidR="00B5582C">
        <w:t xml:space="preserve"> vào</w:t>
      </w:r>
      <w:r>
        <w:t xml:space="preserve"> trong bài toán hệ tư vấn. </w:t>
      </w:r>
      <w:r w:rsidRPr="00006B9B">
        <w:t xml:space="preserve">Để xác định mức độ quan tâm của </w:t>
      </w:r>
      <w:r w:rsidRPr="00006B9B">
        <w:rPr>
          <w:i/>
          <w:iCs/>
        </w:rPr>
        <w:t>users</w:t>
      </w:r>
      <w:r w:rsidRPr="00006B9B">
        <w:t xml:space="preserve">, ta sẽ dựa trên hành vi của </w:t>
      </w:r>
      <w:r w:rsidRPr="00006B9B">
        <w:rPr>
          <w:i/>
          <w:iCs/>
        </w:rPr>
        <w:t>user</w:t>
      </w:r>
      <w:r w:rsidRPr="00006B9B">
        <w:t xml:space="preserve"> lên </w:t>
      </w:r>
      <w:r w:rsidRPr="00006B9B">
        <w:rPr>
          <w:i/>
          <w:iCs/>
        </w:rPr>
        <w:t>item</w:t>
      </w:r>
      <w:r w:rsidRPr="00006B9B">
        <w:t xml:space="preserve">. Để tính toán Sim giữa hai </w:t>
      </w:r>
      <w:r w:rsidRPr="00006B9B">
        <w:rPr>
          <w:i/>
          <w:iCs/>
        </w:rPr>
        <w:t>user</w:t>
      </w:r>
      <w:r w:rsidRPr="00006B9B">
        <w:t xml:space="preserve"> , cách thường làm là xây dựng</w:t>
      </w:r>
      <w:r w:rsidR="00E258C3">
        <w:t xml:space="preserve"> </w:t>
      </w:r>
      <w:r w:rsidRPr="00006B9B">
        <w:t xml:space="preserve"> </w:t>
      </w:r>
      <w:r w:rsidRPr="00006B9B">
        <w:rPr>
          <w:i/>
          <w:iCs/>
        </w:rPr>
        <w:t>feature</w:t>
      </w:r>
      <w:r w:rsidRPr="00006B9B">
        <w:t xml:space="preserve"> </w:t>
      </w:r>
      <w:r w:rsidRPr="00006B9B">
        <w:rPr>
          <w:i/>
          <w:iCs/>
        </w:rPr>
        <w:t>vector</w:t>
      </w:r>
      <w:r>
        <w:rPr>
          <w:i/>
          <w:iCs/>
        </w:rPr>
        <w:t xml:space="preserve"> (fv)</w:t>
      </w:r>
      <w:r w:rsidRPr="00006B9B">
        <w:t xml:space="preserve"> (</w:t>
      </w:r>
      <w:r w:rsidR="00742470">
        <w:t>vectơ đặc trưng</w:t>
      </w:r>
      <w:r w:rsidR="006530DB">
        <w:t xml:space="preserve"> </w:t>
      </w:r>
      <w:r w:rsidRPr="00006B9B">
        <w:t xml:space="preserve">đơn giản là một </w:t>
      </w:r>
      <w:r w:rsidR="006530DB" w:rsidRPr="006530DB">
        <w:t>vectơ</w:t>
      </w:r>
      <w:r w:rsidR="006530DB">
        <w:t xml:space="preserve"> </w:t>
      </w:r>
      <w:r w:rsidRPr="00006B9B">
        <w:t>có một chuỗi các số, nó giống như một ma trận</w:t>
      </w:r>
      <w:r w:rsidR="00FF5232">
        <w:t xml:space="preserve"> nhưng</w:t>
      </w:r>
      <w:r w:rsidRPr="00006B9B">
        <w:t xml:space="preserve"> chỉ có một hàng nhưng nhiều cột. Ví dụ: [1,5,3]) cho mỗi </w:t>
      </w:r>
      <w:r w:rsidRPr="00006B9B">
        <w:rPr>
          <w:i/>
          <w:iCs/>
        </w:rPr>
        <w:t>user</w:t>
      </w:r>
      <w:r w:rsidRPr="00006B9B">
        <w:t xml:space="preserve"> rồi áp dụng một hàm có khả năng đo độ tương quan giữa hai </w:t>
      </w:r>
      <w:r w:rsidR="000637D4" w:rsidRPr="000637D4">
        <w:t>vectơ</w:t>
      </w:r>
      <w:r w:rsidRPr="00006B9B">
        <w:t xml:space="preserve"> đó</w:t>
      </w:r>
      <w:r>
        <w:t xml:space="preserve">. </w:t>
      </w:r>
      <w:r w:rsidRPr="00006B9B">
        <w:t xml:space="preserve">Chú ý rằng việc xây dựng </w:t>
      </w:r>
      <w:r>
        <w:rPr>
          <w:i/>
          <w:iCs/>
        </w:rPr>
        <w:t>fv</w:t>
      </w:r>
      <w:r w:rsidRPr="00006B9B">
        <w:t xml:space="preserve"> này được xây dựng trực tiếp dựa trên </w:t>
      </w:r>
      <w:r w:rsidRPr="00006B9B">
        <w:rPr>
          <w:i/>
          <w:iCs/>
        </w:rPr>
        <w:t>UM</w:t>
      </w:r>
      <w:r w:rsidRPr="00006B9B">
        <w:t xml:space="preserve">. Với mỗi </w:t>
      </w:r>
      <w:r w:rsidRPr="00006B9B">
        <w:rPr>
          <w:i/>
          <w:iCs/>
        </w:rPr>
        <w:t>user</w:t>
      </w:r>
      <w:r w:rsidRPr="00006B9B">
        <w:t>, thông tin duy nhất chúng ta biết là các đánh giá mà user đó đã thực hiện, tức</w:t>
      </w:r>
      <w:r w:rsidR="007453F3">
        <w:t xml:space="preserve"> là</w:t>
      </w:r>
      <w:r w:rsidRPr="00006B9B">
        <w:t xml:space="preserve"> cột tương ứng với </w:t>
      </w:r>
      <w:r w:rsidRPr="00006B9B">
        <w:rPr>
          <w:i/>
          <w:iCs/>
        </w:rPr>
        <w:t>user</w:t>
      </w:r>
      <w:r w:rsidRPr="00006B9B">
        <w:t xml:space="preserve"> đó trong </w:t>
      </w:r>
      <w:r w:rsidRPr="00006B9B">
        <w:rPr>
          <w:i/>
          <w:iCs/>
        </w:rPr>
        <w:t>UM</w:t>
      </w:r>
      <w:r>
        <w:rPr>
          <w:i/>
          <w:iCs/>
        </w:rPr>
        <w:t>.</w:t>
      </w:r>
      <w:r w:rsidR="00742470">
        <w:rPr>
          <w:i/>
          <w:iCs/>
        </w:rPr>
        <w:t xml:space="preserve"> </w:t>
      </w:r>
    </w:p>
    <w:p w14:paraId="6714F218" w14:textId="346B1832" w:rsidR="008179E1" w:rsidRPr="00006B9B" w:rsidRDefault="00926CDE" w:rsidP="006172F7">
      <w:pPr>
        <w:pStyle w:val="Heading1"/>
        <w:jc w:val="both"/>
      </w:pPr>
      <w:bookmarkStart w:id="25" w:name="_Toc29412721"/>
      <w:r>
        <w:t xml:space="preserve">1.3. </w:t>
      </w:r>
      <w:r w:rsidR="001676DA">
        <w:t>Các phương pháp tư vấn cơ bản</w:t>
      </w:r>
      <w:bookmarkEnd w:id="25"/>
    </w:p>
    <w:p w14:paraId="3C6545D6" w14:textId="35AD039D" w:rsidR="007E7E2F" w:rsidRPr="00006B9B" w:rsidRDefault="0095603D" w:rsidP="006172F7">
      <w:pPr>
        <w:pStyle w:val="Subtitle"/>
        <w:spacing w:before="0"/>
      </w:pPr>
      <w:r w:rsidRPr="00006B9B">
        <w:t>Để xây dựng một</w:t>
      </w:r>
      <w:r w:rsidR="00491074" w:rsidRPr="00006B9B">
        <w:t xml:space="preserve"> </w:t>
      </w:r>
      <w:r w:rsidR="00445E3F" w:rsidRPr="00006B9B">
        <w:rPr>
          <w:i/>
          <w:iCs/>
        </w:rPr>
        <w:t>RS</w:t>
      </w:r>
      <w:r w:rsidRPr="00006B9B">
        <w:t xml:space="preserve">, hiện nay có các </w:t>
      </w:r>
      <w:r w:rsidR="001110AD" w:rsidRPr="00006B9B">
        <w:t>phương pháp phổ biến được sử dụng gồm</w:t>
      </w:r>
      <w:r w:rsidR="007E7E2F" w:rsidRPr="00006B9B">
        <w:t>:</w:t>
      </w:r>
      <w:r w:rsidRPr="00006B9B">
        <w:t xml:space="preserve"> </w:t>
      </w:r>
    </w:p>
    <w:p w14:paraId="7B07EFDD" w14:textId="3372BC23" w:rsidR="00BE7E90" w:rsidRPr="00006B9B" w:rsidRDefault="00926CDE" w:rsidP="006172F7">
      <w:pPr>
        <w:pStyle w:val="Subtitle"/>
        <w:spacing w:before="0"/>
      </w:pPr>
      <w:r>
        <w:t>-</w:t>
      </w:r>
      <w:r w:rsidR="007E7E2F" w:rsidRPr="00006B9B">
        <w:t>L</w:t>
      </w:r>
      <w:r w:rsidR="0095603D" w:rsidRPr="00006B9B">
        <w:t>ọc trên nội dung (</w:t>
      </w:r>
      <w:r w:rsidR="007E7E2F" w:rsidRPr="00006B9B">
        <w:rPr>
          <w:i/>
          <w:iCs/>
        </w:rPr>
        <w:t>C</w:t>
      </w:r>
      <w:r w:rsidR="0095603D" w:rsidRPr="00006B9B">
        <w:rPr>
          <w:i/>
          <w:iCs/>
        </w:rPr>
        <w:t>ontent</w:t>
      </w:r>
      <w:r w:rsidR="009122D6" w:rsidRPr="00006B9B">
        <w:rPr>
          <w:i/>
          <w:iCs/>
        </w:rPr>
        <w:t xml:space="preserve"> </w:t>
      </w:r>
      <w:r w:rsidR="0087265A" w:rsidRPr="00006B9B">
        <w:rPr>
          <w:i/>
          <w:iCs/>
        </w:rPr>
        <w:t>B</w:t>
      </w:r>
      <w:r w:rsidR="0095603D" w:rsidRPr="00006B9B">
        <w:rPr>
          <w:i/>
          <w:iCs/>
        </w:rPr>
        <w:t>ased</w:t>
      </w:r>
      <w:r w:rsidR="00CF79F0" w:rsidRPr="00006B9B">
        <w:rPr>
          <w:i/>
          <w:iCs/>
        </w:rPr>
        <w:t xml:space="preserve"> Filtering</w:t>
      </w:r>
      <w:r w:rsidR="00C14AAE">
        <w:rPr>
          <w:i/>
          <w:iCs/>
        </w:rPr>
        <w:t xml:space="preserve"> - CBF</w:t>
      </w:r>
      <w:r w:rsidR="0095603D" w:rsidRPr="00006B9B">
        <w:t>)</w:t>
      </w:r>
      <w:r w:rsidR="006303A4" w:rsidRPr="00006B9B">
        <w:t xml:space="preserve"> </w:t>
      </w:r>
      <w:r w:rsidR="00B416D4" w:rsidRPr="00006B9B">
        <w:fldChar w:fldCharType="begin"/>
      </w:r>
      <w:r w:rsidR="00ED1414">
        <w:instrText xml:space="preserve"> ADDIN ZOTERO_ITEM CSL_CITATION {"citationID":"Xa1qz17d","properties":{"formattedCitation":" [13]","plainCitation":" [13]","noteIndex":0},"citationItems":[{"id":101,"uris":["http://zotero.org/users/5659565/items/RRKBLJBI"],"uri":["http://zotero.org/users/5659565/items/RRKBLJBI"],"itemData":{"id":101,"type":"webpage","container-title":"Tiep Vu's blog","title":"Bài 23: Content-based Recommendation Systems","title-short":"Bài 23","URL":"https://machinelearningcoban.com/2017/05/17/contentbasedrecommendersys/","author":[{"family":"Vu","given":"Tiep"}],"accessed":{"date-parts":[["2019",10,4]]},"issued":{"date-parts":[["2017",5,17]]}}}],"schema":"https://github.com/citation-style-language/schema/raw/master/csl-citation.json"} </w:instrText>
      </w:r>
      <w:r w:rsidR="00B416D4" w:rsidRPr="00006B9B">
        <w:fldChar w:fldCharType="separate"/>
      </w:r>
      <w:r w:rsidR="00ED1414" w:rsidRPr="00ED1414">
        <w:t xml:space="preserve"> [13]</w:t>
      </w:r>
      <w:r w:rsidR="00B416D4" w:rsidRPr="00006B9B">
        <w:fldChar w:fldCharType="end"/>
      </w:r>
      <w:r w:rsidR="00B416D4" w:rsidRPr="00006B9B">
        <w:t xml:space="preserve">: người </w:t>
      </w:r>
      <w:r w:rsidR="006F6B33" w:rsidRPr="00006B9B">
        <w:t>dùng</w:t>
      </w:r>
      <w:r w:rsidR="00B416D4" w:rsidRPr="00006B9B">
        <w:t xml:space="preserve"> được gợi ý những sản phẩm tương tự như các sản phẩm từng được họ đánh giá cao</w:t>
      </w:r>
      <w:r w:rsidR="006D274E">
        <w:t>. Mà tiêu chí để đưa ra gợi ý</w:t>
      </w:r>
      <w:r w:rsidR="000A271E">
        <w:t xml:space="preserve"> những sản phẩm tương tự</w:t>
      </w:r>
      <w:r w:rsidR="006D274E">
        <w:t xml:space="preserve"> dựa trên các mục của thông tin</w:t>
      </w:r>
      <w:r w:rsidR="001353DC">
        <w:t xml:space="preserve"> sản phẩm</w:t>
      </w:r>
      <w:r w:rsidR="006D274E">
        <w:t xml:space="preserve"> như tên, vị trí, mô tả,v.v. </w:t>
      </w:r>
      <w:r w:rsidR="007E7E2F" w:rsidRPr="00006B9B">
        <w:t xml:space="preserve"> </w:t>
      </w:r>
    </w:p>
    <w:p w14:paraId="1F5F4095" w14:textId="53A84B4D" w:rsidR="007E7E2F" w:rsidRPr="00006B9B" w:rsidRDefault="00926CDE" w:rsidP="006172F7">
      <w:pPr>
        <w:pStyle w:val="Subtitle"/>
        <w:spacing w:before="0"/>
      </w:pPr>
      <w:r>
        <w:t>-</w:t>
      </w:r>
      <w:r w:rsidR="007E7E2F" w:rsidRPr="00006B9B">
        <w:t>Lọc cộng tác (</w:t>
      </w:r>
      <w:r w:rsidR="007E7E2F" w:rsidRPr="00006B9B">
        <w:rPr>
          <w:i/>
          <w:iCs/>
        </w:rPr>
        <w:t xml:space="preserve">Collaborative </w:t>
      </w:r>
      <w:r w:rsidR="0087265A" w:rsidRPr="00006B9B">
        <w:rPr>
          <w:i/>
          <w:iCs/>
        </w:rPr>
        <w:t>F</w:t>
      </w:r>
      <w:r w:rsidR="007E7E2F" w:rsidRPr="00006B9B">
        <w:rPr>
          <w:i/>
          <w:iCs/>
        </w:rPr>
        <w:t>iltering</w:t>
      </w:r>
      <w:r w:rsidR="008260EC" w:rsidRPr="00006B9B">
        <w:rPr>
          <w:i/>
          <w:iCs/>
        </w:rPr>
        <w:t xml:space="preserve"> - CF</w:t>
      </w:r>
      <w:r w:rsidR="007E7E2F" w:rsidRPr="00006B9B">
        <w:t>)</w:t>
      </w:r>
      <w:r w:rsidR="008514E0">
        <w:fldChar w:fldCharType="begin"/>
      </w:r>
      <w:r w:rsidR="008514E0">
        <w:instrText xml:space="preserve"> ADDIN ZOTERO_ITEM CSL_CITATION {"citationID":"FJhUrqTC","properties":{"formattedCitation":" [3]","plainCitation":" [3]","noteIndex":0},"citationItems":[{"id":216,"uris":["http://zotero.org/users/5659565/items/Q6W9WB3Y"],"uri":["http://zotero.org/users/5659565/items/Q6W9WB3Y"],"itemData":{"id":216,"type":"entry-encyclopedia","abstract":"Collaborative filtering (CF) is a technique used by recommender systems. Collaborative filtering has two senses, a narrow one and a more general one.In the newer, narrower sense, collaborative filtering is a method of making automatic predictions (filtering) about the interests of a user by collecting preferences or taste information from many users (collaborating). The underlying assumption of the collaborative filtering approach is that if a person A has the same opinion as a person B on an issue, A is more likely to have B's opinion on a different issue than that of a randomly chosen person. For example, a collaborative filtering recommendation system for television tastes could make predictions about which television show a user should like given a partial list of that user's tastes (likes or dislikes). Note that these predictions are specific to the user, but use information gleaned from many users. This differs from the simpler approach of giving an average (non-specific) score for each item of interest, for example based on its number of votes.\nIn the more general sense, collaborative filtering is the process of filtering for information or patterns using techniques involving collaboration among multiple agents, viewpoints, data sources, etc.  Applications of collaborative filtering typically involve very large data sets. Collaborative filtering methods have been applied to many different kinds of data including: sensing and monitoring data, such as in mineral exploration, environmental sensing over large areas or multiple sensors; financial data, such as financial service institutions that integrate many financial sources; or in electronic commerce and web applications  where the focus is on user data, etc. The remainder of this discussion focuses on collaborative filtering for user data, although some of the methods and approaches may apply to the other major applications as well.","container-title":"Wikipedia","language":"en","note":"Page Version ID: 923933501","source":"Wikipedia","title":"Collaborative filtering","URL":"https://en.wikipedia.org/w/index.php?title=Collaborative_filtering&amp;oldid=923933501","accessed":{"date-parts":[["2019",12,6]]},"issued":{"date-parts":[["2019",10,31]]}}}],"schema":"https://github.com/citation-style-language/schema/raw/master/csl-citation.json"} </w:instrText>
      </w:r>
      <w:r w:rsidR="008514E0">
        <w:fldChar w:fldCharType="separate"/>
      </w:r>
      <w:r w:rsidR="008514E0" w:rsidRPr="008514E0">
        <w:t xml:space="preserve"> [3]</w:t>
      </w:r>
      <w:r w:rsidR="008514E0">
        <w:fldChar w:fldCharType="end"/>
      </w:r>
      <w:r w:rsidR="00B416D4" w:rsidRPr="00006B9B">
        <w:t xml:space="preserve">: </w:t>
      </w:r>
      <w:r w:rsidR="00BD0DF9" w:rsidRPr="00006B9B">
        <w:t>hệ thống</w:t>
      </w:r>
      <w:r w:rsidR="00241578" w:rsidRPr="00006B9B">
        <w:t xml:space="preserve"> đưa ra các</w:t>
      </w:r>
      <w:r w:rsidR="00BD0DF9" w:rsidRPr="00006B9B">
        <w:t xml:space="preserve"> gợi ý trên sự tương quan (</w:t>
      </w:r>
      <w:r w:rsidR="00BD0DF9" w:rsidRPr="00006B9B">
        <w:rPr>
          <w:i/>
          <w:iCs/>
        </w:rPr>
        <w:t>similarity</w:t>
      </w:r>
      <w:r w:rsidR="00BD0DF9" w:rsidRPr="00006B9B">
        <w:t>) giữa các </w:t>
      </w:r>
      <w:r w:rsidR="0087265A" w:rsidRPr="00006B9B">
        <w:t>người dùng</w:t>
      </w:r>
      <w:r w:rsidR="00BD0DF9" w:rsidRPr="00006B9B">
        <w:t> và/hoặc </w:t>
      </w:r>
      <w:r w:rsidR="0087265A" w:rsidRPr="00006B9B">
        <w:t>vật phẩm/hàng hóa</w:t>
      </w:r>
      <w:r w:rsidR="001110AD" w:rsidRPr="00006B9B">
        <w:t xml:space="preserve"> sau đó dự đoán những sự quan tâm. </w:t>
      </w:r>
      <w:r w:rsidR="0079092C" w:rsidRPr="00006B9B">
        <w:t xml:space="preserve">Thông qua đó hệ thống sẽ đưa ra những khuyến nghị phù hợp cho người dùng những </w:t>
      </w:r>
      <w:r w:rsidR="0087265A" w:rsidRPr="00006B9B">
        <w:t>vật phẩm</w:t>
      </w:r>
      <w:r w:rsidR="0079092C" w:rsidRPr="00006B9B">
        <w:t xml:space="preserve"> họ có thể quan tâm</w:t>
      </w:r>
      <w:r w:rsidR="00B416D4" w:rsidRPr="00006B9B">
        <w:t>; và</w:t>
      </w:r>
    </w:p>
    <w:p w14:paraId="1F95F02A" w14:textId="7A5DB8D6" w:rsidR="00B416D4" w:rsidRPr="00006B9B" w:rsidRDefault="00926CDE" w:rsidP="006172F7">
      <w:pPr>
        <w:pStyle w:val="Subtitle"/>
        <w:spacing w:before="0"/>
      </w:pPr>
      <w:r>
        <w:t>-</w:t>
      </w:r>
      <w:r w:rsidR="00B416D4" w:rsidRPr="00006B9B">
        <w:t>Lai ghép (</w:t>
      </w:r>
      <w:r w:rsidR="00B416D4" w:rsidRPr="00006B9B">
        <w:rPr>
          <w:i/>
          <w:iCs/>
        </w:rPr>
        <w:t>Hybrid</w:t>
      </w:r>
      <w:r w:rsidR="00B416D4" w:rsidRPr="00006B9B">
        <w:t xml:space="preserve">): Kết hợp </w:t>
      </w:r>
      <w:r w:rsidR="0075256A">
        <w:t>các</w:t>
      </w:r>
      <w:r w:rsidR="00B416D4" w:rsidRPr="00006B9B">
        <w:t xml:space="preserve"> phương pháp </w:t>
      </w:r>
      <w:r w:rsidR="00D0202C">
        <w:t>ở</w:t>
      </w:r>
      <w:r w:rsidR="00B416D4" w:rsidRPr="00006B9B">
        <w:t xml:space="preserve"> trên</w:t>
      </w:r>
      <w:r w:rsidR="00D0202C">
        <w:t xml:space="preserve"> lại với nhau</w:t>
      </w:r>
      <w:r w:rsidR="00E8153A" w:rsidRPr="00006B9B">
        <w:t>.</w:t>
      </w:r>
    </w:p>
    <w:p w14:paraId="7D3E607C" w14:textId="7888F136" w:rsidR="00B30999" w:rsidRPr="00804F8F" w:rsidRDefault="00926CDE" w:rsidP="006172F7">
      <w:pPr>
        <w:pStyle w:val="Heading1"/>
        <w:jc w:val="both"/>
      </w:pPr>
      <w:bookmarkStart w:id="26" w:name="_Toc29412722"/>
      <w:r>
        <w:t xml:space="preserve">1.3.1. </w:t>
      </w:r>
      <w:r w:rsidR="00B30999">
        <w:t>Lọc cộng tác</w:t>
      </w:r>
      <w:bookmarkEnd w:id="26"/>
    </w:p>
    <w:p w14:paraId="3C396F9B" w14:textId="10E54019" w:rsidR="00804F8F" w:rsidRPr="00804F8F" w:rsidRDefault="000A6935" w:rsidP="006172F7">
      <w:pPr>
        <w:pStyle w:val="Subtitle"/>
        <w:spacing w:before="0"/>
      </w:pPr>
      <w:r>
        <w:t>V</w:t>
      </w:r>
      <w:r w:rsidR="00804F8F" w:rsidRPr="00804F8F">
        <w:t xml:space="preserve">ới mục tiêu chính của khóa luận này sẽ đi sâu vào xây dựng một hệ thống gợi ý, sử dụng phương pháp lọc cộng tác. Khi chỉ nói </w:t>
      </w:r>
      <w:r w:rsidR="00804F8F" w:rsidRPr="00804F8F">
        <w:rPr>
          <w:i/>
          <w:iCs/>
        </w:rPr>
        <w:t>CF</w:t>
      </w:r>
      <w:r w:rsidR="00804F8F" w:rsidRPr="00804F8F">
        <w:t>, chúng ta sẽ ngầm hiểu rằng phương pháp được sử dụng là </w:t>
      </w:r>
      <w:r w:rsidR="00804F8F" w:rsidRPr="00804F8F">
        <w:rPr>
          <w:i/>
          <w:iCs/>
        </w:rPr>
        <w:t xml:space="preserve">Neighborhood - Based Collaborative Filtering (NBCF) </w:t>
      </w:r>
      <w:r w:rsidR="00804F8F" w:rsidRPr="00804F8F">
        <w:rPr>
          <w:i/>
          <w:iCs/>
        </w:rPr>
        <w:fldChar w:fldCharType="begin"/>
      </w:r>
      <w:r w:rsidR="00ED1414">
        <w:rPr>
          <w:i/>
          <w:iCs/>
        </w:rPr>
        <w:instrText xml:space="preserve"> ADDIN ZOTERO_ITEM CSL_CITATION {"citationID":"x5vfOXiC","properties":{"formattedCitation":" [14]","plainCitation":" [14]","noteIndex":0},"citationItems":[{"id":85,"uris":["http://zotero.org/users/5659565/items/55J77IRC"],"uri":["http://zotero.org/users/5659565/items/55J77IRC"],"itemData":{"id":85,"type":"webpage","container-title":"Tiep Vu's blog","title":"Bài 24: Neighborhood-Based Collaborative Filtering","title-short":"Bài 24","URL":"https://machinelearningcoban.com/2017/05/24/collaborativefiltering/","author":[{"family":"Vu","given":"Tiep"}],"accessed":{"date-parts":[["2019",9,27]]},"issued":{"date-parts":[["2017",5,24]]}}}],"schema":"https://github.com/citation-style-language/schema/raw/master/csl-citation.json"} </w:instrText>
      </w:r>
      <w:r w:rsidR="00804F8F" w:rsidRPr="00804F8F">
        <w:rPr>
          <w:i/>
          <w:iCs/>
        </w:rPr>
        <w:fldChar w:fldCharType="separate"/>
      </w:r>
      <w:r w:rsidR="00ED1414" w:rsidRPr="00ED1414">
        <w:t xml:space="preserve"> [14]</w:t>
      </w:r>
      <w:r w:rsidR="00804F8F" w:rsidRPr="00804F8F">
        <w:rPr>
          <w:i/>
          <w:iCs/>
        </w:rPr>
        <w:fldChar w:fldCharType="end"/>
      </w:r>
      <w:r w:rsidR="00804F8F" w:rsidRPr="00804F8F">
        <w:t xml:space="preserve">. </w:t>
      </w:r>
      <w:r w:rsidR="00923B18">
        <w:t>Trong phương pháp lọc cộng tác có nhiều phương pháp khác nhau, trong số đó 2 phương pháp nổi bật là lọc cộng tác dựa</w:t>
      </w:r>
      <w:r w:rsidR="00804F8F" w:rsidRPr="00804F8F">
        <w:t xml:space="preserve"> trên người dùng (</w:t>
      </w:r>
      <w:r w:rsidR="00804F8F" w:rsidRPr="00804F8F">
        <w:rPr>
          <w:i/>
          <w:iCs/>
        </w:rPr>
        <w:t>UBCF</w:t>
      </w:r>
      <w:r w:rsidR="00804F8F" w:rsidRPr="00804F8F">
        <w:t>) và lọc cộng tác dựa trên vật phẩm (</w:t>
      </w:r>
      <w:r w:rsidR="00804F8F" w:rsidRPr="00804F8F">
        <w:rPr>
          <w:i/>
          <w:iCs/>
        </w:rPr>
        <w:t>IBCF</w:t>
      </w:r>
      <w:r w:rsidR="00804F8F" w:rsidRPr="00804F8F">
        <w:t>).</w:t>
      </w:r>
    </w:p>
    <w:p w14:paraId="027B5C23" w14:textId="77777777" w:rsidR="00804F8F" w:rsidRPr="00804F8F" w:rsidRDefault="00804F8F" w:rsidP="0025192C">
      <w:pPr>
        <w:keepNext/>
        <w:spacing w:before="120" w:after="240" w:line="360" w:lineRule="auto"/>
        <w:ind w:firstLine="142"/>
        <w:jc w:val="center"/>
        <w:rPr>
          <w:rFonts w:ascii="Times New Roman" w:hAnsi="Times New Roman" w:cs="Times New Roman"/>
        </w:rPr>
      </w:pPr>
      <w:r w:rsidRPr="00006B9B">
        <w:rPr>
          <w:lang w:val="en-US"/>
        </w:rPr>
        <w:lastRenderedPageBreak/>
        <w:drawing>
          <wp:inline distT="0" distB="0" distL="0" distR="0" wp14:anchorId="24C6581C" wp14:editId="41234833">
            <wp:extent cx="5212080" cy="368003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37314" cy="3697850"/>
                    </a:xfrm>
                    <a:prstGeom prst="rect">
                      <a:avLst/>
                    </a:prstGeom>
                    <a:noFill/>
                    <a:ln>
                      <a:noFill/>
                    </a:ln>
                  </pic:spPr>
                </pic:pic>
              </a:graphicData>
            </a:graphic>
          </wp:inline>
        </w:drawing>
      </w:r>
    </w:p>
    <w:p w14:paraId="25004888" w14:textId="4EF7F476" w:rsidR="00A501E5" w:rsidRPr="00F16792" w:rsidRDefault="00804F8F" w:rsidP="00F97BD8">
      <w:pPr>
        <w:spacing w:before="120" w:after="240" w:line="360" w:lineRule="auto"/>
        <w:ind w:left="284" w:firstLine="283"/>
        <w:jc w:val="center"/>
        <w:rPr>
          <w:rFonts w:ascii="Times New Roman" w:hAnsi="Times New Roman" w:cs="Times New Roman"/>
          <w:i/>
          <w:iCs/>
          <w:sz w:val="26"/>
          <w:szCs w:val="26"/>
        </w:rPr>
      </w:pPr>
      <w:bookmarkStart w:id="27" w:name="_Toc29880654"/>
      <w:r w:rsidRPr="00F16792">
        <w:rPr>
          <w:rFonts w:ascii="Times New Roman" w:hAnsi="Times New Roman" w:cs="Times New Roman"/>
          <w:i/>
          <w:iCs/>
          <w:sz w:val="26"/>
          <w:szCs w:val="26"/>
        </w:rPr>
        <w:t>Hình</w:t>
      </w:r>
      <w:r w:rsidR="00F16792" w:rsidRPr="00F16792">
        <w:rPr>
          <w:rFonts w:ascii="Times New Roman" w:hAnsi="Times New Roman" w:cs="Times New Roman"/>
          <w:i/>
          <w:iCs/>
          <w:sz w:val="26"/>
          <w:szCs w:val="26"/>
          <w:lang w:val="en-US"/>
        </w:rPr>
        <w:t xml:space="preserve"> </w:t>
      </w:r>
      <w:r w:rsidR="00E03B9E" w:rsidRPr="00F16792">
        <w:rPr>
          <w:rFonts w:ascii="Times New Roman" w:hAnsi="Times New Roman" w:cs="Times New Roman"/>
          <w:i/>
          <w:iCs/>
          <w:sz w:val="26"/>
          <w:szCs w:val="26"/>
          <w:lang w:val="en-US"/>
        </w:rPr>
        <w:fldChar w:fldCharType="begin"/>
      </w:r>
      <w:r w:rsidR="00E03B9E" w:rsidRPr="00F16792">
        <w:rPr>
          <w:rFonts w:ascii="Times New Roman" w:hAnsi="Times New Roman" w:cs="Times New Roman"/>
          <w:i/>
          <w:iCs/>
          <w:sz w:val="26"/>
          <w:szCs w:val="26"/>
          <w:lang w:val="en-US"/>
        </w:rPr>
        <w:instrText xml:space="preserve"> SEQ Hình_ \* ARABIC \s 1 </w:instrText>
      </w:r>
      <w:r w:rsidR="00E03B9E" w:rsidRPr="00F16792">
        <w:rPr>
          <w:rFonts w:ascii="Times New Roman" w:hAnsi="Times New Roman" w:cs="Times New Roman"/>
          <w:i/>
          <w:iCs/>
          <w:sz w:val="26"/>
          <w:szCs w:val="26"/>
          <w:lang w:val="en-US"/>
        </w:rPr>
        <w:fldChar w:fldCharType="separate"/>
      </w:r>
      <w:r w:rsidR="00E03B9E" w:rsidRPr="00F16792">
        <w:rPr>
          <w:rFonts w:ascii="Times New Roman" w:hAnsi="Times New Roman" w:cs="Times New Roman"/>
          <w:i/>
          <w:iCs/>
          <w:sz w:val="26"/>
          <w:szCs w:val="26"/>
          <w:lang w:val="en-US"/>
        </w:rPr>
        <w:t>1</w:t>
      </w:r>
      <w:r w:rsidR="00E03B9E" w:rsidRPr="00F16792">
        <w:rPr>
          <w:rFonts w:ascii="Times New Roman" w:hAnsi="Times New Roman" w:cs="Times New Roman"/>
          <w:i/>
          <w:iCs/>
          <w:sz w:val="26"/>
          <w:szCs w:val="26"/>
          <w:lang w:val="en-US"/>
        </w:rPr>
        <w:fldChar w:fldCharType="end"/>
      </w:r>
      <w:r w:rsidR="00F16792" w:rsidRPr="00F16792">
        <w:rPr>
          <w:rFonts w:ascii="Times New Roman" w:hAnsi="Times New Roman" w:cs="Times New Roman"/>
          <w:i/>
          <w:iCs/>
          <w:sz w:val="26"/>
          <w:szCs w:val="26"/>
          <w:lang w:val="en-US"/>
        </w:rPr>
        <w:t>.3</w:t>
      </w:r>
      <w:r w:rsidRPr="00F16792">
        <w:rPr>
          <w:rFonts w:ascii="Times New Roman" w:hAnsi="Times New Roman" w:cs="Times New Roman"/>
          <w:i/>
          <w:iCs/>
          <w:sz w:val="26"/>
          <w:szCs w:val="26"/>
        </w:rPr>
        <w:t>:  UBCF (trái) và IBCF (phải)</w:t>
      </w:r>
      <w:bookmarkEnd w:id="27"/>
    </w:p>
    <w:p w14:paraId="518A617D" w14:textId="16EB4008" w:rsidR="00804F8F" w:rsidRPr="00F16792" w:rsidRDefault="00804F8F" w:rsidP="00F97BD8">
      <w:pPr>
        <w:spacing w:before="120" w:after="240" w:line="360" w:lineRule="auto"/>
        <w:ind w:left="284" w:firstLine="283"/>
        <w:jc w:val="right"/>
        <w:rPr>
          <w:rFonts w:ascii="Times New Roman" w:hAnsi="Times New Roman" w:cs="Times New Roman"/>
          <w:i/>
          <w:iCs/>
          <w:sz w:val="26"/>
          <w:szCs w:val="26"/>
        </w:rPr>
      </w:pPr>
      <w:r w:rsidRPr="00F16792">
        <w:rPr>
          <w:rFonts w:ascii="Times New Roman" w:hAnsi="Times New Roman" w:cs="Times New Roman"/>
          <w:i/>
          <w:iCs/>
          <w:sz w:val="26"/>
          <w:szCs w:val="26"/>
        </w:rPr>
        <w:t>(</w:t>
      </w:r>
      <w:hyperlink r:id="rId20" w:history="1">
        <w:r w:rsidRPr="00F16792">
          <w:rPr>
            <w:rStyle w:val="Hyperlink"/>
            <w:rFonts w:ascii="Times New Roman" w:hAnsi="Times New Roman" w:cs="Times New Roman"/>
            <w:i/>
            <w:iCs/>
            <w:sz w:val="26"/>
            <w:szCs w:val="26"/>
            <w:lang w:val="en-US"/>
          </w:rPr>
          <w:t>N</w:t>
        </w:r>
        <w:r w:rsidRPr="00F16792">
          <w:rPr>
            <w:rStyle w:val="Hyperlink"/>
            <w:rFonts w:ascii="Times New Roman" w:hAnsi="Times New Roman" w:cs="Times New Roman"/>
            <w:i/>
            <w:iCs/>
            <w:sz w:val="26"/>
            <w:szCs w:val="26"/>
          </w:rPr>
          <w:t xml:space="preserve">guồn </w:t>
        </w:r>
        <w:r w:rsidRPr="00F16792">
          <w:rPr>
            <w:rStyle w:val="Hyperlink"/>
            <w:rFonts w:ascii="Times New Roman" w:hAnsi="Times New Roman" w:cs="Times New Roman"/>
            <w:i/>
            <w:iCs/>
            <w:sz w:val="26"/>
            <w:szCs w:val="26"/>
            <w:lang w:val="en-US"/>
          </w:rPr>
          <w:t>Me</w:t>
        </w:r>
      </w:hyperlink>
      <w:r w:rsidRPr="00F16792">
        <w:rPr>
          <w:rStyle w:val="Hyperlink"/>
          <w:rFonts w:ascii="Times New Roman" w:hAnsi="Times New Roman" w:cs="Times New Roman"/>
          <w:i/>
          <w:iCs/>
          <w:sz w:val="26"/>
          <w:szCs w:val="26"/>
          <w:lang w:val="en-US"/>
        </w:rPr>
        <w:t>dium.com</w:t>
      </w:r>
      <w:r w:rsidRPr="00F16792">
        <w:rPr>
          <w:rFonts w:ascii="Times New Roman" w:hAnsi="Times New Roman" w:cs="Times New Roman"/>
          <w:i/>
          <w:iCs/>
          <w:sz w:val="26"/>
          <w:szCs w:val="26"/>
        </w:rPr>
        <w:t>)</w:t>
      </w:r>
    </w:p>
    <w:p w14:paraId="44CAC9C9" w14:textId="7D075B8E" w:rsidR="00804F8F" w:rsidRPr="00804F8F" w:rsidRDefault="00804F8F" w:rsidP="006172F7">
      <w:pPr>
        <w:pStyle w:val="Subtitle"/>
      </w:pPr>
      <w:r w:rsidRPr="00804F8F">
        <w:t xml:space="preserve">Tất cả các phương pháp </w:t>
      </w:r>
      <w:r w:rsidRPr="00366E81">
        <w:rPr>
          <w:i/>
          <w:iCs/>
        </w:rPr>
        <w:t>CF</w:t>
      </w:r>
      <w:r w:rsidRPr="00804F8F">
        <w:t xml:space="preserve">, đều là tính toán độ tương đồng giữa các cặp </w:t>
      </w:r>
      <w:r w:rsidRPr="00804F8F">
        <w:rPr>
          <w:i/>
          <w:iCs/>
        </w:rPr>
        <w:t>users</w:t>
      </w:r>
      <w:r w:rsidRPr="00804F8F">
        <w:t xml:space="preserve"> </w:t>
      </w:r>
      <w:r w:rsidR="00402384">
        <w:t>hoặc</w:t>
      </w:r>
      <w:r w:rsidRPr="00804F8F">
        <w:t xml:space="preserve"> </w:t>
      </w:r>
      <w:r w:rsidRPr="00804F8F">
        <w:rPr>
          <w:i/>
          <w:iCs/>
        </w:rPr>
        <w:t>items</w:t>
      </w:r>
      <w:r w:rsidRPr="00804F8F">
        <w:t xml:space="preserve"> được </w:t>
      </w:r>
      <w:r w:rsidR="00493D07" w:rsidRPr="00493D07">
        <w:rPr>
          <w:i/>
          <w:iCs/>
        </w:rPr>
        <w:t>rating</w:t>
      </w:r>
      <w:r w:rsidR="00493D07">
        <w:t xml:space="preserve"> bởi họ</w:t>
      </w:r>
      <w:r w:rsidRPr="00804F8F">
        <w:t xml:space="preserve">. Có nhiều cách để tính toán độ tương tự và hầu hết các hệ thống </w:t>
      </w:r>
      <w:r w:rsidRPr="00366E81">
        <w:rPr>
          <w:i/>
          <w:iCs/>
        </w:rPr>
        <w:t>CF</w:t>
      </w:r>
      <w:r w:rsidRPr="00804F8F">
        <w:t xml:space="preserve"> cho phép </w:t>
      </w:r>
      <w:r w:rsidR="007D4D9F">
        <w:t>người</w:t>
      </w:r>
      <w:r w:rsidRPr="00804F8F">
        <w:t xml:space="preserve"> dùng</w:t>
      </w:r>
      <w:r w:rsidR="007D4D9F">
        <w:t xml:space="preserve"> sử dụng</w:t>
      </w:r>
      <w:r w:rsidRPr="00804F8F">
        <w:t xml:space="preserve"> các cách khác nhau</w:t>
      </w:r>
      <w:r w:rsidR="009D7C31">
        <w:t>,</w:t>
      </w:r>
      <w:r w:rsidRPr="00804F8F">
        <w:t xml:space="preserve"> </w:t>
      </w:r>
      <w:r w:rsidR="009D7C31">
        <w:t xml:space="preserve">mà </w:t>
      </w:r>
      <w:r w:rsidR="007D4D9F">
        <w:t>tại</w:t>
      </w:r>
      <w:r w:rsidRPr="00804F8F">
        <w:t xml:space="preserve"> đó </w:t>
      </w:r>
      <w:r w:rsidR="007D4D9F">
        <w:t>người dùng</w:t>
      </w:r>
      <w:r w:rsidRPr="00804F8F">
        <w:t xml:space="preserve"> có thể xác định cách nào phù hợp nhất với dữ liệu của mình.</w:t>
      </w:r>
    </w:p>
    <w:p w14:paraId="32ABF88A" w14:textId="05DFFD5C" w:rsidR="00804F8F" w:rsidRPr="00804F8F" w:rsidRDefault="00804F8F" w:rsidP="006172F7">
      <w:pPr>
        <w:pStyle w:val="Subtitle"/>
      </w:pPr>
      <w:r w:rsidRPr="00804F8F">
        <w:t xml:space="preserve">Thuật toán </w:t>
      </w:r>
      <w:r w:rsidR="00EA10C8" w:rsidRPr="00AA7118">
        <w:rPr>
          <w:i/>
          <w:iCs/>
        </w:rPr>
        <w:t>UB</w:t>
      </w:r>
      <w:r w:rsidRPr="00AA7118">
        <w:rPr>
          <w:i/>
          <w:iCs/>
        </w:rPr>
        <w:t>CF</w:t>
      </w:r>
      <w:r w:rsidRPr="00804F8F">
        <w:t xml:space="preserve"> là một thuật toán đề xuất, được sử dụng rộng rãi trong nhiều hệ thống đề xuất thương mại. Thuật toán </w:t>
      </w:r>
      <w:r w:rsidR="00EA10C8" w:rsidRPr="00C93FDF">
        <w:rPr>
          <w:i/>
          <w:iCs/>
        </w:rPr>
        <w:t>UB</w:t>
      </w:r>
      <w:r w:rsidRPr="00C93FDF">
        <w:rPr>
          <w:i/>
          <w:iCs/>
        </w:rPr>
        <w:t>CF</w:t>
      </w:r>
      <w:r w:rsidRPr="00804F8F">
        <w:t xml:space="preserve">, được dựa trên ý tưởng như sau: Mọi người có sự tương đồng giữa sở thích và các mối quan tâm, sở thích của họ thường là ổn định. Từ đó chúng ta có thể đưa ra các dự đoán về sự lựa chọn của họ dựa trên sở thích trước đây. </w:t>
      </w:r>
    </w:p>
    <w:p w14:paraId="0A6A9BC8" w14:textId="53A45685" w:rsidR="00804F8F" w:rsidRPr="00804F8F" w:rsidRDefault="00804F8F" w:rsidP="006172F7">
      <w:pPr>
        <w:pStyle w:val="Subtitle"/>
      </w:pPr>
      <w:r w:rsidRPr="00804F8F">
        <w:t xml:space="preserve">Do các giả định trên, </w:t>
      </w:r>
      <w:r w:rsidRPr="00D82287">
        <w:rPr>
          <w:i/>
          <w:iCs/>
        </w:rPr>
        <w:t>CF</w:t>
      </w:r>
      <w:r w:rsidRPr="00804F8F">
        <w:t xml:space="preserve"> dựa trên việc so sánh hành vi của một người dùng với hành vi của các</w:t>
      </w:r>
      <w:r w:rsidR="00EA61F7">
        <w:t xml:space="preserve"> người</w:t>
      </w:r>
      <w:r w:rsidRPr="00804F8F">
        <w:t xml:space="preserve"> dùng khác (hay còn được gọi là người hàng xóm gần nhất- </w:t>
      </w:r>
      <w:r w:rsidRPr="0079014C">
        <w:rPr>
          <w:i/>
          <w:iCs/>
        </w:rPr>
        <w:t>KNN</w:t>
      </w:r>
      <w:r w:rsidRPr="00804F8F">
        <w:t xml:space="preserve">), để tìm người giống anh ta. Từ </w:t>
      </w:r>
      <w:r w:rsidR="00BE5175">
        <w:t>đó</w:t>
      </w:r>
      <w:r w:rsidRPr="00804F8F">
        <w:t>, tìm theo các sở thích hoặc mối quan tâm của người hàng xóm</w:t>
      </w:r>
      <w:r w:rsidR="00BE5175">
        <w:t xml:space="preserve"> (người có độ tương quan, sở thích với ta nhất)</w:t>
      </w:r>
      <w:r w:rsidRPr="00804F8F">
        <w:t xml:space="preserve"> mà hệ thống có thể dự đoán rồi đưa ra các đề xuất. </w:t>
      </w:r>
    </w:p>
    <w:p w14:paraId="26023AAE" w14:textId="77777777" w:rsidR="009E62CB" w:rsidRDefault="00804F8F" w:rsidP="006172F7">
      <w:pPr>
        <w:pStyle w:val="Subtitle"/>
      </w:pPr>
      <w:r w:rsidRPr="00804F8F">
        <w:lastRenderedPageBreak/>
        <w:t xml:space="preserve">Bước đầu tiên của thuật toán </w:t>
      </w:r>
      <w:r w:rsidR="00EA10C8" w:rsidRPr="00C34ED6">
        <w:rPr>
          <w:i/>
          <w:iCs/>
        </w:rPr>
        <w:t>UB</w:t>
      </w:r>
      <w:r w:rsidRPr="00C34ED6">
        <w:rPr>
          <w:i/>
          <w:iCs/>
        </w:rPr>
        <w:t>CF</w:t>
      </w:r>
      <w:r w:rsidRPr="00804F8F">
        <w:t xml:space="preserve"> là lấy hồ sơ lịch sử người dùng và biểu diễn dưới dạng một ma trận tiện ích. Bước thứ hai là tính toán sự giống nhau hay</w:t>
      </w:r>
      <w:r w:rsidR="00BE5175">
        <w:t xml:space="preserve"> còn được xem là bước xác định</w:t>
      </w:r>
      <w:r w:rsidRPr="00804F8F">
        <w:t xml:space="preserve"> </w:t>
      </w:r>
      <w:r w:rsidR="00687D2E">
        <w:rPr>
          <w:i/>
          <w:iCs/>
        </w:rPr>
        <w:t>độ tương tự</w:t>
      </w:r>
      <w:r w:rsidRPr="00804F8F">
        <w:t xml:space="preserve"> giữa</w:t>
      </w:r>
      <w:r w:rsidR="006B646D">
        <w:t xml:space="preserve"> các</w:t>
      </w:r>
      <w:r w:rsidRPr="00804F8F">
        <w:t xml:space="preserve"> người dùng với nhau và </w:t>
      </w:r>
      <w:r w:rsidR="00BE5175">
        <w:t>cuối cùng</w:t>
      </w:r>
      <w:r w:rsidRPr="00804F8F">
        <w:t xml:space="preserve"> </w:t>
      </w:r>
      <w:r w:rsidR="00BE5175">
        <w:t>là</w:t>
      </w:r>
      <w:r w:rsidRPr="00804F8F">
        <w:t xml:space="preserve"> tìm</w:t>
      </w:r>
      <w:r w:rsidR="009E62CB">
        <w:t xml:space="preserve"> nhóm người có độ tượng tự cao nhất</w:t>
      </w:r>
      <w:r w:rsidR="00BE5175">
        <w:t xml:space="preserve"> của một </w:t>
      </w:r>
      <w:r w:rsidR="00BE5175" w:rsidRPr="00BE5175">
        <w:rPr>
          <w:i/>
          <w:iCs/>
        </w:rPr>
        <w:t>user</w:t>
      </w:r>
      <w:r w:rsidR="00BE5175">
        <w:t xml:space="preserve"> lên một </w:t>
      </w:r>
      <w:r w:rsidR="00BE5175" w:rsidRPr="00BE5175">
        <w:rPr>
          <w:i/>
          <w:iCs/>
        </w:rPr>
        <w:t>item</w:t>
      </w:r>
      <w:r w:rsidRPr="00804F8F">
        <w:t xml:space="preserve">, để tiến hành dự đoán </w:t>
      </w:r>
      <w:r w:rsidR="00BE5175" w:rsidRPr="00BE5175">
        <w:rPr>
          <w:i/>
          <w:iCs/>
        </w:rPr>
        <w:t>rating</w:t>
      </w:r>
      <w:r w:rsidRPr="00804F8F">
        <w:t xml:space="preserve"> còn thiếu</w:t>
      </w:r>
      <w:r w:rsidR="00BE5175">
        <w:t xml:space="preserve"> trong ma trận</w:t>
      </w:r>
      <w:r w:rsidRPr="00804F8F">
        <w:t xml:space="preserve">. </w:t>
      </w:r>
    </w:p>
    <w:p w14:paraId="36E6EC5F" w14:textId="6B6F92E0" w:rsidR="00804F8F" w:rsidRDefault="009E62CB" w:rsidP="006172F7">
      <w:pPr>
        <w:pStyle w:val="Subtitle"/>
      </w:pPr>
      <w:r>
        <w:t>Trong đó, c</w:t>
      </w:r>
      <w:r w:rsidR="00804F8F" w:rsidRPr="00804F8F">
        <w:t xml:space="preserve">ó rất nhiều phương pháp để đo lường </w:t>
      </w:r>
      <w:r w:rsidR="00687D2E">
        <w:rPr>
          <w:i/>
          <w:iCs/>
        </w:rPr>
        <w:t>độ tương tự</w:t>
      </w:r>
      <w:r w:rsidR="00804F8F" w:rsidRPr="00804F8F">
        <w:t xml:space="preserve">: Hệ số tương quan </w:t>
      </w:r>
      <w:r w:rsidR="00804F8F" w:rsidRPr="00C30B34">
        <w:rPr>
          <w:i/>
          <w:iCs/>
        </w:rPr>
        <w:t>Pearson</w:t>
      </w:r>
      <w:r w:rsidR="00804F8F" w:rsidRPr="00804F8F">
        <w:t xml:space="preserve"> là một trong những cách được sử dụng rộng rãi nhất và được dùng làm chuẩn cho </w:t>
      </w:r>
      <w:r w:rsidR="00804F8F" w:rsidRPr="00804F8F">
        <w:rPr>
          <w:i/>
          <w:iCs/>
        </w:rPr>
        <w:t>CF</w:t>
      </w:r>
      <w:r w:rsidR="00804F8F" w:rsidRPr="00804F8F">
        <w:t xml:space="preserve">; ngoài ra người ta cũng thường sử dụng phương pháp đo </w:t>
      </w:r>
      <w:r w:rsidR="00804F8F" w:rsidRPr="00804F8F">
        <w:rPr>
          <w:i/>
          <w:iCs/>
        </w:rPr>
        <w:t>Cosine</w:t>
      </w:r>
      <w:r w:rsidR="00804F8F" w:rsidRPr="00804F8F">
        <w:t xml:space="preserve"> và rất nhiều phương pháp khác.</w:t>
      </w:r>
      <w:r w:rsidR="00C30B34">
        <w:t xml:space="preserve"> Trong bài nghiên cứu này, sẽ sử dụng </w:t>
      </w:r>
      <w:r w:rsidR="00C30B34" w:rsidRPr="0002250B">
        <w:rPr>
          <w:i/>
          <w:iCs/>
        </w:rPr>
        <w:t>Cosine</w:t>
      </w:r>
      <w:r w:rsidR="00C30B34">
        <w:t xml:space="preserve"> để tính toán </w:t>
      </w:r>
      <w:r w:rsidR="00FA0E3D">
        <w:t>đ</w:t>
      </w:r>
      <w:r w:rsidR="00687D2E">
        <w:t>ộ tương tự</w:t>
      </w:r>
      <w:r w:rsidR="00C30B34">
        <w:t>.</w:t>
      </w:r>
    </w:p>
    <w:p w14:paraId="0F9ED26A" w14:textId="555858EB" w:rsidR="00C30B34" w:rsidRDefault="003B4330" w:rsidP="006172F7">
      <w:pPr>
        <w:pStyle w:val="Subtitle"/>
      </w:pPr>
      <w:r>
        <w:t xml:space="preserve">Để xây dựng một </w:t>
      </w:r>
      <w:r w:rsidRPr="004608D6">
        <w:rPr>
          <w:i/>
          <w:iCs/>
        </w:rPr>
        <w:t>RS</w:t>
      </w:r>
      <w:r>
        <w:t xml:space="preserve"> với phương pháp </w:t>
      </w:r>
      <w:r w:rsidRPr="004608D6">
        <w:rPr>
          <w:i/>
          <w:iCs/>
        </w:rPr>
        <w:t>CF</w:t>
      </w:r>
      <w:r>
        <w:t>, có nhiều cách tiếp cận khác nhau:</w:t>
      </w:r>
    </w:p>
    <w:p w14:paraId="395821A3" w14:textId="389A8E0B" w:rsidR="003B4330" w:rsidRDefault="00926CDE" w:rsidP="006172F7">
      <w:pPr>
        <w:pStyle w:val="Subtitle"/>
      </w:pPr>
      <w:r>
        <w:t xml:space="preserve">- </w:t>
      </w:r>
      <w:r w:rsidR="003B4330">
        <w:t>Lọc</w:t>
      </w:r>
      <w:r w:rsidR="002850E1">
        <w:t xml:space="preserve"> cộng tác dựa trên bộ nhớ (</w:t>
      </w:r>
      <w:r w:rsidR="002850E1" w:rsidRPr="006B0507">
        <w:rPr>
          <w:i/>
          <w:iCs/>
        </w:rPr>
        <w:t>memory-based</w:t>
      </w:r>
      <w:r w:rsidR="002850E1">
        <w:t>) cũng được biết đến như là thuật toán lọc cộng tác dựa trên người dùng (</w:t>
      </w:r>
      <w:r w:rsidR="002850E1" w:rsidRPr="00502F2B">
        <w:rPr>
          <w:i/>
          <w:iCs/>
        </w:rPr>
        <w:t>user-based</w:t>
      </w:r>
      <w:r w:rsidR="002850E1">
        <w:t>) (</w:t>
      </w:r>
      <w:r w:rsidR="002850E1" w:rsidRPr="00E165DA">
        <w:rPr>
          <w:i/>
          <w:iCs/>
        </w:rPr>
        <w:t>UBCF</w:t>
      </w:r>
      <w:r w:rsidR="002850E1">
        <w:t>)</w:t>
      </w:r>
      <w:r w:rsidR="006C125B">
        <w:t>;</w:t>
      </w:r>
      <w:r w:rsidR="002850E1">
        <w:t xml:space="preserve"> và</w:t>
      </w:r>
    </w:p>
    <w:p w14:paraId="4BC26D43" w14:textId="0C124297" w:rsidR="002850E1" w:rsidRDefault="00926CDE" w:rsidP="006172F7">
      <w:pPr>
        <w:pStyle w:val="Subtitle"/>
      </w:pPr>
      <w:r>
        <w:t xml:space="preserve">- </w:t>
      </w:r>
      <w:r w:rsidR="002850E1">
        <w:t>Lọc cộng tác dựa trên mô hình (</w:t>
      </w:r>
      <w:r w:rsidR="002850E1" w:rsidRPr="00502F2B">
        <w:rPr>
          <w:i/>
          <w:iCs/>
        </w:rPr>
        <w:t>model-based</w:t>
      </w:r>
      <w:r w:rsidR="002850E1">
        <w:t xml:space="preserve">) là một cách tiếp cận khác được biết đến như là một phương pháp </w:t>
      </w:r>
      <w:r w:rsidR="002850E1" w:rsidRPr="002850E1">
        <w:rPr>
          <w:i/>
          <w:iCs/>
        </w:rPr>
        <w:t>Kernel-Mapping Recommender</w:t>
      </w:r>
      <w:r w:rsidR="002850E1">
        <w:rPr>
          <w:i/>
          <w:iCs/>
        </w:rPr>
        <w:t>.</w:t>
      </w:r>
    </w:p>
    <w:p w14:paraId="316E092B" w14:textId="724C3C11" w:rsidR="002850E1" w:rsidRDefault="002850E1" w:rsidP="006172F7">
      <w:pPr>
        <w:pStyle w:val="Subtitle"/>
      </w:pPr>
      <w:r w:rsidRPr="002850E1">
        <w:t xml:space="preserve">Trong bài nghiên cứu này, chúng ta sẽ chỉ tập trung đi vào </w:t>
      </w:r>
      <w:r w:rsidRPr="00E165DA">
        <w:rPr>
          <w:i/>
          <w:iCs/>
        </w:rPr>
        <w:t>UBCF</w:t>
      </w:r>
      <w:r w:rsidRPr="002850E1">
        <w:t>. Ý tưởng chính của phương pháp này chính là sự tương quan giữa các người có tính cách giống nhau, thì sẽ có sở thích giống nhau.</w:t>
      </w:r>
    </w:p>
    <w:p w14:paraId="71A95813" w14:textId="71C397FD" w:rsidR="005F52CD" w:rsidRDefault="005F52CD" w:rsidP="006172F7">
      <w:pPr>
        <w:pStyle w:val="Subtitle"/>
      </w:pPr>
      <w:r>
        <w:t xml:space="preserve">Ngoài ra, Khi xây dựng RS với CF phải gặp những vấn đề sau: Khởi </w:t>
      </w:r>
      <w:r w:rsidR="00CC5B54">
        <w:t>động</w:t>
      </w:r>
      <w:r>
        <w:t xml:space="preserve"> lạnh (</w:t>
      </w:r>
      <w:r w:rsidRPr="0060362C">
        <w:rPr>
          <w:i/>
          <w:iCs/>
        </w:rPr>
        <w:t>cold start</w:t>
      </w:r>
      <w:r>
        <w:t xml:space="preserve">), </w:t>
      </w:r>
      <w:r w:rsidR="00204207">
        <w:t>Độ thưa</w:t>
      </w:r>
      <w:r>
        <w:t xml:space="preserve"> dữ liệu (</w:t>
      </w:r>
      <w:r w:rsidRPr="00465E8E">
        <w:rPr>
          <w:i/>
          <w:iCs/>
        </w:rPr>
        <w:t>sparsity</w:t>
      </w:r>
      <w:r>
        <w:t>) và</w:t>
      </w:r>
      <w:r w:rsidR="00204207">
        <w:t xml:space="preserve"> khả năng mở rộng</w:t>
      </w:r>
      <w:r>
        <w:t xml:space="preserve"> (</w:t>
      </w:r>
      <w:r w:rsidRPr="00465E8E">
        <w:rPr>
          <w:i/>
          <w:iCs/>
        </w:rPr>
        <w:t>scalability</w:t>
      </w:r>
      <w:r>
        <w:t>).</w:t>
      </w:r>
      <w:r w:rsidR="00754242">
        <w:t xml:space="preserve"> </w:t>
      </w:r>
    </w:p>
    <w:p w14:paraId="27F5C4A6" w14:textId="339156F3" w:rsidR="00754242" w:rsidRDefault="00926CDE" w:rsidP="006172F7">
      <w:pPr>
        <w:pStyle w:val="Subtitle"/>
      </w:pPr>
      <w:r>
        <w:t>-</w:t>
      </w:r>
      <w:r w:rsidR="00754242">
        <w:t xml:space="preserve">Khởi </w:t>
      </w:r>
      <w:r w:rsidR="00CC0F28">
        <w:t>động</w:t>
      </w:r>
      <w:r w:rsidR="00754242">
        <w:t xml:space="preserve"> lạnh:</w:t>
      </w:r>
      <w:r w:rsidR="00204207">
        <w:t xml:space="preserve"> Với một người dùng mới hoặc một vật phẩm mới, sẽ là không đủ thông tin để đưa ra đề xuất hay khuyến nghị một cách chính xác được.  </w:t>
      </w:r>
    </w:p>
    <w:p w14:paraId="7A000C2B" w14:textId="69C175AD" w:rsidR="00754242" w:rsidRDefault="00926CDE" w:rsidP="006172F7">
      <w:pPr>
        <w:pStyle w:val="Subtitle"/>
      </w:pPr>
      <w:r>
        <w:t>-</w:t>
      </w:r>
      <w:r w:rsidR="0095463E">
        <w:t>Khả năng mở rộng</w:t>
      </w:r>
      <w:r w:rsidR="00754242">
        <w:t>:</w:t>
      </w:r>
      <w:r w:rsidR="00204207">
        <w:t xml:space="preserve"> </w:t>
      </w:r>
      <w:r w:rsidR="00B11054" w:rsidRPr="00B11054">
        <w:t>Trong nhiều môi trường mà các hệ thống này đưa ra khuyến nghị, có hàng triệu người dùng và sản phẩm. Do đó, một lượng lớn sức mạnh tính toán thường là cần thiết để tính toán các khuyến nghị</w:t>
      </w:r>
      <w:r w:rsidR="00B11054">
        <w:t>.</w:t>
      </w:r>
    </w:p>
    <w:p w14:paraId="1CB4DE36" w14:textId="3DCC600A" w:rsidR="00754242" w:rsidRDefault="00926CDE" w:rsidP="006172F7">
      <w:pPr>
        <w:pStyle w:val="Subtitle"/>
      </w:pPr>
      <w:r>
        <w:t>-</w:t>
      </w:r>
      <w:r w:rsidR="0095463E">
        <w:t>Độ thưa dữ liệu</w:t>
      </w:r>
      <w:r w:rsidR="00754242">
        <w:t>:</w:t>
      </w:r>
      <w:r w:rsidR="00B11054">
        <w:t xml:space="preserve"> </w:t>
      </w:r>
      <w:r w:rsidR="00B11054" w:rsidRPr="00B11054">
        <w:t xml:space="preserve">Số lượng mặt hàng được bán trên các trang web thương mại điện </w:t>
      </w:r>
      <w:r w:rsidR="00B11054">
        <w:t>tử rất là nhiều</w:t>
      </w:r>
      <w:r w:rsidR="00B11054" w:rsidRPr="00B11054">
        <w:t>. Những người dùng tích cực nhất</w:t>
      </w:r>
      <w:r w:rsidR="00B11054">
        <w:t>, cũng</w:t>
      </w:r>
      <w:r w:rsidR="00B11054" w:rsidRPr="00B11054">
        <w:t xml:space="preserve"> sẽ chỉ</w:t>
      </w:r>
      <w:r w:rsidR="00B11054">
        <w:t xml:space="preserve"> có thể</w:t>
      </w:r>
      <w:r w:rsidR="00B11054" w:rsidRPr="00B11054">
        <w:t xml:space="preserve"> đánh giá một tập hợp con nhỏ của cơ sở dữ liệu tổng thể. Vì vậy, ngay cả những mặt hàng phổ biến nhất cũng có rất ít </w:t>
      </w:r>
      <w:r w:rsidR="00B11054">
        <w:t>đánh giá từ người dùng.</w:t>
      </w:r>
    </w:p>
    <w:p w14:paraId="5D09D86F" w14:textId="03A188AA" w:rsidR="00F97E63" w:rsidRPr="00BE61B0" w:rsidRDefault="00F97E63" w:rsidP="006172F7">
      <w:pPr>
        <w:pStyle w:val="Subtitle"/>
      </w:pPr>
      <w:r w:rsidRPr="00F97E63">
        <w:lastRenderedPageBreak/>
        <w:t xml:space="preserve">Quy trình trên, là cách để xây dựng </w:t>
      </w:r>
      <w:r w:rsidRPr="00F97E63">
        <w:rPr>
          <w:i/>
          <w:iCs/>
        </w:rPr>
        <w:t>RS</w:t>
      </w:r>
      <w:r w:rsidRPr="00F97E63">
        <w:t xml:space="preserve"> theo </w:t>
      </w:r>
      <w:r w:rsidRPr="00640EFA">
        <w:rPr>
          <w:i/>
          <w:iCs/>
        </w:rPr>
        <w:t>UBCF</w:t>
      </w:r>
      <w:r w:rsidRPr="00F97E63">
        <w:t xml:space="preserve">. Việc áp dụng phương pháp </w:t>
      </w:r>
      <w:r w:rsidRPr="00C31D78">
        <w:rPr>
          <w:i/>
          <w:iCs/>
        </w:rPr>
        <w:t>IBCF</w:t>
      </w:r>
      <w:r w:rsidRPr="00F97E63">
        <w:t xml:space="preserve"> cũng tương tự như vậy. Chỉ khác là, thay vì chúng ta tập trung tìm sự tương quan giữa các người dùng với nhau. Hệ thống sẽ đi tìm sự tương quan giữa các item với nhau, cách làm này được phát minh bởi </w:t>
      </w:r>
      <w:r w:rsidRPr="00F97E63">
        <w:rPr>
          <w:i/>
          <w:iCs/>
        </w:rPr>
        <w:t>Amazon</w:t>
      </w:r>
      <w:r w:rsidRPr="00F97E63">
        <w:t xml:space="preserve"> năm 1998 </w:t>
      </w:r>
      <w:r w:rsidRPr="00F97E63">
        <w:fldChar w:fldCharType="begin"/>
      </w:r>
      <w:r w:rsidRPr="00F97E63">
        <w:instrText xml:space="preserve"> ADDIN ZOTERO_ITEM CSL_CITATION {"citationID":"9J8g6MOW","properties":{"formattedCitation":" [15]","plainCitation":" [15]","noteIndex":0},"citationItems":[{"id":234,"uris":["http://zotero.org/users/5659565/items/YCGH7ZF2"],"uri":["http://zotero.org/users/5659565/items/YCGH7ZF2"],"itemData":{"id":234,"type":"article","abstract":"A recommendations service recommends items to individual users based on a set of items that are known to be of interest to the user, such as a set of items previously purchased by the user. In the disclosed embodiments, the service is used to recommend products to users of a merchant's Web site. The service generates the recommendations using a previously-generated table which maps items to lists of “similar” items. The similarities reflected by the table are based on the collective interests of the community of users. For example, in one embodiment, the similarities are based on correlations between the purchases of items by users (e.g., items A and B are similar because a relatively large portion of the users that purchased item A also bought item B). The table also includes scores which indicate degrees of similarity between individual items. To generate personal recommendations, the service retrieves from the table the similar items lists corresponding to the items known to be of interest to the user. These similar items lists are appropriately combined into a single list, which is then sorted (based on combined similarity scores) and filtered to generate a list of recommended items. Also disclosed are various methods for using the current and/or past contents of a user's electronic shopping cart to generate recommendations. In one embodiment, the user can create multiple shopping carts, and can use the recommendation service to obtain recommendations that are specific to a designated shopping cart. In another embodiment, the recommendations are generated based on the current contents of a user's shopping cart, so that the recommendations tend to correspond to the current shopping task being performed by the user.","publisher":"1998","title":"Collaborative recommendations using item-to-item similarity mappings","URL":"https://patents.google.com/patent/US6266649B1/en","author":[{"family":"","given":"Gregory D. Linden;"},{"family":"","given":"Jennifer A. Jacobi,"},{"family":"","given":"Eric A. Benson"}]}}],"schema":"https://github.com/citation-style-language/schema/raw/master/csl-citation.json"} </w:instrText>
      </w:r>
      <w:r w:rsidRPr="00F97E63">
        <w:fldChar w:fldCharType="separate"/>
      </w:r>
      <w:r w:rsidRPr="00F97E63">
        <w:t xml:space="preserve"> [15]</w:t>
      </w:r>
      <w:r w:rsidRPr="00F97E63">
        <w:fldChar w:fldCharType="end"/>
      </w:r>
      <w:r w:rsidRPr="00F97E63">
        <w:t xml:space="preserve">. </w:t>
      </w:r>
      <w:r w:rsidR="002D36F2">
        <w:t xml:space="preserve">Với phương pháp này, các vấn đề của </w:t>
      </w:r>
      <w:r w:rsidR="002D36F2" w:rsidRPr="002D36F2">
        <w:rPr>
          <w:i/>
          <w:iCs/>
        </w:rPr>
        <w:t>UBCF</w:t>
      </w:r>
      <w:r w:rsidR="002D36F2">
        <w:rPr>
          <w:i/>
          <w:iCs/>
        </w:rPr>
        <w:t xml:space="preserve"> </w:t>
      </w:r>
      <w:r w:rsidR="002D36F2">
        <w:t>được khắc phục.</w:t>
      </w:r>
      <w:r w:rsidR="00BE61B0">
        <w:t xml:space="preserve"> Do việc thay vì xác định sự tương quan giữa </w:t>
      </w:r>
      <w:r w:rsidR="00BE61B0" w:rsidRPr="00BE61B0">
        <w:rPr>
          <w:i/>
          <w:iCs/>
        </w:rPr>
        <w:t>user-user</w:t>
      </w:r>
      <w:r w:rsidR="00BE61B0">
        <w:t xml:space="preserve">, hệ thống lại xác định sự tương quan giữa các </w:t>
      </w:r>
      <w:r w:rsidR="00BE61B0" w:rsidRPr="00BE61B0">
        <w:rPr>
          <w:i/>
          <w:iCs/>
        </w:rPr>
        <w:t>item</w:t>
      </w:r>
      <w:r w:rsidR="00BE61B0">
        <w:rPr>
          <w:i/>
          <w:iCs/>
        </w:rPr>
        <w:t xml:space="preserve">-item </w:t>
      </w:r>
      <w:r w:rsidR="00BE61B0">
        <w:t xml:space="preserve">nên giá trị </w:t>
      </w:r>
      <w:r w:rsidR="00BE61B0" w:rsidRPr="00BE61B0">
        <w:rPr>
          <w:i/>
          <w:iCs/>
        </w:rPr>
        <w:t>rating</w:t>
      </w:r>
      <w:r w:rsidR="00BE61B0">
        <w:t xml:space="preserve"> trung bình của một </w:t>
      </w:r>
      <w:r w:rsidR="00BE61B0" w:rsidRPr="00BE61B0">
        <w:rPr>
          <w:i/>
          <w:iCs/>
        </w:rPr>
        <w:t>item</w:t>
      </w:r>
      <w:r w:rsidR="00BE61B0">
        <w:t xml:space="preserve"> thường không thay đổi nhanh chóng. Điều này dẫn đến sự ổn định của mô hình, do mô hình không phải thường xuyên cập nhập lại.</w:t>
      </w:r>
      <w:r w:rsidR="00C822BF">
        <w:t xml:space="preserve"> Ví dụ:</w:t>
      </w:r>
      <w:r w:rsidR="00202B3E">
        <w:t xml:space="preserve"> </w:t>
      </w:r>
      <w:r w:rsidR="00C822BF">
        <w:t>Khi người dùng mua sản phẩm và đánh giá một sản phẩm, các mặt hàng tương tự của mặt hàng đó được chọn từ hệ thống hiện có và đề xuất với người dùng.</w:t>
      </w:r>
    </w:p>
    <w:p w14:paraId="497749A1" w14:textId="326D2851" w:rsidR="00804F8F" w:rsidRPr="00804F8F" w:rsidRDefault="00804F8F" w:rsidP="006172F7">
      <w:pPr>
        <w:pStyle w:val="Subtitle"/>
      </w:pPr>
      <w:r w:rsidRPr="00804F8F">
        <w:rPr>
          <w:i/>
          <w:iCs/>
        </w:rPr>
        <w:t>IBCF</w:t>
      </w:r>
      <w:r w:rsidRPr="00804F8F">
        <w:t xml:space="preserve"> giúp cải thiện đáng kể khả năng mở rộng của </w:t>
      </w:r>
      <w:r w:rsidRPr="00804F8F">
        <w:rPr>
          <w:i/>
          <w:iCs/>
        </w:rPr>
        <w:t>RS</w:t>
      </w:r>
      <w:r w:rsidRPr="00804F8F">
        <w:t xml:space="preserve"> dùng phục vụ cho hàng triệu khách hàng và hàng triệu mặt hàng. Trước khi </w:t>
      </w:r>
      <w:r w:rsidRPr="00804F8F">
        <w:rPr>
          <w:i/>
          <w:iCs/>
        </w:rPr>
        <w:t>IBCF</w:t>
      </w:r>
      <w:r w:rsidRPr="00804F8F">
        <w:t xml:space="preserve"> ra mắt, đã có nhiều hệ thống </w:t>
      </w:r>
      <w:r w:rsidRPr="00804F8F">
        <w:rPr>
          <w:i/>
          <w:iCs/>
        </w:rPr>
        <w:t>UBCF</w:t>
      </w:r>
      <w:r w:rsidRPr="00804F8F">
        <w:t xml:space="preserve"> được phát triển trong giới hàn lâm và ngành công nghiệp, những kỹ thuật này có một số vấn đề về độ phức tạp tính toán cao và khả năng mở rộng bị hạn chế. Nên từ khi thuật toán </w:t>
      </w:r>
      <w:r w:rsidRPr="00804F8F">
        <w:rPr>
          <w:i/>
          <w:iCs/>
        </w:rPr>
        <w:t>IBCF</w:t>
      </w:r>
      <w:r w:rsidRPr="00804F8F">
        <w:t xml:space="preserve"> đã được xuất bản trong </w:t>
      </w:r>
      <w:r w:rsidRPr="00804F8F">
        <w:rPr>
          <w:i/>
          <w:iCs/>
        </w:rPr>
        <w:t>IEEE</w:t>
      </w:r>
      <w:r w:rsidRPr="00804F8F">
        <w:t xml:space="preserve"> </w:t>
      </w:r>
      <w:r w:rsidRPr="00804F8F">
        <w:rPr>
          <w:i/>
          <w:iCs/>
        </w:rPr>
        <w:t>Internet Computing</w:t>
      </w:r>
      <w:r w:rsidRPr="00804F8F">
        <w:t xml:space="preserve"> vào năm 2003</w:t>
      </w:r>
      <w:r w:rsidRPr="00804F8F">
        <w:fldChar w:fldCharType="begin"/>
      </w:r>
      <w:r w:rsidR="00E659FB">
        <w:instrText xml:space="preserve"> ADDIN ZOTERO_ITEM CSL_CITATION {"citationID":"TriHvJPU","properties":{"formattedCitation":" [16]","plainCitation":" [16]","noteIndex":0},"citationItems":[{"id":176,"uris":["http://zotero.org/users/5659565/items/NBH2RQWX"],"uri":["http://zotero.org/users/5659565/items/NBH2RQWX"],"itemData":{"id":176,"type":"article-journal","container-title":"IEEE Internet Computing","DOI":"10.1109/MIC.2003.1167344","ISSN":"1089-7801","issue":"1","journalAbbreviation":"IEEE Internet Comput.","language":"en","page":"76-80","source":"DOI.org (Crossref)","title":"Amazon.com recommendations: item-to-item collaborative filtering","title-short":"Amazon.com recommendations","volume":"7","author":[{"family":"Linden","given":"G."},{"family":"Smith","given":"B."},{"family":"York","given":"J."}],"issued":{"date-parts":[["2003",1]]}}}],"schema":"https://github.com/citation-style-language/schema/raw/master/csl-citation.json"} </w:instrText>
      </w:r>
      <w:r w:rsidRPr="00804F8F">
        <w:fldChar w:fldCharType="separate"/>
      </w:r>
      <w:r w:rsidR="00E659FB" w:rsidRPr="00E659FB">
        <w:t xml:space="preserve"> [16]</w:t>
      </w:r>
      <w:r w:rsidRPr="00804F8F">
        <w:fldChar w:fldCharType="end"/>
      </w:r>
      <w:r w:rsidRPr="00804F8F">
        <w:t xml:space="preserve">, nó đã được áp dụng rộng rãi trên tất cả các gã khổng lồ Website bao gồm </w:t>
      </w:r>
      <w:r w:rsidRPr="00804F8F">
        <w:rPr>
          <w:i/>
          <w:iCs/>
        </w:rPr>
        <w:t>YouTube</w:t>
      </w:r>
      <w:r w:rsidRPr="00804F8F">
        <w:t xml:space="preserve">, </w:t>
      </w:r>
      <w:r w:rsidRPr="00804F8F">
        <w:rPr>
          <w:i/>
          <w:iCs/>
        </w:rPr>
        <w:t>Netflix</w:t>
      </w:r>
      <w:r w:rsidRPr="00804F8F">
        <w:t xml:space="preserve"> và nhiều website khác. </w:t>
      </w:r>
    </w:p>
    <w:p w14:paraId="392DCA8C" w14:textId="648D3294" w:rsidR="007961ED" w:rsidRPr="00FD5AC1" w:rsidRDefault="00926CDE" w:rsidP="006172F7">
      <w:pPr>
        <w:pStyle w:val="Heading1"/>
        <w:jc w:val="both"/>
      </w:pPr>
      <w:bookmarkStart w:id="28" w:name="_Toc29412723"/>
      <w:r>
        <w:t xml:space="preserve">1.3.2. </w:t>
      </w:r>
      <w:r w:rsidR="00FA7FB7">
        <w:t>Tư vấn dựa vào nội dung</w:t>
      </w:r>
      <w:bookmarkEnd w:id="28"/>
    </w:p>
    <w:p w14:paraId="12AE8FBE" w14:textId="77777777" w:rsidR="00EF1379" w:rsidRDefault="00C14AAE" w:rsidP="006172F7">
      <w:pPr>
        <w:pStyle w:val="Subtitle"/>
      </w:pPr>
      <w:r>
        <w:t>Một cách tiếp cận</w:t>
      </w:r>
      <w:r w:rsidR="0020463D">
        <w:t xml:space="preserve"> phổ biến</w:t>
      </w:r>
      <w:r>
        <w:t xml:space="preserve"> khác khi thiết kệ </w:t>
      </w:r>
      <w:r w:rsidRPr="005D76A6">
        <w:rPr>
          <w:i/>
          <w:iCs/>
        </w:rPr>
        <w:t>RS</w:t>
      </w:r>
      <w:r>
        <w:t xml:space="preserve"> là </w:t>
      </w:r>
      <w:r w:rsidRPr="005D76A6">
        <w:rPr>
          <w:i/>
          <w:iCs/>
        </w:rPr>
        <w:t>CBF</w:t>
      </w:r>
      <w:r>
        <w:t xml:space="preserve">, </w:t>
      </w:r>
      <w:r w:rsidR="0020463D">
        <w:t>p</w:t>
      </w:r>
      <w:r>
        <w:t xml:space="preserve">hương </w:t>
      </w:r>
      <w:r w:rsidR="0020463D">
        <w:t>pháp này</w:t>
      </w:r>
      <w:r w:rsidR="00641B31">
        <w:t xml:space="preserve"> </w:t>
      </w:r>
      <w:r w:rsidR="0020463D">
        <w:t xml:space="preserve">dựa trên </w:t>
      </w:r>
      <w:r w:rsidR="00641B31">
        <w:t>việc thành lập</w:t>
      </w:r>
      <w:r w:rsidR="0020463D">
        <w:t xml:space="preserve"> hồ sơ</w:t>
      </w:r>
      <w:r w:rsidR="00346F37">
        <w:t xml:space="preserve"> về các item (</w:t>
      </w:r>
      <w:r w:rsidR="00346F37">
        <w:rPr>
          <w:i/>
          <w:iCs/>
        </w:rPr>
        <w:t>I</w:t>
      </w:r>
      <w:r w:rsidR="00346F37" w:rsidRPr="009E3FEB">
        <w:rPr>
          <w:i/>
          <w:iCs/>
        </w:rPr>
        <w:t>tem</w:t>
      </w:r>
      <w:r w:rsidR="00346F37">
        <w:rPr>
          <w:i/>
          <w:iCs/>
        </w:rPr>
        <w:t xml:space="preserve"> P</w:t>
      </w:r>
      <w:r w:rsidR="00346F37" w:rsidRPr="009E3FEB">
        <w:rPr>
          <w:i/>
          <w:iCs/>
        </w:rPr>
        <w:t>rofiles</w:t>
      </w:r>
      <w:r w:rsidR="00346F37">
        <w:rPr>
          <w:i/>
          <w:iCs/>
        </w:rPr>
        <w:t xml:space="preserve"> - IP</w:t>
      </w:r>
      <w:r w:rsidR="00346F37">
        <w:t>)</w:t>
      </w:r>
      <w:r w:rsidR="0020463D">
        <w:t xml:space="preserve"> </w:t>
      </w:r>
      <w:r w:rsidR="00641B31">
        <w:t xml:space="preserve">và việc thành lập hồ sơ về </w:t>
      </w:r>
      <w:r w:rsidR="00641B31" w:rsidRPr="00336EEA">
        <w:rPr>
          <w:i/>
          <w:iCs/>
        </w:rPr>
        <w:t>user</w:t>
      </w:r>
      <w:r w:rsidR="00641B31">
        <w:t xml:space="preserve"> (</w:t>
      </w:r>
      <w:r w:rsidR="00641B31" w:rsidRPr="00641B31">
        <w:rPr>
          <w:i/>
          <w:iCs/>
        </w:rPr>
        <w:t>User Profile - UP</w:t>
      </w:r>
      <w:r w:rsidR="00641B31">
        <w:t>)</w:t>
      </w:r>
      <w:r w:rsidR="0020463D">
        <w:t>.</w:t>
      </w:r>
      <w:r w:rsidR="0078099D" w:rsidRPr="0078099D">
        <w:t xml:space="preserve"> Những </w:t>
      </w:r>
      <w:r w:rsidR="0078099D">
        <w:t>đề xuất</w:t>
      </w:r>
      <w:r w:rsidR="0078099D" w:rsidRPr="0078099D">
        <w:t xml:space="preserve"> dựa trên nội dung coi đề xuất là một vấn đề</w:t>
      </w:r>
      <w:r w:rsidR="0078099D">
        <w:t xml:space="preserve"> về</w:t>
      </w:r>
      <w:r w:rsidR="0078099D" w:rsidRPr="0078099D">
        <w:t xml:space="preserve"> phân loại cụ thể của</w:t>
      </w:r>
      <w:r w:rsidR="0078099D">
        <w:t xml:space="preserve"> </w:t>
      </w:r>
      <w:r w:rsidR="0078099D" w:rsidRPr="0078099D">
        <w:rPr>
          <w:i/>
          <w:iCs/>
        </w:rPr>
        <w:t>user</w:t>
      </w:r>
      <w:r w:rsidR="0078099D" w:rsidRPr="0078099D">
        <w:t xml:space="preserve"> và </w:t>
      </w:r>
      <w:r w:rsidR="0078099D">
        <w:t>học</w:t>
      </w:r>
      <w:r w:rsidR="0078099D" w:rsidRPr="0078099D">
        <w:t xml:space="preserve"> phân loại</w:t>
      </w:r>
      <w:r w:rsidR="0078099D">
        <w:t xml:space="preserve"> cho việc thích và không thích trên từng sản phẩm.</w:t>
      </w:r>
      <w:r w:rsidR="000A7DCC">
        <w:t xml:space="preserve"> Hay </w:t>
      </w:r>
      <w:r w:rsidR="00EF1379">
        <w:t>có thể hiểu</w:t>
      </w:r>
      <w:r w:rsidR="000A7DCC">
        <w:t xml:space="preserve"> đặc điểm của phương pháp </w:t>
      </w:r>
      <w:r w:rsidR="000A7DCC" w:rsidRPr="00336EEA">
        <w:rPr>
          <w:i/>
          <w:iCs/>
        </w:rPr>
        <w:t>CBF</w:t>
      </w:r>
      <w:r w:rsidR="000A7DCC">
        <w:t xml:space="preserve"> là việc xây dựng một mô hình cho mỗi </w:t>
      </w:r>
      <w:r w:rsidR="000A7DCC" w:rsidRPr="000A7DCC">
        <w:rPr>
          <w:i/>
          <w:iCs/>
        </w:rPr>
        <w:t>user</w:t>
      </w:r>
      <w:r w:rsidR="000A7DCC">
        <w:rPr>
          <w:i/>
          <w:iCs/>
        </w:rPr>
        <w:t xml:space="preserve"> </w:t>
      </w:r>
      <w:r w:rsidR="000A7DCC">
        <w:t xml:space="preserve">không phụ thuộc vào các </w:t>
      </w:r>
      <w:r w:rsidR="000A7DCC" w:rsidRPr="000A7DCC">
        <w:rPr>
          <w:i/>
          <w:iCs/>
        </w:rPr>
        <w:t>users</w:t>
      </w:r>
      <w:r w:rsidR="000A7DCC">
        <w:rPr>
          <w:i/>
          <w:iCs/>
        </w:rPr>
        <w:t xml:space="preserve"> </w:t>
      </w:r>
      <w:r w:rsidR="000A7DCC">
        <w:t>khác, mà sẽ phụ thuộc hoàn toàn</w:t>
      </w:r>
      <w:r w:rsidR="00E87149">
        <w:t xml:space="preserve"> </w:t>
      </w:r>
      <w:r w:rsidR="00E87149" w:rsidRPr="00336EEA">
        <w:rPr>
          <w:i/>
          <w:iCs/>
        </w:rPr>
        <w:t>IP</w:t>
      </w:r>
      <w:r w:rsidR="00E87149">
        <w:t>.</w:t>
      </w:r>
      <w:r w:rsidR="00EF1379">
        <w:t xml:space="preserve"> </w:t>
      </w:r>
    </w:p>
    <w:p w14:paraId="7847EAFC" w14:textId="4DF837F6" w:rsidR="00493EBB" w:rsidRDefault="00EF1379" w:rsidP="006172F7">
      <w:pPr>
        <w:pStyle w:val="Subtitle"/>
        <w:rPr>
          <w:i/>
          <w:iCs/>
        </w:rPr>
      </w:pPr>
      <w:r>
        <w:t xml:space="preserve">Để đơn giản hơn, chúng ta có thể hiểu CF là phương pháp đề xuất dựa trên việc tìm kiếm mối liên hệ của </w:t>
      </w:r>
      <w:r w:rsidRPr="00EF1379">
        <w:rPr>
          <w:i/>
          <w:iCs/>
        </w:rPr>
        <w:t>user</w:t>
      </w:r>
      <w:r>
        <w:rPr>
          <w:i/>
          <w:iCs/>
        </w:rPr>
        <w:t xml:space="preserve">s. </w:t>
      </w:r>
      <w:r>
        <w:t xml:space="preserve">Thì UBCF, là một ý tưởng </w:t>
      </w:r>
      <w:r w:rsidR="00B45FC7">
        <w:t>với</w:t>
      </w:r>
      <w:r>
        <w:t xml:space="preserve"> cách tiếp cận là </w:t>
      </w:r>
      <w:r w:rsidRPr="00EF1379">
        <w:rPr>
          <w:i/>
          <w:iCs/>
        </w:rPr>
        <w:t>user</w:t>
      </w:r>
      <w:r w:rsidR="005D008A">
        <w:rPr>
          <w:i/>
          <w:iCs/>
        </w:rPr>
        <w:t>s</w:t>
      </w:r>
      <w:r>
        <w:t xml:space="preserve"> </w:t>
      </w:r>
      <w:r w:rsidR="005D008A">
        <w:t xml:space="preserve">đang </w:t>
      </w:r>
      <w:r>
        <w:t xml:space="preserve">có vẻ quan tâm đến </w:t>
      </w:r>
      <w:r w:rsidRPr="00EF1379">
        <w:rPr>
          <w:i/>
          <w:iCs/>
        </w:rPr>
        <w:t>item</w:t>
      </w:r>
      <w:r w:rsidR="005D008A">
        <w:rPr>
          <w:i/>
          <w:iCs/>
        </w:rPr>
        <w:t xml:space="preserve"> </w:t>
      </w:r>
      <w:r w:rsidR="005D008A" w:rsidRPr="005D008A">
        <w:t>nào</w:t>
      </w:r>
      <w:r w:rsidR="001836DA">
        <w:t>,</w:t>
      </w:r>
      <w:r>
        <w:t xml:space="preserve"> bằng cách xem</w:t>
      </w:r>
      <w:r w:rsidR="00AE3911">
        <w:t xml:space="preserve"> bộ dữ liệu của </w:t>
      </w:r>
      <w:r w:rsidR="00AE3911" w:rsidRPr="00AE3911">
        <w:rPr>
          <w:i/>
          <w:iCs/>
        </w:rPr>
        <w:t>user</w:t>
      </w:r>
      <w:r w:rsidR="00AE3911">
        <w:t xml:space="preserve"> </w:t>
      </w:r>
      <w:r w:rsidR="00814E26">
        <w:t>đã</w:t>
      </w:r>
      <w:r w:rsidR="00AE3911">
        <w:t xml:space="preserve"> xem hay</w:t>
      </w:r>
      <w:r>
        <w:t xml:space="preserve"> tìm kiếm</w:t>
      </w:r>
      <w:r w:rsidR="00AE3911">
        <w:t xml:space="preserve"> những </w:t>
      </w:r>
      <w:r w:rsidR="00AE3911" w:rsidRPr="00AE3911">
        <w:rPr>
          <w:i/>
          <w:iCs/>
        </w:rPr>
        <w:t>item</w:t>
      </w:r>
      <w:r w:rsidR="00AE3911">
        <w:t xml:space="preserve"> </w:t>
      </w:r>
      <w:r w:rsidR="00A94A17">
        <w:t>này</w:t>
      </w:r>
      <w:r>
        <w:t xml:space="preserve"> thì</w:t>
      </w:r>
      <w:r w:rsidR="00AE3911">
        <w:t xml:space="preserve"> rất</w:t>
      </w:r>
      <w:r>
        <w:t xml:space="preserve"> có khả năng cao họ</w:t>
      </w:r>
      <w:r w:rsidR="00AE3911">
        <w:t xml:space="preserve"> cũng</w:t>
      </w:r>
      <w:r>
        <w:t xml:space="preserve"> sẽ thích những </w:t>
      </w:r>
      <w:r w:rsidRPr="00EF1379">
        <w:rPr>
          <w:i/>
          <w:iCs/>
        </w:rPr>
        <w:t>item</w:t>
      </w:r>
      <w:r>
        <w:rPr>
          <w:i/>
          <w:iCs/>
        </w:rPr>
        <w:t xml:space="preserve"> </w:t>
      </w:r>
      <w:r>
        <w:t xml:space="preserve">có nội dung tương tự. Đặc biệt lưu ý, độ tương tự giữa các </w:t>
      </w:r>
      <w:r w:rsidRPr="00EF1379">
        <w:rPr>
          <w:i/>
          <w:iCs/>
        </w:rPr>
        <w:t>item</w:t>
      </w:r>
      <w:r>
        <w:t xml:space="preserve"> ở đây được đánh giá dựa trên khía </w:t>
      </w:r>
      <w:r w:rsidR="00CE1F08">
        <w:t>cạnh</w:t>
      </w:r>
      <w:r>
        <w:t xml:space="preserve"> nội dung của các </w:t>
      </w:r>
      <w:r w:rsidRPr="00EF1379">
        <w:rPr>
          <w:i/>
          <w:iCs/>
        </w:rPr>
        <w:t>item</w:t>
      </w:r>
      <w:r>
        <w:rPr>
          <w:i/>
          <w:iCs/>
        </w:rPr>
        <w:t xml:space="preserve"> </w:t>
      </w:r>
      <w:r>
        <w:t xml:space="preserve">mà không phải là độ tương tự của các item thông qua các </w:t>
      </w:r>
      <w:r w:rsidRPr="00EF1379">
        <w:rPr>
          <w:i/>
          <w:iCs/>
        </w:rPr>
        <w:t>user</w:t>
      </w:r>
      <w:r>
        <w:rPr>
          <w:i/>
          <w:iCs/>
        </w:rPr>
        <w:t xml:space="preserve"> </w:t>
      </w:r>
      <w:r>
        <w:t xml:space="preserve">như ở </w:t>
      </w:r>
      <w:r w:rsidRPr="00EF1379">
        <w:rPr>
          <w:i/>
          <w:iCs/>
        </w:rPr>
        <w:t>CF</w:t>
      </w:r>
      <w:r w:rsidR="00846661">
        <w:rPr>
          <w:i/>
          <w:iCs/>
        </w:rPr>
        <w:t>.</w:t>
      </w:r>
    </w:p>
    <w:p w14:paraId="4687B5E1" w14:textId="55A89E20" w:rsidR="008279D6" w:rsidRPr="008279D6" w:rsidRDefault="008279D6" w:rsidP="008701E7">
      <w:pPr>
        <w:spacing w:before="120" w:after="120" w:line="360" w:lineRule="auto"/>
        <w:rPr>
          <w:lang w:val="en-US"/>
        </w:rPr>
      </w:pPr>
      <w:r>
        <w:rPr>
          <w:lang w:val="en-US"/>
        </w:rPr>
        <w:lastRenderedPageBreak/>
        <w:tab/>
      </w:r>
      <w:r>
        <w:rPr>
          <w:rFonts w:ascii="Times New Roman" w:hAnsi="Times New Roman" w:cs="Times New Roman"/>
          <w:sz w:val="26"/>
          <w:szCs w:val="26"/>
          <w:lang w:val="en-US"/>
        </w:rPr>
        <w:t>Để hiểu rõ hơn chúng ta có thể xem hình vẽ</w:t>
      </w:r>
      <w:r w:rsidR="00784B0D">
        <w:rPr>
          <w:rFonts w:ascii="Times New Roman" w:hAnsi="Times New Roman" w:cs="Times New Roman"/>
          <w:sz w:val="26"/>
          <w:szCs w:val="26"/>
          <w:lang w:val="en-US"/>
        </w:rPr>
        <w:t>,</w:t>
      </w:r>
      <w:r>
        <w:rPr>
          <w:rFonts w:ascii="Times New Roman" w:hAnsi="Times New Roman" w:cs="Times New Roman"/>
          <w:sz w:val="26"/>
          <w:szCs w:val="26"/>
          <w:lang w:val="en-US"/>
        </w:rPr>
        <w:t xml:space="preserve"> được dựa trên những nội dung ta vừa được nêu ở trên. Trong đó từ dữ liệu các vật phẩm ta xây dựng nên một bộ dữ liệu người dùng, qua đó ta có thể đưa ra những khuyến nghị phù hợp với từng người dùng</w:t>
      </w:r>
      <w:r w:rsidR="00760E88">
        <w:rPr>
          <w:rFonts w:ascii="Times New Roman" w:hAnsi="Times New Roman" w:cs="Times New Roman"/>
          <w:sz w:val="26"/>
          <w:szCs w:val="26"/>
          <w:lang w:val="en-US"/>
        </w:rPr>
        <w:t xml:space="preserve">, điều này được dựa trên </w:t>
      </w:r>
      <w:r w:rsidR="00E659FB">
        <w:rPr>
          <w:rFonts w:ascii="Times New Roman" w:hAnsi="Times New Roman" w:cs="Times New Roman"/>
          <w:sz w:val="26"/>
          <w:szCs w:val="26"/>
          <w:lang w:val="en-US"/>
        </w:rPr>
        <w:t xml:space="preserve">định nghĩa về CBF của </w:t>
      </w:r>
      <w:r w:rsidR="00E659FB">
        <w:rPr>
          <w:rFonts w:ascii="Times New Roman" w:hAnsi="Times New Roman" w:cs="Times New Roman"/>
          <w:sz w:val="26"/>
          <w:szCs w:val="26"/>
          <w:lang w:val="en-US"/>
        </w:rPr>
        <w:fldChar w:fldCharType="begin"/>
      </w:r>
      <w:r w:rsidR="00E659FB">
        <w:rPr>
          <w:rFonts w:ascii="Times New Roman" w:hAnsi="Times New Roman" w:cs="Times New Roman"/>
          <w:sz w:val="26"/>
          <w:szCs w:val="26"/>
          <w:lang w:val="en-US"/>
        </w:rPr>
        <w:instrText xml:space="preserve"> ADDIN ZOTERO_ITEM CSL_CITATION {"citationID":"IDfS3XKf","properties":{"formattedCitation":" [1]","plainCitation":" [1]","noteIndex":0},"citationItems":[{"id":226,"uris":["http://zotero.org/users/5659565/items/EIDYGYB8"],"uri":["http://zotero.org/users/5659565/items/EIDYGYB8"],"itemData":{"id":226,"type":"entry-encyclopedia","abstract":"A recommender system or a recommendation system (sometimes replacing 'system' with a synonym such as platform or engine) is a subclass of information filtering system that seeks to predict the \"rating\" or \"preference\"  a user would give to an item. They are primarily used in commercial applications.\nRecommender systems are utilized in a variety of areas, and are most commonly recognized as playlist generators for video and music services like Netflix, YouTube and Spotify, product recommenders for services such as Amazon, or content recommenders for social media platforms such as Facebook and Twitter. These systems can operate using a single input, like music, or multiple inputs within and across platforms like news, books, and search queries. There are also popular recommender systems for specific topics like restaurants and online dating. Recommender systems have been developed to explore research articles and experts, collaborators, financial services, and life insurance.","container-title":"Wikipedia","language":"en","note":"Page Version ID: 927234992","source":"Wikipedia","title":"Recommender system","URL":"https://en.wikipedia.org/w/index.php?title=Recommender_system&amp;oldid=927234992","accessed":{"date-parts":[["2019",12,7]]},"issued":{"date-parts":[["2019",11,21]]}}}],"schema":"https://github.com/citation-style-language/schema/raw/master/csl-citation.json"} </w:instrText>
      </w:r>
      <w:r w:rsidR="00E659FB">
        <w:rPr>
          <w:rFonts w:ascii="Times New Roman" w:hAnsi="Times New Roman" w:cs="Times New Roman"/>
          <w:sz w:val="26"/>
          <w:szCs w:val="26"/>
          <w:lang w:val="en-US"/>
        </w:rPr>
        <w:fldChar w:fldCharType="separate"/>
      </w:r>
      <w:r w:rsidR="00E659FB" w:rsidRPr="00E659FB">
        <w:rPr>
          <w:rFonts w:ascii="Times New Roman" w:hAnsi="Times New Roman" w:cs="Times New Roman"/>
          <w:sz w:val="26"/>
        </w:rPr>
        <w:t xml:space="preserve"> [1]</w:t>
      </w:r>
      <w:r w:rsidR="00E659FB">
        <w:rPr>
          <w:rFonts w:ascii="Times New Roman" w:hAnsi="Times New Roman" w:cs="Times New Roman"/>
          <w:sz w:val="26"/>
          <w:szCs w:val="26"/>
          <w:lang w:val="en-US"/>
        </w:rPr>
        <w:fldChar w:fldCharType="end"/>
      </w:r>
    </w:p>
    <w:p w14:paraId="1EDA97D4" w14:textId="10187F04" w:rsidR="009B3F6A" w:rsidRDefault="005326E4" w:rsidP="005326E4">
      <w:pPr>
        <w:pStyle w:val="ListParagraph"/>
        <w:keepNext/>
        <w:spacing w:before="120" w:after="240" w:line="360" w:lineRule="auto"/>
        <w:ind w:left="0"/>
        <w:jc w:val="center"/>
      </w:pPr>
      <w:r>
        <w:rPr>
          <w:rFonts w:ascii="Times New Roman" w:hAnsi="Times New Roman" w:cs="Times New Roman"/>
          <w:sz w:val="26"/>
          <w:szCs w:val="26"/>
          <w:lang w:val="en-US"/>
        </w:rPr>
        <w:drawing>
          <wp:inline distT="0" distB="0" distL="0" distR="0" wp14:anchorId="3328C3F4" wp14:editId="2BAD64F6">
            <wp:extent cx="4556760" cy="34213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6760" cy="3421380"/>
                    </a:xfrm>
                    <a:prstGeom prst="rect">
                      <a:avLst/>
                    </a:prstGeom>
                    <a:noFill/>
                    <a:ln>
                      <a:noFill/>
                    </a:ln>
                  </pic:spPr>
                </pic:pic>
              </a:graphicData>
            </a:graphic>
          </wp:inline>
        </w:drawing>
      </w:r>
    </w:p>
    <w:p w14:paraId="23C53493" w14:textId="55DB78DC" w:rsidR="009B3F6A" w:rsidRPr="00A501E5" w:rsidRDefault="009B3F6A" w:rsidP="00F97BD8">
      <w:pPr>
        <w:pStyle w:val="Caption"/>
        <w:jc w:val="center"/>
        <w:rPr>
          <w:rFonts w:ascii="Times New Roman" w:hAnsi="Times New Roman" w:cs="Times New Roman"/>
          <w:iCs w:val="0"/>
          <w:color w:val="auto"/>
          <w:sz w:val="26"/>
          <w:szCs w:val="26"/>
          <w:lang w:val="en-US"/>
        </w:rPr>
      </w:pPr>
      <w:bookmarkStart w:id="29" w:name="_Toc29880655"/>
      <w:r w:rsidRPr="00A501E5">
        <w:rPr>
          <w:rFonts w:ascii="Times New Roman" w:hAnsi="Times New Roman" w:cs="Times New Roman"/>
          <w:iCs w:val="0"/>
          <w:color w:val="auto"/>
          <w:sz w:val="26"/>
          <w:szCs w:val="26"/>
          <w:lang w:val="en-US"/>
        </w:rPr>
        <w:t>Hình</w:t>
      </w:r>
      <w:r w:rsidR="00F16792">
        <w:rPr>
          <w:rFonts w:ascii="Times New Roman" w:hAnsi="Times New Roman" w:cs="Times New Roman"/>
          <w:iCs w:val="0"/>
          <w:color w:val="auto"/>
          <w:sz w:val="26"/>
          <w:szCs w:val="26"/>
          <w:lang w:val="en-US"/>
        </w:rPr>
        <w:t xml:space="preserve"> </w:t>
      </w:r>
      <w:r w:rsidR="00E03B9E">
        <w:rPr>
          <w:rFonts w:ascii="Times New Roman" w:hAnsi="Times New Roman" w:cs="Times New Roman"/>
          <w:iCs w:val="0"/>
          <w:color w:val="auto"/>
          <w:sz w:val="26"/>
          <w:szCs w:val="26"/>
          <w:lang w:val="en-US"/>
        </w:rPr>
        <w:fldChar w:fldCharType="begin"/>
      </w:r>
      <w:r w:rsidR="00E03B9E">
        <w:rPr>
          <w:rFonts w:ascii="Times New Roman" w:hAnsi="Times New Roman" w:cs="Times New Roman"/>
          <w:iCs w:val="0"/>
          <w:color w:val="auto"/>
          <w:sz w:val="26"/>
          <w:szCs w:val="26"/>
          <w:lang w:val="en-US"/>
        </w:rPr>
        <w:instrText xml:space="preserve"> SEQ Hình_ \* ARABIC \s 1 </w:instrText>
      </w:r>
      <w:r w:rsidR="00E03B9E">
        <w:rPr>
          <w:rFonts w:ascii="Times New Roman" w:hAnsi="Times New Roman" w:cs="Times New Roman"/>
          <w:iCs w:val="0"/>
          <w:color w:val="auto"/>
          <w:sz w:val="26"/>
          <w:szCs w:val="26"/>
          <w:lang w:val="en-US"/>
        </w:rPr>
        <w:fldChar w:fldCharType="separate"/>
      </w:r>
      <w:r w:rsidR="00E03B9E">
        <w:rPr>
          <w:rFonts w:ascii="Times New Roman" w:hAnsi="Times New Roman" w:cs="Times New Roman"/>
          <w:iCs w:val="0"/>
          <w:color w:val="auto"/>
          <w:sz w:val="26"/>
          <w:szCs w:val="26"/>
          <w:lang w:val="en-US"/>
        </w:rPr>
        <w:t>1</w:t>
      </w:r>
      <w:r w:rsidR="00E03B9E">
        <w:rPr>
          <w:rFonts w:ascii="Times New Roman" w:hAnsi="Times New Roman" w:cs="Times New Roman"/>
          <w:iCs w:val="0"/>
          <w:color w:val="auto"/>
          <w:sz w:val="26"/>
          <w:szCs w:val="26"/>
          <w:lang w:val="en-US"/>
        </w:rPr>
        <w:fldChar w:fldCharType="end"/>
      </w:r>
      <w:r w:rsidR="00F16792">
        <w:rPr>
          <w:rFonts w:ascii="Times New Roman" w:hAnsi="Times New Roman" w:cs="Times New Roman"/>
          <w:iCs w:val="0"/>
          <w:color w:val="auto"/>
          <w:sz w:val="26"/>
          <w:szCs w:val="26"/>
          <w:lang w:val="en-US"/>
        </w:rPr>
        <w:t>.4</w:t>
      </w:r>
      <w:r w:rsidRPr="00A501E5">
        <w:rPr>
          <w:rFonts w:ascii="Times New Roman" w:hAnsi="Times New Roman" w:cs="Times New Roman"/>
          <w:iCs w:val="0"/>
          <w:color w:val="auto"/>
          <w:sz w:val="26"/>
          <w:szCs w:val="26"/>
          <w:lang w:val="en-US"/>
        </w:rPr>
        <w:t xml:space="preserve">: Hình ảnh đơn </w:t>
      </w:r>
      <w:r w:rsidR="00D36300" w:rsidRPr="00A501E5">
        <w:rPr>
          <w:rFonts w:ascii="Times New Roman" w:hAnsi="Times New Roman" w:cs="Times New Roman"/>
          <w:iCs w:val="0"/>
          <w:color w:val="auto"/>
          <w:sz w:val="26"/>
          <w:szCs w:val="26"/>
          <w:lang w:val="en-US"/>
        </w:rPr>
        <w:t>giản</w:t>
      </w:r>
      <w:r w:rsidRPr="00A501E5">
        <w:rPr>
          <w:rFonts w:ascii="Times New Roman" w:hAnsi="Times New Roman" w:cs="Times New Roman"/>
          <w:iCs w:val="0"/>
          <w:color w:val="auto"/>
          <w:sz w:val="26"/>
          <w:szCs w:val="26"/>
          <w:lang w:val="en-US"/>
        </w:rPr>
        <w:t xml:space="preserve"> về hệ thống lọc nội dung</w:t>
      </w:r>
      <w:bookmarkEnd w:id="29"/>
    </w:p>
    <w:p w14:paraId="04E2D0AA" w14:textId="5CE9CDD3" w:rsidR="00FD5AC1" w:rsidRDefault="00A2379F" w:rsidP="006172F7">
      <w:pPr>
        <w:pStyle w:val="Subtitle"/>
      </w:pPr>
      <w:r>
        <w:t>Ngoài ra, hệ thống này sử dụng các từ khóa mà</w:t>
      </w:r>
      <w:r w:rsidR="00564687">
        <w:t xml:space="preserve"> những từ khóa này</w:t>
      </w:r>
      <w:r>
        <w:t xml:space="preserve"> được </w:t>
      </w:r>
      <w:r w:rsidR="00784B0D">
        <w:t>dùng</w:t>
      </w:r>
      <w:r>
        <w:t xml:space="preserve"> để mô tả các </w:t>
      </w:r>
      <w:r w:rsidRPr="00A2379F">
        <w:rPr>
          <w:i/>
          <w:iCs/>
        </w:rPr>
        <w:t>items</w:t>
      </w:r>
      <w:r>
        <w:t xml:space="preserve"> và </w:t>
      </w:r>
      <w:r w:rsidRPr="00F06D7C">
        <w:rPr>
          <w:i/>
          <w:iCs/>
        </w:rPr>
        <w:t>UP</w:t>
      </w:r>
      <w:r>
        <w:t xml:space="preserve"> đã được xây dựng để chỉ ra </w:t>
      </w:r>
      <w:r w:rsidRPr="00A2379F">
        <w:rPr>
          <w:i/>
          <w:iCs/>
        </w:rPr>
        <w:t>item</w:t>
      </w:r>
      <w:r>
        <w:t xml:space="preserve"> mà </w:t>
      </w:r>
      <w:r w:rsidRPr="00A2379F">
        <w:rPr>
          <w:i/>
          <w:iCs/>
        </w:rPr>
        <w:t>users</w:t>
      </w:r>
      <w:r>
        <w:t xml:space="preserve"> thích. </w:t>
      </w:r>
      <w:r w:rsidR="00EC7F47">
        <w:t>Nghĩa là</w:t>
      </w:r>
      <w:r>
        <w:t>, các thuật toán cố gắng đưa ra đề xuất</w:t>
      </w:r>
      <w:r w:rsidR="0078099D">
        <w:t xml:space="preserve"> </w:t>
      </w:r>
      <w:r w:rsidRPr="00A2379F">
        <w:rPr>
          <w:i/>
          <w:iCs/>
        </w:rPr>
        <w:t>items</w:t>
      </w:r>
      <w:r>
        <w:rPr>
          <w:i/>
          <w:iCs/>
        </w:rPr>
        <w:t xml:space="preserve"> </w:t>
      </w:r>
      <w:r>
        <w:t xml:space="preserve">mà có </w:t>
      </w:r>
      <w:r w:rsidRPr="00A2379F">
        <w:t>độ tương tự</w:t>
      </w:r>
      <w:r>
        <w:t xml:space="preserve"> với </w:t>
      </w:r>
      <w:r w:rsidRPr="00A2379F">
        <w:rPr>
          <w:i/>
          <w:iCs/>
        </w:rPr>
        <w:t>user</w:t>
      </w:r>
      <w:r>
        <w:rPr>
          <w:i/>
          <w:iCs/>
        </w:rPr>
        <w:t xml:space="preserve"> </w:t>
      </w:r>
      <w:r>
        <w:t xml:space="preserve">đã từng thích </w:t>
      </w:r>
      <w:r w:rsidRPr="00A2379F">
        <w:rPr>
          <w:i/>
          <w:iCs/>
        </w:rPr>
        <w:t>item</w:t>
      </w:r>
      <w:r>
        <w:rPr>
          <w:i/>
          <w:iCs/>
        </w:rPr>
        <w:t xml:space="preserve"> </w:t>
      </w:r>
      <w:r w:rsidR="00807649">
        <w:t>nào</w:t>
      </w:r>
      <w:r w:rsidR="00807649">
        <w:rPr>
          <w:i/>
          <w:iCs/>
        </w:rPr>
        <w:t xml:space="preserve"> </w:t>
      </w:r>
      <w:r>
        <w:t xml:space="preserve">đó trong quá khứ hoặc đang được </w:t>
      </w:r>
      <w:r w:rsidR="00893AC4">
        <w:t>tìm kiếm</w:t>
      </w:r>
      <w:r>
        <w:t xml:space="preserve"> trong hiện tại.</w:t>
      </w:r>
      <w:r w:rsidR="000A7DCC">
        <w:t xml:space="preserve"> Cách tiếp cận</w:t>
      </w:r>
      <w:r w:rsidR="00E87149">
        <w:t xml:space="preserve"> này có nguồn gốc từ việc thu hồi thông tin và nghiên cứu lọc thông tin.</w:t>
      </w:r>
    </w:p>
    <w:p w14:paraId="0F3BD338" w14:textId="0248F4A9" w:rsidR="00200545" w:rsidRDefault="00200545" w:rsidP="006172F7">
      <w:pPr>
        <w:pStyle w:val="Subtitle"/>
      </w:pPr>
      <w:r>
        <w:t>Để tạo một UP, hệ thống chủ yếu tập trung vào hai loại thông tin:</w:t>
      </w:r>
    </w:p>
    <w:p w14:paraId="43DE9E22" w14:textId="3E993F25" w:rsidR="00200545" w:rsidRDefault="00926CDE" w:rsidP="006172F7">
      <w:pPr>
        <w:pStyle w:val="Subtitle"/>
      </w:pPr>
      <w:r>
        <w:t>-</w:t>
      </w:r>
      <w:r w:rsidR="00200545">
        <w:t>Một mô hình</w:t>
      </w:r>
      <w:r w:rsidR="001C19B5">
        <w:t xml:space="preserve"> đánh giá</w:t>
      </w:r>
      <w:r w:rsidR="00200545">
        <w:t xml:space="preserve"> của người dùng; và</w:t>
      </w:r>
    </w:p>
    <w:p w14:paraId="7EE0DDBC" w14:textId="18183600" w:rsidR="00200545" w:rsidRPr="00A2379F" w:rsidRDefault="00926CDE" w:rsidP="006172F7">
      <w:pPr>
        <w:pStyle w:val="Subtitle"/>
      </w:pPr>
      <w:r>
        <w:t>-</w:t>
      </w:r>
      <w:r w:rsidR="00200545">
        <w:t xml:space="preserve">Lịch sử của các tương tác người dùng với </w:t>
      </w:r>
      <w:r w:rsidR="005167C7">
        <w:t>hệ thống khi đưa ra các khuyến nghị</w:t>
      </w:r>
      <w:r w:rsidR="00200545">
        <w:t>.</w:t>
      </w:r>
    </w:p>
    <w:p w14:paraId="40F4703C" w14:textId="77777777" w:rsidR="00E73FFA" w:rsidRDefault="00C97CB5" w:rsidP="006172F7">
      <w:pPr>
        <w:pStyle w:val="Subtitle"/>
      </w:pPr>
      <w:r w:rsidRPr="00C97CB5">
        <w:t>Một vấn đề quan trọng v</w:t>
      </w:r>
      <w:r>
        <w:t xml:space="preserve">ới </w:t>
      </w:r>
      <w:r w:rsidR="00D30FD2">
        <w:rPr>
          <w:i/>
          <w:iCs/>
        </w:rPr>
        <w:t>C</w:t>
      </w:r>
      <w:r w:rsidRPr="00586E93">
        <w:rPr>
          <w:i/>
          <w:iCs/>
        </w:rPr>
        <w:t>BF</w:t>
      </w:r>
      <w:r w:rsidRPr="00C97CB5">
        <w:t xml:space="preserve"> là liệu hệ thống có thể tìm hiểu tùy chọn của người dùng từ các hành động của người dùng liên quan đến một nguồn nội dung và sử dụng chúng trên các loại nội dung khác. </w:t>
      </w:r>
    </w:p>
    <w:p w14:paraId="2C3157AB" w14:textId="0B333DBD" w:rsidR="00E30958" w:rsidRDefault="00C97CB5" w:rsidP="006172F7">
      <w:pPr>
        <w:pStyle w:val="Subtitle"/>
      </w:pPr>
      <w:r w:rsidRPr="00C97CB5">
        <w:lastRenderedPageBreak/>
        <w:t>Khi hệ thống bị giới hạn trong việc đề xuất nội dung</w:t>
      </w:r>
      <w:r w:rsidR="007E61C1">
        <w:t xml:space="preserve"> </w:t>
      </w:r>
      <w:r w:rsidR="00881B0D">
        <w:t>trên cùng loại</w:t>
      </w:r>
      <w:r w:rsidRPr="00C97CB5">
        <w:t xml:space="preserve">, giá trị từ </w:t>
      </w:r>
      <w:r w:rsidR="00AA5454">
        <w:t xml:space="preserve">RS </w:t>
      </w:r>
      <w:r w:rsidRPr="00C97CB5">
        <w:t>sẽ</w:t>
      </w:r>
      <w:r w:rsidR="00E73FFA">
        <w:t xml:space="preserve"> bị</w:t>
      </w:r>
      <w:r w:rsidRPr="00C97CB5">
        <w:t xml:space="preserve"> thấp </w:t>
      </w:r>
      <w:r w:rsidR="005A74D5">
        <w:t>đi</w:t>
      </w:r>
      <w:r w:rsidRPr="00C97CB5">
        <w:t xml:space="preserve"> đáng kể so với khi các loại nội dung khác từ các dịch vụ khác có thể được đề xuất. Ví dụ: đề xuất các bài báo dựa trên trình duyệt tin tức là hữu ích, nhưng sẽ hữu ích hơn nhiều khi âm nhạc, video, sản phẩm, thảo luận, vv</w:t>
      </w:r>
      <w:r w:rsidR="00881B0D">
        <w:t>.</w:t>
      </w:r>
      <w:r w:rsidRPr="00C97CB5">
        <w:t xml:space="preserve"> </w:t>
      </w:r>
      <w:r w:rsidR="00881B0D">
        <w:t>T</w:t>
      </w:r>
      <w:r w:rsidRPr="00C97CB5">
        <w:t>ừ các dịch vụ khác nhau có thể được đề xuất dựa trên trình duyệt tin tức. Để khắc phục điều này, hầu hết các hệ thống đề xuất dựa trên nội dung hiện nay đều sử dụng một số dạng hệ thống kết hợp.</w:t>
      </w:r>
    </w:p>
    <w:p w14:paraId="7E2E55CD" w14:textId="726D0299" w:rsidR="00881B0D" w:rsidRDefault="00881B0D" w:rsidP="006172F7">
      <w:pPr>
        <w:pStyle w:val="Subtitle"/>
      </w:pPr>
      <w:r>
        <w:t>Ngoài điểm yếu ở trên, hệ thống còn có hai nhược điểm cơ bản:</w:t>
      </w:r>
    </w:p>
    <w:p w14:paraId="5B098E9C" w14:textId="73DC6ED8" w:rsidR="00881B0D" w:rsidRDefault="00926CDE" w:rsidP="006172F7">
      <w:pPr>
        <w:pStyle w:val="Subtitle"/>
      </w:pPr>
      <w:r>
        <w:t xml:space="preserve">- </w:t>
      </w:r>
      <w:r w:rsidR="00881B0D">
        <w:t xml:space="preserve">Khi xây dựng mô hình cho một user, các hệ thống </w:t>
      </w:r>
      <w:r w:rsidR="00881B0D" w:rsidRPr="009C2645">
        <w:rPr>
          <w:i/>
          <w:iCs/>
        </w:rPr>
        <w:t>CBF</w:t>
      </w:r>
      <w:r w:rsidR="00881B0D">
        <w:t xml:space="preserve"> không tận dụng được thông tin từ các users khác. Những </w:t>
      </w:r>
      <w:r w:rsidR="0011431E">
        <w:t xml:space="preserve">thông tin này thường rất hữu ích vì hành vi mua hàng của </w:t>
      </w:r>
      <w:r w:rsidR="0011431E" w:rsidRPr="0011431E">
        <w:rPr>
          <w:i/>
          <w:iCs/>
        </w:rPr>
        <w:t>users</w:t>
      </w:r>
      <w:r w:rsidR="0011431E">
        <w:rPr>
          <w:i/>
          <w:iCs/>
        </w:rPr>
        <w:t xml:space="preserve"> </w:t>
      </w:r>
      <w:r w:rsidR="0011431E">
        <w:t xml:space="preserve">thường được nhóm lại với nhau, nên nếu biết hành vi mua hàng của </w:t>
      </w:r>
      <w:r w:rsidR="0011431E" w:rsidRPr="0011431E">
        <w:rPr>
          <w:i/>
          <w:iCs/>
        </w:rPr>
        <w:t>users</w:t>
      </w:r>
      <w:r w:rsidR="0011431E">
        <w:rPr>
          <w:i/>
          <w:iCs/>
        </w:rPr>
        <w:t xml:space="preserve"> </w:t>
      </w:r>
      <w:r w:rsidR="0011431E">
        <w:t xml:space="preserve">trong nhóm thì sẽ biết đoán được hành vi của </w:t>
      </w:r>
      <w:r w:rsidR="0011431E" w:rsidRPr="0011431E">
        <w:rPr>
          <w:i/>
          <w:iCs/>
        </w:rPr>
        <w:t>users</w:t>
      </w:r>
      <w:r w:rsidR="0011431E">
        <w:rPr>
          <w:i/>
          <w:iCs/>
        </w:rPr>
        <w:t xml:space="preserve"> </w:t>
      </w:r>
      <w:r w:rsidR="0011431E">
        <w:t xml:space="preserve">còn lại trong nhóm. </w:t>
      </w:r>
    </w:p>
    <w:p w14:paraId="4E0CCE2A" w14:textId="5A8F9082" w:rsidR="0011431E" w:rsidRDefault="00926CDE" w:rsidP="006172F7">
      <w:pPr>
        <w:pStyle w:val="Subtitle"/>
      </w:pPr>
      <w:r>
        <w:t xml:space="preserve">- </w:t>
      </w:r>
      <w:r w:rsidR="0011431E">
        <w:t xml:space="preserve">Không phải lúc nào chúng ta cũng có </w:t>
      </w:r>
      <w:r w:rsidR="0011431E" w:rsidRPr="00EE03D7">
        <w:rPr>
          <w:i/>
          <w:iCs/>
        </w:rPr>
        <w:t>IP</w:t>
      </w:r>
      <w:r w:rsidR="0011431E">
        <w:t xml:space="preserve">, việc yêu cầu </w:t>
      </w:r>
      <w:r w:rsidR="0011431E" w:rsidRPr="0011431E">
        <w:rPr>
          <w:i/>
          <w:iCs/>
        </w:rPr>
        <w:t>users</w:t>
      </w:r>
      <w:r w:rsidR="0011431E">
        <w:rPr>
          <w:i/>
          <w:iCs/>
        </w:rPr>
        <w:t xml:space="preserve"> </w:t>
      </w:r>
      <w:r w:rsidR="0011431E">
        <w:t xml:space="preserve">gắn thẻ còn khó khăn hơn việc yêu cầu </w:t>
      </w:r>
      <w:r w:rsidR="0011431E" w:rsidRPr="0011431E">
        <w:rPr>
          <w:i/>
          <w:iCs/>
        </w:rPr>
        <w:t>users</w:t>
      </w:r>
      <w:r w:rsidR="0011431E">
        <w:rPr>
          <w:i/>
          <w:iCs/>
        </w:rPr>
        <w:t xml:space="preserve"> </w:t>
      </w:r>
      <w:r w:rsidR="0011431E">
        <w:t xml:space="preserve">đánh giá </w:t>
      </w:r>
      <w:r w:rsidR="0011431E" w:rsidRPr="0011431E">
        <w:rPr>
          <w:i/>
          <w:iCs/>
        </w:rPr>
        <w:t>items</w:t>
      </w:r>
      <w:r w:rsidR="0011431E">
        <w:t xml:space="preserve"> đã mua. </w:t>
      </w:r>
    </w:p>
    <w:p w14:paraId="723870E2" w14:textId="3A577834" w:rsidR="00C30BB6" w:rsidRDefault="00C30BB6" w:rsidP="006172F7">
      <w:pPr>
        <w:pStyle w:val="Subtitle"/>
      </w:pPr>
      <w:r>
        <w:t xml:space="preserve">Song song với các </w:t>
      </w:r>
      <w:r w:rsidR="002E7CAB">
        <w:t>nhược</w:t>
      </w:r>
      <w:r>
        <w:t xml:space="preserve"> điểm được kể trên</w:t>
      </w:r>
      <w:r w:rsidR="009F33C3">
        <w:t xml:space="preserve"> của</w:t>
      </w:r>
      <w:r>
        <w:t xml:space="preserve"> phương phá</w:t>
      </w:r>
      <w:r w:rsidR="009F33C3">
        <w:t>p</w:t>
      </w:r>
      <w:r>
        <w:t xml:space="preserve"> CBF, cá</w:t>
      </w:r>
      <w:r w:rsidR="00817542">
        <w:t>c</w:t>
      </w:r>
      <w:r>
        <w:t xml:space="preserve"> điểm mạnh của hệ thố</w:t>
      </w:r>
      <w:r w:rsidR="00A470BD">
        <w:t xml:space="preserve">ng như: Không phụ thuộc vào </w:t>
      </w:r>
      <w:r w:rsidR="00A470BD" w:rsidRPr="00FC772A">
        <w:rPr>
          <w:i/>
          <w:iCs/>
        </w:rPr>
        <w:t>user</w:t>
      </w:r>
      <w:r w:rsidR="00A470BD">
        <w:t>; tính minh bạch; và dễ dàng với các item chưa được đánh giá bởi bất kỳ user nào.</w:t>
      </w:r>
    </w:p>
    <w:p w14:paraId="095C436B" w14:textId="4CB0EBA3" w:rsidR="00344360" w:rsidRPr="00A470BD" w:rsidRDefault="00344360" w:rsidP="006172F7">
      <w:pPr>
        <w:pStyle w:val="Subtitle"/>
      </w:pPr>
      <w:r w:rsidRPr="00344360">
        <w:t xml:space="preserve">Một </w:t>
      </w:r>
      <w:r w:rsidR="005D7D11">
        <w:t>phương pháp</w:t>
      </w:r>
      <w:r w:rsidRPr="00344360">
        <w:t xml:space="preserve"> được sử dụng rộng rãi</w:t>
      </w:r>
      <w:r>
        <w:t xml:space="preserve"> sử dụng trong CBG</w:t>
      </w:r>
      <w:r w:rsidRPr="00344360">
        <w:t xml:space="preserve"> là</w:t>
      </w:r>
      <w:r>
        <w:t xml:space="preserve"> “</w:t>
      </w:r>
      <w:r w:rsidRPr="00344360">
        <w:t>Tần suất thuật ngữ và tần suất tài liệu nghịch đảo</w:t>
      </w:r>
      <w:r>
        <w:t>”</w:t>
      </w:r>
      <w:r w:rsidRPr="00344360">
        <w:t xml:space="preserve"> </w:t>
      </w:r>
      <w:r>
        <w:t>(</w:t>
      </w:r>
      <w:r w:rsidRPr="00344360">
        <w:t>Term frequency and inverse document frequency TF-IDF) (còn được gọi là biểu diễn không gian vectơ)</w:t>
      </w:r>
      <w:r>
        <w:fldChar w:fldCharType="begin"/>
      </w:r>
      <w:r w:rsidR="00E659FB">
        <w:instrText xml:space="preserve"> ADDIN ZOTERO_ITEM CSL_CITATION {"citationID":"2fathPfs","properties":{"formattedCitation":" [17]","plainCitation":" [17]","noteIndex":0},"citationItems":[{"id":229,"uris":["http://zotero.org/users/5659565/items/46JYR93H"],"uri":["http://zotero.org/users/5659565/items/46JYR93H"],"itemData":{"id":229,"type":"article-journal","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fldChar w:fldCharType="separate"/>
      </w:r>
      <w:r w:rsidR="00E659FB" w:rsidRPr="00E659FB">
        <w:t xml:space="preserve"> [17]</w:t>
      </w:r>
      <w:r>
        <w:fldChar w:fldCharType="end"/>
      </w:r>
      <w:r w:rsidRPr="00344360">
        <w:t>. Hệ thống tạo ra một hồ sơ dựa trên nội dung của người dùng dựa trên</w:t>
      </w:r>
      <w:r w:rsidR="00A92E42">
        <w:t xml:space="preserve"> </w:t>
      </w:r>
      <w:r w:rsidR="00C0076B">
        <w:t>trọng</w:t>
      </w:r>
      <w:r w:rsidR="00A92E42">
        <w:t xml:space="preserve"> số của</w:t>
      </w:r>
      <w:r w:rsidRPr="00344360">
        <w:t xml:space="preserve"> </w:t>
      </w:r>
      <w:r w:rsidR="002B7480" w:rsidRPr="00986525">
        <w:rPr>
          <w:i/>
          <w:iCs/>
        </w:rPr>
        <w:t>fv</w:t>
      </w:r>
      <w:r w:rsidRPr="00344360">
        <w:t xml:space="preserve">. Các trọng số biểu thị tầm quan trọng của từng </w:t>
      </w:r>
      <w:r w:rsidR="00742470">
        <w:t>đặc trưng</w:t>
      </w:r>
      <w:r w:rsidRPr="00344360">
        <w:t xml:space="preserve"> đối với </w:t>
      </w:r>
      <w:r w:rsidR="00E80021" w:rsidRPr="00E80021">
        <w:rPr>
          <w:i/>
          <w:iCs/>
        </w:rPr>
        <w:t>user</w:t>
      </w:r>
      <w:r w:rsidRPr="00344360">
        <w:t xml:space="preserve">. </w:t>
      </w:r>
      <w:r w:rsidR="00A02982">
        <w:t>Ngoài ra, c</w:t>
      </w:r>
      <w:r w:rsidRPr="00344360">
        <w:t xml:space="preserve">ác cách tiếp cận đơn giản </w:t>
      </w:r>
      <w:r w:rsidR="00577CF3">
        <w:t xml:space="preserve">như </w:t>
      </w:r>
      <w:r w:rsidRPr="00344360">
        <w:t>sử dụng</w:t>
      </w:r>
      <w:r w:rsidR="004F7A10">
        <w:t xml:space="preserve"> phương pháp</w:t>
      </w:r>
      <w:r w:rsidRPr="00344360">
        <w:t xml:space="preserve"> giá trị trung bình của vectơ </w:t>
      </w:r>
      <w:r w:rsidR="003755E1" w:rsidRPr="003755E1">
        <w:rPr>
          <w:i/>
          <w:iCs/>
        </w:rPr>
        <w:t>item</w:t>
      </w:r>
      <w:r w:rsidRPr="00344360">
        <w:t xml:space="preserve"> được </w:t>
      </w:r>
      <w:r w:rsidR="00AB7556" w:rsidRPr="00AB7556">
        <w:rPr>
          <w:i/>
          <w:iCs/>
        </w:rPr>
        <w:t>rating</w:t>
      </w:r>
      <w:r w:rsidRPr="00344360">
        <w:t xml:space="preserve"> trong khi các phương pháp khác sử dụng các kỹ thuật </w:t>
      </w:r>
      <w:r w:rsidR="00D84708" w:rsidRPr="00BF1C96">
        <w:rPr>
          <w:i/>
          <w:iCs/>
        </w:rPr>
        <w:t>ML</w:t>
      </w:r>
      <w:r w:rsidRPr="00344360">
        <w:t xml:space="preserve"> như</w:t>
      </w:r>
      <w:r w:rsidR="00951C6B">
        <w:t>:</w:t>
      </w:r>
      <w:r w:rsidRPr="00344360">
        <w:t xml:space="preserve"> Phân loại Bayes, phân tích cụm</w:t>
      </w:r>
      <w:r w:rsidR="002C2F4F">
        <w:t xml:space="preserve"> (</w:t>
      </w:r>
      <w:r w:rsidR="002C2F4F" w:rsidRPr="002C2F4F">
        <w:t>cluster analysis</w:t>
      </w:r>
      <w:r w:rsidR="002C2F4F">
        <w:t>)</w:t>
      </w:r>
      <w:r w:rsidRPr="00344360">
        <w:t>, cây quyết định</w:t>
      </w:r>
      <w:r w:rsidR="002C2F4F">
        <w:t xml:space="preserve"> (</w:t>
      </w:r>
      <w:r w:rsidR="002C2F4F" w:rsidRPr="002C2F4F">
        <w:t>decision trees</w:t>
      </w:r>
      <w:r w:rsidR="002C2F4F">
        <w:t>)</w:t>
      </w:r>
      <w:r w:rsidRPr="00344360">
        <w:t xml:space="preserve"> và mạng nơ ron nhân tạo</w:t>
      </w:r>
      <w:r w:rsidR="002C2F4F">
        <w:t xml:space="preserve"> (</w:t>
      </w:r>
      <w:r w:rsidR="002C2F4F" w:rsidRPr="002C2F4F">
        <w:t>artificial neural networks</w:t>
      </w:r>
      <w:r w:rsidR="002C2F4F">
        <w:t>)</w:t>
      </w:r>
      <w:r w:rsidRPr="00344360">
        <w:t xml:space="preserve"> để ước tính xác suất </w:t>
      </w:r>
      <w:r w:rsidR="00A10C71" w:rsidRPr="00A10C71">
        <w:rPr>
          <w:i/>
          <w:iCs/>
        </w:rPr>
        <w:t>user</w:t>
      </w:r>
      <w:r w:rsidR="00A10C71">
        <w:t xml:space="preserve"> </w:t>
      </w:r>
      <w:r w:rsidRPr="00344360">
        <w:t>sẽ thích vật phẩm đó</w:t>
      </w:r>
      <w:r w:rsidR="002C2F4F">
        <w:t>.</w:t>
      </w:r>
    </w:p>
    <w:p w14:paraId="060AD9DD" w14:textId="50A7BE65" w:rsidR="00FA7FB7" w:rsidRPr="00C20238" w:rsidRDefault="00926CDE" w:rsidP="006172F7">
      <w:pPr>
        <w:pStyle w:val="Heading1"/>
        <w:jc w:val="both"/>
      </w:pPr>
      <w:bookmarkStart w:id="30" w:name="_Toc29412724"/>
      <w:r>
        <w:t xml:space="preserve">1.3.3. </w:t>
      </w:r>
      <w:r w:rsidR="00FA7FB7">
        <w:t>Phương pháp hỗn hợp (lai ghép)</w:t>
      </w:r>
      <w:bookmarkEnd w:id="30"/>
    </w:p>
    <w:p w14:paraId="4CF7401E" w14:textId="7B0957CE" w:rsidR="002A7753" w:rsidRDefault="002E7CAB" w:rsidP="006172F7">
      <w:pPr>
        <w:pStyle w:val="Subtitle"/>
      </w:pPr>
      <w:r w:rsidRPr="002E7CAB">
        <w:t xml:space="preserve">Hầu hết các </w:t>
      </w:r>
      <w:r w:rsidR="00DE2B53" w:rsidRPr="00CD0FED">
        <w:rPr>
          <w:i/>
          <w:iCs/>
        </w:rPr>
        <w:t>RS</w:t>
      </w:r>
      <w:r w:rsidRPr="002E7CAB">
        <w:t xml:space="preserve"> hiện sử dụng phương pháp </w:t>
      </w:r>
      <w:r w:rsidR="006709BF">
        <w:t>hỗ</w:t>
      </w:r>
      <w:r w:rsidR="00F14DAD">
        <w:t>n</w:t>
      </w:r>
      <w:r w:rsidR="006709BF">
        <w:t xml:space="preserve"> hợp</w:t>
      </w:r>
      <w:r w:rsidR="00DE2B53">
        <w:t xml:space="preserve"> (hybrid)</w:t>
      </w:r>
      <w:r w:rsidRPr="002E7CAB">
        <w:t>,</w:t>
      </w:r>
      <w:r w:rsidR="006709BF">
        <w:t xml:space="preserve"> là kỹ thuật kết hợp 2 phương pháp </w:t>
      </w:r>
      <w:r w:rsidR="006709BF" w:rsidRPr="007E7F12">
        <w:rPr>
          <w:i/>
          <w:iCs/>
        </w:rPr>
        <w:t>CBF</w:t>
      </w:r>
      <w:r w:rsidR="006709BF">
        <w:t xml:space="preserve">, </w:t>
      </w:r>
      <w:r w:rsidR="006709BF" w:rsidRPr="007E7F12">
        <w:rPr>
          <w:i/>
          <w:iCs/>
        </w:rPr>
        <w:t>CF</w:t>
      </w:r>
      <w:r w:rsidR="006709BF">
        <w:t xml:space="preserve"> và một số cách tiếp cận khác</w:t>
      </w:r>
      <w:r w:rsidRPr="002E7CAB">
        <w:t xml:space="preserve">. </w:t>
      </w:r>
      <w:r w:rsidR="002A7753">
        <w:t>Rất rõ ràng, ở phía trên chúng ta đã thấy được các điểm yếu cũng như điểm mạnh của CBF và CF. Do đó, không có lý do nào để không kết hợp 2 phương pháp khác nhau nhưng cùng loại lại với nhau.</w:t>
      </w:r>
    </w:p>
    <w:p w14:paraId="307A6403" w14:textId="3A9AC26B" w:rsidR="004532A9" w:rsidRDefault="004532A9" w:rsidP="004532A9">
      <w:pPr>
        <w:rPr>
          <w:lang w:val="en-US"/>
        </w:rPr>
      </w:pPr>
      <w:r>
        <w:lastRenderedPageBreak/>
        <w:drawing>
          <wp:inline distT="0" distB="0" distL="0" distR="0" wp14:anchorId="3C849072" wp14:editId="2DF2715D">
            <wp:extent cx="5760720" cy="4329430"/>
            <wp:effectExtent l="0" t="0" r="0" b="0"/>
            <wp:docPr id="21" name="Picture 21" descr="Image result for Hybrid recommender system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ybrid recommender systems&quo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329430"/>
                    </a:xfrm>
                    <a:prstGeom prst="rect">
                      <a:avLst/>
                    </a:prstGeom>
                    <a:noFill/>
                    <a:ln>
                      <a:noFill/>
                    </a:ln>
                  </pic:spPr>
                </pic:pic>
              </a:graphicData>
            </a:graphic>
          </wp:inline>
        </w:drawing>
      </w:r>
    </w:p>
    <w:p w14:paraId="5E2165B3" w14:textId="36B8FE83" w:rsidR="004532A9" w:rsidRDefault="004532A9" w:rsidP="004532A9">
      <w:pPr>
        <w:pStyle w:val="Caption"/>
        <w:jc w:val="center"/>
        <w:rPr>
          <w:rFonts w:ascii="Times New Roman" w:hAnsi="Times New Roman" w:cs="Times New Roman"/>
          <w:iCs w:val="0"/>
          <w:color w:val="auto"/>
          <w:sz w:val="26"/>
          <w:szCs w:val="26"/>
          <w:lang w:val="en-US"/>
        </w:rPr>
      </w:pPr>
      <w:r w:rsidRPr="00A501E5">
        <w:rPr>
          <w:rFonts w:ascii="Times New Roman" w:hAnsi="Times New Roman" w:cs="Times New Roman"/>
          <w:iCs w:val="0"/>
          <w:color w:val="auto"/>
          <w:sz w:val="26"/>
          <w:szCs w:val="26"/>
          <w:lang w:val="en-US"/>
        </w:rPr>
        <w:t xml:space="preserve">Hình  </w:t>
      </w:r>
      <w:r>
        <w:rPr>
          <w:rFonts w:ascii="Times New Roman" w:hAnsi="Times New Roman" w:cs="Times New Roman"/>
          <w:iCs w:val="0"/>
          <w:color w:val="auto"/>
          <w:sz w:val="26"/>
          <w:szCs w:val="26"/>
          <w:lang w:val="en-US"/>
        </w:rPr>
        <w:fldChar w:fldCharType="begin"/>
      </w:r>
      <w:r>
        <w:rPr>
          <w:rFonts w:ascii="Times New Roman" w:hAnsi="Times New Roman" w:cs="Times New Roman"/>
          <w:iCs w:val="0"/>
          <w:color w:val="auto"/>
          <w:sz w:val="26"/>
          <w:szCs w:val="26"/>
          <w:lang w:val="en-US"/>
        </w:rPr>
        <w:instrText xml:space="preserve"> SEQ Hình_ \* ARABIC \s 1 </w:instrText>
      </w:r>
      <w:r>
        <w:rPr>
          <w:rFonts w:ascii="Times New Roman" w:hAnsi="Times New Roman" w:cs="Times New Roman"/>
          <w:iCs w:val="0"/>
          <w:color w:val="auto"/>
          <w:sz w:val="26"/>
          <w:szCs w:val="26"/>
          <w:lang w:val="en-US"/>
        </w:rPr>
        <w:fldChar w:fldCharType="separate"/>
      </w:r>
      <w:r>
        <w:rPr>
          <w:rFonts w:ascii="Times New Roman" w:hAnsi="Times New Roman" w:cs="Times New Roman"/>
          <w:iCs w:val="0"/>
          <w:color w:val="auto"/>
          <w:sz w:val="26"/>
          <w:szCs w:val="26"/>
          <w:lang w:val="en-US"/>
        </w:rPr>
        <w:t>1</w:t>
      </w:r>
      <w:r>
        <w:rPr>
          <w:rFonts w:ascii="Times New Roman" w:hAnsi="Times New Roman" w:cs="Times New Roman"/>
          <w:iCs w:val="0"/>
          <w:color w:val="auto"/>
          <w:sz w:val="26"/>
          <w:szCs w:val="26"/>
          <w:lang w:val="en-US"/>
        </w:rPr>
        <w:fldChar w:fldCharType="end"/>
      </w:r>
      <w:r>
        <w:rPr>
          <w:rFonts w:ascii="Times New Roman" w:hAnsi="Times New Roman" w:cs="Times New Roman"/>
          <w:iCs w:val="0"/>
          <w:color w:val="auto"/>
          <w:sz w:val="26"/>
          <w:szCs w:val="26"/>
          <w:lang w:val="en-US"/>
        </w:rPr>
        <w:t>.5</w:t>
      </w:r>
      <w:r w:rsidRPr="00A501E5">
        <w:rPr>
          <w:rFonts w:ascii="Times New Roman" w:hAnsi="Times New Roman" w:cs="Times New Roman"/>
          <w:iCs w:val="0"/>
          <w:color w:val="auto"/>
          <w:sz w:val="26"/>
          <w:szCs w:val="26"/>
          <w:lang w:val="en-US"/>
        </w:rPr>
        <w:t>: Hình ảnh đơn giản sử dụng phương pháp tư vấn hỗn hợp</w:t>
      </w:r>
    </w:p>
    <w:p w14:paraId="7208BECE" w14:textId="5C4F5878" w:rsidR="00943503" w:rsidRPr="00943503" w:rsidRDefault="00943503" w:rsidP="00943503">
      <w:pPr>
        <w:jc w:val="right"/>
        <w:rPr>
          <w:rFonts w:ascii="Times New Roman" w:hAnsi="Times New Roman" w:cs="Times New Roman"/>
          <w:i/>
          <w:iCs/>
          <w:color w:val="4472C4" w:themeColor="accent5"/>
          <w:sz w:val="26"/>
          <w:szCs w:val="26"/>
          <w:u w:val="single"/>
          <w:lang w:val="en-US"/>
        </w:rPr>
      </w:pPr>
      <w:r w:rsidRPr="00943503">
        <w:rPr>
          <w:rFonts w:ascii="Times New Roman" w:hAnsi="Times New Roman" w:cs="Times New Roman"/>
          <w:i/>
          <w:iCs/>
          <w:color w:val="4472C4" w:themeColor="accent5"/>
          <w:sz w:val="26"/>
          <w:szCs w:val="26"/>
          <w:u w:val="single"/>
          <w:lang w:val="en-US"/>
        </w:rPr>
        <w:t xml:space="preserve">(Nguồn </w:t>
      </w:r>
      <w:hyperlink r:id="rId23" w:history="1">
        <w:r w:rsidRPr="00943503">
          <w:rPr>
            <w:rStyle w:val="Hyperlink"/>
            <w:rFonts w:ascii="Times New Roman" w:hAnsi="Times New Roman" w:cs="Times New Roman"/>
            <w:i/>
            <w:iCs/>
            <w:color w:val="4472C4" w:themeColor="accent5"/>
            <w:sz w:val="26"/>
            <w:szCs w:val="26"/>
          </w:rPr>
          <w:t>https://www.slideshare.net/</w:t>
        </w:r>
      </w:hyperlink>
      <w:r w:rsidRPr="00943503">
        <w:rPr>
          <w:rFonts w:ascii="Times New Roman" w:hAnsi="Times New Roman" w:cs="Times New Roman"/>
          <w:i/>
          <w:iCs/>
          <w:color w:val="4472C4" w:themeColor="accent5"/>
          <w:sz w:val="26"/>
          <w:szCs w:val="26"/>
          <w:u w:val="single"/>
          <w:lang w:val="en-US"/>
        </w:rPr>
        <w:t>)</w:t>
      </w:r>
    </w:p>
    <w:p w14:paraId="5D8201EB" w14:textId="6D648D76" w:rsidR="004532A9" w:rsidRPr="004532A9" w:rsidRDefault="004532A9" w:rsidP="004532A9">
      <w:pPr>
        <w:ind w:firstLine="567"/>
        <w:rPr>
          <w:rFonts w:ascii="Times New Roman" w:hAnsi="Times New Roman" w:cs="Times New Roman"/>
          <w:sz w:val="26"/>
          <w:szCs w:val="26"/>
          <w:lang w:val="en-US"/>
        </w:rPr>
      </w:pPr>
      <w:r>
        <w:rPr>
          <w:rFonts w:ascii="Times New Roman" w:hAnsi="Times New Roman" w:cs="Times New Roman"/>
          <w:sz w:val="26"/>
          <w:szCs w:val="26"/>
          <w:lang w:val="en-US"/>
        </w:rPr>
        <w:t>Để dễ hình dung dưới đây là một hình ảnh minh họa được vẽ lại</w:t>
      </w:r>
    </w:p>
    <w:p w14:paraId="735DFEFA" w14:textId="77777777" w:rsidR="00E373BA" w:rsidRDefault="00E373BA" w:rsidP="00603DB8">
      <w:pPr>
        <w:keepNext/>
        <w:spacing w:before="120" w:after="240" w:line="360" w:lineRule="auto"/>
        <w:jc w:val="center"/>
      </w:pPr>
      <w:r>
        <w:rPr>
          <w:rFonts w:ascii="Times New Roman" w:hAnsi="Times New Roman" w:cs="Times New Roman"/>
          <w:sz w:val="26"/>
          <w:szCs w:val="26"/>
          <w:lang w:val="en-US"/>
        </w:rPr>
        <w:lastRenderedPageBreak/>
        <w:drawing>
          <wp:inline distT="0" distB="0" distL="0" distR="0" wp14:anchorId="1301482E" wp14:editId="62EEA9FA">
            <wp:extent cx="5402580" cy="373507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ybridRS.jpg"/>
                    <pic:cNvPicPr/>
                  </pic:nvPicPr>
                  <pic:blipFill>
                    <a:blip r:embed="rId24">
                      <a:extLst>
                        <a:ext uri="{28A0092B-C50C-407E-A947-70E740481C1C}">
                          <a14:useLocalDpi xmlns:a14="http://schemas.microsoft.com/office/drawing/2010/main" val="0"/>
                        </a:ext>
                      </a:extLst>
                    </a:blip>
                    <a:stretch>
                      <a:fillRect/>
                    </a:stretch>
                  </pic:blipFill>
                  <pic:spPr>
                    <a:xfrm>
                      <a:off x="0" y="0"/>
                      <a:ext cx="5402580" cy="3735070"/>
                    </a:xfrm>
                    <a:prstGeom prst="rect">
                      <a:avLst/>
                    </a:prstGeom>
                  </pic:spPr>
                </pic:pic>
              </a:graphicData>
            </a:graphic>
          </wp:inline>
        </w:drawing>
      </w:r>
    </w:p>
    <w:p w14:paraId="06348EFC" w14:textId="40B339B0" w:rsidR="00E373BA" w:rsidRPr="00A501E5" w:rsidRDefault="00E373BA" w:rsidP="00603DB8">
      <w:pPr>
        <w:pStyle w:val="Caption"/>
        <w:jc w:val="center"/>
        <w:rPr>
          <w:rFonts w:ascii="Times New Roman" w:hAnsi="Times New Roman" w:cs="Times New Roman"/>
          <w:iCs w:val="0"/>
          <w:color w:val="auto"/>
          <w:sz w:val="26"/>
          <w:szCs w:val="26"/>
          <w:lang w:val="en-US"/>
        </w:rPr>
      </w:pPr>
      <w:bookmarkStart w:id="31" w:name="_Toc29880656"/>
      <w:r w:rsidRPr="00A501E5">
        <w:rPr>
          <w:rFonts w:ascii="Times New Roman" w:hAnsi="Times New Roman" w:cs="Times New Roman"/>
          <w:iCs w:val="0"/>
          <w:color w:val="auto"/>
          <w:sz w:val="26"/>
          <w:szCs w:val="26"/>
          <w:lang w:val="en-US"/>
        </w:rPr>
        <w:t xml:space="preserve">Hình  </w:t>
      </w:r>
      <w:r w:rsidR="00E03B9E">
        <w:rPr>
          <w:rFonts w:ascii="Times New Roman" w:hAnsi="Times New Roman" w:cs="Times New Roman"/>
          <w:iCs w:val="0"/>
          <w:color w:val="auto"/>
          <w:sz w:val="26"/>
          <w:szCs w:val="26"/>
          <w:lang w:val="en-US"/>
        </w:rPr>
        <w:fldChar w:fldCharType="begin"/>
      </w:r>
      <w:r w:rsidR="00E03B9E">
        <w:rPr>
          <w:rFonts w:ascii="Times New Roman" w:hAnsi="Times New Roman" w:cs="Times New Roman"/>
          <w:iCs w:val="0"/>
          <w:color w:val="auto"/>
          <w:sz w:val="26"/>
          <w:szCs w:val="26"/>
          <w:lang w:val="en-US"/>
        </w:rPr>
        <w:instrText xml:space="preserve"> SEQ Hình_ \* ARABIC \s 1 </w:instrText>
      </w:r>
      <w:r w:rsidR="00E03B9E">
        <w:rPr>
          <w:rFonts w:ascii="Times New Roman" w:hAnsi="Times New Roman" w:cs="Times New Roman"/>
          <w:iCs w:val="0"/>
          <w:color w:val="auto"/>
          <w:sz w:val="26"/>
          <w:szCs w:val="26"/>
          <w:lang w:val="en-US"/>
        </w:rPr>
        <w:fldChar w:fldCharType="separate"/>
      </w:r>
      <w:r w:rsidR="00E03B9E">
        <w:rPr>
          <w:rFonts w:ascii="Times New Roman" w:hAnsi="Times New Roman" w:cs="Times New Roman"/>
          <w:iCs w:val="0"/>
          <w:color w:val="auto"/>
          <w:sz w:val="26"/>
          <w:szCs w:val="26"/>
          <w:lang w:val="en-US"/>
        </w:rPr>
        <w:t>1</w:t>
      </w:r>
      <w:r w:rsidR="00E03B9E">
        <w:rPr>
          <w:rFonts w:ascii="Times New Roman" w:hAnsi="Times New Roman" w:cs="Times New Roman"/>
          <w:iCs w:val="0"/>
          <w:color w:val="auto"/>
          <w:sz w:val="26"/>
          <w:szCs w:val="26"/>
          <w:lang w:val="en-US"/>
        </w:rPr>
        <w:fldChar w:fldCharType="end"/>
      </w:r>
      <w:r w:rsidR="00F16792">
        <w:rPr>
          <w:rFonts w:ascii="Times New Roman" w:hAnsi="Times New Roman" w:cs="Times New Roman"/>
          <w:iCs w:val="0"/>
          <w:color w:val="auto"/>
          <w:sz w:val="26"/>
          <w:szCs w:val="26"/>
          <w:lang w:val="en-US"/>
        </w:rPr>
        <w:t>.</w:t>
      </w:r>
      <w:r w:rsidR="004532A9">
        <w:rPr>
          <w:rFonts w:ascii="Times New Roman" w:hAnsi="Times New Roman" w:cs="Times New Roman"/>
          <w:iCs w:val="0"/>
          <w:color w:val="auto"/>
          <w:sz w:val="26"/>
          <w:szCs w:val="26"/>
          <w:lang w:val="en-US"/>
        </w:rPr>
        <w:t>6</w:t>
      </w:r>
      <w:r w:rsidRPr="00A501E5">
        <w:rPr>
          <w:rFonts w:ascii="Times New Roman" w:hAnsi="Times New Roman" w:cs="Times New Roman"/>
          <w:iCs w:val="0"/>
          <w:color w:val="auto"/>
          <w:sz w:val="26"/>
          <w:szCs w:val="26"/>
          <w:lang w:val="en-US"/>
        </w:rPr>
        <w:t>: Hình ảnh đơn giản sử dụng phương pháp tư vấn hỗn hợp</w:t>
      </w:r>
      <w:bookmarkEnd w:id="31"/>
      <w:r w:rsidR="00943503">
        <w:rPr>
          <w:rFonts w:ascii="Times New Roman" w:hAnsi="Times New Roman" w:cs="Times New Roman"/>
          <w:iCs w:val="0"/>
          <w:color w:val="auto"/>
          <w:sz w:val="26"/>
          <w:szCs w:val="26"/>
          <w:lang w:val="en-US"/>
        </w:rPr>
        <w:t xml:space="preserve"> (vẽ lại)</w:t>
      </w:r>
    </w:p>
    <w:p w14:paraId="5A2C1CE7" w14:textId="77777777" w:rsidR="00236B9B" w:rsidRDefault="002E7CAB" w:rsidP="006172F7">
      <w:pPr>
        <w:pStyle w:val="Subtitle"/>
      </w:pPr>
      <w:r w:rsidRPr="002E7CAB">
        <w:t xml:space="preserve">Phương pháp lai có thể được thực hiện theo nhiều cách: </w:t>
      </w:r>
    </w:p>
    <w:p w14:paraId="20ABA6DA" w14:textId="4E3FFA23" w:rsidR="00236B9B" w:rsidRDefault="00926CDE" w:rsidP="006172F7">
      <w:pPr>
        <w:pStyle w:val="Subtitle"/>
      </w:pPr>
      <w:r>
        <w:t>-</w:t>
      </w:r>
      <w:r w:rsidR="00236B9B">
        <w:t>B</w:t>
      </w:r>
      <w:r w:rsidR="002E7CAB" w:rsidRPr="00236B9B">
        <w:t xml:space="preserve">ằng cách đưa ra các dự đoán dựa trên nội dung và </w:t>
      </w:r>
      <w:r w:rsidR="00625B8E" w:rsidRPr="00236B9B">
        <w:t>dự đoán theo lọc cộng tác</w:t>
      </w:r>
      <w:r w:rsidR="002E7CAB" w:rsidRPr="00236B9B">
        <w:t xml:space="preserve"> riêng biệt</w:t>
      </w:r>
      <w:r w:rsidR="00625B8E" w:rsidRPr="00236B9B">
        <w:t>,</w:t>
      </w:r>
      <w:r w:rsidR="002E7CAB" w:rsidRPr="00236B9B">
        <w:t xml:space="preserve"> </w:t>
      </w:r>
      <w:r w:rsidR="00625B8E" w:rsidRPr="00236B9B">
        <w:t>rồi</w:t>
      </w:r>
      <w:r w:rsidR="002E7CAB" w:rsidRPr="00236B9B">
        <w:t xml:space="preserve"> sau đó kết hợp chúng</w:t>
      </w:r>
      <w:r w:rsidR="00B90F43">
        <w:t xml:space="preserve"> </w:t>
      </w:r>
      <w:r w:rsidR="002E7CAB" w:rsidRPr="00236B9B">
        <w:t xml:space="preserve">(và ngược lại); </w:t>
      </w:r>
    </w:p>
    <w:p w14:paraId="63D8DB0B" w14:textId="3E13AC49" w:rsidR="001E3149" w:rsidRDefault="00926CDE" w:rsidP="006172F7">
      <w:pPr>
        <w:pStyle w:val="Subtitle"/>
      </w:pPr>
      <w:r>
        <w:t>-</w:t>
      </w:r>
      <w:r w:rsidR="00236B9B">
        <w:t>H</w:t>
      </w:r>
      <w:r w:rsidR="002E7CAB" w:rsidRPr="00236B9B">
        <w:t xml:space="preserve">oặc bằng cách thống nhất các phương pháp tiếp cận thành một mô hình (xem </w:t>
      </w:r>
      <w:r w:rsidR="00236B9B">
        <w:fldChar w:fldCharType="begin"/>
      </w:r>
      <w:r w:rsidR="00E659FB">
        <w:instrText xml:space="preserve"> ADDIN ZOTERO_ITEM CSL_CITATION {"citationID":"d1cfts0E","properties":{"formattedCitation":" [18]","plainCitation":" [18]","noteIndex":0},"citationItems":[{"id":100,"uris":["http://zotero.org/users/5659565/items/9A9A28QG"],"uri":["http://zotero.org/users/5659565/items/9A9A28QG"],"itemData":{"id":100,"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criteria ratings, and a provision of more flexible and less intrusive types of recommendations.","container-title":"IEEE Transactions on Knowledge and Data Engineering","DOI":"10.1109/TKDE.2005.99","ISSN":"1041-4347","issue":"6","journalAbbreviation":"IEEE Trans. Knowl. Data Eng.","language":"en","page":"734-749","source":"DOI.org (Crossref)","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00236B9B">
        <w:fldChar w:fldCharType="separate"/>
      </w:r>
      <w:r w:rsidR="00E659FB" w:rsidRPr="00E659FB">
        <w:t xml:space="preserve"> [18]</w:t>
      </w:r>
      <w:r w:rsidR="00236B9B">
        <w:fldChar w:fldCharType="end"/>
      </w:r>
      <w:r w:rsidR="002E7CAB" w:rsidRPr="00236B9B">
        <w:t xml:space="preserve"> để đánh giá đầy đủ các </w:t>
      </w:r>
      <w:r w:rsidR="00236B9B" w:rsidRPr="00236B9B">
        <w:rPr>
          <w:i/>
          <w:iCs/>
        </w:rPr>
        <w:t>RS</w:t>
      </w:r>
      <w:r w:rsidR="002E7CAB" w:rsidRPr="00236B9B">
        <w:t xml:space="preserve">). </w:t>
      </w:r>
    </w:p>
    <w:p w14:paraId="54DB1304" w14:textId="77777777" w:rsidR="001E3149" w:rsidRDefault="001E3149" w:rsidP="006172F7">
      <w:pPr>
        <w:pStyle w:val="Subtitle"/>
      </w:pPr>
      <w:r>
        <w:t>Ngoài ra, m</w:t>
      </w:r>
      <w:r w:rsidR="002E7CAB" w:rsidRPr="001E3149">
        <w:t>ột số nghiên cứu so sánh thực nghiệm hiệu suất của hybrid với các phương pháp hợp tác và</w:t>
      </w:r>
      <w:r>
        <w:t xml:space="preserve"> lọc</w:t>
      </w:r>
      <w:r w:rsidR="002E7CAB" w:rsidRPr="001E3149">
        <w:t xml:space="preserve"> dựa trên nội dung thuần túy</w:t>
      </w:r>
      <w:r>
        <w:t>, cũng đã được</w:t>
      </w:r>
      <w:r w:rsidR="002E7CAB" w:rsidRPr="001E3149">
        <w:t xml:space="preserve"> chứng minh rằng các phương pháp lai có thể cung cấp các khuyến nghị chính xác hơn so với các phương pháp thuần túy. Các phương pháp này cũng có thể được sử dụng để khắc phục một số vấn đề phổ biến trong các hệ thống đề xuất</w:t>
      </w:r>
      <w:r>
        <w:t>.</w:t>
      </w:r>
    </w:p>
    <w:p w14:paraId="64373F93" w14:textId="2EB1BB18" w:rsidR="00221C1B" w:rsidRDefault="002E7CAB" w:rsidP="006172F7">
      <w:pPr>
        <w:pStyle w:val="Subtitle"/>
      </w:pPr>
      <w:r w:rsidRPr="001E3149">
        <w:t>Netflix là một ví dụ điển hình về việc sử dụng các hệ thống đề xuất lai. Trang web đưa ra khuyến nghị bằng cách so sánh thói quen xem và tìm kiếm của những người dùng tương tự (nghĩa là lọc cộng tác)</w:t>
      </w:r>
      <w:r w:rsidR="00432B54">
        <w:t xml:space="preserve"> và</w:t>
      </w:r>
      <w:r w:rsidRPr="001E3149">
        <w:t xml:space="preserve"> cũng bằng cách cung cấp các phim có chung đặc điểm với các phim mà người dùng đánh giá cao (lọc dựa trên nội dung).</w:t>
      </w:r>
      <w:r w:rsidRPr="001E3149">
        <w:br/>
        <w:t xml:space="preserve">Một </w:t>
      </w:r>
      <w:r w:rsidR="00CD2EA8">
        <w:t>vài</w:t>
      </w:r>
      <w:r w:rsidRPr="001E3149">
        <w:t xml:space="preserve"> kỹ thuật</w:t>
      </w:r>
      <w:r w:rsidR="00CD2EA8">
        <w:t xml:space="preserve"> mà phương pháp hỗn hợp này sử dụng,</w:t>
      </w:r>
      <w:r w:rsidRPr="001E3149">
        <w:t xml:space="preserve"> bao gồm:</w:t>
      </w:r>
    </w:p>
    <w:p w14:paraId="502A850A" w14:textId="0A3EA588" w:rsidR="00221C1B" w:rsidRDefault="002E7CAB" w:rsidP="006172F7">
      <w:pPr>
        <w:pStyle w:val="ListParagraph"/>
        <w:numPr>
          <w:ilvl w:val="0"/>
          <w:numId w:val="26"/>
        </w:numPr>
        <w:spacing w:before="120" w:after="24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lastRenderedPageBreak/>
        <w:t>Có trọng số: Kết hợp số điểm của các thành phần đề xuất khác nhau bằng số.</w:t>
      </w:r>
    </w:p>
    <w:p w14:paraId="44036E18" w14:textId="52A36A94" w:rsidR="00221C1B" w:rsidRDefault="002E7CAB" w:rsidP="006172F7">
      <w:pPr>
        <w:pStyle w:val="ListParagraph"/>
        <w:numPr>
          <w:ilvl w:val="0"/>
          <w:numId w:val="26"/>
        </w:numPr>
        <w:spacing w:before="120" w:after="24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Chuyển đổi: Lựa chọn giữa các thành phần khuyến nghị và áp dụng một trong những thành phần được chọn.</w:t>
      </w:r>
    </w:p>
    <w:p w14:paraId="4B716333" w14:textId="57F773DE" w:rsidR="00221C1B" w:rsidRDefault="002E7CAB" w:rsidP="006172F7">
      <w:pPr>
        <w:pStyle w:val="ListParagraph"/>
        <w:numPr>
          <w:ilvl w:val="0"/>
          <w:numId w:val="26"/>
        </w:numPr>
        <w:spacing w:before="120" w:after="24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Hỗn hợp: Các khuyến nghị từ các khuyến nghị khác nhau được trình bày cùng nhau để đưa ra khuyến nghị.</w:t>
      </w:r>
    </w:p>
    <w:p w14:paraId="6267D3DD" w14:textId="0019034D" w:rsidR="00221C1B" w:rsidRDefault="002E7CAB" w:rsidP="006172F7">
      <w:pPr>
        <w:pStyle w:val="ListParagraph"/>
        <w:numPr>
          <w:ilvl w:val="0"/>
          <w:numId w:val="26"/>
        </w:numPr>
        <w:spacing w:before="120" w:after="24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 xml:space="preserve">Kết hợp </w:t>
      </w:r>
      <w:r w:rsidR="00157F23">
        <w:rPr>
          <w:rFonts w:ascii="Times New Roman" w:hAnsi="Times New Roman" w:cs="Times New Roman"/>
          <w:sz w:val="26"/>
          <w:szCs w:val="26"/>
          <w:lang w:val="en-US"/>
        </w:rPr>
        <w:t xml:space="preserve">các đặc trưng </w:t>
      </w:r>
      <w:r w:rsidR="0006312E">
        <w:rPr>
          <w:rFonts w:ascii="Times New Roman" w:hAnsi="Times New Roman" w:cs="Times New Roman"/>
          <w:sz w:val="26"/>
          <w:szCs w:val="26"/>
          <w:lang w:val="en-US"/>
        </w:rPr>
        <w:t>(</w:t>
      </w:r>
      <w:r w:rsidR="0006312E" w:rsidRPr="0006312E">
        <w:rPr>
          <w:rFonts w:ascii="Times New Roman" w:hAnsi="Times New Roman" w:cs="Times New Roman"/>
          <w:sz w:val="26"/>
          <w:szCs w:val="26"/>
          <w:lang w:val="en-US"/>
        </w:rPr>
        <w:t>Feature Combination</w:t>
      </w:r>
      <w:r w:rsidR="0006312E">
        <w:rPr>
          <w:rFonts w:ascii="Arial" w:hAnsi="Arial" w:cs="Arial"/>
          <w:b/>
          <w:bCs/>
          <w:color w:val="222222"/>
          <w:sz w:val="21"/>
          <w:szCs w:val="21"/>
          <w:shd w:val="clear" w:color="auto" w:fill="FFFFFF"/>
          <w:lang w:val="en-US"/>
        </w:rPr>
        <w:t>)</w:t>
      </w:r>
      <w:r w:rsidRPr="00221C1B">
        <w:rPr>
          <w:rFonts w:ascii="Times New Roman" w:hAnsi="Times New Roman" w:cs="Times New Roman"/>
          <w:sz w:val="26"/>
          <w:szCs w:val="26"/>
          <w:lang w:val="en-US"/>
        </w:rPr>
        <w:t xml:space="preserve">: Các </w:t>
      </w:r>
      <w:r w:rsidR="00B86691">
        <w:rPr>
          <w:rFonts w:ascii="Times New Roman" w:hAnsi="Times New Roman" w:cs="Times New Roman"/>
          <w:sz w:val="26"/>
          <w:szCs w:val="26"/>
          <w:lang w:val="en-US"/>
        </w:rPr>
        <w:t xml:space="preserve">đặc trưng </w:t>
      </w:r>
      <w:r w:rsidRPr="00221C1B">
        <w:rPr>
          <w:rFonts w:ascii="Times New Roman" w:hAnsi="Times New Roman" w:cs="Times New Roman"/>
          <w:sz w:val="26"/>
          <w:szCs w:val="26"/>
          <w:lang w:val="en-US"/>
        </w:rPr>
        <w:t>xuất phát từ các nguồn kiến ​​thức khác nhau được kết hợp với nhau và được cung cấp cho một thuật toán đề xuất duy nhất.</w:t>
      </w:r>
    </w:p>
    <w:p w14:paraId="038B6AE7" w14:textId="20FCBAAC" w:rsidR="00221C1B" w:rsidRDefault="002E7CAB" w:rsidP="006172F7">
      <w:pPr>
        <w:pStyle w:val="ListParagraph"/>
        <w:numPr>
          <w:ilvl w:val="0"/>
          <w:numId w:val="26"/>
        </w:numPr>
        <w:spacing w:before="120" w:after="24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Tính năng mở rộng</w:t>
      </w:r>
      <w:r w:rsidR="0006312E">
        <w:rPr>
          <w:rFonts w:ascii="Times New Roman" w:hAnsi="Times New Roman" w:cs="Times New Roman"/>
          <w:sz w:val="26"/>
          <w:szCs w:val="26"/>
          <w:lang w:val="en-US"/>
        </w:rPr>
        <w:t xml:space="preserve"> (</w:t>
      </w:r>
      <w:r w:rsidR="0006312E" w:rsidRPr="0006312E">
        <w:rPr>
          <w:rFonts w:ascii="Times New Roman" w:hAnsi="Times New Roman" w:cs="Times New Roman"/>
          <w:sz w:val="26"/>
          <w:szCs w:val="26"/>
          <w:lang w:val="en-US"/>
        </w:rPr>
        <w:t xml:space="preserve">Feature </w:t>
      </w:r>
      <w:r w:rsidR="0006312E" w:rsidRPr="007262CD">
        <w:rPr>
          <w:rFonts w:ascii="Times New Roman" w:hAnsi="Times New Roman" w:cs="Times New Roman"/>
          <w:sz w:val="26"/>
          <w:szCs w:val="26"/>
          <w:lang w:val="en-US"/>
        </w:rPr>
        <w:t>Augmentation</w:t>
      </w:r>
      <w:r w:rsidR="0006312E">
        <w:rPr>
          <w:rFonts w:ascii="Times New Roman" w:hAnsi="Times New Roman" w:cs="Times New Roman"/>
          <w:sz w:val="26"/>
          <w:szCs w:val="26"/>
          <w:lang w:val="en-US"/>
        </w:rPr>
        <w:t>)</w:t>
      </w:r>
      <w:r w:rsidRPr="00221C1B">
        <w:rPr>
          <w:rFonts w:ascii="Times New Roman" w:hAnsi="Times New Roman" w:cs="Times New Roman"/>
          <w:sz w:val="26"/>
          <w:szCs w:val="26"/>
          <w:lang w:val="en-US"/>
        </w:rPr>
        <w:t>: Tính toán một tính năng hoặc tập hợp các tính năng, sau đó là một phần của đầu vào cho kỹ thuật tiếp theo.</w:t>
      </w:r>
    </w:p>
    <w:p w14:paraId="541EF096" w14:textId="42007A11" w:rsidR="00221C1B" w:rsidRDefault="002E7CAB" w:rsidP="006172F7">
      <w:pPr>
        <w:pStyle w:val="ListParagraph"/>
        <w:numPr>
          <w:ilvl w:val="0"/>
          <w:numId w:val="26"/>
        </w:numPr>
        <w:spacing w:after="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Cascade: Người giới thiệu được ưu tiên nghiêm ngặt, với những người ưu tiên thấp hơn phá vỡ mối quan hệ trong việc chấm điểm của những người cao hơn.</w:t>
      </w:r>
    </w:p>
    <w:p w14:paraId="5BF01412" w14:textId="22E88186" w:rsidR="00C20238" w:rsidRPr="00D17B86" w:rsidRDefault="002E7CAB" w:rsidP="006172F7">
      <w:pPr>
        <w:pStyle w:val="ListParagraph"/>
        <w:numPr>
          <w:ilvl w:val="0"/>
          <w:numId w:val="26"/>
        </w:numPr>
        <w:spacing w:after="0" w:line="360" w:lineRule="auto"/>
        <w:ind w:left="0" w:firstLine="567"/>
        <w:jc w:val="both"/>
        <w:rPr>
          <w:rFonts w:ascii="Times New Roman" w:hAnsi="Times New Roman" w:cs="Times New Roman"/>
          <w:sz w:val="26"/>
          <w:szCs w:val="26"/>
          <w:lang w:val="en-US"/>
        </w:rPr>
      </w:pPr>
      <w:r w:rsidRPr="00221C1B">
        <w:rPr>
          <w:rFonts w:ascii="Times New Roman" w:hAnsi="Times New Roman" w:cs="Times New Roman"/>
          <w:sz w:val="26"/>
          <w:szCs w:val="26"/>
          <w:lang w:val="en-US"/>
        </w:rPr>
        <w:t>Cấp độ meta: Một kỹ thuật đề xuất được áp dụng và tạo ra một số loại mô hình, sau đó là đầu vào được sử dụng bởi kỹ thuật tiếp theo.</w:t>
      </w:r>
    </w:p>
    <w:p w14:paraId="1C8A5295" w14:textId="5885D407" w:rsidR="0016310C" w:rsidRPr="00006B9B" w:rsidRDefault="00926CDE" w:rsidP="006172F7">
      <w:pPr>
        <w:pStyle w:val="Heading1"/>
        <w:jc w:val="both"/>
      </w:pPr>
      <w:bookmarkStart w:id="32" w:name="_Toc29412725"/>
      <w:r>
        <w:t xml:space="preserve">1.4. </w:t>
      </w:r>
      <w:r w:rsidR="0016310C" w:rsidRPr="00006B9B">
        <w:t xml:space="preserve">Vấn đề </w:t>
      </w:r>
      <w:r w:rsidR="00481AF3">
        <w:t>“</w:t>
      </w:r>
      <w:r w:rsidR="0016310C" w:rsidRPr="00006B9B">
        <w:t>khởi đ</w:t>
      </w:r>
      <w:r w:rsidR="00481AF3">
        <w:t>ộng</w:t>
      </w:r>
      <w:r w:rsidR="0016310C" w:rsidRPr="00006B9B">
        <w:t xml:space="preserve"> lạnh</w:t>
      </w:r>
      <w:r w:rsidR="00481AF3">
        <w:t>”</w:t>
      </w:r>
      <w:r w:rsidR="0016310C" w:rsidRPr="00006B9B">
        <w:t xml:space="preserve"> (Cold-start)</w:t>
      </w:r>
      <w:bookmarkEnd w:id="32"/>
      <w:r w:rsidR="008D46D1">
        <w:t xml:space="preserve"> </w:t>
      </w:r>
    </w:p>
    <w:p w14:paraId="1F3CF8CB" w14:textId="165880E9" w:rsidR="008A725D" w:rsidRDefault="008A725D" w:rsidP="006172F7">
      <w:pPr>
        <w:pStyle w:val="Subtitle"/>
      </w:pPr>
      <w:r w:rsidRPr="00006B9B">
        <w:t xml:space="preserve">Một trong những vấn đề lớn nhất mà các </w:t>
      </w:r>
      <w:r w:rsidRPr="00006B9B">
        <w:rPr>
          <w:i/>
          <w:iCs/>
        </w:rPr>
        <w:t xml:space="preserve">RS </w:t>
      </w:r>
      <w:r w:rsidRPr="00006B9B">
        <w:t xml:space="preserve">gặp phải chỉnh là thiếu dữ liệu. Chúng ta gọi thuật ngữ này là “cold-start”, </w:t>
      </w:r>
      <w:r w:rsidR="006E7FB0">
        <w:t>giống như</w:t>
      </w:r>
      <w:r w:rsidRPr="00006B9B">
        <w:t xml:space="preserve"> khi</w:t>
      </w:r>
      <w:r w:rsidR="006E7FB0">
        <w:t xml:space="preserve"> khởi động ô tô,</w:t>
      </w:r>
      <w:r w:rsidRPr="00006B9B">
        <w:t xml:space="preserve"> động cơ ô tô </w:t>
      </w:r>
      <w:r w:rsidR="006E7FB0">
        <w:t>ban đầu là</w:t>
      </w:r>
      <w:r w:rsidRPr="00006B9B">
        <w:t xml:space="preserve"> bị lạnh, thì sẽ có vấn đề với việc khởi động, nhưng một khi nó đạt đến nhiệt độ hoạt động tối ưu, nó sẽ chạy trơn tru. </w:t>
      </w:r>
      <w:r w:rsidR="00DD7A92">
        <w:t xml:space="preserve">Vấn đề trên có thể hiểu đơn giản </w:t>
      </w:r>
      <w:r w:rsidRPr="00006B9B">
        <w:t>hơn nghĩa là, khi bắt đầu khởi dựng hệ thống thì các kết quả chúng ta đề xuất sẽ chưa tối ưu và đưa</w:t>
      </w:r>
      <w:r w:rsidR="005A39F7">
        <w:t xml:space="preserve"> ra</w:t>
      </w:r>
      <w:r w:rsidRPr="00006B9B">
        <w:t xml:space="preserve"> kết quả tốt nhất.</w:t>
      </w:r>
    </w:p>
    <w:p w14:paraId="268274BA" w14:textId="07FCE77E" w:rsidR="006E7FB0" w:rsidRPr="00006B9B" w:rsidRDefault="006E7FB0" w:rsidP="006172F7">
      <w:pPr>
        <w:pStyle w:val="Subtitle"/>
      </w:pPr>
      <w:r w:rsidRPr="006E7FB0">
        <w:t xml:space="preserve">Khởi động </w:t>
      </w:r>
      <w:r w:rsidR="003F7A42">
        <w:t>lạnh</w:t>
      </w:r>
      <w:r w:rsidRPr="006E7FB0">
        <w:t xml:space="preserve"> là một vấn đề tiềm ẩn trong các hệ thống thông tin dựa trên máy tính liên quan đến một mức độ mô hình hóa dữ liệu tự động. Cụ thể, nó liên quan đến vấn đề hệ thống không thể rút ra bất kỳ suy luận nào cho người dùng hoặc các mục mà nó chưa thu thập đủ thông tin.</w:t>
      </w:r>
    </w:p>
    <w:p w14:paraId="239451A6" w14:textId="77777777" w:rsidR="00BA44C2" w:rsidRDefault="008A725D" w:rsidP="006172F7">
      <w:pPr>
        <w:pStyle w:val="Subtitle"/>
      </w:pPr>
      <w:r w:rsidRPr="00006B9B">
        <w:t xml:space="preserve">Trong </w:t>
      </w:r>
      <w:r w:rsidR="008D46D1">
        <w:t>RS</w:t>
      </w:r>
      <w:r w:rsidRPr="00006B9B">
        <w:t xml:space="preserve">, có </w:t>
      </w:r>
      <w:r w:rsidR="008D46D1">
        <w:t>ba</w:t>
      </w:r>
      <w:r w:rsidRPr="00006B9B">
        <w:t xml:space="preserve"> loại </w:t>
      </w:r>
      <w:r w:rsidR="008D46D1">
        <w:t>khởi động lạnh, khác nhau</w:t>
      </w:r>
      <w:r w:rsidRPr="00006B9B">
        <w:t>:</w:t>
      </w:r>
      <w:r w:rsidR="00A373BA" w:rsidRPr="00006B9B">
        <w:t xml:space="preserve"> </w:t>
      </w:r>
    </w:p>
    <w:p w14:paraId="4CF10C9F" w14:textId="09B45876" w:rsidR="000440CF" w:rsidRPr="000440CF" w:rsidRDefault="00BA44C2" w:rsidP="006172F7">
      <w:pPr>
        <w:pStyle w:val="ListParagraph"/>
        <w:numPr>
          <w:ilvl w:val="0"/>
          <w:numId w:val="27"/>
        </w:numPr>
        <w:spacing w:before="120" w:after="240"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rPr>
        <w:t>K</w:t>
      </w:r>
      <w:r w:rsidR="008D46D1" w:rsidRPr="00BA44C2">
        <w:rPr>
          <w:rFonts w:ascii="Times New Roman" w:hAnsi="Times New Roman" w:cs="Times New Roman"/>
          <w:sz w:val="28"/>
          <w:szCs w:val="28"/>
        </w:rPr>
        <w:t>hởi động l</w:t>
      </w:r>
      <w:r w:rsidR="00254BC9" w:rsidRPr="00BA44C2">
        <w:rPr>
          <w:rFonts w:ascii="Times New Roman" w:hAnsi="Times New Roman" w:cs="Times New Roman"/>
          <w:sz w:val="28"/>
          <w:szCs w:val="28"/>
        </w:rPr>
        <w:t xml:space="preserve">ạnh </w:t>
      </w:r>
      <w:r w:rsidR="000440CF">
        <w:rPr>
          <w:rFonts w:ascii="Times New Roman" w:hAnsi="Times New Roman" w:cs="Times New Roman"/>
          <w:sz w:val="28"/>
          <w:szCs w:val="28"/>
        </w:rPr>
        <w:t>cộng đồng</w:t>
      </w:r>
      <w:r w:rsidR="00254BC9" w:rsidRPr="00BA44C2">
        <w:rPr>
          <w:rFonts w:ascii="Times New Roman" w:hAnsi="Times New Roman" w:cs="Times New Roman"/>
          <w:sz w:val="28"/>
          <w:szCs w:val="28"/>
        </w:rPr>
        <w:t xml:space="preserve"> (</w:t>
      </w:r>
      <w:r w:rsidR="00254BC9" w:rsidRPr="00BA44C2">
        <w:rPr>
          <w:rFonts w:ascii="Times New Roman" w:hAnsi="Times New Roman" w:cs="Times New Roman"/>
          <w:i/>
          <w:iCs/>
          <w:sz w:val="28"/>
          <w:szCs w:val="28"/>
        </w:rPr>
        <w:t>community cold-start</w:t>
      </w:r>
      <w:r w:rsidR="00254BC9" w:rsidRPr="00BA44C2">
        <w:rPr>
          <w:rFonts w:ascii="Times New Roman" w:hAnsi="Times New Roman" w:cs="Times New Roman"/>
          <w:sz w:val="28"/>
          <w:szCs w:val="28"/>
        </w:rPr>
        <w:t>)</w:t>
      </w:r>
      <w:r w:rsidR="000440CF">
        <w:rPr>
          <w:rFonts w:ascii="Times New Roman" w:hAnsi="Times New Roman" w:cs="Times New Roman"/>
          <w:sz w:val="28"/>
          <w:szCs w:val="28"/>
        </w:rPr>
        <w:t>:</w:t>
      </w:r>
      <w:r w:rsidR="00305E2C" w:rsidRPr="00BA44C2">
        <w:rPr>
          <w:rFonts w:ascii="Times New Roman" w:hAnsi="Times New Roman" w:cs="Times New Roman"/>
          <w:sz w:val="28"/>
          <w:szCs w:val="28"/>
        </w:rPr>
        <w:t xml:space="preserve"> </w:t>
      </w:r>
      <w:r w:rsidR="000440CF" w:rsidRPr="000440CF">
        <w:rPr>
          <w:rFonts w:ascii="Times New Roman" w:hAnsi="Times New Roman" w:cs="Times New Roman"/>
          <w:sz w:val="28"/>
          <w:szCs w:val="28"/>
        </w:rPr>
        <w:t>Vấn đề cộng đồng mớ</w:t>
      </w:r>
      <w:r w:rsidR="000440CF">
        <w:rPr>
          <w:rFonts w:ascii="Times New Roman" w:hAnsi="Times New Roman" w:cs="Times New Roman"/>
          <w:sz w:val="28"/>
          <w:szCs w:val="28"/>
        </w:rPr>
        <w:t>i</w:t>
      </w:r>
      <w:r w:rsidR="000440CF" w:rsidRPr="000440CF">
        <w:rPr>
          <w:rFonts w:ascii="Times New Roman" w:hAnsi="Times New Roman" w:cs="Times New Roman"/>
          <w:sz w:val="28"/>
          <w:szCs w:val="28"/>
        </w:rPr>
        <w:t>, đề cập</w:t>
      </w:r>
      <w:r w:rsidR="007775B6">
        <w:rPr>
          <w:rFonts w:ascii="Times New Roman" w:hAnsi="Times New Roman" w:cs="Times New Roman"/>
          <w:sz w:val="28"/>
          <w:szCs w:val="28"/>
        </w:rPr>
        <w:t xml:space="preserve"> đến sự khởi động ban đầu của hệ thống</w:t>
      </w:r>
      <w:r w:rsidR="000440CF" w:rsidRPr="000440CF">
        <w:rPr>
          <w:rFonts w:ascii="Times New Roman" w:hAnsi="Times New Roman" w:cs="Times New Roman"/>
          <w:sz w:val="28"/>
          <w:szCs w:val="28"/>
        </w:rPr>
        <w:t xml:space="preserve"> khi hầu như không có thông tin nào mà </w:t>
      </w:r>
      <w:r w:rsidR="007775B6">
        <w:rPr>
          <w:rFonts w:ascii="Times New Roman" w:hAnsi="Times New Roman" w:cs="Times New Roman"/>
          <w:sz w:val="28"/>
          <w:szCs w:val="28"/>
        </w:rPr>
        <w:t>hệ thống có thể dự</w:t>
      </w:r>
      <w:r w:rsidR="00795729">
        <w:rPr>
          <w:rFonts w:ascii="Times New Roman" w:hAnsi="Times New Roman" w:cs="Times New Roman"/>
          <w:sz w:val="28"/>
          <w:szCs w:val="28"/>
          <w:lang w:val="en-US"/>
        </w:rPr>
        <w:t>a</w:t>
      </w:r>
      <w:r w:rsidR="007775B6">
        <w:rPr>
          <w:rFonts w:ascii="Times New Roman" w:hAnsi="Times New Roman" w:cs="Times New Roman"/>
          <w:sz w:val="28"/>
          <w:szCs w:val="28"/>
        </w:rPr>
        <w:t xml:space="preserve"> vào</w:t>
      </w:r>
      <w:r w:rsidR="000440CF" w:rsidRPr="000440CF">
        <w:rPr>
          <w:rFonts w:ascii="Times New Roman" w:hAnsi="Times New Roman" w:cs="Times New Roman"/>
          <w:sz w:val="28"/>
          <w:szCs w:val="28"/>
        </w:rPr>
        <w:t>.</w:t>
      </w:r>
      <w:r w:rsidR="007775B6">
        <w:rPr>
          <w:rFonts w:ascii="Times New Roman" w:hAnsi="Times New Roman" w:cs="Times New Roman"/>
          <w:sz w:val="28"/>
          <w:szCs w:val="28"/>
        </w:rPr>
        <w:t xml:space="preserve"> Đây là trường hợp của cả 2 trường hợp dưới</w:t>
      </w:r>
      <w:r w:rsidR="000440CF" w:rsidRPr="000440CF">
        <w:rPr>
          <w:rFonts w:ascii="Times New Roman" w:hAnsi="Times New Roman" w:cs="Times New Roman"/>
          <w:sz w:val="28"/>
          <w:szCs w:val="28"/>
        </w:rPr>
        <w:t>,</w:t>
      </w:r>
      <w:r w:rsidR="007775B6">
        <w:rPr>
          <w:rFonts w:ascii="Times New Roman" w:hAnsi="Times New Roman" w:cs="Times New Roman"/>
          <w:sz w:val="28"/>
          <w:szCs w:val="28"/>
        </w:rPr>
        <w:t>vì</w:t>
      </w:r>
      <w:r w:rsidR="000440CF" w:rsidRPr="000440CF">
        <w:rPr>
          <w:rFonts w:ascii="Times New Roman" w:hAnsi="Times New Roman" w:cs="Times New Roman"/>
          <w:sz w:val="28"/>
          <w:szCs w:val="28"/>
        </w:rPr>
        <w:t xml:space="preserve"> </w:t>
      </w:r>
      <w:r w:rsidR="000440CF" w:rsidRPr="000440CF">
        <w:rPr>
          <w:rFonts w:ascii="Times New Roman" w:hAnsi="Times New Roman" w:cs="Times New Roman"/>
          <w:sz w:val="28"/>
          <w:szCs w:val="28"/>
        </w:rPr>
        <w:lastRenderedPageBreak/>
        <w:t>tất cả các</w:t>
      </w:r>
      <w:r w:rsidR="007775B6">
        <w:rPr>
          <w:rFonts w:ascii="Times New Roman" w:hAnsi="Times New Roman" w:cs="Times New Roman"/>
          <w:sz w:val="28"/>
          <w:szCs w:val="28"/>
        </w:rPr>
        <w:t xml:space="preserve"> </w:t>
      </w:r>
      <w:r w:rsidR="007775B6" w:rsidRPr="007775B6">
        <w:rPr>
          <w:rFonts w:ascii="Times New Roman" w:hAnsi="Times New Roman" w:cs="Times New Roman"/>
          <w:i/>
          <w:iCs/>
          <w:sz w:val="28"/>
          <w:szCs w:val="28"/>
        </w:rPr>
        <w:t>item</w:t>
      </w:r>
      <w:r w:rsidR="000440CF" w:rsidRPr="000440CF">
        <w:rPr>
          <w:rFonts w:ascii="Times New Roman" w:hAnsi="Times New Roman" w:cs="Times New Roman"/>
          <w:sz w:val="28"/>
          <w:szCs w:val="28"/>
        </w:rPr>
        <w:t xml:space="preserve"> và </w:t>
      </w:r>
      <w:r w:rsidR="007775B6" w:rsidRPr="007775B6">
        <w:rPr>
          <w:rFonts w:ascii="Times New Roman" w:hAnsi="Times New Roman" w:cs="Times New Roman"/>
          <w:i/>
          <w:iCs/>
          <w:sz w:val="28"/>
          <w:szCs w:val="28"/>
        </w:rPr>
        <w:t>user</w:t>
      </w:r>
      <w:r w:rsidR="000440CF" w:rsidRPr="000440CF">
        <w:rPr>
          <w:rFonts w:ascii="Times New Roman" w:hAnsi="Times New Roman" w:cs="Times New Roman"/>
          <w:sz w:val="28"/>
          <w:szCs w:val="28"/>
        </w:rPr>
        <w:t xml:space="preserve"> đều mới. Do đó, một số kỹ thuật được phát triển để đối phó với hai trường hợp này không áp dụng được cho việc khởi động hệ thống</w:t>
      </w:r>
      <w:r w:rsidR="000440CF">
        <w:rPr>
          <w:rFonts w:ascii="Times New Roman" w:hAnsi="Times New Roman" w:cs="Times New Roman"/>
          <w:sz w:val="28"/>
          <w:szCs w:val="28"/>
        </w:rPr>
        <w:t>;</w:t>
      </w:r>
    </w:p>
    <w:p w14:paraId="59F7C4EA" w14:textId="3481E5AF" w:rsidR="000440CF" w:rsidRDefault="000440CF" w:rsidP="006172F7">
      <w:pPr>
        <w:pStyle w:val="ListParagraph"/>
        <w:numPr>
          <w:ilvl w:val="0"/>
          <w:numId w:val="27"/>
        </w:numPr>
        <w:spacing w:before="120" w:after="240"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rPr>
        <w:t>K</w:t>
      </w:r>
      <w:r w:rsidR="00A373BA" w:rsidRPr="00BA44C2">
        <w:rPr>
          <w:rFonts w:ascii="Times New Roman" w:hAnsi="Times New Roman" w:cs="Times New Roman"/>
          <w:sz w:val="28"/>
          <w:szCs w:val="28"/>
          <w:lang w:val="en-US"/>
        </w:rPr>
        <w:t xml:space="preserve">hởi </w:t>
      </w:r>
      <w:r w:rsidR="008D46D1" w:rsidRPr="00BA44C2">
        <w:rPr>
          <w:rFonts w:ascii="Times New Roman" w:hAnsi="Times New Roman" w:cs="Times New Roman"/>
          <w:sz w:val="28"/>
          <w:szCs w:val="28"/>
          <w:lang w:val="en-US"/>
        </w:rPr>
        <w:t>động</w:t>
      </w:r>
      <w:r w:rsidR="00A373BA" w:rsidRPr="00BA44C2">
        <w:rPr>
          <w:rFonts w:ascii="Times New Roman" w:hAnsi="Times New Roman" w:cs="Times New Roman"/>
          <w:sz w:val="28"/>
          <w:szCs w:val="28"/>
          <w:lang w:val="en-US"/>
        </w:rPr>
        <w:t xml:space="preserve"> </w:t>
      </w:r>
      <w:r w:rsidR="008A725D" w:rsidRPr="00BA44C2">
        <w:rPr>
          <w:rFonts w:ascii="Times New Roman" w:hAnsi="Times New Roman" w:cs="Times New Roman"/>
          <w:sz w:val="28"/>
          <w:szCs w:val="28"/>
          <w:lang w:val="en-US"/>
        </w:rPr>
        <w:t>lạnh sản phẩm(</w:t>
      </w:r>
      <w:r w:rsidR="001A087D" w:rsidRPr="00BA44C2">
        <w:rPr>
          <w:rFonts w:ascii="Times New Roman" w:hAnsi="Times New Roman" w:cs="Times New Roman"/>
          <w:i/>
          <w:iCs/>
          <w:sz w:val="28"/>
          <w:szCs w:val="28"/>
        </w:rPr>
        <w:t>item</w:t>
      </w:r>
      <w:r w:rsidR="008A725D" w:rsidRPr="00BA44C2">
        <w:rPr>
          <w:rFonts w:ascii="Times New Roman" w:hAnsi="Times New Roman" w:cs="Times New Roman"/>
          <w:i/>
          <w:iCs/>
          <w:sz w:val="28"/>
          <w:szCs w:val="28"/>
          <w:lang w:val="en-US"/>
        </w:rPr>
        <w:t xml:space="preserve"> cold-start</w:t>
      </w:r>
      <w:r w:rsidR="008A725D" w:rsidRPr="00BA44C2">
        <w:rPr>
          <w:rFonts w:ascii="Times New Roman" w:hAnsi="Times New Roman" w:cs="Times New Roman"/>
          <w:sz w:val="28"/>
          <w:szCs w:val="28"/>
          <w:lang w:val="en-US"/>
        </w:rPr>
        <w:t>)</w:t>
      </w:r>
      <w:r>
        <w:rPr>
          <w:rFonts w:ascii="Times New Roman" w:hAnsi="Times New Roman" w:cs="Times New Roman"/>
          <w:sz w:val="28"/>
          <w:szCs w:val="28"/>
        </w:rPr>
        <w:t>:</w:t>
      </w:r>
      <w:r w:rsidR="003358C0" w:rsidRPr="00BA44C2">
        <w:rPr>
          <w:rFonts w:ascii="Times New Roman" w:hAnsi="Times New Roman" w:cs="Times New Roman"/>
          <w:sz w:val="28"/>
          <w:szCs w:val="28"/>
        </w:rPr>
        <w:t xml:space="preserve"> </w:t>
      </w:r>
      <w:r w:rsidR="00C65B1A">
        <w:rPr>
          <w:rFonts w:ascii="Times New Roman" w:hAnsi="Times New Roman" w:cs="Times New Roman"/>
          <w:sz w:val="28"/>
          <w:szCs w:val="28"/>
        </w:rPr>
        <w:t xml:space="preserve">Khác với vấn đề trên thì khởi động lạnh sản phẩm là vấn đề khi ta vừa thêm mới một </w:t>
      </w:r>
      <w:r w:rsidR="00C65B1A" w:rsidRPr="00C65B1A">
        <w:rPr>
          <w:rFonts w:ascii="Times New Roman" w:hAnsi="Times New Roman" w:cs="Times New Roman"/>
          <w:i/>
          <w:iCs/>
          <w:sz w:val="28"/>
          <w:szCs w:val="28"/>
        </w:rPr>
        <w:t>item</w:t>
      </w:r>
      <w:r w:rsidR="00C65B1A">
        <w:rPr>
          <w:rFonts w:ascii="Times New Roman" w:hAnsi="Times New Roman" w:cs="Times New Roman"/>
          <w:sz w:val="28"/>
          <w:szCs w:val="28"/>
        </w:rPr>
        <w:t xml:space="preserve"> vào hệ thống</w:t>
      </w:r>
      <w:r w:rsidR="00D532D0">
        <w:rPr>
          <w:rFonts w:ascii="Times New Roman" w:hAnsi="Times New Roman" w:cs="Times New Roman"/>
          <w:sz w:val="28"/>
          <w:szCs w:val="28"/>
        </w:rPr>
        <w:t xml:space="preserve">. Về mặc lý thuyết, vấn đề này mang ảnh hưởng rất lớn đề </w:t>
      </w:r>
      <w:r w:rsidR="00D532D0" w:rsidRPr="00D532D0">
        <w:rPr>
          <w:rFonts w:ascii="Times New Roman" w:hAnsi="Times New Roman" w:cs="Times New Roman"/>
          <w:i/>
          <w:iCs/>
          <w:sz w:val="28"/>
          <w:szCs w:val="28"/>
        </w:rPr>
        <w:t>RS</w:t>
      </w:r>
      <w:r w:rsidR="00D532D0">
        <w:rPr>
          <w:rFonts w:ascii="Times New Roman" w:hAnsi="Times New Roman" w:cs="Times New Roman"/>
          <w:i/>
          <w:iCs/>
          <w:sz w:val="28"/>
          <w:szCs w:val="28"/>
        </w:rPr>
        <w:t>-</w:t>
      </w:r>
      <w:r w:rsidR="00D532D0" w:rsidRPr="00D532D0">
        <w:rPr>
          <w:rFonts w:ascii="Times New Roman" w:hAnsi="Times New Roman" w:cs="Times New Roman"/>
          <w:i/>
          <w:iCs/>
          <w:sz w:val="28"/>
          <w:szCs w:val="28"/>
        </w:rPr>
        <w:t>CF</w:t>
      </w:r>
      <w:r w:rsidR="00D532D0">
        <w:rPr>
          <w:rFonts w:ascii="Times New Roman" w:hAnsi="Times New Roman" w:cs="Times New Roman"/>
          <w:i/>
          <w:iCs/>
          <w:sz w:val="28"/>
          <w:szCs w:val="28"/>
        </w:rPr>
        <w:t xml:space="preserve"> </w:t>
      </w:r>
      <w:r w:rsidR="00D532D0">
        <w:rPr>
          <w:rFonts w:ascii="Times New Roman" w:hAnsi="Times New Roman" w:cs="Times New Roman"/>
          <w:sz w:val="28"/>
          <w:szCs w:val="28"/>
        </w:rPr>
        <w:t xml:space="preserve">và đặc biệt là </w:t>
      </w:r>
      <w:r w:rsidR="00D532D0" w:rsidRPr="00D532D0">
        <w:rPr>
          <w:rFonts w:ascii="Times New Roman" w:hAnsi="Times New Roman" w:cs="Times New Roman"/>
          <w:i/>
          <w:iCs/>
          <w:sz w:val="28"/>
          <w:szCs w:val="28"/>
        </w:rPr>
        <w:t>IBCF</w:t>
      </w:r>
      <w:r w:rsidR="00D532D0">
        <w:rPr>
          <w:rFonts w:ascii="Times New Roman" w:hAnsi="Times New Roman" w:cs="Times New Roman"/>
          <w:sz w:val="28"/>
          <w:szCs w:val="28"/>
        </w:rPr>
        <w:t xml:space="preserve"> . Khi mà việc đề xuất được tập trung vào tính độ tương quan giữa các </w:t>
      </w:r>
      <w:r w:rsidR="00D532D0" w:rsidRPr="00D532D0">
        <w:rPr>
          <w:rFonts w:ascii="Times New Roman" w:hAnsi="Times New Roman" w:cs="Times New Roman"/>
          <w:i/>
          <w:iCs/>
          <w:sz w:val="28"/>
          <w:szCs w:val="28"/>
        </w:rPr>
        <w:t>item</w:t>
      </w:r>
      <w:r w:rsidR="00D532D0">
        <w:rPr>
          <w:rFonts w:ascii="Times New Roman" w:hAnsi="Times New Roman" w:cs="Times New Roman"/>
          <w:i/>
          <w:iCs/>
          <w:sz w:val="28"/>
          <w:szCs w:val="28"/>
        </w:rPr>
        <w:t xml:space="preserve"> </w:t>
      </w:r>
      <w:r w:rsidR="00D532D0">
        <w:rPr>
          <w:rFonts w:ascii="Times New Roman" w:hAnsi="Times New Roman" w:cs="Times New Roman"/>
          <w:sz w:val="28"/>
          <w:szCs w:val="28"/>
        </w:rPr>
        <w:t xml:space="preserve">dẫn đến các item vừa được thêm vào bị hệ thống bỏ qua, và chỉ đề xuất những </w:t>
      </w:r>
      <w:r w:rsidR="00D532D0" w:rsidRPr="00D532D0">
        <w:rPr>
          <w:rFonts w:ascii="Times New Roman" w:hAnsi="Times New Roman" w:cs="Times New Roman"/>
          <w:i/>
          <w:iCs/>
          <w:sz w:val="28"/>
          <w:szCs w:val="28"/>
        </w:rPr>
        <w:t>item</w:t>
      </w:r>
      <w:r w:rsidR="00D532D0">
        <w:rPr>
          <w:rFonts w:ascii="Times New Roman" w:hAnsi="Times New Roman" w:cs="Times New Roman"/>
          <w:i/>
          <w:iCs/>
          <w:sz w:val="28"/>
          <w:szCs w:val="28"/>
        </w:rPr>
        <w:t xml:space="preserve"> </w:t>
      </w:r>
      <w:r w:rsidR="00D532D0">
        <w:rPr>
          <w:rFonts w:ascii="Times New Roman" w:hAnsi="Times New Roman" w:cs="Times New Roman"/>
          <w:sz w:val="28"/>
          <w:szCs w:val="28"/>
        </w:rPr>
        <w:t xml:space="preserve">phổ biến. Dần dần, khiến các </w:t>
      </w:r>
      <w:r w:rsidR="00D532D0" w:rsidRPr="00D532D0">
        <w:rPr>
          <w:rFonts w:ascii="Times New Roman" w:hAnsi="Times New Roman" w:cs="Times New Roman"/>
          <w:i/>
          <w:iCs/>
          <w:sz w:val="28"/>
          <w:szCs w:val="28"/>
        </w:rPr>
        <w:t>item</w:t>
      </w:r>
      <w:r w:rsidR="00D532D0">
        <w:rPr>
          <w:rFonts w:ascii="Times New Roman" w:hAnsi="Times New Roman" w:cs="Times New Roman"/>
          <w:i/>
          <w:iCs/>
          <w:sz w:val="28"/>
          <w:szCs w:val="28"/>
        </w:rPr>
        <w:t xml:space="preserve"> </w:t>
      </w:r>
      <w:r w:rsidR="00D532D0">
        <w:rPr>
          <w:rFonts w:ascii="Times New Roman" w:hAnsi="Times New Roman" w:cs="Times New Roman"/>
          <w:sz w:val="28"/>
          <w:szCs w:val="28"/>
        </w:rPr>
        <w:t xml:space="preserve">phổ biến ngày một phổ biến, còn các </w:t>
      </w:r>
      <w:r w:rsidR="00D532D0" w:rsidRPr="00D532D0">
        <w:rPr>
          <w:rFonts w:ascii="Times New Roman" w:hAnsi="Times New Roman" w:cs="Times New Roman"/>
          <w:i/>
          <w:iCs/>
          <w:sz w:val="28"/>
          <w:szCs w:val="28"/>
        </w:rPr>
        <w:t>item</w:t>
      </w:r>
      <w:r w:rsidR="00D532D0">
        <w:rPr>
          <w:rFonts w:ascii="Times New Roman" w:hAnsi="Times New Roman" w:cs="Times New Roman"/>
          <w:i/>
          <w:iCs/>
          <w:sz w:val="28"/>
          <w:szCs w:val="28"/>
        </w:rPr>
        <w:t xml:space="preserve"> </w:t>
      </w:r>
      <w:r w:rsidR="00D532D0">
        <w:rPr>
          <w:rFonts w:ascii="Times New Roman" w:hAnsi="Times New Roman" w:cs="Times New Roman"/>
          <w:sz w:val="28"/>
          <w:szCs w:val="28"/>
        </w:rPr>
        <w:t>mới khó lòng có thể được đề xuất trên hệ thống</w:t>
      </w:r>
      <w:r w:rsidR="00D532D0">
        <w:rPr>
          <w:rFonts w:ascii="Times New Roman" w:hAnsi="Times New Roman" w:cs="Times New Roman"/>
          <w:i/>
          <w:iCs/>
          <w:sz w:val="28"/>
          <w:szCs w:val="28"/>
        </w:rPr>
        <w:t>.</w:t>
      </w:r>
      <w:r w:rsidR="00A65248">
        <w:rPr>
          <w:rFonts w:ascii="Times New Roman" w:hAnsi="Times New Roman" w:cs="Times New Roman"/>
          <w:i/>
          <w:iCs/>
          <w:sz w:val="28"/>
          <w:szCs w:val="28"/>
        </w:rPr>
        <w:t xml:space="preserve"> </w:t>
      </w:r>
      <w:r w:rsidR="00D532D0" w:rsidRPr="004E35A0">
        <w:rPr>
          <w:rFonts w:ascii="Times New Roman" w:hAnsi="Times New Roman" w:cs="Times New Roman"/>
          <w:sz w:val="28"/>
          <w:szCs w:val="28"/>
        </w:rPr>
        <w:t>Ngược lại với</w:t>
      </w:r>
      <w:r w:rsidR="00D532D0">
        <w:rPr>
          <w:rFonts w:ascii="Times New Roman" w:hAnsi="Times New Roman" w:cs="Times New Roman"/>
          <w:sz w:val="28"/>
          <w:szCs w:val="28"/>
        </w:rPr>
        <w:t xml:space="preserve"> </w:t>
      </w:r>
      <w:r w:rsidR="00D532D0" w:rsidRPr="00D532D0">
        <w:rPr>
          <w:rFonts w:ascii="Times New Roman" w:hAnsi="Times New Roman" w:cs="Times New Roman"/>
          <w:i/>
          <w:iCs/>
          <w:sz w:val="28"/>
          <w:szCs w:val="28"/>
        </w:rPr>
        <w:t>RS-CBF</w:t>
      </w:r>
      <w:r w:rsidR="00D532D0">
        <w:rPr>
          <w:rFonts w:ascii="Times New Roman" w:hAnsi="Times New Roman" w:cs="Times New Roman"/>
          <w:sz w:val="28"/>
          <w:szCs w:val="28"/>
        </w:rPr>
        <w:t xml:space="preserve"> lại ít bị ảnh hưởng hơn, do CBF dựa vào IP để đưa ra các đề xuất phù hợp</w:t>
      </w:r>
      <w:r>
        <w:rPr>
          <w:rFonts w:ascii="Times New Roman" w:hAnsi="Times New Roman" w:cs="Times New Roman"/>
          <w:sz w:val="28"/>
          <w:szCs w:val="28"/>
        </w:rPr>
        <w:t>;</w:t>
      </w:r>
      <w:r w:rsidR="008A725D" w:rsidRPr="00BA44C2">
        <w:rPr>
          <w:rFonts w:ascii="Times New Roman" w:hAnsi="Times New Roman" w:cs="Times New Roman"/>
          <w:sz w:val="28"/>
          <w:szCs w:val="28"/>
          <w:lang w:val="en-US"/>
        </w:rPr>
        <w:t xml:space="preserve">và </w:t>
      </w:r>
    </w:p>
    <w:p w14:paraId="6B3D06DB" w14:textId="712B9497" w:rsidR="008A725D" w:rsidRDefault="000440CF" w:rsidP="006172F7">
      <w:pPr>
        <w:pStyle w:val="ListParagraph"/>
        <w:numPr>
          <w:ilvl w:val="0"/>
          <w:numId w:val="27"/>
        </w:numPr>
        <w:spacing w:before="120" w:after="240"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rPr>
        <w:t>K</w:t>
      </w:r>
      <w:r w:rsidR="00A373BA" w:rsidRPr="00BA44C2">
        <w:rPr>
          <w:rFonts w:ascii="Times New Roman" w:hAnsi="Times New Roman" w:cs="Times New Roman"/>
          <w:sz w:val="28"/>
          <w:szCs w:val="28"/>
          <w:lang w:val="en-US"/>
        </w:rPr>
        <w:t xml:space="preserve">hởi </w:t>
      </w:r>
      <w:r w:rsidR="008D46D1" w:rsidRPr="00BA44C2">
        <w:rPr>
          <w:rFonts w:ascii="Times New Roman" w:hAnsi="Times New Roman" w:cs="Times New Roman"/>
          <w:sz w:val="28"/>
          <w:szCs w:val="28"/>
          <w:lang w:val="en-US"/>
        </w:rPr>
        <w:t>động</w:t>
      </w:r>
      <w:r w:rsidR="00A373BA" w:rsidRPr="00BA44C2">
        <w:rPr>
          <w:rFonts w:ascii="Times New Roman" w:hAnsi="Times New Roman" w:cs="Times New Roman"/>
          <w:sz w:val="28"/>
          <w:szCs w:val="28"/>
          <w:lang w:val="en-US"/>
        </w:rPr>
        <w:t xml:space="preserve"> </w:t>
      </w:r>
      <w:r w:rsidR="008A725D" w:rsidRPr="00BA44C2">
        <w:rPr>
          <w:rFonts w:ascii="Times New Roman" w:hAnsi="Times New Roman" w:cs="Times New Roman"/>
          <w:sz w:val="28"/>
          <w:szCs w:val="28"/>
          <w:lang w:val="en-US"/>
        </w:rPr>
        <w:t>lạnh người dùng (</w:t>
      </w:r>
      <w:r w:rsidR="008A725D" w:rsidRPr="00BA44C2">
        <w:rPr>
          <w:rFonts w:ascii="Times New Roman" w:hAnsi="Times New Roman" w:cs="Times New Roman"/>
          <w:i/>
          <w:iCs/>
          <w:sz w:val="28"/>
          <w:szCs w:val="28"/>
          <w:lang w:val="en-US"/>
        </w:rPr>
        <w:t>user cold-start</w:t>
      </w:r>
      <w:r w:rsidR="008A725D" w:rsidRPr="00BA44C2">
        <w:rPr>
          <w:rFonts w:ascii="Times New Roman" w:hAnsi="Times New Roman" w:cs="Times New Roman"/>
          <w:sz w:val="28"/>
          <w:szCs w:val="28"/>
          <w:lang w:val="en-US"/>
        </w:rPr>
        <w:t>)</w:t>
      </w:r>
      <w:r w:rsidR="00C62FFA">
        <w:rPr>
          <w:rFonts w:ascii="Times New Roman" w:hAnsi="Times New Roman" w:cs="Times New Roman"/>
          <w:sz w:val="28"/>
          <w:szCs w:val="28"/>
        </w:rPr>
        <w:t xml:space="preserve">: </w:t>
      </w:r>
      <w:r w:rsidR="00C62FFA" w:rsidRPr="00C62FFA">
        <w:rPr>
          <w:rFonts w:ascii="Times New Roman" w:hAnsi="Times New Roman" w:cs="Times New Roman"/>
          <w:sz w:val="28"/>
          <w:szCs w:val="28"/>
        </w:rPr>
        <w:t xml:space="preserve">Trường hợp người dùng mới </w:t>
      </w:r>
      <w:r w:rsidR="00C62FFA">
        <w:rPr>
          <w:rFonts w:ascii="Times New Roman" w:hAnsi="Times New Roman" w:cs="Times New Roman"/>
          <w:sz w:val="28"/>
          <w:szCs w:val="28"/>
        </w:rPr>
        <w:t>truy  cập hay</w:t>
      </w:r>
      <w:r w:rsidR="00C62FFA" w:rsidRPr="00C62FFA">
        <w:rPr>
          <w:rFonts w:ascii="Times New Roman" w:hAnsi="Times New Roman" w:cs="Times New Roman"/>
          <w:sz w:val="28"/>
          <w:szCs w:val="28"/>
        </w:rPr>
        <w:t xml:space="preserve"> đăng ký vào hệ thống </w:t>
      </w:r>
      <w:r w:rsidR="00C62FFA">
        <w:rPr>
          <w:rFonts w:ascii="Times New Roman" w:hAnsi="Times New Roman" w:cs="Times New Roman"/>
          <w:sz w:val="28"/>
          <w:szCs w:val="28"/>
        </w:rPr>
        <w:t>và chỉ vừa sử dụng hệ thống</w:t>
      </w:r>
      <w:r w:rsidR="00C62FFA" w:rsidRPr="00C62FFA">
        <w:rPr>
          <w:rFonts w:ascii="Times New Roman" w:hAnsi="Times New Roman" w:cs="Times New Roman"/>
          <w:sz w:val="28"/>
          <w:szCs w:val="28"/>
        </w:rPr>
        <w:t xml:space="preserve"> trong một khoảng thời gian nhất định</w:t>
      </w:r>
      <w:r w:rsidR="00C62FFA">
        <w:rPr>
          <w:rFonts w:ascii="Times New Roman" w:hAnsi="Times New Roman" w:cs="Times New Roman"/>
          <w:sz w:val="28"/>
          <w:szCs w:val="28"/>
        </w:rPr>
        <w:t xml:space="preserve">. Khi đó </w:t>
      </w:r>
      <w:r w:rsidR="00C62FFA" w:rsidRPr="00C62FFA">
        <w:rPr>
          <w:rFonts w:ascii="Times New Roman" w:hAnsi="Times New Roman" w:cs="Times New Roman"/>
          <w:i/>
          <w:iCs/>
          <w:sz w:val="28"/>
          <w:szCs w:val="28"/>
        </w:rPr>
        <w:t>RS</w:t>
      </w:r>
      <w:r w:rsidR="00C62FFA" w:rsidRPr="00C62FFA">
        <w:rPr>
          <w:rFonts w:ascii="Times New Roman" w:hAnsi="Times New Roman" w:cs="Times New Roman"/>
          <w:sz w:val="28"/>
          <w:szCs w:val="28"/>
        </w:rPr>
        <w:t xml:space="preserve"> phải đưa ra đề xuất mà không cần dựa vào các tương tác trong quá khứ của người dùng, vì chưa có gì xảy ra</w:t>
      </w:r>
      <w:r w:rsidR="00C62FFA">
        <w:rPr>
          <w:rFonts w:ascii="Times New Roman" w:hAnsi="Times New Roman" w:cs="Times New Roman"/>
          <w:sz w:val="28"/>
          <w:szCs w:val="28"/>
        </w:rPr>
        <w:t xml:space="preserve"> nên hệ thống không có đủ dữ liệu để đưa ra các đề xuất phù hợp được. </w:t>
      </w:r>
    </w:p>
    <w:p w14:paraId="4AF0CD18" w14:textId="2511AD60" w:rsidR="007502A6" w:rsidRDefault="00F65C05" w:rsidP="006172F7">
      <w:pPr>
        <w:pStyle w:val="Subtitle"/>
      </w:pPr>
      <w:r>
        <w:t xml:space="preserve">Ở trên là các vấn đề ta gặp phải khi xây dựng một </w:t>
      </w:r>
      <w:r w:rsidRPr="00F65C05">
        <w:rPr>
          <w:i/>
          <w:iCs/>
        </w:rPr>
        <w:t>RS</w:t>
      </w:r>
      <w:r>
        <w:rPr>
          <w:i/>
          <w:iCs/>
        </w:rPr>
        <w:t>,</w:t>
      </w:r>
      <w:r>
        <w:t xml:space="preserve"> </w:t>
      </w:r>
      <w:r w:rsidR="007502A6">
        <w:t xml:space="preserve">và </w:t>
      </w:r>
      <w:r w:rsidR="007502A6" w:rsidRPr="007502A6">
        <w:t xml:space="preserve">nhiều chiến lược để giảm thiểu vấn đề </w:t>
      </w:r>
      <w:r w:rsidR="007502A6">
        <w:t>khởi động</w:t>
      </w:r>
      <w:r w:rsidR="007502A6" w:rsidRPr="007502A6">
        <w:t xml:space="preserve"> lạnh đã được phát triển. Cách tiếp cận chính là dựa vào các khuyến nghị </w:t>
      </w:r>
      <w:r w:rsidR="007502A6">
        <w:t>hỗn hợp được đề cập ở phần trên</w:t>
      </w:r>
      <w:r w:rsidR="007502A6" w:rsidRPr="007502A6">
        <w:t>,</w:t>
      </w:r>
      <w:r w:rsidR="007502A6">
        <w:t xml:space="preserve"> từ đó</w:t>
      </w:r>
      <w:r w:rsidR="007502A6" w:rsidRPr="007502A6">
        <w:t xml:space="preserve"> giảm thiểu những nhược điểm của một loại hoặc mô hình bằng cách kết hợp nó với một loại khác</w:t>
      </w:r>
      <w:r w:rsidR="007502A6">
        <w:t>. Do các chiến lược nhằm khắc phục các vấn đề được sử dụng bằng cách kết hợp các phương pháp lại. Nên nằm ngoài phạm vi của đề tài, do đó đây là một trong những lỗ hổng mà đề tài chưa thể giải quyết</w:t>
      </w:r>
      <w:r w:rsidR="00EE0ED4">
        <w:t>, v</w:t>
      </w:r>
      <w:r w:rsidR="007502A6">
        <w:t>à cần được nghiên cứu và phát triển thêm</w:t>
      </w:r>
      <w:r w:rsidR="00DB4C12">
        <w:t>.</w:t>
      </w:r>
    </w:p>
    <w:p w14:paraId="70E0AC21" w14:textId="279D3EFB" w:rsidR="008B2DFF" w:rsidRPr="00006B9B" w:rsidRDefault="00926CDE" w:rsidP="006172F7">
      <w:pPr>
        <w:pStyle w:val="Heading1"/>
        <w:jc w:val="both"/>
      </w:pPr>
      <w:bookmarkStart w:id="33" w:name="_Toc29412726"/>
      <w:r>
        <w:t xml:space="preserve">1.5. </w:t>
      </w:r>
      <w:r w:rsidR="008B2DFF" w:rsidRPr="00006B9B">
        <w:t xml:space="preserve">Phát biểu bài toán </w:t>
      </w:r>
      <w:r w:rsidR="008B2DFF" w:rsidRPr="00601CA1">
        <w:t>nghiên</w:t>
      </w:r>
      <w:r w:rsidR="008B2DFF" w:rsidRPr="00006B9B">
        <w:t xml:space="preserve"> cứu</w:t>
      </w:r>
      <w:bookmarkEnd w:id="33"/>
    </w:p>
    <w:p w14:paraId="2AA5C227" w14:textId="3404EE92" w:rsidR="00023D27" w:rsidRPr="00006B9B" w:rsidRDefault="00432B63" w:rsidP="006172F7">
      <w:pPr>
        <w:pStyle w:val="ListParagraph"/>
        <w:spacing w:before="120" w:after="240" w:line="360" w:lineRule="auto"/>
        <w:ind w:left="142" w:firstLine="283"/>
        <w:contextualSpacing w:val="0"/>
        <w:jc w:val="both"/>
        <w:rPr>
          <w:rFonts w:ascii="Times New Roman" w:hAnsi="Times New Roman" w:cs="Times New Roman"/>
          <w:sz w:val="26"/>
          <w:szCs w:val="26"/>
        </w:rPr>
      </w:pPr>
      <w:r w:rsidRPr="00006B9B">
        <w:rPr>
          <w:rFonts w:ascii="Times New Roman" w:hAnsi="Times New Roman" w:cs="Times New Roman"/>
          <w:sz w:val="26"/>
          <w:szCs w:val="26"/>
        </w:rPr>
        <w:t>Gọi</w:t>
      </w:r>
      <w:r w:rsidR="009F7A23" w:rsidRPr="00006B9B">
        <w:rPr>
          <w:rFonts w:ascii="Times New Roman" w:hAnsi="Times New Roman" w:cs="Times New Roman"/>
          <w:sz w:val="26"/>
          <w:szCs w:val="26"/>
          <w:lang w:val="en-US"/>
        </w:rPr>
        <w:t>:</w:t>
      </w:r>
      <w:r w:rsidRPr="00006B9B">
        <w:rPr>
          <w:rFonts w:ascii="Times New Roman" w:hAnsi="Times New Roman" w:cs="Times New Roman"/>
          <w:sz w:val="26"/>
          <w:szCs w:val="26"/>
        </w:rPr>
        <w:t xml:space="preserve"> </w:t>
      </w:r>
      <w:r w:rsidR="00C72BD2" w:rsidRPr="00006B9B">
        <w:rPr>
          <w:rFonts w:ascii="Times New Roman" w:hAnsi="Times New Roman" w:cs="Times New Roman"/>
          <w:sz w:val="26"/>
          <w:szCs w:val="26"/>
          <w:lang w:val="en-US"/>
        </w:rPr>
        <w:t xml:space="preserve">- </w:t>
      </w:r>
      <w:r w:rsidRPr="00006B9B">
        <w:rPr>
          <w:rFonts w:ascii="Times New Roman" w:hAnsi="Times New Roman" w:cs="Times New Roman"/>
          <w:i/>
          <w:iCs/>
          <w:sz w:val="26"/>
          <w:szCs w:val="26"/>
        </w:rPr>
        <w:t>U</w:t>
      </w:r>
      <w:r w:rsidR="00113A2D" w:rsidRPr="00006B9B">
        <w:rPr>
          <w:rFonts w:ascii="Times New Roman" w:hAnsi="Times New Roman" w:cs="Times New Roman"/>
          <w:i/>
          <w:iCs/>
          <w:sz w:val="26"/>
          <w:szCs w:val="26"/>
          <w:lang w:val="en-US"/>
        </w:rPr>
        <w:t>={u</w:t>
      </w:r>
      <w:r w:rsidR="00113A2D" w:rsidRPr="00006B9B">
        <w:rPr>
          <w:rFonts w:ascii="Times New Roman" w:hAnsi="Times New Roman" w:cs="Times New Roman"/>
          <w:i/>
          <w:iCs/>
          <w:sz w:val="26"/>
          <w:szCs w:val="26"/>
          <w:vertAlign w:val="subscript"/>
          <w:lang w:val="en-US"/>
        </w:rPr>
        <w:t>1,</w:t>
      </w:r>
      <w:r w:rsidR="00113A2D" w:rsidRPr="00006B9B">
        <w:rPr>
          <w:rFonts w:ascii="Times New Roman" w:hAnsi="Times New Roman" w:cs="Times New Roman"/>
          <w:i/>
          <w:iCs/>
          <w:sz w:val="26"/>
          <w:szCs w:val="26"/>
          <w:lang w:val="en-US"/>
        </w:rPr>
        <w:t>u</w:t>
      </w:r>
      <w:r w:rsidR="00113A2D" w:rsidRPr="00006B9B">
        <w:rPr>
          <w:rFonts w:ascii="Times New Roman" w:hAnsi="Times New Roman" w:cs="Times New Roman"/>
          <w:i/>
          <w:iCs/>
          <w:sz w:val="26"/>
          <w:szCs w:val="26"/>
          <w:vertAlign w:val="subscript"/>
          <w:lang w:val="en-US"/>
        </w:rPr>
        <w:t>2,</w:t>
      </w:r>
      <w:r w:rsidR="00AE1680">
        <w:rPr>
          <w:rFonts w:ascii="Times New Roman" w:hAnsi="Times New Roman" w:cs="Times New Roman"/>
          <w:i/>
          <w:iCs/>
          <w:sz w:val="26"/>
          <w:szCs w:val="26"/>
          <w:vertAlign w:val="subscript"/>
          <w:lang w:val="en-US"/>
        </w:rPr>
        <w:t>…</w:t>
      </w:r>
      <w:r w:rsidR="00113A2D" w:rsidRPr="00006B9B">
        <w:rPr>
          <w:rFonts w:ascii="Times New Roman" w:hAnsi="Times New Roman" w:cs="Times New Roman"/>
          <w:i/>
          <w:iCs/>
          <w:sz w:val="26"/>
          <w:szCs w:val="26"/>
          <w:vertAlign w:val="subscript"/>
          <w:lang w:val="en-US"/>
        </w:rPr>
        <w:t>,</w:t>
      </w:r>
      <w:r w:rsidR="00113A2D" w:rsidRPr="00006B9B">
        <w:rPr>
          <w:rFonts w:ascii="Times New Roman" w:hAnsi="Times New Roman" w:cs="Times New Roman"/>
          <w:i/>
          <w:iCs/>
          <w:sz w:val="26"/>
          <w:szCs w:val="26"/>
          <w:lang w:val="en-US"/>
        </w:rPr>
        <w:t>u</w:t>
      </w:r>
      <w:r w:rsidR="00D1022B" w:rsidRPr="00006B9B">
        <w:rPr>
          <w:rFonts w:ascii="Times New Roman" w:hAnsi="Times New Roman" w:cs="Times New Roman"/>
          <w:i/>
          <w:iCs/>
          <w:sz w:val="26"/>
          <w:szCs w:val="26"/>
          <w:vertAlign w:val="subscript"/>
          <w:lang w:val="en-US"/>
        </w:rPr>
        <w:t>m</w:t>
      </w:r>
      <w:r w:rsidR="00113A2D" w:rsidRPr="00006B9B">
        <w:rPr>
          <w:rFonts w:ascii="Times New Roman" w:hAnsi="Times New Roman" w:cs="Times New Roman"/>
          <w:i/>
          <w:iCs/>
          <w:sz w:val="26"/>
          <w:szCs w:val="26"/>
          <w:lang w:val="en-US"/>
        </w:rPr>
        <w:t>}</w:t>
      </w:r>
      <w:r w:rsidRPr="00006B9B">
        <w:rPr>
          <w:rFonts w:ascii="Times New Roman" w:hAnsi="Times New Roman" w:cs="Times New Roman"/>
          <w:sz w:val="26"/>
          <w:szCs w:val="26"/>
        </w:rPr>
        <w:t xml:space="preserve"> là tập hợp </w:t>
      </w:r>
      <w:r w:rsidR="00766CD4" w:rsidRPr="00006B9B">
        <w:rPr>
          <w:rFonts w:ascii="Times New Roman" w:hAnsi="Times New Roman" w:cs="Times New Roman"/>
          <w:sz w:val="26"/>
          <w:szCs w:val="26"/>
        </w:rPr>
        <w:t>tất các người dùng</w:t>
      </w:r>
      <w:r w:rsidR="00113A2D" w:rsidRPr="00006B9B">
        <w:rPr>
          <w:rFonts w:ascii="Times New Roman" w:hAnsi="Times New Roman" w:cs="Times New Roman"/>
          <w:sz w:val="26"/>
          <w:szCs w:val="26"/>
          <w:lang w:val="en-US"/>
        </w:rPr>
        <w:t xml:space="preserve"> (</w:t>
      </w:r>
      <w:r w:rsidR="00113A2D" w:rsidRPr="00006B9B">
        <w:rPr>
          <w:rFonts w:ascii="Times New Roman" w:hAnsi="Times New Roman" w:cs="Times New Roman"/>
          <w:i/>
          <w:iCs/>
          <w:sz w:val="26"/>
          <w:szCs w:val="26"/>
          <w:lang w:val="en-US"/>
        </w:rPr>
        <w:t>user</w:t>
      </w:r>
      <w:r w:rsidR="00113A2D" w:rsidRPr="00006B9B">
        <w:rPr>
          <w:rFonts w:ascii="Times New Roman" w:hAnsi="Times New Roman" w:cs="Times New Roman"/>
          <w:sz w:val="26"/>
          <w:szCs w:val="26"/>
          <w:lang w:val="en-US"/>
        </w:rPr>
        <w:t>)</w:t>
      </w:r>
      <w:r w:rsidR="00C70F65" w:rsidRPr="00006B9B">
        <w:rPr>
          <w:rFonts w:ascii="Times New Roman" w:hAnsi="Times New Roman" w:cs="Times New Roman"/>
          <w:sz w:val="26"/>
          <w:szCs w:val="26"/>
        </w:rPr>
        <w:t>,</w:t>
      </w:r>
    </w:p>
    <w:p w14:paraId="5E866A9D" w14:textId="4CCE448E" w:rsidR="00113A2D" w:rsidRPr="00006B9B" w:rsidRDefault="00113A2D" w:rsidP="006172F7">
      <w:pPr>
        <w:pStyle w:val="ListParagraph"/>
        <w:numPr>
          <w:ilvl w:val="0"/>
          <w:numId w:val="17"/>
        </w:numPr>
        <w:spacing w:before="120" w:after="240" w:line="360" w:lineRule="auto"/>
        <w:contextualSpacing w:val="0"/>
        <w:jc w:val="both"/>
        <w:rPr>
          <w:rFonts w:ascii="Times New Roman" w:hAnsi="Times New Roman" w:cs="Times New Roman"/>
          <w:sz w:val="26"/>
          <w:szCs w:val="26"/>
          <w:lang w:val="en-US"/>
        </w:rPr>
      </w:pPr>
      <w:r w:rsidRPr="00006B9B">
        <w:rPr>
          <w:rFonts w:ascii="Times New Roman" w:hAnsi="Times New Roman" w:cs="Times New Roman"/>
          <w:i/>
          <w:iCs/>
          <w:sz w:val="26"/>
          <w:szCs w:val="26"/>
        </w:rPr>
        <w:t>I</w:t>
      </w:r>
      <w:r w:rsidRPr="00006B9B">
        <w:rPr>
          <w:rFonts w:ascii="Times New Roman" w:hAnsi="Times New Roman" w:cs="Times New Roman"/>
          <w:i/>
          <w:iCs/>
          <w:sz w:val="26"/>
          <w:szCs w:val="26"/>
          <w:lang w:val="en-US"/>
        </w:rPr>
        <w:t>={i</w:t>
      </w:r>
      <w:r w:rsidRPr="00006B9B">
        <w:rPr>
          <w:rFonts w:ascii="Times New Roman" w:hAnsi="Times New Roman" w:cs="Times New Roman"/>
          <w:i/>
          <w:iCs/>
          <w:sz w:val="26"/>
          <w:szCs w:val="26"/>
          <w:vertAlign w:val="subscript"/>
          <w:lang w:val="en-US"/>
        </w:rPr>
        <w:t>1,</w:t>
      </w:r>
      <w:r w:rsidRPr="00006B9B">
        <w:rPr>
          <w:rFonts w:ascii="Times New Roman" w:hAnsi="Times New Roman" w:cs="Times New Roman"/>
          <w:i/>
          <w:iCs/>
          <w:sz w:val="26"/>
          <w:szCs w:val="26"/>
          <w:lang w:val="en-US"/>
        </w:rPr>
        <w:t>i</w:t>
      </w:r>
      <w:r w:rsidRPr="00006B9B">
        <w:rPr>
          <w:rFonts w:ascii="Times New Roman" w:hAnsi="Times New Roman" w:cs="Times New Roman"/>
          <w:i/>
          <w:iCs/>
          <w:sz w:val="26"/>
          <w:szCs w:val="26"/>
          <w:vertAlign w:val="subscript"/>
          <w:lang w:val="en-US"/>
        </w:rPr>
        <w:t>2,…,</w:t>
      </w:r>
      <w:r w:rsidRPr="00006B9B">
        <w:rPr>
          <w:rFonts w:ascii="Times New Roman" w:hAnsi="Times New Roman" w:cs="Times New Roman"/>
          <w:i/>
          <w:iCs/>
          <w:sz w:val="26"/>
          <w:szCs w:val="26"/>
          <w:lang w:val="en-US"/>
        </w:rPr>
        <w:t>i</w:t>
      </w:r>
      <w:r w:rsidR="00D1022B" w:rsidRPr="00006B9B">
        <w:rPr>
          <w:rFonts w:ascii="Times New Roman" w:hAnsi="Times New Roman" w:cs="Times New Roman"/>
          <w:i/>
          <w:iCs/>
          <w:sz w:val="26"/>
          <w:szCs w:val="26"/>
          <w:vertAlign w:val="subscript"/>
          <w:lang w:val="en-US"/>
        </w:rPr>
        <w:t>n</w:t>
      </w:r>
      <w:r w:rsidRPr="00006B9B">
        <w:rPr>
          <w:rFonts w:ascii="Times New Roman" w:hAnsi="Times New Roman" w:cs="Times New Roman"/>
          <w:i/>
          <w:iCs/>
          <w:sz w:val="26"/>
          <w:szCs w:val="26"/>
          <w:lang w:val="en-US"/>
        </w:rPr>
        <w:t>}</w:t>
      </w:r>
      <w:r w:rsidRPr="00006B9B">
        <w:rPr>
          <w:rFonts w:ascii="Times New Roman" w:hAnsi="Times New Roman" w:cs="Times New Roman"/>
          <w:sz w:val="26"/>
          <w:szCs w:val="26"/>
        </w:rPr>
        <w:t xml:space="preserve">  là tập hợp các sản phẩm</w:t>
      </w:r>
      <w:r w:rsidRPr="00006B9B">
        <w:rPr>
          <w:rFonts w:ascii="Times New Roman" w:hAnsi="Times New Roman" w:cs="Times New Roman"/>
          <w:sz w:val="26"/>
          <w:szCs w:val="26"/>
          <w:lang w:val="en-US"/>
        </w:rPr>
        <w:t xml:space="preserve"> (</w:t>
      </w:r>
      <w:r w:rsidRPr="00006B9B">
        <w:rPr>
          <w:rFonts w:ascii="Times New Roman" w:hAnsi="Times New Roman" w:cs="Times New Roman"/>
          <w:i/>
          <w:iCs/>
          <w:sz w:val="26"/>
          <w:szCs w:val="26"/>
          <w:lang w:val="en-US"/>
        </w:rPr>
        <w:t>item</w:t>
      </w:r>
      <w:r w:rsidRPr="00006B9B">
        <w:rPr>
          <w:rFonts w:ascii="Times New Roman" w:hAnsi="Times New Roman" w:cs="Times New Roman"/>
          <w:sz w:val="26"/>
          <w:szCs w:val="26"/>
          <w:lang w:val="en-US"/>
        </w:rPr>
        <w:t>),</w:t>
      </w:r>
    </w:p>
    <w:p w14:paraId="21773922" w14:textId="4F88672E" w:rsidR="00113A2D" w:rsidRPr="00006B9B" w:rsidRDefault="00113A2D" w:rsidP="006172F7">
      <w:pPr>
        <w:pStyle w:val="ListParagraph"/>
        <w:numPr>
          <w:ilvl w:val="0"/>
          <w:numId w:val="17"/>
        </w:numPr>
        <w:spacing w:before="120" w:after="240" w:line="360" w:lineRule="auto"/>
        <w:contextualSpacing w:val="0"/>
        <w:jc w:val="both"/>
        <w:rPr>
          <w:rFonts w:ascii="Times New Roman" w:hAnsi="Times New Roman" w:cs="Times New Roman"/>
          <w:sz w:val="26"/>
          <w:szCs w:val="26"/>
        </w:rPr>
      </w:pPr>
      <w:r w:rsidRPr="00006B9B">
        <w:rPr>
          <w:rFonts w:ascii="Times New Roman" w:hAnsi="Times New Roman" w:cs="Times New Roman"/>
          <w:sz w:val="26"/>
          <w:szCs w:val="26"/>
          <w:lang w:val="en-US"/>
        </w:rPr>
        <w:t>S</w:t>
      </w:r>
      <w:r w:rsidRPr="00006B9B">
        <w:rPr>
          <w:rFonts w:ascii="Times New Roman" w:hAnsi="Times New Roman" w:cs="Times New Roman"/>
          <w:i/>
          <w:iCs/>
          <w:sz w:val="26"/>
          <w:szCs w:val="26"/>
          <w:lang w:val="en-US"/>
        </w:rPr>
        <w:t>={s</w:t>
      </w:r>
      <w:r w:rsidRPr="00006B9B">
        <w:rPr>
          <w:rFonts w:ascii="Times New Roman" w:hAnsi="Times New Roman" w:cs="Times New Roman"/>
          <w:i/>
          <w:iCs/>
          <w:sz w:val="26"/>
          <w:szCs w:val="26"/>
          <w:vertAlign w:val="subscript"/>
          <w:lang w:val="en-US"/>
        </w:rPr>
        <w:t>1,</w:t>
      </w:r>
      <w:r w:rsidRPr="00006B9B">
        <w:rPr>
          <w:rFonts w:ascii="Times New Roman" w:hAnsi="Times New Roman" w:cs="Times New Roman"/>
          <w:i/>
          <w:iCs/>
          <w:sz w:val="26"/>
          <w:szCs w:val="26"/>
          <w:lang w:val="en-US"/>
        </w:rPr>
        <w:t>s</w:t>
      </w:r>
      <w:r w:rsidRPr="00006B9B">
        <w:rPr>
          <w:rFonts w:ascii="Times New Roman" w:hAnsi="Times New Roman" w:cs="Times New Roman"/>
          <w:i/>
          <w:iCs/>
          <w:sz w:val="26"/>
          <w:szCs w:val="26"/>
          <w:vertAlign w:val="subscript"/>
          <w:lang w:val="en-US"/>
        </w:rPr>
        <w:t>2,…,</w:t>
      </w:r>
      <w:r w:rsidRPr="00006B9B">
        <w:rPr>
          <w:rFonts w:ascii="Times New Roman" w:hAnsi="Times New Roman" w:cs="Times New Roman"/>
          <w:i/>
          <w:iCs/>
          <w:sz w:val="26"/>
          <w:szCs w:val="26"/>
          <w:lang w:val="en-US"/>
        </w:rPr>
        <w:t>s</w:t>
      </w:r>
      <w:r w:rsidR="00ED08E7" w:rsidRPr="00006B9B">
        <w:rPr>
          <w:rFonts w:ascii="Times New Roman" w:hAnsi="Times New Roman" w:cs="Times New Roman"/>
          <w:i/>
          <w:iCs/>
          <w:sz w:val="26"/>
          <w:szCs w:val="26"/>
          <w:vertAlign w:val="subscript"/>
          <w:lang w:val="en-US"/>
        </w:rPr>
        <w:t>k</w:t>
      </w:r>
      <w:r w:rsidRPr="00006B9B">
        <w:rPr>
          <w:rFonts w:ascii="Times New Roman" w:hAnsi="Times New Roman" w:cs="Times New Roman"/>
          <w:i/>
          <w:iCs/>
          <w:sz w:val="26"/>
          <w:szCs w:val="26"/>
          <w:lang w:val="en-US"/>
        </w:rPr>
        <w:t xml:space="preserve">} </w:t>
      </w:r>
      <w:r w:rsidRPr="00006B9B">
        <w:rPr>
          <w:rFonts w:ascii="Times New Roman" w:hAnsi="Times New Roman" w:cs="Times New Roman"/>
          <w:sz w:val="26"/>
          <w:szCs w:val="26"/>
          <w:lang w:val="en-US"/>
        </w:rPr>
        <w:t>là tập hợp các thang đo.</w:t>
      </w:r>
      <w:r w:rsidRPr="00006B9B">
        <w:rPr>
          <w:rFonts w:ascii="Times New Roman" w:hAnsi="Times New Roman" w:cs="Times New Roman"/>
          <w:sz w:val="26"/>
          <w:szCs w:val="26"/>
        </w:rPr>
        <w:t xml:space="preserve">  </w:t>
      </w:r>
      <m:oMath>
        <m:r>
          <w:rPr>
            <w:rFonts w:ascii="Cambria Math" w:hAnsi="Cambria Math" w:cs="Times New Roman"/>
            <w:sz w:val="26"/>
            <w:szCs w:val="26"/>
            <w:lang w:val="en-US"/>
          </w:rPr>
          <m:t>(0≤k≤5)</m:t>
        </m:r>
      </m:oMath>
    </w:p>
    <w:p w14:paraId="0B54DF1B" w14:textId="034CACAF" w:rsidR="00113A2D" w:rsidRDefault="00DD0776" w:rsidP="006172F7">
      <w:pPr>
        <w:pStyle w:val="Subtitle"/>
      </w:pPr>
      <w:r w:rsidRPr="00006B9B">
        <w:lastRenderedPageBreak/>
        <w:t xml:space="preserve">Các </w:t>
      </w:r>
      <w:r w:rsidRPr="00006B9B">
        <w:rPr>
          <w:i/>
          <w:iCs/>
        </w:rPr>
        <w:t>user</w:t>
      </w:r>
      <w:r w:rsidRPr="00006B9B">
        <w:t xml:space="preserve"> </w:t>
      </w:r>
      <m:oMath>
        <m:r>
          <w:rPr>
            <w:rFonts w:ascii="Cambria Math" w:hAnsi="Cambria Math"/>
          </w:rPr>
          <m:t>u∈U</m:t>
        </m:r>
      </m:oMath>
      <w:r w:rsidRPr="00006B9B">
        <w:t xml:space="preserve"> d tiến hành đánh giá từng </w:t>
      </w:r>
      <w:r w:rsidRPr="00006B9B">
        <w:rPr>
          <w:i/>
          <w:iCs/>
        </w:rPr>
        <w:t>item</w:t>
      </w:r>
      <w:r w:rsidRPr="00006B9B">
        <w:t xml:space="preserve"> </w:t>
      </w:r>
      <m:oMath>
        <m:r>
          <w:rPr>
            <w:rFonts w:ascii="Cambria Math" w:hAnsi="Cambria Math"/>
          </w:rPr>
          <m:t>i∈I</m:t>
        </m:r>
      </m:oMath>
      <w:r w:rsidRPr="00006B9B">
        <w:t xml:space="preserve"> theo thang đo </w:t>
      </w:r>
      <m:oMath>
        <m:r>
          <w:rPr>
            <w:rFonts w:ascii="Cambria Math" w:hAnsi="Cambria Math"/>
          </w:rPr>
          <m:t>s∈S</m:t>
        </m:r>
      </m:oMath>
      <w:r w:rsidRPr="00006B9B">
        <w:t>. Tập hợp dữ liệu đánh giá này đánh giá được gọi là ma trận đánh giá (rating matrix). Ma trận được mô tả như sau:</w:t>
      </w:r>
    </w:p>
    <w:p w14:paraId="2F8963F5" w14:textId="287326CC" w:rsidR="00FA16E4" w:rsidRPr="00926CDE" w:rsidRDefault="00FA16E4" w:rsidP="006172F7">
      <w:pPr>
        <w:spacing w:before="120" w:after="240" w:line="360" w:lineRule="auto"/>
        <w:jc w:val="both"/>
        <w:rPr>
          <w:rFonts w:ascii="Times New Roman" w:hAnsi="Times New Roman" w:cs="Times New Roman"/>
          <w:b/>
          <w:sz w:val="26"/>
          <w:szCs w:val="26"/>
        </w:rPr>
      </w:pPr>
      <w:bookmarkStart w:id="34" w:name="_Toc29967755"/>
      <w:r w:rsidRPr="00926CDE">
        <w:rPr>
          <w:rFonts w:ascii="Times New Roman" w:hAnsi="Times New Roman" w:cs="Times New Roman"/>
          <w:b/>
          <w:sz w:val="26"/>
          <w:szCs w:val="26"/>
          <w:lang w:val="en-US"/>
        </w:rPr>
        <w:t>Bảng</w:t>
      </w:r>
      <w:r w:rsidRPr="00926CDE">
        <w:rPr>
          <w:rFonts w:ascii="Times New Roman" w:hAnsi="Times New Roman" w:cs="Times New Roman"/>
          <w:b/>
          <w:sz w:val="26"/>
          <w:szCs w:val="26"/>
        </w:rPr>
        <w:t xml:space="preserve"> </w:t>
      </w:r>
      <w:r w:rsidRPr="00926CDE">
        <w:rPr>
          <w:rFonts w:ascii="Times New Roman" w:hAnsi="Times New Roman" w:cs="Times New Roman"/>
          <w:b/>
          <w:i/>
          <w:iCs/>
          <w:sz w:val="26"/>
          <w:szCs w:val="26"/>
        </w:rPr>
        <w:fldChar w:fldCharType="begin"/>
      </w:r>
      <w:r w:rsidRPr="00926CDE">
        <w:rPr>
          <w:rFonts w:ascii="Times New Roman" w:hAnsi="Times New Roman" w:cs="Times New Roman"/>
          <w:b/>
          <w:sz w:val="26"/>
          <w:szCs w:val="26"/>
        </w:rPr>
        <w:instrText xml:space="preserve"> SEQ Bảng \* ARABIC </w:instrText>
      </w:r>
      <w:r w:rsidRPr="00926CDE">
        <w:rPr>
          <w:rFonts w:ascii="Times New Roman" w:hAnsi="Times New Roman" w:cs="Times New Roman"/>
          <w:b/>
          <w:i/>
          <w:iCs/>
          <w:sz w:val="26"/>
          <w:szCs w:val="26"/>
        </w:rPr>
        <w:fldChar w:fldCharType="separate"/>
      </w:r>
      <w:r w:rsidR="00613BE3">
        <w:rPr>
          <w:rFonts w:ascii="Times New Roman" w:hAnsi="Times New Roman" w:cs="Times New Roman"/>
          <w:b/>
          <w:sz w:val="26"/>
          <w:szCs w:val="26"/>
        </w:rPr>
        <w:t>2</w:t>
      </w:r>
      <w:r w:rsidRPr="00926CDE">
        <w:rPr>
          <w:rFonts w:ascii="Times New Roman" w:hAnsi="Times New Roman" w:cs="Times New Roman"/>
          <w:b/>
          <w:i/>
          <w:iCs/>
          <w:sz w:val="26"/>
          <w:szCs w:val="26"/>
        </w:rPr>
        <w:fldChar w:fldCharType="end"/>
      </w:r>
      <w:r w:rsidRPr="00926CDE">
        <w:rPr>
          <w:rFonts w:ascii="Times New Roman" w:hAnsi="Times New Roman" w:cs="Times New Roman"/>
          <w:b/>
          <w:sz w:val="26"/>
          <w:szCs w:val="26"/>
        </w:rPr>
        <w:t>: Bảng ma trận đánh giá</w:t>
      </w:r>
      <w:bookmarkEnd w:id="34"/>
    </w:p>
    <w:tbl>
      <w:tblPr>
        <w:tblStyle w:val="TableGrid"/>
        <w:tblW w:w="0" w:type="auto"/>
        <w:jc w:val="center"/>
        <w:tblLook w:val="04A0" w:firstRow="1" w:lastRow="0" w:firstColumn="1" w:lastColumn="0" w:noHBand="0" w:noVBand="1"/>
      </w:tblPr>
      <w:tblGrid>
        <w:gridCol w:w="1162"/>
        <w:gridCol w:w="1197"/>
        <w:gridCol w:w="1197"/>
        <w:gridCol w:w="1197"/>
        <w:gridCol w:w="1239"/>
      </w:tblGrid>
      <w:tr w:rsidR="00256303" w:rsidRPr="00006B9B" w14:paraId="575A4CD0" w14:textId="77777777" w:rsidTr="002208FE">
        <w:trPr>
          <w:trHeight w:val="386"/>
          <w:jc w:val="center"/>
        </w:trPr>
        <w:tc>
          <w:tcPr>
            <w:tcW w:w="1162" w:type="dxa"/>
          </w:tcPr>
          <w:p w14:paraId="5B244038" w14:textId="77777777" w:rsidR="00256303" w:rsidRPr="00006B9B" w:rsidRDefault="00256303" w:rsidP="006172F7">
            <w:pPr>
              <w:spacing w:before="120" w:after="240" w:line="360" w:lineRule="auto"/>
              <w:ind w:left="-109"/>
              <w:rPr>
                <w:rFonts w:ascii="Times New Roman" w:hAnsi="Times New Roman" w:cs="Times New Roman"/>
                <w:sz w:val="26"/>
                <w:szCs w:val="26"/>
              </w:rPr>
            </w:pPr>
          </w:p>
        </w:tc>
        <w:tc>
          <w:tcPr>
            <w:tcW w:w="1197" w:type="dxa"/>
          </w:tcPr>
          <w:p w14:paraId="18C09018" w14:textId="77777777" w:rsidR="00256303" w:rsidRPr="00006B9B" w:rsidRDefault="00256303" w:rsidP="006172F7">
            <w:pPr>
              <w:spacing w:before="120" w:after="240" w:line="360" w:lineRule="auto"/>
              <w:ind w:left="-109"/>
              <w:rPr>
                <w:rFonts w:ascii="Times New Roman" w:hAnsi="Times New Roman" w:cs="Times New Roman"/>
                <w:sz w:val="26"/>
                <w:szCs w:val="26"/>
                <w:vertAlign w:val="subscript"/>
              </w:rPr>
            </w:pPr>
            <w:r w:rsidRPr="00006B9B">
              <w:rPr>
                <w:rFonts w:ascii="Times New Roman" w:hAnsi="Times New Roman" w:cs="Times New Roman"/>
                <w:sz w:val="26"/>
                <w:szCs w:val="26"/>
              </w:rPr>
              <w:t>u</w:t>
            </w:r>
            <w:r w:rsidRPr="00006B9B">
              <w:rPr>
                <w:rFonts w:ascii="Times New Roman" w:hAnsi="Times New Roman" w:cs="Times New Roman"/>
                <w:sz w:val="26"/>
                <w:szCs w:val="26"/>
                <w:vertAlign w:val="subscript"/>
              </w:rPr>
              <w:t>0</w:t>
            </w:r>
          </w:p>
        </w:tc>
        <w:tc>
          <w:tcPr>
            <w:tcW w:w="1197" w:type="dxa"/>
          </w:tcPr>
          <w:p w14:paraId="2E64A3D7" w14:textId="77777777" w:rsidR="00256303" w:rsidRPr="00006B9B" w:rsidRDefault="00256303" w:rsidP="006172F7">
            <w:pPr>
              <w:spacing w:before="120" w:after="240" w:line="360" w:lineRule="auto"/>
              <w:ind w:left="-109"/>
              <w:rPr>
                <w:rFonts w:ascii="Times New Roman" w:hAnsi="Times New Roman" w:cs="Times New Roman"/>
                <w:sz w:val="26"/>
                <w:szCs w:val="26"/>
                <w:vertAlign w:val="subscript"/>
              </w:rPr>
            </w:pPr>
            <w:r w:rsidRPr="00006B9B">
              <w:rPr>
                <w:rFonts w:ascii="Times New Roman" w:hAnsi="Times New Roman" w:cs="Times New Roman"/>
                <w:sz w:val="26"/>
                <w:szCs w:val="26"/>
              </w:rPr>
              <w:t>u</w:t>
            </w:r>
            <w:r w:rsidRPr="00006B9B">
              <w:rPr>
                <w:rFonts w:ascii="Times New Roman" w:hAnsi="Times New Roman" w:cs="Times New Roman"/>
                <w:sz w:val="26"/>
                <w:szCs w:val="26"/>
                <w:vertAlign w:val="subscript"/>
              </w:rPr>
              <w:t>1</w:t>
            </w:r>
          </w:p>
        </w:tc>
        <w:tc>
          <w:tcPr>
            <w:tcW w:w="1197" w:type="dxa"/>
          </w:tcPr>
          <w:p w14:paraId="3DC94D42" w14:textId="15A44AE8" w:rsidR="00256303" w:rsidRPr="00006B9B" w:rsidRDefault="00256303" w:rsidP="006172F7">
            <w:pPr>
              <w:spacing w:before="120" w:after="240" w:line="360" w:lineRule="auto"/>
              <w:ind w:left="-109"/>
              <w:rPr>
                <w:rFonts w:ascii="Times New Roman" w:hAnsi="Times New Roman" w:cs="Times New Roman"/>
                <w:sz w:val="26"/>
                <w:szCs w:val="26"/>
                <w:vertAlign w:val="subscript"/>
                <w:lang w:val="en-US"/>
              </w:rPr>
            </w:pPr>
            <w:r w:rsidRPr="00006B9B">
              <w:rPr>
                <w:rFonts w:ascii="Times New Roman" w:hAnsi="Times New Roman" w:cs="Times New Roman"/>
                <w:sz w:val="26"/>
                <w:szCs w:val="26"/>
                <w:vertAlign w:val="subscript"/>
                <w:lang w:val="en-US"/>
              </w:rPr>
              <w:t>..…..</w:t>
            </w:r>
          </w:p>
        </w:tc>
        <w:tc>
          <w:tcPr>
            <w:tcW w:w="1239" w:type="dxa"/>
          </w:tcPr>
          <w:p w14:paraId="67F5AF7D" w14:textId="3DA5E497" w:rsidR="00256303" w:rsidRPr="00006B9B" w:rsidRDefault="00256303" w:rsidP="006172F7">
            <w:pPr>
              <w:spacing w:before="120" w:after="240" w:line="360" w:lineRule="auto"/>
              <w:ind w:left="-109"/>
              <w:rPr>
                <w:rFonts w:ascii="Times New Roman" w:hAnsi="Times New Roman" w:cs="Times New Roman"/>
                <w:sz w:val="26"/>
                <w:szCs w:val="26"/>
                <w:vertAlign w:val="subscript"/>
                <w:lang w:val="en-US"/>
              </w:rPr>
            </w:pPr>
            <w:r w:rsidRPr="00006B9B">
              <w:rPr>
                <w:rFonts w:ascii="Times New Roman" w:hAnsi="Times New Roman" w:cs="Times New Roman"/>
                <w:sz w:val="26"/>
                <w:szCs w:val="26"/>
              </w:rPr>
              <w:t>u</w:t>
            </w:r>
            <w:r w:rsidRPr="00006B9B">
              <w:rPr>
                <w:rFonts w:ascii="Times New Roman" w:hAnsi="Times New Roman" w:cs="Times New Roman"/>
                <w:sz w:val="26"/>
                <w:szCs w:val="26"/>
                <w:vertAlign w:val="subscript"/>
                <w:lang w:val="en-US"/>
              </w:rPr>
              <w:t xml:space="preserve"> </w:t>
            </w:r>
            <w:r w:rsidR="00D1022B" w:rsidRPr="00006B9B">
              <w:rPr>
                <w:rFonts w:ascii="Times New Roman" w:hAnsi="Times New Roman" w:cs="Times New Roman"/>
                <w:sz w:val="26"/>
                <w:szCs w:val="26"/>
                <w:vertAlign w:val="subscript"/>
                <w:lang w:val="en-US"/>
              </w:rPr>
              <w:t>m</w:t>
            </w:r>
          </w:p>
        </w:tc>
      </w:tr>
      <w:tr w:rsidR="00256303" w:rsidRPr="00006B9B" w14:paraId="27D997BB" w14:textId="77777777" w:rsidTr="002208FE">
        <w:trPr>
          <w:trHeight w:val="370"/>
          <w:jc w:val="center"/>
        </w:trPr>
        <w:tc>
          <w:tcPr>
            <w:tcW w:w="1162" w:type="dxa"/>
          </w:tcPr>
          <w:p w14:paraId="3E41B1D0" w14:textId="77777777" w:rsidR="00256303" w:rsidRPr="00006B9B" w:rsidRDefault="00256303" w:rsidP="006172F7">
            <w:pPr>
              <w:spacing w:before="120" w:after="240" w:line="360" w:lineRule="auto"/>
              <w:ind w:left="-109"/>
              <w:rPr>
                <w:rFonts w:ascii="Times New Roman" w:hAnsi="Times New Roman" w:cs="Times New Roman"/>
                <w:sz w:val="26"/>
                <w:szCs w:val="26"/>
                <w:vertAlign w:val="subscript"/>
              </w:rPr>
            </w:pPr>
            <w:r w:rsidRPr="00006B9B">
              <w:rPr>
                <w:rFonts w:ascii="Times New Roman" w:hAnsi="Times New Roman" w:cs="Times New Roman"/>
                <w:sz w:val="26"/>
                <w:szCs w:val="26"/>
              </w:rPr>
              <w:t>i</w:t>
            </w:r>
            <w:r w:rsidRPr="00006B9B">
              <w:rPr>
                <w:rFonts w:ascii="Times New Roman" w:hAnsi="Times New Roman" w:cs="Times New Roman"/>
                <w:sz w:val="26"/>
                <w:szCs w:val="26"/>
                <w:vertAlign w:val="subscript"/>
              </w:rPr>
              <w:t>0</w:t>
            </w:r>
          </w:p>
        </w:tc>
        <w:tc>
          <w:tcPr>
            <w:tcW w:w="1197" w:type="dxa"/>
          </w:tcPr>
          <w:p w14:paraId="794F41C4"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5</w:t>
            </w:r>
          </w:p>
        </w:tc>
        <w:tc>
          <w:tcPr>
            <w:tcW w:w="1197" w:type="dxa"/>
          </w:tcPr>
          <w:p w14:paraId="709AE7CC"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5</w:t>
            </w:r>
          </w:p>
        </w:tc>
        <w:tc>
          <w:tcPr>
            <w:tcW w:w="1197" w:type="dxa"/>
          </w:tcPr>
          <w:p w14:paraId="7D2621BD" w14:textId="7377D3E8"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vertAlign w:val="subscript"/>
                <w:lang w:val="en-US"/>
              </w:rPr>
              <w:t>..…..</w:t>
            </w:r>
          </w:p>
        </w:tc>
        <w:tc>
          <w:tcPr>
            <w:tcW w:w="1239" w:type="dxa"/>
          </w:tcPr>
          <w:p w14:paraId="25C8EA84"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w:t>
            </w:r>
          </w:p>
        </w:tc>
      </w:tr>
      <w:tr w:rsidR="00256303" w:rsidRPr="00006B9B" w14:paraId="55F3F859" w14:textId="77777777" w:rsidTr="002208FE">
        <w:trPr>
          <w:trHeight w:val="386"/>
          <w:jc w:val="center"/>
        </w:trPr>
        <w:tc>
          <w:tcPr>
            <w:tcW w:w="1162" w:type="dxa"/>
          </w:tcPr>
          <w:p w14:paraId="619EA93D" w14:textId="77777777" w:rsidR="00256303" w:rsidRPr="00006B9B" w:rsidRDefault="00256303" w:rsidP="006172F7">
            <w:pPr>
              <w:spacing w:before="120" w:after="240" w:line="360" w:lineRule="auto"/>
              <w:ind w:left="-109"/>
              <w:rPr>
                <w:rFonts w:ascii="Times New Roman" w:hAnsi="Times New Roman" w:cs="Times New Roman"/>
                <w:sz w:val="26"/>
                <w:szCs w:val="26"/>
                <w:vertAlign w:val="subscript"/>
              </w:rPr>
            </w:pPr>
            <w:r w:rsidRPr="00006B9B">
              <w:rPr>
                <w:rFonts w:ascii="Times New Roman" w:hAnsi="Times New Roman" w:cs="Times New Roman"/>
                <w:sz w:val="26"/>
                <w:szCs w:val="26"/>
              </w:rPr>
              <w:t>i</w:t>
            </w:r>
            <w:r w:rsidRPr="00006B9B">
              <w:rPr>
                <w:rFonts w:ascii="Times New Roman" w:hAnsi="Times New Roman" w:cs="Times New Roman"/>
                <w:sz w:val="26"/>
                <w:szCs w:val="26"/>
                <w:vertAlign w:val="subscript"/>
              </w:rPr>
              <w:t>1</w:t>
            </w:r>
          </w:p>
        </w:tc>
        <w:tc>
          <w:tcPr>
            <w:tcW w:w="1197" w:type="dxa"/>
          </w:tcPr>
          <w:p w14:paraId="1ECF6DDE"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4</w:t>
            </w:r>
          </w:p>
        </w:tc>
        <w:tc>
          <w:tcPr>
            <w:tcW w:w="1197" w:type="dxa"/>
          </w:tcPr>
          <w:p w14:paraId="16B695EC"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w:t>
            </w:r>
          </w:p>
        </w:tc>
        <w:tc>
          <w:tcPr>
            <w:tcW w:w="1197" w:type="dxa"/>
          </w:tcPr>
          <w:p w14:paraId="59931E47" w14:textId="1BFDAD5F"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vertAlign w:val="subscript"/>
                <w:lang w:val="en-US"/>
              </w:rPr>
              <w:t>..…..</w:t>
            </w:r>
          </w:p>
        </w:tc>
        <w:tc>
          <w:tcPr>
            <w:tcW w:w="1239" w:type="dxa"/>
          </w:tcPr>
          <w:p w14:paraId="428DD367"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w:t>
            </w:r>
          </w:p>
        </w:tc>
      </w:tr>
      <w:tr w:rsidR="00256303" w:rsidRPr="00006B9B" w14:paraId="53F2183F" w14:textId="77777777" w:rsidTr="002208FE">
        <w:trPr>
          <w:trHeight w:val="386"/>
          <w:jc w:val="center"/>
        </w:trPr>
        <w:tc>
          <w:tcPr>
            <w:tcW w:w="1162" w:type="dxa"/>
          </w:tcPr>
          <w:p w14:paraId="0B8B57AF" w14:textId="603B16D9" w:rsidR="00256303" w:rsidRPr="00006B9B" w:rsidRDefault="00256303" w:rsidP="006172F7">
            <w:pPr>
              <w:spacing w:before="120" w:after="240" w:line="360" w:lineRule="auto"/>
              <w:ind w:left="-109"/>
              <w:rPr>
                <w:rFonts w:ascii="Times New Roman" w:hAnsi="Times New Roman" w:cs="Times New Roman"/>
                <w:sz w:val="26"/>
                <w:szCs w:val="26"/>
                <w:vertAlign w:val="subscript"/>
                <w:lang w:val="en-US"/>
              </w:rPr>
            </w:pPr>
            <w:r w:rsidRPr="00006B9B">
              <w:rPr>
                <w:rFonts w:ascii="Times New Roman" w:hAnsi="Times New Roman" w:cs="Times New Roman"/>
                <w:sz w:val="26"/>
                <w:szCs w:val="26"/>
                <w:vertAlign w:val="subscript"/>
                <w:lang w:val="en-US"/>
              </w:rPr>
              <w:t>…..</w:t>
            </w:r>
          </w:p>
        </w:tc>
        <w:tc>
          <w:tcPr>
            <w:tcW w:w="1197" w:type="dxa"/>
          </w:tcPr>
          <w:p w14:paraId="7BAF96E2"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w:t>
            </w:r>
          </w:p>
        </w:tc>
        <w:tc>
          <w:tcPr>
            <w:tcW w:w="1197" w:type="dxa"/>
          </w:tcPr>
          <w:p w14:paraId="1A3C52CA"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4</w:t>
            </w:r>
          </w:p>
        </w:tc>
        <w:tc>
          <w:tcPr>
            <w:tcW w:w="1197" w:type="dxa"/>
          </w:tcPr>
          <w:p w14:paraId="1AE62F60" w14:textId="4997C0DE"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vertAlign w:val="subscript"/>
                <w:lang w:val="en-US"/>
              </w:rPr>
              <w:t>..…..</w:t>
            </w:r>
          </w:p>
        </w:tc>
        <w:tc>
          <w:tcPr>
            <w:tcW w:w="1239" w:type="dxa"/>
          </w:tcPr>
          <w:p w14:paraId="1B4F801A"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1</w:t>
            </w:r>
          </w:p>
        </w:tc>
      </w:tr>
      <w:tr w:rsidR="00256303" w:rsidRPr="00006B9B" w14:paraId="768A6FA1" w14:textId="77777777" w:rsidTr="002208FE">
        <w:trPr>
          <w:trHeight w:val="386"/>
          <w:jc w:val="center"/>
        </w:trPr>
        <w:tc>
          <w:tcPr>
            <w:tcW w:w="1162" w:type="dxa"/>
          </w:tcPr>
          <w:p w14:paraId="09990893" w14:textId="268DA852" w:rsidR="00256303" w:rsidRPr="00006B9B" w:rsidRDefault="00256303" w:rsidP="006172F7">
            <w:pPr>
              <w:spacing w:before="120" w:after="240" w:line="360" w:lineRule="auto"/>
              <w:ind w:left="-109"/>
              <w:rPr>
                <w:rFonts w:ascii="Times New Roman" w:hAnsi="Times New Roman" w:cs="Times New Roman"/>
                <w:sz w:val="26"/>
                <w:szCs w:val="26"/>
                <w:vertAlign w:val="subscript"/>
                <w:lang w:val="en-US"/>
              </w:rPr>
            </w:pPr>
            <w:r w:rsidRPr="00006B9B">
              <w:rPr>
                <w:rFonts w:ascii="Times New Roman" w:hAnsi="Times New Roman" w:cs="Times New Roman"/>
                <w:sz w:val="26"/>
                <w:szCs w:val="26"/>
                <w:vertAlign w:val="subscript"/>
                <w:lang w:val="en-US"/>
              </w:rPr>
              <w:t>…..</w:t>
            </w:r>
          </w:p>
        </w:tc>
        <w:tc>
          <w:tcPr>
            <w:tcW w:w="1197" w:type="dxa"/>
          </w:tcPr>
          <w:p w14:paraId="4EEAA127"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2</w:t>
            </w:r>
          </w:p>
        </w:tc>
        <w:tc>
          <w:tcPr>
            <w:tcW w:w="1197" w:type="dxa"/>
          </w:tcPr>
          <w:p w14:paraId="1A354663"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2</w:t>
            </w:r>
          </w:p>
        </w:tc>
        <w:tc>
          <w:tcPr>
            <w:tcW w:w="1197" w:type="dxa"/>
          </w:tcPr>
          <w:p w14:paraId="419875E7" w14:textId="62B344AB"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vertAlign w:val="subscript"/>
                <w:lang w:val="en-US"/>
              </w:rPr>
              <w:t>..…..</w:t>
            </w:r>
          </w:p>
        </w:tc>
        <w:tc>
          <w:tcPr>
            <w:tcW w:w="1239" w:type="dxa"/>
          </w:tcPr>
          <w:p w14:paraId="611B7CAA"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4</w:t>
            </w:r>
          </w:p>
        </w:tc>
      </w:tr>
      <w:tr w:rsidR="00256303" w:rsidRPr="00006B9B" w14:paraId="18229F7E" w14:textId="77777777" w:rsidTr="002208FE">
        <w:trPr>
          <w:trHeight w:val="370"/>
          <w:jc w:val="center"/>
        </w:trPr>
        <w:tc>
          <w:tcPr>
            <w:tcW w:w="1162" w:type="dxa"/>
          </w:tcPr>
          <w:p w14:paraId="37E96694" w14:textId="4A48DB53" w:rsidR="00256303" w:rsidRPr="00006B9B" w:rsidRDefault="00256303" w:rsidP="006172F7">
            <w:pPr>
              <w:spacing w:before="120" w:after="240" w:line="360" w:lineRule="auto"/>
              <w:ind w:left="-16"/>
              <w:rPr>
                <w:rFonts w:ascii="Times New Roman" w:hAnsi="Times New Roman" w:cs="Times New Roman"/>
                <w:sz w:val="26"/>
                <w:szCs w:val="26"/>
                <w:vertAlign w:val="subscript"/>
                <w:lang w:val="en-US"/>
              </w:rPr>
            </w:pPr>
            <w:r w:rsidRPr="00006B9B">
              <w:rPr>
                <w:rFonts w:ascii="Times New Roman" w:hAnsi="Times New Roman" w:cs="Times New Roman"/>
                <w:sz w:val="26"/>
                <w:szCs w:val="26"/>
              </w:rPr>
              <w:t>i</w:t>
            </w:r>
            <w:r w:rsidRPr="00006B9B">
              <w:rPr>
                <w:rFonts w:ascii="Times New Roman" w:hAnsi="Times New Roman" w:cs="Times New Roman"/>
                <w:sz w:val="26"/>
                <w:szCs w:val="26"/>
                <w:vertAlign w:val="subscript"/>
                <w:lang w:val="en-US"/>
              </w:rPr>
              <w:t>n</w:t>
            </w:r>
          </w:p>
        </w:tc>
        <w:tc>
          <w:tcPr>
            <w:tcW w:w="1197" w:type="dxa"/>
          </w:tcPr>
          <w:p w14:paraId="1011159C"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2</w:t>
            </w:r>
          </w:p>
        </w:tc>
        <w:tc>
          <w:tcPr>
            <w:tcW w:w="1197" w:type="dxa"/>
          </w:tcPr>
          <w:p w14:paraId="7A76ACFA" w14:textId="777777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0</w:t>
            </w:r>
          </w:p>
        </w:tc>
        <w:tc>
          <w:tcPr>
            <w:tcW w:w="1197" w:type="dxa"/>
          </w:tcPr>
          <w:p w14:paraId="26DB2F1D" w14:textId="4585A077" w:rsidR="00256303" w:rsidRPr="00006B9B" w:rsidRDefault="00256303" w:rsidP="006172F7">
            <w:pPr>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vertAlign w:val="subscript"/>
                <w:lang w:val="en-US"/>
              </w:rPr>
              <w:t>..…..</w:t>
            </w:r>
          </w:p>
        </w:tc>
        <w:tc>
          <w:tcPr>
            <w:tcW w:w="1239" w:type="dxa"/>
          </w:tcPr>
          <w:p w14:paraId="5FDF6495" w14:textId="77777777" w:rsidR="00256303" w:rsidRPr="00006B9B" w:rsidRDefault="00256303" w:rsidP="006172F7">
            <w:pPr>
              <w:keepNext/>
              <w:spacing w:before="120" w:after="240" w:line="360" w:lineRule="auto"/>
              <w:ind w:left="-109"/>
              <w:rPr>
                <w:rFonts w:ascii="Times New Roman" w:hAnsi="Times New Roman" w:cs="Times New Roman"/>
                <w:sz w:val="26"/>
                <w:szCs w:val="26"/>
              </w:rPr>
            </w:pPr>
            <w:r w:rsidRPr="00006B9B">
              <w:rPr>
                <w:rFonts w:ascii="Times New Roman" w:hAnsi="Times New Roman" w:cs="Times New Roman"/>
                <w:sz w:val="26"/>
                <w:szCs w:val="26"/>
              </w:rPr>
              <w:t>5</w:t>
            </w:r>
          </w:p>
        </w:tc>
      </w:tr>
    </w:tbl>
    <w:p w14:paraId="78656BF6" w14:textId="19968C32" w:rsidR="00DD0776" w:rsidRPr="00006B9B" w:rsidRDefault="006D2FB1" w:rsidP="006172F7">
      <w:pPr>
        <w:pStyle w:val="Subtitle"/>
      </w:pPr>
      <w:r w:rsidRPr="00006B9B">
        <w:t xml:space="preserve">Trong đó ma trận </w:t>
      </w:r>
      <m:oMath>
        <m:sSub>
          <m:sSubPr>
            <m:ctrlPr>
              <w:rPr>
                <w:rFonts w:ascii="Cambria Math" w:hAnsi="Cambria Math"/>
              </w:rPr>
            </m:ctrlPr>
          </m:sSubPr>
          <m:e>
            <m:r>
              <w:rPr>
                <w:rFonts w:ascii="Cambria Math" w:hAnsi="Cambria Math"/>
              </w:rPr>
              <m:t>R</m:t>
            </m:r>
          </m:e>
          <m:sub>
            <m:r>
              <w:rPr>
                <w:rFonts w:ascii="Cambria Math" w:hAnsi="Cambria Math"/>
              </w:rPr>
              <m:t>nxm</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r</m:t>
            </m:r>
            <m:r>
              <w:rPr>
                <w:rFonts w:ascii="Cambria Math" w:hAnsi="Cambria Math"/>
                <w:vertAlign w:val="subscript"/>
              </w:rPr>
              <m:t>ij</m:t>
            </m:r>
          </m:e>
        </m:d>
        <m:r>
          <m:rPr>
            <m:sty m:val="p"/>
          </m:rPr>
          <w:rPr>
            <w:rFonts w:ascii="Cambria Math" w:hAnsi="Cambria Math"/>
          </w:rPr>
          <m:t xml:space="preserve">,  </m:t>
        </m:r>
        <m:r>
          <w:rPr>
            <w:rFonts w:ascii="Cambria Math" w:hAnsi="Cambria Math"/>
          </w:rPr>
          <m:t>i</m:t>
        </m:r>
        <m:r>
          <m:rPr>
            <m:sty m:val="p"/>
          </m:rPr>
          <w:rPr>
            <w:rFonts w:ascii="Cambria Math" w:hAnsi="Cambria Math"/>
          </w:rPr>
          <m:t>=</m:t>
        </m:r>
        <m:acc>
          <m:accPr>
            <m:chr m:val="̅"/>
            <m:ctrlPr>
              <w:rPr>
                <w:rFonts w:ascii="Cambria Math" w:hAnsi="Cambria Math"/>
              </w:rPr>
            </m:ctrlPr>
          </m:accPr>
          <m:e>
            <m:r>
              <m:rPr>
                <m:sty m:val="p"/>
              </m:rPr>
              <w:rPr>
                <w:rFonts w:ascii="Cambria Math" w:hAnsi="Cambria Math"/>
              </w:rPr>
              <m:t>1,</m:t>
            </m:r>
            <m:r>
              <w:rPr>
                <w:rFonts w:ascii="Cambria Math" w:hAnsi="Cambria Math"/>
              </w:rPr>
              <m:t>n</m:t>
            </m:r>
          </m:e>
        </m:acc>
      </m:oMath>
      <w:r w:rsidR="00736D2A" w:rsidRPr="00006B9B">
        <w:t xml:space="preserve"> ; </w:t>
      </w:r>
      <m:oMath>
        <m:r>
          <w:rPr>
            <w:rFonts w:ascii="Cambria Math" w:hAnsi="Cambria Math"/>
          </w:rPr>
          <m:t>j</m:t>
        </m:r>
        <m:r>
          <m:rPr>
            <m:sty m:val="p"/>
          </m:rPr>
          <w:rPr>
            <w:rFonts w:ascii="Cambria Math" w:hAnsi="Cambria Math"/>
          </w:rPr>
          <m:t>=</m:t>
        </m:r>
        <m:acc>
          <m:accPr>
            <m:chr m:val="̅"/>
            <m:ctrlPr>
              <w:rPr>
                <w:rFonts w:ascii="Cambria Math" w:hAnsi="Cambria Math"/>
              </w:rPr>
            </m:ctrlPr>
          </m:accPr>
          <m:e>
            <m:r>
              <m:rPr>
                <m:sty m:val="p"/>
              </m:rPr>
              <w:rPr>
                <w:rFonts w:ascii="Cambria Math" w:hAnsi="Cambria Math"/>
              </w:rPr>
              <m:t>1,</m:t>
            </m:r>
            <m:r>
              <w:rPr>
                <w:rFonts w:ascii="Cambria Math" w:hAnsi="Cambria Math"/>
              </w:rPr>
              <m:t>m</m:t>
            </m:r>
          </m:e>
        </m:acc>
      </m:oMath>
      <w:r w:rsidR="00736D2A" w:rsidRPr="00006B9B">
        <w:t xml:space="preserve"> </w:t>
      </w:r>
      <w:r w:rsidR="000E3356" w:rsidRPr="00006B9B">
        <w:t xml:space="preserve">. </w:t>
      </w:r>
    </w:p>
    <w:p w14:paraId="20810301" w14:textId="7D778715" w:rsidR="000E3356" w:rsidRPr="00006B9B" w:rsidRDefault="000E3356" w:rsidP="006172F7">
      <w:pPr>
        <w:pStyle w:val="Subtitle"/>
      </w:pPr>
      <w:r w:rsidRPr="00006B9B">
        <w:t xml:space="preserve">Bài toán hệ tư vấn đặt ra là dự đoán đánh giá của </w:t>
      </w:r>
      <w:r w:rsidRPr="00006B9B">
        <w:rPr>
          <w:i/>
        </w:rPr>
        <w:t>user</w:t>
      </w:r>
      <w:r w:rsidRPr="00006B9B">
        <w:t xml:space="preserve"> </w:t>
      </w:r>
      <w:r w:rsidRPr="00006B9B">
        <w:rPr>
          <w:i/>
        </w:rPr>
        <w:t>u</w:t>
      </w:r>
      <w:r w:rsidRPr="00006B9B">
        <w:rPr>
          <w:i/>
          <w:vertAlign w:val="subscript"/>
        </w:rPr>
        <w:t>j</w:t>
      </w:r>
      <w:r w:rsidRPr="00006B9B">
        <w:t xml:space="preserve"> đối với </w:t>
      </w:r>
      <w:r w:rsidRPr="00006B9B">
        <w:rPr>
          <w:i/>
        </w:rPr>
        <w:t>item</w:t>
      </w:r>
      <w:r w:rsidRPr="00006B9B">
        <w:t xml:space="preserve"> i</w:t>
      </w:r>
      <w:r w:rsidRPr="00006B9B">
        <w:rPr>
          <w:vertAlign w:val="subscript"/>
        </w:rPr>
        <w:t>k</w:t>
      </w:r>
      <w:r w:rsidRPr="00006B9B">
        <w:t xml:space="preserve"> (</w:t>
      </w:r>
      <w:r w:rsidRPr="00006B9B">
        <w:rPr>
          <w:i/>
        </w:rPr>
        <w:t>r</w:t>
      </w:r>
      <w:r w:rsidR="00420535" w:rsidRPr="00006B9B">
        <w:rPr>
          <w:i/>
          <w:vertAlign w:val="subscript"/>
        </w:rPr>
        <w:t>kj</w:t>
      </w:r>
      <w:r w:rsidRPr="00006B9B">
        <w:rPr>
          <w:i/>
        </w:rPr>
        <w:t>)</w:t>
      </w:r>
      <w:r w:rsidRPr="00006B9B">
        <w:t xml:space="preserve"> mà </w:t>
      </w:r>
      <w:r w:rsidRPr="00006B9B">
        <w:rPr>
          <w:i/>
        </w:rPr>
        <w:t>user</w:t>
      </w:r>
      <w:r w:rsidRPr="00006B9B">
        <w:t xml:space="preserve"> đó chưa từng đánh giá trước đây. </w:t>
      </w:r>
    </w:p>
    <w:p w14:paraId="27A6D27C" w14:textId="4B8AAF01" w:rsidR="00FF63F7" w:rsidRPr="00006B9B" w:rsidRDefault="00926CDE" w:rsidP="006172F7">
      <w:pPr>
        <w:pStyle w:val="Heading1"/>
        <w:jc w:val="both"/>
      </w:pPr>
      <w:bookmarkStart w:id="35" w:name="_Toc29412727"/>
      <w:r>
        <w:t xml:space="preserve">1.6. </w:t>
      </w:r>
      <w:r w:rsidR="00F84EAD" w:rsidRPr="00006B9B">
        <w:t>Các công trình liên quan</w:t>
      </w:r>
      <w:bookmarkEnd w:id="35"/>
    </w:p>
    <w:p w14:paraId="77B29626" w14:textId="34F38674" w:rsidR="002F1359" w:rsidRPr="00006B9B" w:rsidRDefault="00D81DC2" w:rsidP="006172F7">
      <w:pPr>
        <w:pStyle w:val="Subtitle"/>
      </w:pPr>
      <w:r w:rsidRPr="00006B9B">
        <w:t xml:space="preserve">Theo Adomavicius và Tuzhilin trong </w:t>
      </w:r>
      <w:r w:rsidRPr="00006B9B">
        <w:fldChar w:fldCharType="begin"/>
      </w:r>
      <w:r w:rsidR="00E659FB">
        <w:instrText xml:space="preserve"> ADDIN ZOTERO_ITEM CSL_CITATION {"citationID":"lhPopRaY","properties":{"formattedCitation":" [18]","plainCitation":" [18]","noteIndex":0},"citationItems":[{"id":100,"uris":["http://zotero.org/users/5659565/items/9A9A28QG"],"uri":["http://zotero.org/users/5659565/items/9A9A28QG"],"itemData":{"id":100,"type":"article-journal","abstract":"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criteria ratings, and a provision of more flexible and less intrusive types of recommendations.","container-title":"IEEE Transactions on Knowledge and Data Engineering","DOI":"10.1109/TKDE.2005.99","ISSN":"1041-4347","issue":"6","journalAbbreviation":"IEEE Trans. Knowl. Data Eng.","language":"en","page":"734-749","source":"DOI.org (Crossref)","title":"Toward the next generation of recommender systems: a survey of the state-of-the-art and possible extensions","title-short":"Toward the next generation of recommender systems","volume":"17","author":[{"family":"Adomavicius","given":"G."},{"family":"Tuzhilin","given":"A."}],"issued":{"date-parts":[["2005",6]]}}}],"schema":"https://github.com/citation-style-language/schema/raw/master/csl-citation.json"} </w:instrText>
      </w:r>
      <w:r w:rsidRPr="00006B9B">
        <w:fldChar w:fldCharType="separate"/>
      </w:r>
      <w:r w:rsidR="00E659FB" w:rsidRPr="00E659FB">
        <w:t xml:space="preserve"> [18]</w:t>
      </w:r>
      <w:r w:rsidRPr="00006B9B">
        <w:fldChar w:fldCharType="end"/>
      </w:r>
      <w:r w:rsidRPr="00006B9B">
        <w:t xml:space="preserve">, </w:t>
      </w:r>
      <w:r w:rsidR="00FB3E6F" w:rsidRPr="00006B9B">
        <w:t xml:space="preserve">đề xuất một giải pháp dự đoán sở thích của người dùng dựa trên kỹ thuật phân rã ma trận (Matrix Factorization – MF) có tích hợp yếu tố thời gian trong hệ thống gợi ý (Recommender Systems – RS). Do sở thích của người dùng có thể thay đổi theo thời gian, để kết quả gợi ý có độ chính xác cao hơn chúng tôi đề xuất tích hợp phương pháp dự báo san bằng hàm mũ (Exponential Smoothing - ES) vào mô hình Tensor Factorization với mục tiêu khai thác và tận dụng được các thông tin về thời gian cũng như trình tự (sequence) mà người dùng đã đưa ra phản hồi. Thực nghiệm ban đầu trên các tập dữ liệu chuẩn trong lĩnh vực gợi ý và đánh giá bằng độ đo RMSE (Root Mean Squared Error) đã cho thấy hướng tiếp cận này cho kết quả rất khả quan. </w:t>
      </w:r>
      <w:r w:rsidR="00E1585E" w:rsidRPr="00006B9B">
        <w:t xml:space="preserve"> </w:t>
      </w:r>
    </w:p>
    <w:p w14:paraId="71210B1D" w14:textId="4F311D4A" w:rsidR="00FE0F28" w:rsidRPr="00006B9B" w:rsidRDefault="00FE0F28" w:rsidP="006172F7">
      <w:pPr>
        <w:pStyle w:val="Subtitle"/>
      </w:pPr>
      <w:r w:rsidRPr="00006B9B">
        <w:lastRenderedPageBreak/>
        <w:t xml:space="preserve">Theo Michael D. Ekstrand, John T. Riedl và Joseph A. Konstan </w:t>
      </w:r>
      <w:r w:rsidRPr="00006B9B">
        <w:fldChar w:fldCharType="begin"/>
      </w:r>
      <w:r w:rsidR="00E659FB">
        <w:instrText xml:space="preserve"> ADDIN ZOTERO_ITEM CSL_CITATION {"citationID":"ttTOy2cq","properties":{"formattedCitation":" [19]","plainCitation":" [19]","noteIndex":0},"citationItems":[{"id":120,"uris":["http://zotero.org/users/5659565/items/9DN4TLGK"],"uri":["http://zotero.org/users/5659565/items/9DN4TLGK"],"itemData":{"id":120,"type":"article-journal","container-title":"Foundations and Trends® in Human–Computer Interaction","DOI":"10.1561/1100000009","ISSN":"1551-3955, 1551-3963","issue":"2","journalAbbreviation":"FNT in Human–Computer Interaction","language":"en","page":"81-173","source":"DOI.org (Crossref)","title":"Collaborative Filtering Recommender Systems","volume":"4","author":[{"family":"Ekstrand","given":"Michael D."}],"issued":{"date-parts":[["2011"]]}}}],"schema":"https://github.com/citation-style-language/schema/raw/master/csl-citation.json"} </w:instrText>
      </w:r>
      <w:r w:rsidRPr="00006B9B">
        <w:fldChar w:fldCharType="separate"/>
      </w:r>
      <w:r w:rsidR="00E659FB" w:rsidRPr="00E659FB">
        <w:t xml:space="preserve"> [19]</w:t>
      </w:r>
      <w:r w:rsidRPr="00006B9B">
        <w:fldChar w:fldCharType="end"/>
      </w:r>
      <w:r w:rsidR="00844F2F" w:rsidRPr="00006B9B">
        <w:t xml:space="preserve">, </w:t>
      </w:r>
      <w:r w:rsidR="00A251C6" w:rsidRPr="00006B9B">
        <w:t>h</w:t>
      </w:r>
      <w:r w:rsidR="00844F2F" w:rsidRPr="00006B9B">
        <w:t>ệ thống giới thiệu là một phần quan trọng của thông tin và hệ sinh thái trong thương mại điện tử. Chúng đại diện cho một phương pháp mạnh mẽ để cho phép người dùng để lọc một lượng lớn thông tin với nhiều loại sản phẩm. Gần hai thập kỷ vừa qua, nghiên cứu về lọc cộng tác đã dẫn đến một loạt các thuật toán và các công cụ được dùng để đánh giá hiệu suất của chúng. Nghiên cứu trong lĩnh vực này đang ngày càng phát triển và trở nên thông minh hơn về</w:t>
      </w:r>
      <w:r w:rsidR="003A675D" w:rsidRPr="00006B9B">
        <w:t xml:space="preserve"> cách thức hay các kỹ thuật công nghệ được nhúng vào các tên miền xác định</w:t>
      </w:r>
      <w:r w:rsidR="00844F2F" w:rsidRPr="00006B9B">
        <w:t xml:space="preserve">. </w:t>
      </w:r>
      <w:r w:rsidR="003A675D" w:rsidRPr="00006B9B">
        <w:t>Tính độc đáo</w:t>
      </w:r>
      <w:r w:rsidR="00844F2F" w:rsidRPr="00006B9B">
        <w:t xml:space="preserve"> được thể hiện bởi các thuật toán đề xuất khác nhau cho thấy rằng</w:t>
      </w:r>
      <w:r w:rsidR="003A675D" w:rsidRPr="00006B9B">
        <w:t xml:space="preserve"> hệ tư vấn, khuyến nghị không thể được giải quyết bằng chỉ một thuật toán</w:t>
      </w:r>
      <w:r w:rsidR="00844F2F" w:rsidRPr="00006B9B">
        <w:t xml:space="preserve">. </w:t>
      </w:r>
      <w:r w:rsidR="003A675D" w:rsidRPr="00006B9B">
        <w:t>Với những nhu cầu mang tính đặc biệt</w:t>
      </w:r>
      <w:r w:rsidR="00844F2F" w:rsidRPr="00006B9B">
        <w:t>,</w:t>
      </w:r>
      <w:r w:rsidR="003A675D" w:rsidRPr="00006B9B">
        <w:t xml:space="preserve"> thì</w:t>
      </w:r>
      <w:r w:rsidR="00844F2F" w:rsidRPr="00006B9B">
        <w:t xml:space="preserve"> nhu cầu thông tin và</w:t>
      </w:r>
      <w:r w:rsidR="003A675D" w:rsidRPr="00006B9B">
        <w:t xml:space="preserve"> các</w:t>
      </w:r>
      <w:r w:rsidR="00844F2F" w:rsidRPr="00006B9B">
        <w:t xml:space="preserve"> tên miền đại diện duy nhất cho</w:t>
      </w:r>
      <w:r w:rsidR="003A675D" w:rsidRPr="00006B9B">
        <w:t xml:space="preserve"> các vấn đề của</w:t>
      </w:r>
      <w:r w:rsidR="00844F2F" w:rsidRPr="00006B9B">
        <w:t xml:space="preserve"> người giới thiệu</w:t>
      </w:r>
      <w:r w:rsidR="003A675D" w:rsidRPr="00006B9B">
        <w:t>,</w:t>
      </w:r>
      <w:r w:rsidR="00844F2F" w:rsidRPr="00006B9B">
        <w:t xml:space="preserve"> thiết kế và đánh giá</w:t>
      </w:r>
      <w:r w:rsidR="003A675D" w:rsidRPr="00006B9B">
        <w:t xml:space="preserve"> của</w:t>
      </w:r>
      <w:r w:rsidR="00844F2F" w:rsidRPr="00006B9B">
        <w:t xml:space="preserve"> người</w:t>
      </w:r>
      <w:r w:rsidR="003A675D" w:rsidRPr="00006B9B">
        <w:t xml:space="preserve"> tư vấn</w:t>
      </w:r>
      <w:r w:rsidR="00844F2F" w:rsidRPr="00006B9B">
        <w:t xml:space="preserve"> cần được thực hiện dựa trên các tác vụ của người dùng để được hỗ trợ. </w:t>
      </w:r>
      <w:r w:rsidR="00F42EE2" w:rsidRPr="00006B9B">
        <w:t>Để việc t</w:t>
      </w:r>
      <w:r w:rsidR="00844F2F" w:rsidRPr="00006B9B">
        <w:t>riển khai</w:t>
      </w:r>
      <w:r w:rsidR="00F42EE2" w:rsidRPr="00006B9B">
        <w:t xml:space="preserve"> trở nên</w:t>
      </w:r>
      <w:r w:rsidR="00844F2F" w:rsidRPr="00006B9B">
        <w:t xml:space="preserve"> hiệu quả phải</w:t>
      </w:r>
      <w:r w:rsidR="00F42EE2" w:rsidRPr="00006B9B">
        <w:t xml:space="preserve"> được</w:t>
      </w:r>
      <w:r w:rsidR="00844F2F" w:rsidRPr="00006B9B">
        <w:t xml:space="preserve"> bắt đầu bằng</w:t>
      </w:r>
      <w:r w:rsidR="00F42EE2" w:rsidRPr="00006B9B">
        <w:t xml:space="preserve"> việc</w:t>
      </w:r>
      <w:r w:rsidR="00844F2F" w:rsidRPr="00006B9B">
        <w:t xml:space="preserve"> phân tích</w:t>
      </w:r>
      <w:r w:rsidR="00F42EE2" w:rsidRPr="00006B9B">
        <w:t xml:space="preserve"> rất</w:t>
      </w:r>
      <w:r w:rsidR="00844F2F" w:rsidRPr="00006B9B">
        <w:t xml:space="preserve"> cẩn thận</w:t>
      </w:r>
      <w:r w:rsidR="00D21EC3" w:rsidRPr="00006B9B">
        <w:t xml:space="preserve"> </w:t>
      </w:r>
      <w:r w:rsidR="00844F2F" w:rsidRPr="00006B9B">
        <w:t>của</w:t>
      </w:r>
      <w:r w:rsidR="00F42EE2" w:rsidRPr="00006B9B">
        <w:t xml:space="preserve"> các</w:t>
      </w:r>
      <w:r w:rsidR="00844F2F" w:rsidRPr="00006B9B">
        <w:t xml:space="preserve"> người dùng tiềm năng và</w:t>
      </w:r>
      <w:r w:rsidR="00F42EE2" w:rsidRPr="00006B9B">
        <w:t xml:space="preserve"> mong muốn</w:t>
      </w:r>
      <w:r w:rsidR="00844F2F" w:rsidRPr="00006B9B">
        <w:t xml:space="preserve"> của họ. Dựa trên phân tích này, </w:t>
      </w:r>
      <w:r w:rsidR="00F42EE2" w:rsidRPr="00006B9B">
        <w:t>các nhà thiết kế hệ thống đã</w:t>
      </w:r>
      <w:r w:rsidR="00844F2F" w:rsidRPr="00006B9B">
        <w:t xml:space="preserve"> có một loạt các tùy chọn cho sự lựa chọn thuật toán và cho nó</w:t>
      </w:r>
      <w:r w:rsidR="00F42EE2" w:rsidRPr="00006B9B">
        <w:t xml:space="preserve"> </w:t>
      </w:r>
      <w:r w:rsidR="00844F2F" w:rsidRPr="00006B9B">
        <w:t>nhúng vào</w:t>
      </w:r>
      <w:r w:rsidR="00F42EE2" w:rsidRPr="00006B9B">
        <w:t xml:space="preserve"> các hệ thống để đánh giá, dự đoán dựa trên những trải nghiệm của người </w:t>
      </w:r>
      <w:r w:rsidR="0070650D" w:rsidRPr="00006B9B">
        <w:t>dùng</w:t>
      </w:r>
      <w:r w:rsidR="00F42EE2" w:rsidRPr="00006B9B">
        <w:t xml:space="preserve"> xung quanh</w:t>
      </w:r>
      <w:r w:rsidR="00844F2F" w:rsidRPr="00006B9B">
        <w:t>. Bài viết</w:t>
      </w:r>
      <w:r w:rsidR="00F42EE2" w:rsidRPr="00006B9B">
        <w:t>,</w:t>
      </w:r>
      <w:r w:rsidR="00844F2F" w:rsidRPr="00006B9B">
        <w:t xml:space="preserve"> </w:t>
      </w:r>
      <w:r w:rsidR="00F42EE2" w:rsidRPr="00006B9B">
        <w:t xml:space="preserve">đưa ra </w:t>
      </w:r>
      <w:r w:rsidR="00844F2F" w:rsidRPr="00006B9B">
        <w:t>một loạt các lựa chọn có sẵn và ý nghĩa của chúng, nhằm</w:t>
      </w:r>
      <w:r w:rsidR="00F42EE2" w:rsidRPr="00006B9B">
        <w:t xml:space="preserve"> giới thiệu</w:t>
      </w:r>
      <w:r w:rsidR="00844F2F" w:rsidRPr="00006B9B">
        <w:t xml:space="preserve"> cho cả các </w:t>
      </w:r>
      <w:r w:rsidR="00F42EE2" w:rsidRPr="00006B9B">
        <w:t>học viên</w:t>
      </w:r>
      <w:r w:rsidR="00844F2F" w:rsidRPr="00006B9B">
        <w:t xml:space="preserve"> và các nhà nghiên cứu về</w:t>
      </w:r>
      <w:r w:rsidR="00F42EE2" w:rsidRPr="00006B9B">
        <w:t xml:space="preserve"> tầm</w:t>
      </w:r>
      <w:r w:rsidR="00844F2F" w:rsidRPr="00006B9B">
        <w:t xml:space="preserve"> quan trọng </w:t>
      </w:r>
      <w:r w:rsidR="00F42EE2" w:rsidRPr="00006B9B">
        <w:t>và cách tiếp cận về vấn đề khuyến nghị cơ bản và nghiên cứu giải pháp tốt nhất hiện nay nhằm giải quyết một số vấn đề</w:t>
      </w:r>
      <w:r w:rsidR="00844F2F" w:rsidRPr="00006B9B">
        <w:t>.</w:t>
      </w:r>
    </w:p>
    <w:p w14:paraId="0B65A0DF" w14:textId="107C0D62" w:rsidR="006470AF" w:rsidRPr="00006B9B" w:rsidRDefault="00DC6C69" w:rsidP="006172F7">
      <w:pPr>
        <w:pStyle w:val="Subtitle"/>
      </w:pPr>
      <w:r w:rsidRPr="00006B9B">
        <w:t xml:space="preserve">Giải quyết vấn </w:t>
      </w:r>
      <w:r w:rsidR="004C04ED" w:rsidRPr="00006B9B">
        <w:t xml:space="preserve">với các người </w:t>
      </w:r>
      <w:r w:rsidR="0070650D" w:rsidRPr="00006B9B">
        <w:t>dùng</w:t>
      </w:r>
      <w:r w:rsidR="004C04ED" w:rsidRPr="00006B9B">
        <w:t xml:space="preserve"> mới trong</w:t>
      </w:r>
      <w:r w:rsidRPr="00006B9B">
        <w:t xml:space="preserve"> khuyến nghị hệ thống - “ Addressing Cold-Start Problem in Recommendation Systems” – Xuan Nhat Lam, Thuc Vu, Truong Duc Le và Anh Duc Vuong </w:t>
      </w:r>
      <w:r w:rsidR="004204F9" w:rsidRPr="00006B9B">
        <w:fldChar w:fldCharType="begin"/>
      </w:r>
      <w:r w:rsidR="00E659FB">
        <w:instrText xml:space="preserve"> ADDIN ZOTERO_ITEM CSL_CITATION {"citationID":"iQPaOhBV","properties":{"formattedCitation":" [20]","plainCitation":" [20]","noteIndex":0},"citationItems":[{"id":110,"uris":["http://zotero.org/users/5659565/items/9Q7B5MKV"],"uri":["http://zotero.org/users/5659565/items/9Q7B5MKV"],"itemData":{"id":110,"type":"paper-conference","container-title":"Proceedings of the 2nd international conference on Ubiquitous information management and communication  - ICUIMC '08","DOI":"10.1145/1352793.1352837","event":"the 2nd international conference","event-place":"Suwon, Korea","ISBN":"978-1-59593-993-7","language":"en","page":"208","publisher":"ACM Press","publisher-place":"Suwon, Korea","source":"DOI.org (Crossref)","title":"Addressing cold-start problem in recommendation systems","URL":"http://portal.acm.org/citation.cfm?doid=1352793.1352837","author":[{"family":"Lam","given":"Xuan Nhat"},{"family":"Vu","given":"Thuc"},{"family":"Le","given":"Trong Duc"},{"family":"Duong","given":"Anh Duc"}],"accessed":{"date-parts":[["2019",10,4]]},"issued":{"date-parts":[["2008"]]}}}],"schema":"https://github.com/citation-style-language/schema/raw/master/csl-citation.json"} </w:instrText>
      </w:r>
      <w:r w:rsidR="004204F9" w:rsidRPr="00006B9B">
        <w:fldChar w:fldCharType="separate"/>
      </w:r>
      <w:r w:rsidR="00E659FB" w:rsidRPr="00E659FB">
        <w:t xml:space="preserve"> [20]</w:t>
      </w:r>
      <w:r w:rsidR="004204F9" w:rsidRPr="00006B9B">
        <w:fldChar w:fldCharType="end"/>
      </w:r>
      <w:r w:rsidRPr="00006B9B">
        <w:t xml:space="preserve">, </w:t>
      </w:r>
      <w:r w:rsidR="00D21EC3" w:rsidRPr="00006B9B">
        <w:t>h</w:t>
      </w:r>
      <w:r w:rsidRPr="00006B9B">
        <w:t xml:space="preserve">ệ thống tư vấn đưa ra các gợi ý tự động mà người </w:t>
      </w:r>
      <w:r w:rsidR="00D908F8" w:rsidRPr="00006B9B">
        <w:t>dùng</w:t>
      </w:r>
      <w:r w:rsidRPr="00006B9B">
        <w:t xml:space="preserve"> quan tâm là trở nên ngày càng phổ biến trong các lĩnh vực, mà ở đó tính cá nhân hóa là được đánh giá cao. Kỹ thuật được cho là phổ biến trong hệ thống tư vấn là kỹ thuật lọc cộng tác (Collaborative </w:t>
      </w:r>
      <w:r w:rsidR="006B2F72" w:rsidRPr="00F333C9">
        <w:t>Filtering</w:t>
      </w:r>
      <w:r w:rsidRPr="00006B9B">
        <w:t xml:space="preserve">); lọc nội dung (Content-based </w:t>
      </w:r>
      <w:r w:rsidR="006B2F72" w:rsidRPr="00F333C9">
        <w:t>Filtering</w:t>
      </w:r>
      <w:r w:rsidRPr="00006B9B">
        <w:t>) và kỹ thuật lai. Trong bài báo này, Sẽ nghiên cứu về cách tiếp cận kỹ thuật lai, việc sử dụng lọc cộng tác và đồng thời lọc nội dung để giải quyết vấn đề</w:t>
      </w:r>
      <w:r w:rsidR="004C04ED" w:rsidRPr="00006B9B">
        <w:t xml:space="preserve">, đó là đưa ra các khuyến nghị cho những người dùng mới chưa có cơ sở để hệ thống đưa ra các khuyến nghị phù hợp với người </w:t>
      </w:r>
      <w:r w:rsidR="00D908F8" w:rsidRPr="00006B9B">
        <w:t>dùng</w:t>
      </w:r>
      <w:r w:rsidR="004C04ED" w:rsidRPr="00006B9B">
        <w:t xml:space="preserve"> đó. Bởi vì, các nghiên cứu về giải pháp lọc cộng tác dựa trên sản phẩm, hay các giải pháp lọc cộng tác dựa trên người dùng là không thể giải quyết vấn đề này. Do đó, chúng tôi phát triển một mô hình áp dụng kỹ thuật lai dựa trên phân tích </w:t>
      </w:r>
      <w:r w:rsidR="004C04ED" w:rsidRPr="00006B9B">
        <w:lastRenderedPageBreak/>
        <w:t>mô hình khía cạnh xác suất bằng cách sử dụng bộ lọc cộng tác thuần túy để kết hợp với thông tin của người dùng. Các thử nghiệm với dữ liệu Movie</w:t>
      </w:r>
      <w:r w:rsidR="00EB0CCE">
        <w:t>l</w:t>
      </w:r>
      <w:r w:rsidR="004C04ED" w:rsidRPr="00006B9B">
        <w:t>en</w:t>
      </w:r>
      <w:r w:rsidR="00EB0CCE">
        <w:t>s</w:t>
      </w:r>
      <w:r w:rsidR="004C04ED" w:rsidRPr="00006B9B">
        <w:t xml:space="preserve"> cho thấy những cải tiến đáng kể và nhất quán của mô hình này trong việc khắc phục vấn đề đưa ra khuyến nghị với những người </w:t>
      </w:r>
      <w:r w:rsidR="00D908F8" w:rsidRPr="00006B9B">
        <w:t>dùng</w:t>
      </w:r>
      <w:r w:rsidR="004C04ED" w:rsidRPr="00006B9B">
        <w:t xml:space="preserve"> mà hệ thống không có cơ sở để đưa ra khuyến nghị phù hợp với các phương pháp lọc cộng tác khác.</w:t>
      </w:r>
    </w:p>
    <w:p w14:paraId="4C0B220D" w14:textId="5D62072C" w:rsidR="004204F9" w:rsidRPr="00006B9B" w:rsidRDefault="00BD49AE" w:rsidP="006172F7">
      <w:pPr>
        <w:pStyle w:val="Subtitle"/>
      </w:pPr>
      <w:r w:rsidRPr="00006B9B">
        <w:t>Theo Francesco Ricci, Lior Rokach và Bracha Shapira</w:t>
      </w:r>
      <w:r w:rsidR="00BC24EC" w:rsidRPr="00006B9B">
        <w:fldChar w:fldCharType="begin"/>
      </w:r>
      <w:r w:rsidR="00E659FB">
        <w:instrText xml:space="preserve"> ADDIN ZOTERO_ITEM CSL_CITATION {"citationID":"ahsa7wYZ","properties":{"formattedCitation":" [21]","plainCitation":" [21]","noteIndex":0},"citationItems":[{"id":111,"uris":["http://zotero.org/users/5659565/items/RP38BCZD"],"uri":["http://zotero.org/users/5659565/items/RP38BCZD"],"itemData":{"id":111,"type":"book","abstract":"Recommender Systems (RSs) are software tools and techniques providing\nsuggestions for items to be of use to a user. In this introductory chapter we briefly\ndiscuss basic RS ideas and concepts. Our main goal is to delineate, in a coherent\nand structured way, the chapters included in this handbook and to help the reader\nnavigate the extremely rich and detailed content that the handbook offers.","collection-title":"Springer Science+Business Media, LLC 2011","ISBN":"10.1007/978-0-387-85820-3_1","title":"Introduction to Recommender Systems Handbook","URL":"https://link.springer.com/chapter/10.1007/978-0-387-85820-3_1","author":[{"family":"Francesco Ricci","given":"Lior Rokach and Bracha Shapira"},{"family":"Bracha Shapira","given":""}]}}],"schema":"https://github.com/citation-style-language/schema/raw/master/csl-citation.json"} </w:instrText>
      </w:r>
      <w:r w:rsidR="00BC24EC" w:rsidRPr="00006B9B">
        <w:fldChar w:fldCharType="separate"/>
      </w:r>
      <w:r w:rsidR="00E659FB" w:rsidRPr="00E659FB">
        <w:t xml:space="preserve"> [21]</w:t>
      </w:r>
      <w:r w:rsidR="00BC24EC" w:rsidRPr="00006B9B">
        <w:fldChar w:fldCharType="end"/>
      </w:r>
      <w:r w:rsidR="0005396C" w:rsidRPr="00006B9B">
        <w:t>:</w:t>
      </w:r>
      <w:r w:rsidR="00BC24EC" w:rsidRPr="00006B9B">
        <w:t xml:space="preserve"> Hệ thống đề xuất (RS) là các công cụ và kỹ thuật phần mềm cung cấp các đề xuất cho các mục được cho rằng sẽ được sử dụng cho người dùng. Trong chương giới thiệu này, chúng tôi thảo luận ngắn gọn về các ý tưởng và khái niệm RS cơ bản. Mục tiêu chính của chúng tôi là phân định một cách mạch lạc và có cấu trúc, các chương có trong cuốn cẩm nang này và giúp người đọc điều hướng nội dung cực kỳ phong phú và chi tiết mà cuốn cẩm nang cung cấp.</w:t>
      </w:r>
    </w:p>
    <w:p w14:paraId="3DB01BF2" w14:textId="615DB723" w:rsidR="00FE0F28" w:rsidRPr="00006B9B" w:rsidRDefault="000E15EC" w:rsidP="006172F7">
      <w:pPr>
        <w:pStyle w:val="Subtitle"/>
      </w:pPr>
      <w:r w:rsidRPr="00006B9B">
        <w:t>Khảo sát kỹ thuật lọc cộng tác - A Survey of Collaborative Filtering Techniques của Xiaoyuan Su and Taghi M. Khoshgoftaar</w:t>
      </w:r>
      <w:r w:rsidRPr="00006B9B">
        <w:fldChar w:fldCharType="begin"/>
      </w:r>
      <w:r w:rsidR="00E659FB">
        <w:instrText xml:space="preserve"> ADDIN ZOTERO_ITEM CSL_CITATION {"citationID":"ypr9rbOB","properties":{"formattedCitation":" [22]","plainCitation":" [22]","noteIndex":0},"citationItems":[{"id":113,"uris":["http://zotero.org/users/5659565/items/BH9HXNCQ"],"uri":["http://zotero.org/users/5659565/items/BH9HXNCQ"],"itemData":{"id":113,"type":"article-journal","abstract":"As one of the most successful approaches to building recommender systems, collaborative filtering (\n              CF\n              ) uses the known preferences of a group of users to make recommendations or predictions of the unknown preferences for other users. In this paper, we first introduce CF tasks and their main challenges, such as data sparsity, scalability, synonymy, gray sheep, shilling attacks, privacy protection, etc., and their possible solutions. We then present three main categories of CF techniques: memory-based, model-based, and hybrid CF algorithms (that combine CF with other recommendation techniques), with examples for representative algorithms of each category, and analysis of their predictive performance and their ability to address the challenges. From basic techniques to the state-of-the-art, we attempt to present a comprehensive survey for CF techniques, which can be served as a roadmap for research and practice in this area.","container-title":"Advances in Artificial Intelligence","DOI":"10.1155/2009/421425","ISSN":"1687-7470, 1687-7489","journalAbbreviation":"Advances in Artificial Intelligence","language":"en","page":"1-19","source":"DOI.org (Crossref)","title":"A Survey of Collaborative Filtering Techniques","volume":"2009","author":[{"family":"Su","given":"Xiaoyuan"},{"family":"Khoshgoftaar","given":"Taghi M."}],"issued":{"date-parts":[["2009"]]}}}],"schema":"https://github.com/citation-style-language/schema/raw/master/csl-citation.json"} </w:instrText>
      </w:r>
      <w:r w:rsidRPr="00006B9B">
        <w:fldChar w:fldCharType="separate"/>
      </w:r>
      <w:r w:rsidR="00E659FB" w:rsidRPr="00E659FB">
        <w:t xml:space="preserve"> [22]</w:t>
      </w:r>
      <w:r w:rsidRPr="00006B9B">
        <w:fldChar w:fldCharType="end"/>
      </w:r>
      <w:r w:rsidRPr="00006B9B">
        <w:t xml:space="preserve"> là một trong những cách tiếp cận thành công nhất nhằm xây dựng các hệ thống </w:t>
      </w:r>
      <w:r w:rsidR="001810E9">
        <w:t>tư vấn</w:t>
      </w:r>
      <w:r w:rsidRPr="00006B9B">
        <w:t xml:space="preserve">, </w:t>
      </w:r>
      <w:r w:rsidR="00006653" w:rsidRPr="00006B9B">
        <w:t>CF</w:t>
      </w:r>
      <w:r w:rsidRPr="00006B9B">
        <w:t xml:space="preserve"> sử dụng các tùy chọn đã biết của một nhóm người dùng để đưa ra đề xuất hoặc dự đoán về các tùy chọn chưa biết cho người dùng khác. Trong bài báo này, đầu tiên chúng tôi giới thiệu các nhiệm vụ và các thách thức chính của chúng, chẳng hạn như data sparsity, scalability, synonymy, gray sheep, shilling attacks, privacy protection, v.v. và các giải pháp khả thi của chúng. Sau đó, chúng tôi trình bày ba loại kỹ thuật CF chính: thuật toán CF dựa trên bộ nhớ (memory-based), dựa trên mô hình (</w:t>
      </w:r>
      <w:r w:rsidRPr="00006B9B">
        <w:rPr>
          <w:i/>
          <w:iCs/>
        </w:rPr>
        <w:t>model-based</w:t>
      </w:r>
      <w:r w:rsidRPr="00006B9B">
        <w:t>) và kỹ thuật lai (kết hợp CF với các kỹ thuật đề xuất khác), với các ví dụ về thuật toán đại diện của từng loại và phân tích hiệu suất dự đoán và khả năng của chúng để giải quyết những thách thức. Từ các kỹ thuật cơ bản đến hiện đại, chúng tôi cố gắng trình bày một cuộc khảo sát toàn diện về các kỹ thuật CF, có thể được dùng làm trong quá trình nghiên cứu và thực hành trong lĩnh vực này.</w:t>
      </w:r>
    </w:p>
    <w:p w14:paraId="39C72886" w14:textId="0A7750B9" w:rsidR="00404268" w:rsidRPr="00006B9B" w:rsidRDefault="00404268" w:rsidP="006172F7">
      <w:pPr>
        <w:pStyle w:val="Subtitle"/>
      </w:pPr>
      <w:r w:rsidRPr="00006B9B">
        <w:t>Theo Prem Melville and Vikas Sindhwani</w:t>
      </w:r>
      <w:r w:rsidR="004B0C8B" w:rsidRPr="00006B9B">
        <w:t xml:space="preserve"> </w:t>
      </w:r>
      <w:r w:rsidR="004B0C8B" w:rsidRPr="00006B9B">
        <w:fldChar w:fldCharType="begin"/>
      </w:r>
      <w:r w:rsidR="00E659FB">
        <w:instrText xml:space="preserve"> ADDIN ZOTERO_ITEM CSL_CITATION {"citationID":"2140wWFG","properties":{"formattedCitation":" [23]","plainCitation":" [23]","noteIndex":0},"citationItems":[{"id":115,"uris":["http://zotero.org/users/5659565/items/YSQB22MR"],"uri":["http://zotero.org/users/5659565/items/YSQB22MR"],"itemData":{"id":115,"type":"chapter","container-title":"Encyclopedia of Machine Learning","event-place":"Boston, MA","ISBN":"978-0-387-30768-8","language":"en","note":"DOI: 10.1007/978-0-387-30164-8_705","page":"829-838","publisher":"Springer US","publisher-place":"Boston, MA","source":"DOI.org (Crossref)","title":"Recommender Systems","URL":"http://www.springerlink.com/index/10.1007/978-0-387-30164-8_705","editor":[{"family":"Sammut","given":"Claude"},{"family":"Webb","given":"Geoffrey I."}],"author":[{"family":"Buhmann","given":"M. D."},{"family":"Melville","given":"Prem"},{"family":"Sindhwani","given":"Vikas"},{"family":"Quadrianto","given":"Novi"},{"family":"Buntine","given":"Wray L."},{"family":"Torgo","given":"Luís"},{"family":"Zhang","given":"Xinhua"},{"family":"Stone","given":"Peter"},{"family":"Struyf","given":"Jan"},{"family":"Blockeel","given":"Hendrik"},{"family":"Driessens","given":"Kurt"},{"family":"Miikkulainen","given":"Risto"},{"family":"Wiewiora","given":"Eric"},{"family":"Peters","given":"Jan"},{"family":"Tedrake","given":"Russ"},{"family":"Roy","given":"Nicholas"},{"family":"Morimoto","given":"Jun"},{"family":"Flach","given":"Peter A."},{"family":"Fürnkranz","given":"Johannes"}],"accessed":{"date-parts":[["2019",10,12]]},"issued":{"date-parts":[["2011"]]}}}],"schema":"https://github.com/citation-style-language/schema/raw/master/csl-citation.json"} </w:instrText>
      </w:r>
      <w:r w:rsidR="004B0C8B" w:rsidRPr="00006B9B">
        <w:fldChar w:fldCharType="separate"/>
      </w:r>
      <w:r w:rsidR="00E659FB" w:rsidRPr="00E659FB">
        <w:t xml:space="preserve"> [23]</w:t>
      </w:r>
      <w:r w:rsidR="004B0C8B" w:rsidRPr="00006B9B">
        <w:fldChar w:fldCharType="end"/>
      </w:r>
      <w:r w:rsidR="004B0C8B" w:rsidRPr="00006B9B">
        <w:t xml:space="preserve">, </w:t>
      </w:r>
      <w:r w:rsidR="00D21EC3" w:rsidRPr="00006B9B">
        <w:t>m</w:t>
      </w:r>
      <w:r w:rsidR="004B0C8B" w:rsidRPr="00006B9B">
        <w:t xml:space="preserve">ục tiêu của </w:t>
      </w:r>
      <w:r w:rsidR="00847F5B">
        <w:t>hệ tư vấn</w:t>
      </w:r>
      <w:r w:rsidR="004B0C8B" w:rsidRPr="00006B9B">
        <w:t xml:space="preserve"> là đưa ra các đề xuất có ý nghĩa cho việc thu thập dữ liệu của người </w:t>
      </w:r>
      <w:r w:rsidR="00D908F8" w:rsidRPr="00006B9B">
        <w:t>dùng</w:t>
      </w:r>
      <w:r w:rsidR="004B0C8B" w:rsidRPr="00006B9B">
        <w:t xml:space="preserve"> đối với các sản phẩm hoặc mặt hàng có thể khiến họ quan tâm đến chúng. Gợi ý về sách trên Amazon, hoặc phim trên Netflix là những ví dụ cụ thể về sự hoạt động mạnh mẽ của hệ thống đề xuất. Thiết kế của các</w:t>
      </w:r>
      <w:r w:rsidR="0054361D" w:rsidRPr="00006B9B">
        <w:t xml:space="preserve"> </w:t>
      </w:r>
      <w:r w:rsidR="00847F5B">
        <w:t>hệ tư vấn</w:t>
      </w:r>
      <w:r w:rsidR="0054361D" w:rsidRPr="00006B9B">
        <w:t xml:space="preserve"> (recommendation engines)</w:t>
      </w:r>
      <w:r w:rsidR="004B0C8B" w:rsidRPr="00006B9B">
        <w:t xml:space="preserve"> phụ thuộc vào miền và các đặc điểm cụ thể của dữ liệu có sẵn. Ví dụ: người xem phim trên Netflix thường cung cấp </w:t>
      </w:r>
      <w:r w:rsidR="004B0C8B" w:rsidRPr="00006B9B">
        <w:lastRenderedPageBreak/>
        <w:t>xếp hạng theo thang điểm từ 1 (không thích) đến 5 (thích).</w:t>
      </w:r>
      <w:r w:rsidR="0054361D" w:rsidRPr="00006B9B">
        <w:t xml:space="preserve"> </w:t>
      </w:r>
      <w:r w:rsidR="00EF799F" w:rsidRPr="00006B9B">
        <w:t>Một nguồn dữ</w:t>
      </w:r>
      <w:r w:rsidR="004B0C8B" w:rsidRPr="00006B9B">
        <w:t xml:space="preserve"> liệu như vậy ghi lại chất lượng tương tác giữa người dùng và vật phẩm. Ngoài ra, hệ thống có thể có quyền truy cập vào các thuộc tính hồ sơ cụ thể của người dùng và mục cụ thể, chẳng hạn như nhân khẩu học và mô tả sản phẩm, tương ứng. Các hệ thống đề xuất khác nhau về cách họ phân tích các nguồn dữ liệu này để phát triển các khái niệm về mối quan hệ giữa người dùng và các mục, có thể được sử dụng để xác định các cặp được kết hợp tốt</w:t>
      </w:r>
      <w:r w:rsidR="00EF799F" w:rsidRPr="00006B9B">
        <w:t>.</w:t>
      </w:r>
    </w:p>
    <w:p w14:paraId="4750089E" w14:textId="67BF0982" w:rsidR="00611AFA" w:rsidRPr="00006B9B" w:rsidRDefault="00627211" w:rsidP="006172F7">
      <w:pPr>
        <w:pStyle w:val="Subtitle"/>
      </w:pPr>
      <w:r w:rsidRPr="00006B9B">
        <w:t>“</w:t>
      </w:r>
      <w:r w:rsidR="00EF799F" w:rsidRPr="00006B9B">
        <w:t>A survey of active learning in collaborative filtering recommender systems</w:t>
      </w:r>
      <w:r w:rsidRPr="00006B9B">
        <w:t>”</w:t>
      </w:r>
      <w:r w:rsidR="00EF799F" w:rsidRPr="00006B9B">
        <w:t xml:space="preserve"> </w:t>
      </w:r>
      <w:r w:rsidR="00611AFA" w:rsidRPr="00006B9B">
        <w:t>-</w:t>
      </w:r>
      <w:r w:rsidR="00EF799F" w:rsidRPr="00006B9B">
        <w:t xml:space="preserve"> Elahi, Mehdi; Ricci, Francesco; Rubens, Neil </w:t>
      </w:r>
      <w:r w:rsidR="00EF799F" w:rsidRPr="00006B9B">
        <w:fldChar w:fldCharType="begin"/>
      </w:r>
      <w:r w:rsidR="00E659FB">
        <w:instrText xml:space="preserve"> ADDIN ZOTERO_ITEM CSL_CITATION {"citationID":"hMoFBq77","properties":{"formattedCitation":" [24]","plainCitation":" [24]","noteIndex":0},"citationItems":[{"id":117,"uris":["http://zotero.org/users/5659565/items/K3QYE6PN"],"uri":["http://zotero.org/users/5659565/items/K3QYE6PN"],"itemData":{"id":117,"type":"article-journal","container-title":"Computer Science Review","DOI":"10.1016/j.cosrev.2016.05.002","ISSN":"15740137","journalAbbreviation":"Computer Science Review","language":"en","page":"29-50","source":"DOI.org (Crossref)","title":"A survey of active learning in collaborative filtering recommender systems","volume":"20","author":[{"family":"Elahi","given":"Mehdi"},{"family":"Ricci","given":"Francesco"},{"family":"Rubens","given":"Neil"}],"issued":{"date-parts":[["2016",5]]}}}],"schema":"https://github.com/citation-style-language/schema/raw/master/csl-citation.json"} </w:instrText>
      </w:r>
      <w:r w:rsidR="00EF799F" w:rsidRPr="00006B9B">
        <w:fldChar w:fldCharType="separate"/>
      </w:r>
      <w:r w:rsidR="00E659FB" w:rsidRPr="00E659FB">
        <w:t xml:space="preserve"> [24]</w:t>
      </w:r>
      <w:r w:rsidR="00EF799F" w:rsidRPr="00006B9B">
        <w:fldChar w:fldCharType="end"/>
      </w:r>
      <w:r w:rsidR="00611AFA" w:rsidRPr="00006B9B">
        <w:t xml:space="preserve">. </w:t>
      </w:r>
      <w:r w:rsidR="00D21EC3" w:rsidRPr="00006B9B">
        <w:t>t</w:t>
      </w:r>
      <w:r w:rsidR="00611AFA" w:rsidRPr="00006B9B">
        <w:t xml:space="preserve">rong các hệ thống đề xuất lọc cộng tác, các tùy chọn của người dùng được biểu thị dưới dạng xếp hạng cho các mục và mỗi xếp hạng được thêm vào sẽ mở rộng kiến ​​thức của hệ thống và ảnh hưởng đến độ chính xác của hệ thống. Nói chung, càng nhiều xếp hạng được gợi ra từ người dùng, các khuyến nghị càng </w:t>
      </w:r>
      <w:r w:rsidR="00C927B5" w:rsidRPr="00006B9B">
        <w:t>chính xác</w:t>
      </w:r>
      <w:r w:rsidR="00611AFA" w:rsidRPr="00006B9B">
        <w:t xml:space="preserve">. Tuy nhiên, </w:t>
      </w:r>
      <w:r w:rsidR="00C927B5" w:rsidRPr="00006B9B">
        <w:t>các lợi ích</w:t>
      </w:r>
      <w:r w:rsidR="00611AFA" w:rsidRPr="00006B9B">
        <w:t xml:space="preserve"> của từng xếp hạng có thể khác nhau đáng kể, tức là, các xếp hạng khác nhau có thể mang lại một lượng và loại thông tin khác nhau về thị hiếu của người dùng. Do đó, các kỹ thuật cụ thể, được định nghĩa </w:t>
      </w:r>
      <w:r w:rsidR="00C927B5" w:rsidRPr="00006B9B">
        <w:t>như là chiến lược học tập tích cực “active learning strategies”</w:t>
      </w:r>
      <w:r w:rsidR="00611AFA" w:rsidRPr="00006B9B">
        <w:t xml:space="preserve"> có thể được sử dụng để chọn lọc các mục được trình bày cho người dùng để đánh giá. Trên thực tế, một chiến lược học tập tích cực xác định và áp dụng các tiêu chí để có được dữ liệu phản ánh tốt hơn các tùy chọn của người dùng và cho phép tạo các đề xuất tốt hơn.</w:t>
      </w:r>
    </w:p>
    <w:p w14:paraId="749683FF" w14:textId="0C75BB7B" w:rsidR="00EF799F" w:rsidRPr="00006B9B" w:rsidRDefault="00611AFA" w:rsidP="006172F7">
      <w:pPr>
        <w:pStyle w:val="Subtitle"/>
      </w:pPr>
      <w:r w:rsidRPr="00006B9B">
        <w:t>Cho đến nay, một loạt các chiến lược học tập tích cực đã được đề xuất trong tài liệu. Trong bài viết này, chúng tôi khảo sát các chiến lược gần đây bằng cách nhóm chúng theo hai khía cạnh khác nhau: cá nhân hóa, tức là, liệu các mục được chọn của hệ thống có khác nhau đối với người dùng khác nhau hay không, và, ví dụ, liệu học tập tích cực có được hướng dẫn bởi một tiêu chí không (heuristic) hoặc theo nhiều tiêu chí. Ngoài ra, chúng tôi trình bày tổng quan toàn diện về các phương pháp đánh giá và số liệu đã được cộng đồng nghiên cứu sử dụng để kiểm tra các chiến lược học tập tích cực để lọc cộng tác. Cuối cùng, chúng tôi so sánh các chiến lược được khảo sát và cung cấp các hướng dẫn cho việc sử dụng chúng trong các hệ thống đề xuất.</w:t>
      </w:r>
    </w:p>
    <w:p w14:paraId="1BA60FAA" w14:textId="54661CA3" w:rsidR="00C927B5" w:rsidRPr="00006B9B" w:rsidRDefault="00C927B5" w:rsidP="006172F7">
      <w:pPr>
        <w:pStyle w:val="Subtitle"/>
      </w:pPr>
      <w:r w:rsidRPr="00006B9B">
        <w:t>Theo Recommendation System Based on Collaborative Filtering - Zheng Wen</w:t>
      </w:r>
      <w:r w:rsidR="003E4E48" w:rsidRPr="00006B9B">
        <w:t xml:space="preserve"> </w:t>
      </w:r>
      <w:r w:rsidR="003E4E48" w:rsidRPr="00006B9B">
        <w:fldChar w:fldCharType="begin"/>
      </w:r>
      <w:r w:rsidR="00E659FB">
        <w:instrText xml:space="preserve"> ADDIN ZOTERO_ITEM CSL_CITATION {"citationID":"2sW3cvLe","properties":{"formattedCitation":" [25]","plainCitation":" [25]","noteIndex":0},"citationItems":[{"id":118,"uris":["http://zotero.org/users/5659565/items/XP7QTQLY"],"uri":["http://zotero.org/users/5659565/items/XP7QTQLY"],"itemData":{"id":118,"type":"article","title":"Wen - Recommendation System Based on Collaborative Filte.pdf","URL":"http://www.zheng-wen.com/WenRecommendation.pdf","accessed":{"date-parts":[["2019",10,12]]}}}],"schema":"https://github.com/citation-style-language/schema/raw/master/csl-citation.json"} </w:instrText>
      </w:r>
      <w:r w:rsidR="003E4E48" w:rsidRPr="00006B9B">
        <w:fldChar w:fldCharType="separate"/>
      </w:r>
      <w:r w:rsidR="00E659FB" w:rsidRPr="00E659FB">
        <w:t xml:space="preserve"> [25]</w:t>
      </w:r>
      <w:r w:rsidR="003E4E48" w:rsidRPr="00006B9B">
        <w:fldChar w:fldCharType="end"/>
      </w:r>
      <w:r w:rsidRPr="00006B9B">
        <w:t xml:space="preserve">, </w:t>
      </w:r>
      <w:r w:rsidR="00847F5B">
        <w:t>hệ tư vấn</w:t>
      </w:r>
      <w:r w:rsidRPr="00006B9B">
        <w:t xml:space="preserve"> là một loại kỹ thuật chuyên lọc thông</w:t>
      </w:r>
      <w:r w:rsidR="00581035" w:rsidRPr="00006B9B">
        <w:t xml:space="preserve"> mà tại đó nó</w:t>
      </w:r>
      <w:r w:rsidRPr="00006B9B">
        <w:t xml:space="preserve"> trình bày các mục thông tin (như phim ảnh, âm nhạc, trang web, tin tức) có khả năng được người dùng quan tâm.</w:t>
      </w:r>
      <w:r w:rsidR="00581035" w:rsidRPr="00006B9B">
        <w:t xml:space="preserve"> Nó đóng một tầm quan trọng lớn trong</w:t>
      </w:r>
      <w:r w:rsidRPr="00006B9B">
        <w:t xml:space="preserve"> sự thành công của ngành thương mại </w:t>
      </w:r>
      <w:r w:rsidRPr="00006B9B">
        <w:lastRenderedPageBreak/>
        <w:t xml:space="preserve">điện tử và công nghệ thông tin ngày nay, và dần </w:t>
      </w:r>
      <w:r w:rsidR="00581035" w:rsidRPr="00006B9B">
        <w:t xml:space="preserve">đang </w:t>
      </w:r>
      <w:r w:rsidRPr="00006B9B">
        <w:t>được phổ biến trong các ứng dụng khác nhau (ví dụ: dự án Netflix, tin tức Google, Amazon). Theo trực giác, một</w:t>
      </w:r>
      <w:r w:rsidR="00581035" w:rsidRPr="00006B9B">
        <w:t xml:space="preserve"> </w:t>
      </w:r>
      <w:r w:rsidR="00847F5B">
        <w:t>hệ tư vấn</w:t>
      </w:r>
      <w:r w:rsidRPr="00006B9B">
        <w:t xml:space="preserve"> xây dựng hồ sơ người dùng dựa trên</w:t>
      </w:r>
      <w:r w:rsidR="00581035" w:rsidRPr="00006B9B">
        <w:t xml:space="preserve"> </w:t>
      </w:r>
      <w:r w:rsidRPr="00006B9B">
        <w:t>quá khứ của anh ấy / cô ấy và so sánh nó</w:t>
      </w:r>
      <w:r w:rsidR="00581035" w:rsidRPr="00006B9B">
        <w:t xml:space="preserve"> </w:t>
      </w:r>
      <w:r w:rsidRPr="00006B9B">
        <w:t xml:space="preserve">với một số đặc điểm tham chiếu </w:t>
      </w:r>
      <w:r w:rsidR="00581035" w:rsidRPr="00006B9B">
        <w:t>rồi</w:t>
      </w:r>
      <w:r w:rsidRPr="00006B9B">
        <w:t xml:space="preserve"> tìm cách dự đoán </w:t>
      </w:r>
      <w:r w:rsidR="00581035" w:rsidRPr="00006B9B">
        <w:t>“</w:t>
      </w:r>
      <w:r w:rsidRPr="00006B9B">
        <w:t>xếp hạng</w:t>
      </w:r>
      <w:r w:rsidR="00581035" w:rsidRPr="00006B9B">
        <w:t>- rating”</w:t>
      </w:r>
      <w:r w:rsidRPr="00006B9B">
        <w:t xml:space="preserve"> mà người dùng </w:t>
      </w:r>
      <w:r w:rsidR="00581035" w:rsidRPr="00006B9B">
        <w:t>chưa đánh giá</w:t>
      </w:r>
      <w:r w:rsidRPr="00006B9B">
        <w:t xml:space="preserve">. Trong hầu hết các trường hợp, </w:t>
      </w:r>
      <w:r w:rsidR="00847F5B">
        <w:t>hệ tư vấn</w:t>
      </w:r>
      <w:r w:rsidRPr="00006B9B">
        <w:t xml:space="preserve"> tương ứng với một</w:t>
      </w:r>
      <w:r w:rsidR="00581035" w:rsidRPr="00006B9B">
        <w:t xml:space="preserve"> </w:t>
      </w:r>
      <w:r w:rsidRPr="00006B9B">
        <w:t>vấn đề khai thác dữ liệu quy mô lớn.</w:t>
      </w:r>
      <w:r w:rsidR="00581035" w:rsidRPr="00006B9B">
        <w:t xml:space="preserve"> </w:t>
      </w:r>
      <w:r w:rsidRPr="00006B9B">
        <w:t xml:space="preserve">Dựa trên sự lựa chọn các đặc điểm tham chiếu, một </w:t>
      </w:r>
      <w:r w:rsidR="00847F5B">
        <w:t>hệ tư vấn</w:t>
      </w:r>
      <w:r w:rsidRPr="00006B9B">
        <w:t xml:space="preserve"> có thể dựa trên</w:t>
      </w:r>
      <w:r w:rsidR="00581035" w:rsidRPr="00006B9B">
        <w:t xml:space="preserve"> </w:t>
      </w:r>
      <w:r w:rsidRPr="00006B9B">
        <w:t>phương pháp tiếp cận dựa trên nội dung hoặc phương pháp lọc cộng tác (CF) hoặc cả hai.</w:t>
      </w:r>
    </w:p>
    <w:p w14:paraId="0332FA27" w14:textId="49F5BF20" w:rsidR="0083774D" w:rsidRPr="00006B9B" w:rsidRDefault="00354B8D" w:rsidP="006172F7">
      <w:pPr>
        <w:pStyle w:val="Subtitle"/>
      </w:pPr>
      <w:r w:rsidRPr="00006B9B">
        <w:t>Theo Latent Semantic</w:t>
      </w:r>
      <w:r w:rsidR="00EB4867" w:rsidRPr="00006B9B">
        <w:t>,</w:t>
      </w:r>
      <w:r w:rsidRPr="00006B9B">
        <w:t xml:space="preserve"> Models for Collaborative Filtering THOMAS HOFMANN Brown University </w:t>
      </w:r>
      <w:r w:rsidRPr="00006B9B">
        <w:fldChar w:fldCharType="begin"/>
      </w:r>
      <w:r w:rsidR="00E659FB">
        <w:instrText xml:space="preserve"> ADDIN ZOTERO_ITEM CSL_CITATION {"citationID":"7hsUz2v2","properties":{"formattedCitation":" [26]","plainCitation":" [26]","noteIndex":0},"citationItems":[{"id":122,"uris":["http://zotero.org/users/5659565/items/U4MTZMK3"],"uri":["http://zotero.org/users/5659565/items/U4MTZMK3"],"itemData":{"id":122,"type":"article-journal","abstract":"Collaborative filtering aims at learning predictive models of user preferences, interests or behavior from community data, that is, a database of available user preferences. In this article, we describe a new family of model-based algorithms designed for this task. These algorithms rely on a statistical modelling technique that introduces latent class variables in a mixture model setting to discover user communities and prototypical interest profiles. We investigate several variations to deal with discrete and continuous response variables as well as with different objective functions. The main advantages of this technique over standard memory-based methods are higher accuracy, constant time prediction, and an explicit and compact model representation. The latter can also be used to mine for user communitites. The experimental evaluation shows that substantial improvements in accucracy over existing methods and published results can be obtained.","container-title":"ACM Trans. Information Systems","page":"89–115","source":"CiteSeer","title":"Latent Semantic Models for Collaborative filtering","author":[{"family":"Hofmann","given":"Thomas"}]}}],"schema":"https://github.com/citation-style-language/schema/raw/master/csl-citation.json"} </w:instrText>
      </w:r>
      <w:r w:rsidRPr="00006B9B">
        <w:fldChar w:fldCharType="separate"/>
      </w:r>
      <w:r w:rsidR="00E659FB" w:rsidRPr="00E659FB">
        <w:t xml:space="preserve"> [26]</w:t>
      </w:r>
      <w:r w:rsidRPr="00006B9B">
        <w:fldChar w:fldCharType="end"/>
      </w:r>
      <w:r w:rsidRPr="00006B9B">
        <w:t xml:space="preserve">, </w:t>
      </w:r>
      <w:r w:rsidR="00D21EC3" w:rsidRPr="00006B9B">
        <w:t>l</w:t>
      </w:r>
      <w:r w:rsidRPr="00006B9B">
        <w:t>ọc cộng tác nhằm mục đích tìm hiểu các mô hình dự đoán về sở thích, quan tâm hoặc hành vi của người dùng từ dữ liệu cộng đồng, nghĩa là một cơ sở dữ liệu về các tài liệu tham khảo người dùng có sẵn. Trong bài viết này, chúng tôi mô tả một loại thuật toán dựa trên mô hình mới được thiết kế cho nhiệm vụ này. Các thuật toán này dựa trên một kỹ thuật mô hình thống kê giới thiệu các biến lớp ẩn trong một thiết lập mô hình hỗn hợp để khám phá cộng đồng người dùng và hồ sơ quan tâm nguyên mẫu. Chúng tôi điều tra một số biến thể để đối phó với các biến trả lời rời rạc và liên tục cũng như với các hàm mục tiêu khác nhau. Ưu điểm chính của kỹ thuật này so với các phương pháp dựa trên bộ nhớ tiêu chuẩn là độ chính xác cao hơn, dự đoán thời gian không đổi và biểu diễn mô hình rõ ràng và nhỏ gọn. Cái sau cũng có thể được sử dụng để khai thác cho cộng đồng người dùng. Đánh giá thử nghiệm cho thấy những cải thiện đáng kể về sự phù hợp so với các phương pháp hiện có và kết quả được công bố có thể thu được.</w:t>
      </w:r>
    </w:p>
    <w:p w14:paraId="34011988" w14:textId="169B1CF4" w:rsidR="005115E5" w:rsidRPr="00006B9B" w:rsidRDefault="007B40CB" w:rsidP="006172F7">
      <w:pPr>
        <w:pStyle w:val="Subtitle"/>
      </w:pPr>
      <w:r w:rsidRPr="00006B9B">
        <w:t xml:space="preserve">Theo Yehuda Koren, Robert Bell and Chris Volinsky, Matrix factorization techniques for recommender system </w:t>
      </w:r>
      <w:r w:rsidRPr="00006B9B">
        <w:fldChar w:fldCharType="begin"/>
      </w:r>
      <w:r w:rsidR="00E659FB">
        <w:instrText xml:space="preserve"> ADDIN ZOTERO_ITEM CSL_CITATION {"citationID":"y1IxlTsi","properties":{"formattedCitation":" [27]","plainCitation":" [27]","noteIndex":0},"citationItems":[{"id":126,"uris":["http://zotero.org/users/5659565/items/DE88AA2D"],"uri":["http://zotero.org/users/5659565/items/DE88AA2D"],"itemData":{"id":126,"type":"article-journal","container-title":"Computer","DOI":"10.1109/MC.2009.263","ISSN":"0018-9162","issue":"8","journalAbbreviation":"Computer","language":"en","page":"30-37","source":"DOI.org (Crossref)","title":"Matrix Factorization Techniques for Recommender Systems","volume":"42","author":[{"family":"Koren","given":"Yehuda"},{"family":"Bell","given":"Robert"},{"family":"Volinsky","given":"Chris"}],"issued":{"date-parts":[["2009",8]]}}}],"schema":"https://github.com/citation-style-language/schema/raw/master/csl-citation.json"} </w:instrText>
      </w:r>
      <w:r w:rsidRPr="00006B9B">
        <w:fldChar w:fldCharType="separate"/>
      </w:r>
      <w:r w:rsidR="00E659FB" w:rsidRPr="00E659FB">
        <w:t xml:space="preserve"> [27]</w:t>
      </w:r>
      <w:r w:rsidRPr="00006B9B">
        <w:fldChar w:fldCharType="end"/>
      </w:r>
      <w:r w:rsidRPr="00006B9B">
        <w:rPr>
          <w:i/>
          <w:iCs/>
        </w:rPr>
        <w:t xml:space="preserve">, </w:t>
      </w:r>
      <w:r w:rsidR="00623D33" w:rsidRPr="00006B9B">
        <w:t xml:space="preserve">người tiêu dùng hiện nay đang tràn ngập các lựa chọn. Các nhà bán lẻ điện tử và các nhà cung cấp nội dung cung cấp nhiều sự lựa chọn cho các sản phẩm, với những cơ hội chưa từng có để đáp ứng nhiều nhu cầu và thị hiếu đặc biệt. Đề xuất người tiêu dùng với các sản phẩm phù hợp nhất là chìa khóa để nâng cao sự hài lòng và sự tin dùng của người dùng. Do đó, nhiều nhà bán lẻ đã quan tâm đến các </w:t>
      </w:r>
      <w:r w:rsidR="00847F5B">
        <w:t>hệ tư vấn</w:t>
      </w:r>
      <w:r w:rsidR="00623D33" w:rsidRPr="00006B9B">
        <w:t xml:space="preserve">, phân tích các mô hình quan tâm của người dùng đối với các sản phẩm để cung cấp các đề xuất được cá nhân hóa phù hợp với sở thích của người dùng. Vì các đề xuất được cá nhân hóa tốt có thể thêm một khía cạnh khác cho trải nghiệm </w:t>
      </w:r>
      <w:r w:rsidR="00623D33" w:rsidRPr="00006B9B">
        <w:lastRenderedPageBreak/>
        <w:t>người dùng, các nhà lãnh đạo thương mại điện tử như Amazon.com và Netflix đã biến các hệ thống đề xuất trở thành một phần nổi bật trang web của họ.</w:t>
      </w:r>
      <w:r w:rsidR="00162441" w:rsidRPr="00006B9B">
        <w:t xml:space="preserve"> Nói rộng hơn, các hệ thống đề xuất dựa trên một trong hai chiến lược. Phương pháp lọc nội dung tạo một hồ sơ cho từng người dùng hoặc sản phẩm để mô tả nó. Ví dụ: hồ sơ phim có thể bao gồm các thuộc tính liên quan đến thể loại của nó, các diễn viên tham gia, mức độ phổ biến phòng vé của nó, v.v. Hồ sơ người dùng có thể bao gồm thông tin nhân khẩu học hoặc câu trả lời được cung cấp trên một bảng câu hỏi phù hợp. Các cấu hình cho phép các chương trình liên kết người dùng với các sản phẩm phù hợp. Tất nhiên, các chiến lược dựa trên nội dung yêu cầu thu thập thông tin bên ngoài có thể không có sẵn hoặc dễ thu thập. Các </w:t>
      </w:r>
      <w:r w:rsidR="00847F5B">
        <w:t>hệ tư vấn</w:t>
      </w:r>
      <w:r w:rsidR="00162441" w:rsidRPr="00006B9B">
        <w:t xml:space="preserve"> dựa trên các loại dữ liệu đầu vào khác nhau, thường được đặt trong một ma trận với một kích thước đại diện cho người dùng và kích thước khác đại diện cho các mục quan tâm. Dữ liệu thuận tiện nhất là phản hồi rõ ràng chất lượng cao, bao gồm đầu vào rõ ràng của người dùng liên quan đến sự quan tâm của họ đối với sản phẩm. Ví dụ: Netflix thu thập xếp hạng sao cho phim và người dùng TiVi cho biết tùy chọn của họ đối với các chương trình truyền hình bằng cách nhấn nút thích hoặc không thích. Chúng tôi đề cập đến sự phản hồi rõ ràng của người dùng như xếp hạng. Thông thường, phản hồi rõ ràng bao gồm một ma trận thiếu dữ liệu, vì bất kỳ người dùng nào cũng có thể chỉ đánh giá một tỷ lệ nhỏ các mặt hàng có thể.</w:t>
      </w:r>
    </w:p>
    <w:p w14:paraId="0474D29F" w14:textId="476B3C54" w:rsidR="00374D96" w:rsidRPr="00006B9B" w:rsidRDefault="005115E5" w:rsidP="006172F7">
      <w:pPr>
        <w:pStyle w:val="Subtitle"/>
      </w:pPr>
      <w:r w:rsidRPr="00006B9B">
        <w:t>Theo Badrul Sarwar, George Karypis, Joseph Konstan, and John Riedl trong Item-Based Collaborative Filtering Recommendation Algorithms</w:t>
      </w:r>
      <w:r w:rsidR="00E96D64" w:rsidRPr="00006B9B">
        <w:fldChar w:fldCharType="begin"/>
      </w:r>
      <w:r w:rsidR="00E659FB">
        <w:instrText xml:space="preserve"> ADDIN ZOTERO_ITEM CSL_CITATION {"citationID":"ESZXC6nm","properties":{"formattedCitation":" [28]","plainCitation":" [28]","noteIndex":0},"citationItems":[{"id":128,"uris":["http://zotero.org/users/5659565/items/ENLDHVUN"],"uri":["http://zotero.org/users/5659565/items/ENLDHVUN"],"itemData":{"id":128,"type":"paper-conference","container-title":"Proceedings of the tenth international conference on World Wide Web  - WWW '01","DOI":"10.1145/371920.372071","event":"the tenth international conference","event-place":"Hong Kong, Hong Kong","ISBN":"978-1-58113-348-6","language":"en","page":"285-295","publisher":"ACM Press","publisher-place":"Hong Kong, Hong Kong","source":"DOI.org (Crossref)","title":"Item-based collaborative filtering recommendation algorithms","URL":"http://portal.acm.org/citation.cfm?doid=371920.372071","author":[{"family":"Sarwar","given":"Badrul"},{"family":"Karypis","given":"George"},{"family":"Konstan","given":"Joseph"},{"family":"Reidl","given":"John"}],"accessed":{"date-parts":[["2019",10,12]]},"issued":{"date-parts":[["2001"]]}}}],"schema":"https://github.com/citation-style-language/schema/raw/master/csl-citation.json"} </w:instrText>
      </w:r>
      <w:r w:rsidR="00E96D64" w:rsidRPr="00006B9B">
        <w:fldChar w:fldCharType="separate"/>
      </w:r>
      <w:r w:rsidR="00E659FB" w:rsidRPr="00E659FB">
        <w:t xml:space="preserve"> [28]</w:t>
      </w:r>
      <w:r w:rsidR="00E96D64" w:rsidRPr="00006B9B">
        <w:fldChar w:fldCharType="end"/>
      </w:r>
      <w:r w:rsidRPr="00006B9B">
        <w:t xml:space="preserve">, </w:t>
      </w:r>
      <w:r w:rsidR="00D21EC3" w:rsidRPr="00006B9B">
        <w:t>c</w:t>
      </w:r>
      <w:r w:rsidR="00374D96" w:rsidRPr="00006B9B">
        <w:t xml:space="preserve">ác </w:t>
      </w:r>
      <w:r w:rsidR="00847F5B">
        <w:t>hệ tư vấn</w:t>
      </w:r>
      <w:r w:rsidR="00374D96" w:rsidRPr="00006B9B">
        <w:t xml:space="preserve"> áp dụng các kỹ thuật </w:t>
      </w:r>
      <w:r w:rsidR="00550C03" w:rsidRPr="00006B9B">
        <w:t>khai phá dữ liệu</w:t>
      </w:r>
      <w:r w:rsidR="00374D96" w:rsidRPr="00006B9B">
        <w:t xml:space="preserve"> cho vấn đề đưa ra các đề xuất</w:t>
      </w:r>
      <w:r w:rsidR="002C0908" w:rsidRPr="00006B9B">
        <w:t xml:space="preserve"> các thông tin</w:t>
      </w:r>
      <w:r w:rsidR="00374D96" w:rsidRPr="00006B9B">
        <w:t>, sản phẩm hoặc dịch vụ</w:t>
      </w:r>
      <w:r w:rsidR="002C0908" w:rsidRPr="00006B9B">
        <w:t xml:space="preserve"> phù hợp với </w:t>
      </w:r>
      <w:r w:rsidR="00EB0CCE">
        <w:t>từng</w:t>
      </w:r>
      <w:r w:rsidR="002C0908" w:rsidRPr="00006B9B">
        <w:t xml:space="preserve"> cá nhân</w:t>
      </w:r>
      <w:r w:rsidR="00374D96" w:rsidRPr="00006B9B">
        <w:t xml:space="preserve"> trong quá trình tương tác trực tiếp. Các hệ thống này, đặc biệt là các hệ thống lọc cộng tác</w:t>
      </w:r>
      <w:r w:rsidR="002C0908" w:rsidRPr="00006B9B">
        <w:t xml:space="preserve"> láng giềng</w:t>
      </w:r>
      <w:r w:rsidR="00374D96" w:rsidRPr="00006B9B">
        <w:t xml:space="preserve"> gần nhất </w:t>
      </w:r>
      <w:r w:rsidR="002C0908" w:rsidRPr="00006B9B">
        <w:t>-</w:t>
      </w:r>
      <w:r w:rsidR="00374D96" w:rsidRPr="00006B9B">
        <w:t xml:space="preserve">k, đang đạt được </w:t>
      </w:r>
      <w:r w:rsidR="002C0908" w:rsidRPr="00006B9B">
        <w:t>sử dụng</w:t>
      </w:r>
      <w:r w:rsidR="00374D96" w:rsidRPr="00006B9B">
        <w:t xml:space="preserve"> rộng rãi trên </w:t>
      </w:r>
      <w:r w:rsidR="002C0908" w:rsidRPr="00006B9B">
        <w:t>w</w:t>
      </w:r>
      <w:r w:rsidR="00374D96" w:rsidRPr="00006B9B">
        <w:t>eb</w:t>
      </w:r>
      <w:r w:rsidR="002C0908" w:rsidRPr="00006B9B">
        <w:t>site</w:t>
      </w:r>
      <w:r w:rsidR="00374D96" w:rsidRPr="00006B9B">
        <w:t xml:space="preserve">. Sự tăng trưởng vượt bậc về lượng thông tin có sẵn và số lượng khách truy cập vào các trang web trong những năm gần đây đặt ra một số thách thức chính cho các </w:t>
      </w:r>
      <w:r w:rsidR="00847F5B">
        <w:t>hệ tư vấn</w:t>
      </w:r>
      <w:r w:rsidR="00374D96" w:rsidRPr="00006B9B">
        <w:t>. Đó là</w:t>
      </w:r>
      <w:r w:rsidR="002C0908" w:rsidRPr="00006B9B">
        <w:t>:</w:t>
      </w:r>
      <w:r w:rsidR="00374D96" w:rsidRPr="00006B9B">
        <w:t xml:space="preserve"> tạo ra các đề xuất chất lượng cao, thực hiện nhiều đề xuất mỗi giây cho hàng triệu người dùng và vật phẩm </w:t>
      </w:r>
      <w:r w:rsidR="002C0908" w:rsidRPr="00006B9B">
        <w:t>đồng thời</w:t>
      </w:r>
      <w:r w:rsidR="00374D96" w:rsidRPr="00006B9B">
        <w:t xml:space="preserve"> đạt được độ bao phủ cao khi đối mặt với sự </w:t>
      </w:r>
      <w:r w:rsidR="002C0908" w:rsidRPr="00006B9B">
        <w:t>thiếu dữ liệu</w:t>
      </w:r>
      <w:r w:rsidR="00374D96" w:rsidRPr="00006B9B">
        <w:t xml:space="preserve">. Trong các hệ thống lọc cộng tác truyền thống, </w:t>
      </w:r>
      <w:r w:rsidR="002C0908" w:rsidRPr="00006B9B">
        <w:t>lượng công việc</w:t>
      </w:r>
      <w:r w:rsidR="00374D96" w:rsidRPr="00006B9B">
        <w:t xml:space="preserve"> tăng theo số lượng người tham gia trong hệ thống. Các công nghệ </w:t>
      </w:r>
      <w:r w:rsidR="00847F5B">
        <w:t>hệ tư vấn</w:t>
      </w:r>
      <w:r w:rsidR="00374D96" w:rsidRPr="00006B9B">
        <w:t xml:space="preserve"> mới là cần thiết để có thể nhanh chóng tạo ra các khuyến nghị chất lượng cao</w:t>
      </w:r>
      <w:r w:rsidR="002C0908" w:rsidRPr="00006B9B">
        <w:t xml:space="preserve"> và để có giải quyết</w:t>
      </w:r>
      <w:r w:rsidR="00374D96" w:rsidRPr="00006B9B">
        <w:t xml:space="preserve"> ngay cả đối với các vấn đề quy mô rất lớn. Để giải quyết những vấn đề này, chúng tôi đã tìm </w:t>
      </w:r>
      <w:r w:rsidR="00374D96" w:rsidRPr="00006B9B">
        <w:lastRenderedPageBreak/>
        <w:t>hiểu các kỹ thuật lọc cộng tác dựa trên vật phẩm. Các kỹ thuật dựa trên vật phẩm trước tiên phân tích ma trận mục người dùng để xác định mối quan hệ giữa các mục khác nhau và sau đó sử dụng các mối quan hệ này để gián tiếp tính toán các đề xuất cho người dùng.</w:t>
      </w:r>
    </w:p>
    <w:p w14:paraId="126EBDB9" w14:textId="6ACC25D0" w:rsidR="003E4E48" w:rsidRPr="00006B9B" w:rsidRDefault="00374D96" w:rsidP="006172F7">
      <w:pPr>
        <w:pStyle w:val="Subtitle"/>
      </w:pPr>
      <w:r w:rsidRPr="00006B9B">
        <w:t xml:space="preserve">Trong bài báo này, chúng tôi phân tích các thuật toán tạo đề xuất dựa trên vật phẩm khác nhau. Chúng tôi xem xét các kỹ thuật khác nhau để tính toán sự tương đồng của vật phẩm (ví dụ: tương quan vật phẩm với sự tương đồng cosin giữa các vectơ vật phẩm) và các kỹ thuật khác nhau để có được các đề xuất từ ​​chúng (ví dụ: tổng trọng số so với mô hình hồi quy). Cuối cùng, chúng tôi thực nghiệm đánh giá kết quả của chúng tôi và so sánh chúng với phương pháp tiếp cận cơ bản gần nhất của k. Các thử nghiệm của chúng tôi cho thấy các thuật toán dựa trên vật phẩm cung cấp </w:t>
      </w:r>
      <w:r w:rsidR="002C0908" w:rsidRPr="00006B9B">
        <w:t xml:space="preserve">có </w:t>
      </w:r>
      <w:r w:rsidRPr="00006B9B">
        <w:t>hiệu suất tốt hơn đáng kể so với các thuật toán dựa trên người dùng, đồng thời cung cấp chất lượng tốt hơn các thuật toán dựa trên người dùng tốt nhất hiện có.</w:t>
      </w:r>
    </w:p>
    <w:p w14:paraId="34D3902E" w14:textId="3784A201" w:rsidR="002530B9" w:rsidRPr="00006B9B" w:rsidRDefault="002530B9" w:rsidP="006172F7">
      <w:pPr>
        <w:pStyle w:val="Subtitle"/>
      </w:pPr>
      <w:r w:rsidRPr="00006B9B">
        <w:t>Theo Léon Bottou, Stochastic Gradient Descent Tricks, Microsoft Research, Redmond</w:t>
      </w:r>
      <w:r w:rsidR="00D94B17" w:rsidRPr="00006B9B">
        <w:t xml:space="preserve"> </w:t>
      </w:r>
      <w:r w:rsidR="00D94B17" w:rsidRPr="00006B9B">
        <w:fldChar w:fldCharType="begin"/>
      </w:r>
      <w:r w:rsidR="00E659FB">
        <w:instrText xml:space="preserve"> ADDIN ZOTERO_ITEM CSL_CITATION {"citationID":"7w6Spjxj","properties":{"formattedCitation":" [29]","plainCitation":" [29]","noteIndex":0},"citationItems":[{"id":133,"uris":["http://zotero.org/users/5659565/items/IQJWP5T3"],"uri":["http://zotero.org/users/5659565/items/IQJWP5T3"],"itemData":{"id":133,"type":"chapter","container-title":"Neural Networks: Tricks of the Trade","event-place":"Berlin, Heidelberg","ISBN":"978-3-642-35288-1","language":"en","note":"DOI: 10.1007/978-3-642-35289-8_25","page":"421-436","publisher":"Springer Berlin Heidelberg","publisher-place":"Berlin, Heidelberg","source":"DOI.org (Crossref)","title":"Stochastic Gradient Descent Tricks","URL":"http://link.springer.com/10.1007/978-3-642-35289-8_25","volume":"7700","editor":[{"family":"Montavon","given":"Grégoire"},{"family":"Orr","given":"Geneviève B."},{"family":"Müller","given":"Klaus-Robert"}],"author":[{"family":"Bottou","given":"Léon"}],"accessed":{"date-parts":[["2019",10,12]]},"issued":{"date-parts":[["2012"]]}}}],"schema":"https://github.com/citation-style-language/schema/raw/master/csl-citation.json"} </w:instrText>
      </w:r>
      <w:r w:rsidR="00D94B17" w:rsidRPr="00006B9B">
        <w:fldChar w:fldCharType="separate"/>
      </w:r>
      <w:r w:rsidR="00E659FB" w:rsidRPr="00E659FB">
        <w:t xml:space="preserve"> [29]</w:t>
      </w:r>
      <w:r w:rsidR="00D94B17" w:rsidRPr="00006B9B">
        <w:fldChar w:fldCharType="end"/>
      </w:r>
      <w:r w:rsidR="00A126EE" w:rsidRPr="00006B9B">
        <w:t>,</w:t>
      </w:r>
      <w:r w:rsidRPr="00006B9B">
        <w:t xml:space="preserve"> ủng hộ </w:t>
      </w:r>
      <w:r w:rsidR="00A126EE" w:rsidRPr="00006B9B">
        <w:t>phương pháp lan</w:t>
      </w:r>
      <w:r w:rsidRPr="00006B9B">
        <w:t xml:space="preserve"> truyền ngược ngẫu</w:t>
      </w:r>
      <w:r w:rsidR="00A126EE" w:rsidRPr="00006B9B">
        <w:t xml:space="preserve"> để huấn luyện</w:t>
      </w:r>
      <w:r w:rsidRPr="00006B9B">
        <w:t xml:space="preserve"> mạng lưới thần kinh</w:t>
      </w:r>
      <w:r w:rsidR="00A126EE" w:rsidRPr="00006B9B">
        <w:t xml:space="preserve"> (neural networks)</w:t>
      </w:r>
      <w:r w:rsidRPr="00006B9B">
        <w:t xml:space="preserve">. </w:t>
      </w:r>
      <w:r w:rsidR="00A126EE" w:rsidRPr="00006B9B">
        <w:t>Trên</w:t>
      </w:r>
      <w:r w:rsidRPr="00006B9B">
        <w:t xml:space="preserve"> thực tế</w:t>
      </w:r>
      <w:r w:rsidR="00A126EE" w:rsidRPr="00006B9B">
        <w:t xml:space="preserve"> đây</w:t>
      </w:r>
      <w:r w:rsidRPr="00006B9B">
        <w:t xml:space="preserve"> là một ví dụ của</w:t>
      </w:r>
      <w:r w:rsidR="00A126EE" w:rsidRPr="00006B9B">
        <w:t xml:space="preserve"> </w:t>
      </w:r>
      <w:r w:rsidRPr="00006B9B">
        <w:t xml:space="preserve">kỹ thuật tổng quát hơn gọi là stochastic gradient descent (SGD). </w:t>
      </w:r>
      <w:r w:rsidR="00A126EE" w:rsidRPr="00006B9B">
        <w:t>Tài liệu này</w:t>
      </w:r>
      <w:r w:rsidRPr="00006B9B">
        <w:t xml:space="preserve"> cung cấp</w:t>
      </w:r>
      <w:r w:rsidR="00A126EE" w:rsidRPr="00006B9B">
        <w:t xml:space="preserve"> dữ liệu</w:t>
      </w:r>
      <w:r w:rsidRPr="00006B9B">
        <w:t xml:space="preserve"> nền, giải thích tại sao SGD là </w:t>
      </w:r>
      <w:r w:rsidR="00A126EE" w:rsidRPr="00006B9B">
        <w:t>một thuật toán tốt</w:t>
      </w:r>
      <w:r w:rsidRPr="00006B9B">
        <w:t xml:space="preserve"> khi</w:t>
      </w:r>
      <w:r w:rsidR="00A126EE" w:rsidRPr="00006B9B">
        <w:t xml:space="preserve"> sử dụng để</w:t>
      </w:r>
      <w:r w:rsidRPr="00006B9B">
        <w:t xml:space="preserve"> huấn luyện</w:t>
      </w:r>
      <w:r w:rsidR="00A126EE" w:rsidRPr="00006B9B">
        <w:t xml:space="preserve"> một tập dữ liệu</w:t>
      </w:r>
      <w:r w:rsidRPr="00006B9B">
        <w:t xml:space="preserve"> lớn và cung cấp</w:t>
      </w:r>
      <w:r w:rsidR="00A126EE" w:rsidRPr="00006B9B">
        <w:t xml:space="preserve"> các </w:t>
      </w:r>
      <w:r w:rsidRPr="00006B9B">
        <w:t>khuyến nghị</w:t>
      </w:r>
      <w:r w:rsidR="00A126EE" w:rsidRPr="00006B9B">
        <w:t xml:space="preserve"> có ích</w:t>
      </w:r>
      <w:r w:rsidR="00C61FBF" w:rsidRPr="00006B9B">
        <w:t>.</w:t>
      </w:r>
    </w:p>
    <w:p w14:paraId="1A4381A7" w14:textId="50A42CDF" w:rsidR="00D94B17" w:rsidRPr="00006B9B" w:rsidRDefault="003B2E38" w:rsidP="006172F7">
      <w:pPr>
        <w:pStyle w:val="Subtitle"/>
      </w:pPr>
      <w:r w:rsidRPr="00006B9B">
        <w:t xml:space="preserve">Luận án Matrix Factorization Methods for Recommender Systems </w:t>
      </w:r>
      <w:r w:rsidRPr="00006B9B">
        <w:fldChar w:fldCharType="begin"/>
      </w:r>
      <w:r w:rsidR="00E659FB">
        <w:instrText xml:space="preserve"> ADDIN ZOTERO_ITEM CSL_CITATION {"citationID":"2pFc1uL9","properties":{"formattedCitation":" [30]","plainCitation":" [30]","noteIndex":0},"citationItems":[{"id":135,"uris":["http://zotero.org/users/5659565/items/MX6INI85"],"uri":["http://zotero.org/users/5659565/items/MX6INI85"],"itemData":{"id":135,"type":"article-newspaper","abstract":"This thesis is a comprehensive study of matrix factorization methods used\nin recommender systems. We study and analyze the existing models, specifically\nprobabilistic models used in conjunction with matrix factorization methods, for\nrecommender systems from a machine learning perspective. We implement two\ndifferent methods suggested in scientific literature and conduct experiments on\nthe prediction accuracy of the models on the Yahoo! Movies rating dataset.","event-place":"Umeå University, Sweden","publisher-place":"Umeå University, Sweden","title":"Matrix Factorization Methods for Recommender Systems Shameem Ahamed Puthiya Parambath","URL":"http://www.diva-portal.org/smash/get/diva2:633561/FULLTEXT01.pdf","author":[{"family":"Dr. Jerry Eriksson","given":""},{"literal":"Prof. Dr. Patrik Eklund"}]}}],"schema":"https://github.com/citation-style-language/schema/raw/master/csl-citation.json"} </w:instrText>
      </w:r>
      <w:r w:rsidRPr="00006B9B">
        <w:fldChar w:fldCharType="separate"/>
      </w:r>
      <w:r w:rsidR="00E659FB" w:rsidRPr="00E659FB">
        <w:t xml:space="preserve"> [30]</w:t>
      </w:r>
      <w:r w:rsidRPr="00006B9B">
        <w:fldChar w:fldCharType="end"/>
      </w:r>
      <w:r w:rsidRPr="00006B9B">
        <w:t xml:space="preserve">, </w:t>
      </w:r>
      <w:r w:rsidR="00D21EC3" w:rsidRPr="00006B9B">
        <w:t>lu</w:t>
      </w:r>
      <w:r w:rsidRPr="00006B9B">
        <w:t xml:space="preserve">ận án này là một nghiên cứu tổng quan về các phương pháp nhân tố ma trận được sử dụng trong các hệ thống đề xuất. Nó nghiên cứu và phân tích các mô hình hiện có, cụ thể là các mô hình xác suất được sử dụng cùng với các phương pháp nhân tố ma trận, cho các </w:t>
      </w:r>
      <w:r w:rsidR="00847F5B">
        <w:t>hệ tư vấn</w:t>
      </w:r>
      <w:r w:rsidRPr="00006B9B">
        <w:t xml:space="preserve"> từ góc độ học máy. Luận án còn thực hiện hai phương pháp khác nhau được đề xuất trong tài liệu khoa học và tiến hành các thí nghiệm về độ chính xác dự đoán của các mô hình trên Yahoo.</w:t>
      </w:r>
    </w:p>
    <w:p w14:paraId="6EA9F6F5" w14:textId="771932DE" w:rsidR="003B2E38" w:rsidRPr="00006B9B" w:rsidRDefault="00E26B5A" w:rsidP="006172F7">
      <w:pPr>
        <w:pStyle w:val="Subtitle"/>
      </w:pPr>
      <w:r w:rsidRPr="00006B9B">
        <w:t xml:space="preserve">Theo Ron zacharski, A programmer’s Guide to Data Mining, The Ancient Art of the Numerati </w:t>
      </w:r>
      <w:r w:rsidRPr="00006B9B">
        <w:fldChar w:fldCharType="begin"/>
      </w:r>
      <w:r w:rsidR="00E659FB">
        <w:instrText xml:space="preserve"> ADDIN ZOTERO_ITEM CSL_CITATION {"citationID":"7Pamlrvv","properties":{"formattedCitation":" [31]","plainCitation":" [31]","noteIndex":0},"citationItems":[{"id":137,"uris":["http://zotero.org/users/5659565/items/2B4D99XZ"],"uri":["http://zotero.org/users/5659565/items/2B4D99XZ"],"itemData":{"id":137,"type":"article-journal","abstract":"This research applied an innovation in developing online shopping, using recommendation system. Recommendation System applies finding knowledge technique which is called itembased Collaborative Filtering. This works with by building information about items that are preferred by the customers. Collaborative Filtering filters data based on similarities or certain characteristics, so that the system is able to provide information based on patterns from a certain group of data that are almost the same.","language":"en","page":"10","source":"Zotero","title":"BUILDING A RECOMMENDATION SYSTEM FOR ONLINE SHOPPING BASED ON ITEM-BASED COLLABORATIVE FILTERING","author":[{"family":"Badriyah","given":"Tessy"},{"family":"Prasetyaningrum","given":"Ira"}],"issued":{"date-parts":[["2015"]]}}}],"schema":"https://github.com/citation-style-language/schema/raw/master/csl-citation.json"} </w:instrText>
      </w:r>
      <w:r w:rsidRPr="00006B9B">
        <w:fldChar w:fldCharType="separate"/>
      </w:r>
      <w:r w:rsidR="00E659FB" w:rsidRPr="00E659FB">
        <w:t xml:space="preserve"> [31]</w:t>
      </w:r>
      <w:r w:rsidRPr="00006B9B">
        <w:fldChar w:fldCharType="end"/>
      </w:r>
      <w:r w:rsidRPr="00006B9B">
        <w:t xml:space="preserve">, </w:t>
      </w:r>
      <w:r w:rsidR="00D21EC3" w:rsidRPr="00006B9B">
        <w:t>n</w:t>
      </w:r>
      <w:r w:rsidR="0098162C" w:rsidRPr="00006B9B">
        <w:t xml:space="preserve">ghiên cứu này áp dụng một sự đổi mới trong việc phát triển mua sắm trực tuyến, sử dụng </w:t>
      </w:r>
      <w:r w:rsidR="00847F5B">
        <w:t>hệ tư vấn</w:t>
      </w:r>
      <w:r w:rsidR="0098162C" w:rsidRPr="00006B9B">
        <w:t xml:space="preserve">. </w:t>
      </w:r>
      <w:r w:rsidR="00847F5B">
        <w:t>Hệ tư vấn</w:t>
      </w:r>
      <w:r w:rsidR="0098162C" w:rsidRPr="00006B9B">
        <w:t xml:space="preserve"> áp dụng kỹ thuật tìm kiếm kiến thức được gọi là “Lọc cộng tác dựa trên vật phẩm”. Được hoạt động bằng cách xây dựng thông tin về các mặt hàng được khách hàng ưa thích. Lọc cộng tác sắp xếp dữ liệu dựa trên sự </w:t>
      </w:r>
      <w:r w:rsidR="0098162C" w:rsidRPr="00006B9B">
        <w:lastRenderedPageBreak/>
        <w:t xml:space="preserve">tương đồng hoặc đặc điểm nhất định, để hệ thống có thể cung cấp thông tin dựa trên các mẫu từ một nhóm dữ liệu gần giống nhau. Với </w:t>
      </w:r>
      <w:r w:rsidR="00847F5B">
        <w:t>hệ tư vấn</w:t>
      </w:r>
      <w:r w:rsidR="0098162C" w:rsidRPr="00006B9B">
        <w:t xml:space="preserve">, khách hàng có thể hưởng lợi từ các mặt hàng được hệ thống tự động tạo ra các đề xuất mà họ có thể quan tâm. Với hy vọng rằng nó có thể cải thiện sự thuận tiện để mua sắm và giảm thời gian khách hàng cần để tìm kiếm các mặt hàng. Do đó, nó có thể tăng khả năng cạnh tranh của các cửa hàng trực tuyến mà có sử dụng </w:t>
      </w:r>
      <w:r w:rsidR="00847F5B">
        <w:t>hệ tư vấn</w:t>
      </w:r>
      <w:r w:rsidR="0098162C" w:rsidRPr="00006B9B">
        <w:t xml:space="preserve"> so với các cửa hàng trực tuyến không áp dụng kỹ thuật này.</w:t>
      </w:r>
    </w:p>
    <w:p w14:paraId="4FE4561F" w14:textId="2684A428" w:rsidR="00FE0F28" w:rsidRPr="00006B9B" w:rsidRDefault="004E366E" w:rsidP="006172F7">
      <w:pPr>
        <w:pStyle w:val="Subtitle"/>
      </w:pPr>
      <w:r w:rsidRPr="00006B9B">
        <w:t xml:space="preserve">Theo Jonathan L. Herlocker, Joseph A. Konstan, Loren G. Terveen, and John T. Riedl </w:t>
      </w:r>
      <w:r w:rsidRPr="00006B9B">
        <w:fldChar w:fldCharType="begin"/>
      </w:r>
      <w:r w:rsidR="00E659FB">
        <w:instrText xml:space="preserve"> ADDIN ZOTERO_ITEM CSL_CITATION {"citationID":"XAyQAbLX","properties":{"formattedCitation":" [32]","plainCitation":" [32]","noteIndex":0},"citationItems":[{"id":138,"uris":["http://zotero.org/users/5659565/items/LN4MUH9T"],"uri":["http://zotero.org/users/5659565/items/LN4MUH9T"],"itemData":{"id":138,"type":"article-journal","container-title":"ACM Transactions on Information Systems","DOI":"10.1145/963770.963772","ISSN":"10468188","issue":"1","journalAbbreviation":"ACM Trans. Inf. Syst.","language":"en","page":"5-53","source":"DOI.org (Crossref)","title":"Evaluating collaborative filtering recommender systems","volume":"22","author":[{"family":"Herlocker","given":"Jonathan L."},{"family":"Konstan","given":"Joseph A."},{"family":"Terveen","given":"Loren G."},{"family":"Riedl","given":"John T."}],"issued":{"date-parts":[["2004",1,1]]}}}],"schema":"https://github.com/citation-style-language/schema/raw/master/csl-citation.json"} </w:instrText>
      </w:r>
      <w:r w:rsidRPr="00006B9B">
        <w:fldChar w:fldCharType="separate"/>
      </w:r>
      <w:r w:rsidR="00E659FB" w:rsidRPr="00E659FB">
        <w:t xml:space="preserve"> [32]</w:t>
      </w:r>
      <w:r w:rsidRPr="00006B9B">
        <w:fldChar w:fldCharType="end"/>
      </w:r>
      <w:r w:rsidRPr="00006B9B">
        <w:t xml:space="preserve">, </w:t>
      </w:r>
      <w:r w:rsidR="00D21EC3" w:rsidRPr="00006B9B">
        <w:t>c</w:t>
      </w:r>
      <w:r w:rsidRPr="00006B9B">
        <w:t>ác hệ thống đề xuất đã được đánh giá theo nhiều cách, thường là không thể so sánh được. Trong bài viết này, chúng tôi xem xét các quyết định chính trong việc đánh giá các hệ thống đề xuất lọc cộng tác: các tác vụ người dùng được đánh giá, các loại phân tích và bộ dữ liệu được sử dụng, cách đo lường chất lượng dự đoán, đánh giá các thuộc tính dự đoán khác với chất lượng và đánh giá dựa trên người dùng của toàn bộ hệ thống. Ngoài việc xem xét các chiến lược đánh giá được sử dụng bởi các nhà nghiên cứu trước đây, chúng tôi trình bày kết quả thực nghiệm từ phân tích các số liệu chính xác khác nhau trên một miền nội dung trong đó tất cả các số liệu được kiểm tra đã thu gọn thành ba lớp tương đương. Các số liệu trong mỗi lớp tương đương có mối tương quan mạnh mẽ, trong khi các số liệu từ các lớp tương đương khác nhau không tương quan.</w:t>
      </w:r>
    </w:p>
    <w:p w14:paraId="011C5E99" w14:textId="3727365B" w:rsidR="004E366E" w:rsidRPr="00006B9B" w:rsidRDefault="00DA66D9" w:rsidP="006172F7">
      <w:pPr>
        <w:pStyle w:val="Subtitle"/>
      </w:pPr>
      <w:r w:rsidRPr="00006B9B">
        <w:t>Theo N. Nikzad–Khasmakhi, M.A. Balafar</w:t>
      </w:r>
      <w:r w:rsidR="00D653B5">
        <w:t xml:space="preserve"> và</w:t>
      </w:r>
      <w:r w:rsidRPr="00006B9B">
        <w:t xml:space="preserve"> M. Reza Feizi–Derakhshi</w:t>
      </w:r>
      <w:r w:rsidRPr="00006B9B">
        <w:fldChar w:fldCharType="begin"/>
      </w:r>
      <w:r w:rsidR="00E659FB">
        <w:instrText xml:space="preserve"> ADDIN ZOTERO_ITEM CSL_CITATION {"citationID":"DLjfRd6y","properties":{"formattedCitation":" [33]","plainCitation":" [33]","noteIndex":0},"citationItems":[{"id":139,"uris":["http://zotero.org/users/5659565/items/HZ3MDK44"],"uri":["http://zotero.org/users/5659565/items/HZ3MDK44"],"itemData":{"id":139,"type":"article-journal","container-title":"Engineering Applications of Artificial Intelligence","DOI":"10.1016/j.engappai.2019.03.020","ISSN":"09521976","journalAbbreviation":"Engineering Applications of Artificial Intelligence","language":"en","page":"126-147","source":"DOI.org (Crossref)","title":"The state-of-the-art in expert recommendation systems","volume":"82","author":[{"family":"Nikzad–Khasmakhi","given":"N."},{"family":"Balafar","given":"M.A."},{"family":"Reza Feizi–Derakhshi","given":"M."}],"issued":{"date-parts":[["2019",6]]}}}],"schema":"https://github.com/citation-style-language/schema/raw/master/csl-citation.json"} </w:instrText>
      </w:r>
      <w:r w:rsidRPr="00006B9B">
        <w:fldChar w:fldCharType="separate"/>
      </w:r>
      <w:r w:rsidR="00E659FB" w:rsidRPr="00E659FB">
        <w:t xml:space="preserve"> [33]</w:t>
      </w:r>
      <w:r w:rsidRPr="00006B9B">
        <w:fldChar w:fldCharType="end"/>
      </w:r>
      <w:r w:rsidRPr="00006B9B">
        <w:t xml:space="preserve">, </w:t>
      </w:r>
      <w:r w:rsidR="003C7BCF" w:rsidRPr="00006B9B">
        <w:t>s</w:t>
      </w:r>
      <w:r w:rsidRPr="00006B9B">
        <w:t xml:space="preserve">ự phát triển nhanh chóng gần đây của nội dung Internet đã dẫn đến việc xây dựng các </w:t>
      </w:r>
      <w:r w:rsidR="00847F5B">
        <w:t>hệ tư vấn</w:t>
      </w:r>
      <w:r w:rsidRPr="00006B9B">
        <w:t xml:space="preserve"> hướng dẫn người dùng theo nhu cầu của họ thông qua quy trình truy xuất thông tin. Một </w:t>
      </w:r>
      <w:r w:rsidR="00847F5B">
        <w:t>hệ tư vấn</w:t>
      </w:r>
      <w:r w:rsidRPr="00006B9B">
        <w:t xml:space="preserve"> chuyên nghiệp là một lĩnh vực mới phát triển đang cố gắng phát hiện, đưa ra những thông tin phù hợp nhất trong một số chủ đề cụ thể. Các đề xuất này được đưa ra dựa trên các thông tin được trích xuất từ các hoạt động của người dân và nội dung của các tài liệu liên quan đến họ. Hơn nữa, một </w:t>
      </w:r>
      <w:r w:rsidR="00847F5B">
        <w:t>hệ tư vấn</w:t>
      </w:r>
      <w:r w:rsidRPr="00006B9B">
        <w:t xml:space="preserve"> chuyên nghiệp lấy một chủ đề hoặc truy vấn người dùng rồi sau đó cung cấp một danh sách những người được sắp xếp theo mức độ chuyên môn liên quan của họ với chủ đề hoặc truy vấn nhất định. Các hệ thống này có thể được mô hình hóa bằng các phương pháp truy xuất thông tin, cùng với các công cụ tìm kiếm hoặc kết hợp các hệ thống xử lý ngôn ngữ tự nhiên. Nghiên cứu </w:t>
      </w:r>
      <w:r w:rsidRPr="00006B9B">
        <w:lastRenderedPageBreak/>
        <w:t xml:space="preserve">sau đây cung cấp một cái nhìn tổng quan quan trọng về các </w:t>
      </w:r>
      <w:r w:rsidR="00847F5B">
        <w:t>hệ tư vấn</w:t>
      </w:r>
      <w:r w:rsidRPr="00006B9B">
        <w:t xml:space="preserve"> hiện có và các ưu điểm và nhược điểm của chúng, xem xét các kỹ thuật khác nhau được sử dụng bởi chúng.</w:t>
      </w:r>
    </w:p>
    <w:p w14:paraId="3E7F59E6" w14:textId="091CD945" w:rsidR="007C7849" w:rsidRPr="00006B9B" w:rsidRDefault="002766D2" w:rsidP="006172F7">
      <w:pPr>
        <w:pStyle w:val="Subtitle"/>
      </w:pPr>
      <w:r w:rsidRPr="00006B9B">
        <w:t xml:space="preserve">Trong nghiên cứu “Time and ontology for resource recommendation system” </w:t>
      </w:r>
      <w:r w:rsidRPr="00006B9B">
        <w:fldChar w:fldCharType="begin"/>
      </w:r>
      <w:r w:rsidR="00E659FB">
        <w:instrText xml:space="preserve"> ADDIN ZOTERO_ITEM CSL_CITATION {"citationID":"n90ndDbd","properties":{"formattedCitation":" [34]","plainCitation":" [34]","noteIndex":0},"citationItems":[{"id":140,"uris":["http://zotero.org/users/5659565/items/QQDRLLYG"],"uri":["http://zotero.org/users/5659565/items/QQDRLLYG"],"itemData":{"id":140,"type":"article-journal","container-title":"Physica A: Statistical Mechanics and its Applications","DOI":"10.1016/j.physa.2019.04.005","ISSN":"03784371","journalAbbreviation":"Physica A: Statistical Mechanics and its Applications","language":"en","page":"752-760","source":"DOI.org (Crossref)","title":"Time and ontology for resource recommendation system","volume":"525","author":[{"family":"Milovančević","given":"Nataša Sokolov"},{"family":"Gračanac","given":"Aleksandar"}],"issued":{"date-parts":[["2019",7]]}}}],"schema":"https://github.com/citation-style-language/schema/raw/master/csl-citation.json"} </w:instrText>
      </w:r>
      <w:r w:rsidRPr="00006B9B">
        <w:fldChar w:fldCharType="separate"/>
      </w:r>
      <w:r w:rsidR="00E659FB" w:rsidRPr="00E659FB">
        <w:t xml:space="preserve"> [34]</w:t>
      </w:r>
      <w:r w:rsidRPr="00006B9B">
        <w:fldChar w:fldCharType="end"/>
      </w:r>
      <w:r w:rsidRPr="00006B9B">
        <w:t xml:space="preserve">, </w:t>
      </w:r>
      <w:r w:rsidR="003C7BCF" w:rsidRPr="00006B9B">
        <w:t>n</w:t>
      </w:r>
      <w:r w:rsidRPr="00006B9B">
        <w:t>gày nay các hệ thống gắn thẻ xã hội có sự tăng trưởng đáng kể. Các hệ thống này giúp người dùng tìm thấy các tài nguyên yêu thích của họ trong số lượng lớn thông tin</w:t>
      </w:r>
      <w:r w:rsidR="002E2840" w:rsidRPr="00006B9B">
        <w:t>. Kể từ khi</w:t>
      </w:r>
      <w:r w:rsidRPr="00006B9B">
        <w:t xml:space="preserve"> các thẻ là</w:t>
      </w:r>
      <w:r w:rsidR="002E2840" w:rsidRPr="00006B9B">
        <w:t xml:space="preserve"> các</w:t>
      </w:r>
      <w:r w:rsidRPr="00006B9B">
        <w:t xml:space="preserve"> ý nghĩa của người </w:t>
      </w:r>
      <w:r w:rsidR="002E2840" w:rsidRPr="00006B9B">
        <w:t>dùng thể hiện</w:t>
      </w:r>
      <w:r w:rsidRPr="00006B9B">
        <w:t xml:space="preserve"> </w:t>
      </w:r>
      <w:r w:rsidR="002E2840" w:rsidRPr="00006B9B">
        <w:t>s</w:t>
      </w:r>
      <w:r w:rsidRPr="00006B9B">
        <w:t xml:space="preserve">ở thích </w:t>
      </w:r>
      <w:r w:rsidR="002E2840" w:rsidRPr="00006B9B">
        <w:t>và</w:t>
      </w:r>
      <w:r w:rsidRPr="00006B9B">
        <w:t xml:space="preserve"> thời điểm </w:t>
      </w:r>
      <w:r w:rsidR="00CF3B8C">
        <w:t>gắn</w:t>
      </w:r>
      <w:r w:rsidRPr="00006B9B">
        <w:t xml:space="preserve"> thẻ cho biết sở thích hiện tại của người dùng, do đó, sự kết hợp ảnh hưởng ngữ nghĩa của thẻ và thời gian của thông tin </w:t>
      </w:r>
      <w:r w:rsidR="00CF3B8C">
        <w:t>gắn</w:t>
      </w:r>
      <w:r w:rsidRPr="00006B9B">
        <w:t xml:space="preserve"> thẻ có thể ảnh hưởng đến độ chính xác của các khuyến nghị. Trong bài viết này, một hệ thống đề xuất mục được đề xuất rằng bằng cách sử dụng thông tin quan trọng có sẵn trong các hệ thống gắn thẻ, ví dụ: thời gian và sử dụng</w:t>
      </w:r>
      <w:r w:rsidR="00B57F6C" w:rsidRPr="00006B9B">
        <w:t xml:space="preserve"> các</w:t>
      </w:r>
      <w:r w:rsidRPr="00006B9B">
        <w:t xml:space="preserve"> bản thể học có sẵn, độ chính xác của các kết quả được </w:t>
      </w:r>
      <w:r w:rsidR="00847F5B">
        <w:t>hệ tư vấn</w:t>
      </w:r>
      <w:r w:rsidR="00B57F6C" w:rsidRPr="00006B9B">
        <w:t xml:space="preserve"> là</w:t>
      </w:r>
      <w:r w:rsidRPr="00006B9B">
        <w:t xml:space="preserve"> đã được cải thiện. Việc đánh giá hệ thống đề xuất được thực hiện trên bộ dữ liệu của Movielens.org. Kết quả so sánh với các phương pháp khác đã chứng minh chất lượng cải thiện của hệ thống được đề xuất.</w:t>
      </w:r>
    </w:p>
    <w:p w14:paraId="2090F5F3" w14:textId="28762EDB" w:rsidR="00B57F6C" w:rsidRPr="00006B9B" w:rsidRDefault="00810058" w:rsidP="006172F7">
      <w:pPr>
        <w:pStyle w:val="Subtitle"/>
      </w:pPr>
      <w:r w:rsidRPr="00006B9B">
        <w:t xml:space="preserve">Theo Morteza Zihayat, Anteneh Ayanso, Xing Zhao, Heidar Davoudi, Aijun An </w:t>
      </w:r>
      <w:r w:rsidRPr="00006B9B">
        <w:fldChar w:fldCharType="begin"/>
      </w:r>
      <w:r w:rsidR="00E659FB">
        <w:instrText xml:space="preserve"> ADDIN ZOTERO_ITEM CSL_CITATION {"citationID":"1QAumqq6","properties":{"formattedCitation":" [35]","plainCitation":" [35]","noteIndex":0},"citationItems":[{"id":141,"uris":["http://zotero.org/users/5659565/items/EUMGRGKZ"],"uri":["http://zotero.org/users/5659565/items/EUMGRGKZ"],"itemData":{"id":141,"type":"article-journal","container-title":"Decision Support Systems","DOI":"10.1016/j.dss.2018.12.001","ISSN":"01679236","journalAbbreviation":"Decision Support Systems","language":"en","page":"14-27","source":"DOI.org (Crossref)","title":"A utility-based news recommendation system","volume":"117","author":[{"family":"Zihayat","given":"Morteza"},{"family":"Ayanso","given":"Anteneh"},{"family":"Zhao","given":"Xing"},{"family":"Davoudi","given":"Heidar"},{"family":"An","given":"Aijun"}],"issued":{"date-parts":[["2019",2]]}}}],"schema":"https://github.com/citation-style-language/schema/raw/master/csl-citation.json"} </w:instrText>
      </w:r>
      <w:r w:rsidRPr="00006B9B">
        <w:fldChar w:fldCharType="separate"/>
      </w:r>
      <w:r w:rsidR="00E659FB" w:rsidRPr="00E659FB">
        <w:t xml:space="preserve"> [35]</w:t>
      </w:r>
      <w:r w:rsidRPr="00006B9B">
        <w:fldChar w:fldCharType="end"/>
      </w:r>
      <w:r w:rsidRPr="00006B9B">
        <w:t xml:space="preserve">, </w:t>
      </w:r>
      <w:r w:rsidR="00F000E3" w:rsidRPr="00006B9B">
        <w:t xml:space="preserve">Các nền tảng tin tức thể hiện cả những thách thức cũng như cơ hội để tăng cường chức năng của các </w:t>
      </w:r>
      <w:r w:rsidR="00847F5B">
        <w:t>hệ tư vấn</w:t>
      </w:r>
      <w:r w:rsidR="00F000E3" w:rsidRPr="00006B9B">
        <w:t xml:space="preserve"> trong môi trường dữ liệu lớn ngày nay. Việc sử dụng các mô hình lập trình và lưu trữ dữ liệu lớn có thể cải thiện các hệ thống đề xuất tin tức thông qua xử lý và phân tích hiệu quả dữ liệu nhấp chuột và hiểu rõ hơn về lợi ích của người dùng. Hầu hết các cách tiếp cận hiện tại đối với đề xuất tin tức đều coi các nhấp chuột của người dùng là phản hồi ngầm để hiểu hành vi của người dùng. Tuy nhiên, các nhấp chuột có thể không phải là một chỉ số hiệu quả về lợi ích người dùng thực sự. Chúng tôi giải quyết vấn đề này bằng cách phát triển một </w:t>
      </w:r>
      <w:r w:rsidR="00847F5B">
        <w:t>hệ tư vấn</w:t>
      </w:r>
      <w:r w:rsidR="00F000E3" w:rsidRPr="00006B9B">
        <w:t xml:space="preserve"> tin tức mới dựa trên mô hình tiện ích tin tức. Với mô hình tiện ích mới, chúng tôi đề xuất một khung khuyến nghị tin tức hai giai đoạn. Khung trước tiên tạo quy tắc đề xuất cấp bài viết dựa trên mô hình tiện ích, sau đó tích hợp khái niệm mô hình chủ đề tiện ích và xác suất và tạo quy tắc đề xuất cấp chủ đề. Chúng tôi lập luận rằng </w:t>
      </w:r>
      <w:r w:rsidR="00847F5B">
        <w:t>hệ tư vấn</w:t>
      </w:r>
      <w:r w:rsidR="00F000E3" w:rsidRPr="00006B9B">
        <w:t xml:space="preserve"> tin tức dựa trên tiện ích được đề xuất cũng giải quyết vấn đề bắt đầu lạnh tin tức là một trong những trở ngại thách thức nhất đối với các cơ quan báo chí. Chúng tôi đánh giá khuôn khổ trên một bộ dữ liệu thực lớn (hai tỷ bản ghi) thu được từ một tờ báo lớn (tức là Quả cầu và Thư) ở Canada và cho thấy rằng nó vượt trội so với các phương pháp hiện có.</w:t>
      </w:r>
    </w:p>
    <w:p w14:paraId="237F64A5" w14:textId="7D74A3A2" w:rsidR="00F000E3" w:rsidRPr="00006B9B" w:rsidRDefault="00F000E3" w:rsidP="006172F7">
      <w:pPr>
        <w:pStyle w:val="Subtitle"/>
      </w:pPr>
      <w:r w:rsidRPr="00006B9B">
        <w:lastRenderedPageBreak/>
        <w:t xml:space="preserve">Trong nghiên cứu Hybrid Filtrations Recommendation System based on Privacy Preserving in Edge Computing </w:t>
      </w:r>
      <w:r w:rsidRPr="00006B9B">
        <w:fldChar w:fldCharType="begin"/>
      </w:r>
      <w:r w:rsidR="00E659FB">
        <w:instrText xml:space="preserve"> ADDIN ZOTERO_ITEM CSL_CITATION {"citationID":"Fs572CWT","properties":{"formattedCitation":" [36]","plainCitation":" [36]","noteIndex":0},"citationItems":[{"id":142,"uris":["http://zotero.org/users/5659565/items/DW2BBNSB"],"uri":["http://zotero.org/users/5659565/items/DW2BBNSB"],"itemData":{"id":142,"type":"article-journal","container-title":"Procedia Computer Science","DOI":"10.1016/j.procs.2018.03.016","ISSN":"18770509","journalAbbreviation":"Procedia Computer Science","language":"en","page":"407-409","source":"DOI.org (Crossref)","title":"Hybrid Filtrations Recommendation System based on Privacy Preserving in Edge Computing","volume":"129","author":[{"family":"Ni","given":"Lina"},{"family":"Lin","given":"Hongdi"},{"family":"Zhang","given":"Mengmeng"},{"family":"Zhang","given":"Jinquan"}],"issued":{"date-parts":[["2018"]]}}}],"schema":"https://github.com/citation-style-language/schema/raw/master/csl-citation.json"} </w:instrText>
      </w:r>
      <w:r w:rsidRPr="00006B9B">
        <w:fldChar w:fldCharType="separate"/>
      </w:r>
      <w:r w:rsidR="00E659FB" w:rsidRPr="00E659FB">
        <w:t xml:space="preserve"> [36]</w:t>
      </w:r>
      <w:r w:rsidRPr="00006B9B">
        <w:fldChar w:fldCharType="end"/>
      </w:r>
      <w:r w:rsidRPr="00006B9B">
        <w:t xml:space="preserve">, thật khó khăn khi thiết kế một </w:t>
      </w:r>
      <w:r w:rsidR="00847F5B">
        <w:t>hệ tư vấn</w:t>
      </w:r>
      <w:r w:rsidRPr="00006B9B">
        <w:t xml:space="preserve"> an toàn trên Internet, điều này có thể giúp người dùng chọn các sản phẩm yêu thích của họ càng ít bị rò rỉ quyền riêng tư càng tốt. Trong bài báo này, chúng tôi trình bày một </w:t>
      </w:r>
      <w:r w:rsidR="00847F5B">
        <w:t>hệ tư vấn</w:t>
      </w:r>
      <w:r w:rsidRPr="00006B9B">
        <w:t xml:space="preserve"> lọc hỗn hợp dựa trên việc bảo vệ quyền riêng tư trong điện toán cạnh (HFRS-PP), có thể ngăn chặn thông tin bảo mật của người dùng bị rò rỉ thông qua các ưu điểm của điện toán cạnh trong quá trình tính toán và đảm bảo tính thực -thời gian, độ chính xác và ổn định của kết quả truy vấn. Đặc biệt, chúng tôi đề xuất một thuật toán </w:t>
      </w:r>
      <w:r w:rsidR="001907E4">
        <w:t>khuyến</w:t>
      </w:r>
      <w:r w:rsidRPr="00006B9B">
        <w:t xml:space="preserve"> nghị để bảo vệ quyền riêng tư và thu được kết quả mong muốn cho người dùng cuối thông qua các phép lọc lai. Thuật toán lý thuyết bộ lọc thô được đưa ra để phân biệt các đánh giá hợp lệ với các đánh giá spam cho lần lọc tiếp theo.</w:t>
      </w:r>
    </w:p>
    <w:p w14:paraId="3B57F450" w14:textId="50F4EDB1" w:rsidR="00F000E3" w:rsidRPr="00006B9B" w:rsidRDefault="00F000E3" w:rsidP="006172F7">
      <w:pPr>
        <w:pStyle w:val="Subtitle"/>
      </w:pPr>
      <w:r w:rsidRPr="00006B9B">
        <w:t>Dựa trên nghiên cứu “ Development of Mobile System for Medical Recommendations”</w:t>
      </w:r>
      <w:r w:rsidRPr="00006B9B">
        <w:fldChar w:fldCharType="begin"/>
      </w:r>
      <w:r w:rsidR="00E659FB">
        <w:instrText xml:space="preserve"> ADDIN ZOTERO_ITEM CSL_CITATION {"citationID":"9oTw1xNY","properties":{"formattedCitation":" [37]","plainCitation":" [37]","noteIndex":0},"citationItems":[{"id":143,"uris":["http://zotero.org/users/5659565/items/I2NA852E"],"uri":["http://zotero.org/users/5659565/items/I2NA852E"],"itemData":{"id":143,"type":"article-journal","container-title":"Procedia Computer Science","DOI":"10.1016/j.procs.2019.08.010","ISSN":"18770509","journalAbbreviation":"Procedia Computer Science","language":"en","page":"43-50","source":"DOI.org (Crossref)","title":"Development of Mobile System for Medical Recommendations","volume":"155","author":[{"family":"Shakhovska","given":"Nataliya"},{"family":"Fedushko","given":"Solomiia"},{"family":"ml","given":"Michal Greguš"},{"family":"Shvorob","given":"Iryna"},{"family":"Syerov","given":"Yuriy"}],"issued":{"date-parts":[["2019"]]}}}],"schema":"https://github.com/citation-style-language/schema/raw/master/csl-citation.json"} </w:instrText>
      </w:r>
      <w:r w:rsidRPr="00006B9B">
        <w:fldChar w:fldCharType="separate"/>
      </w:r>
      <w:r w:rsidR="00E659FB" w:rsidRPr="00E659FB">
        <w:t xml:space="preserve"> [37]</w:t>
      </w:r>
      <w:r w:rsidRPr="00006B9B">
        <w:fldChar w:fldCharType="end"/>
      </w:r>
      <w:r w:rsidRPr="00006B9B">
        <w:t>, bài viết này xem xét vấn đề hiện tại của việc điều tra ứng dụng di động và phát triển hệ thống di động cho các khuyến nghị y tế. Bài viết phát triển một phương pháp để lựa chọn các yếu tố cấu thành để xây dựng một mẫu văn bản. Một thuật toán cho các tìm kiếm trùng lặp mờ trong các văn bản ngôn ngữ tự nhiên đã được xây dựng. Bài viết này trình bày phương pháp hình thành một mẫu mà không có trong cơ sở dữ liệu mẫu và phương pháp phân bổ một dấu hiệu thực dụng từ một văn bản ngôn ngữ tự nhiên bán cấu trúc được phát triển. Cuối cùng, các tác giả trình bày mô hình và phát triển hệ thống di động cho khuyến nghị y tế.</w:t>
      </w:r>
    </w:p>
    <w:p w14:paraId="7A8EF67E" w14:textId="612FC9F8" w:rsidR="00F000E3" w:rsidRPr="00006B9B" w:rsidRDefault="00E42EFC" w:rsidP="006172F7">
      <w:pPr>
        <w:pStyle w:val="Subtitle"/>
      </w:pPr>
      <w:r w:rsidRPr="00006B9B">
        <w:t>Theo Shuo Yanga, Mohammed Korayemb, Khalifeh AlJadda, Trey Grainger và Sriraam Natarajana</w:t>
      </w:r>
      <w:r w:rsidR="009C6187" w:rsidRPr="00006B9B">
        <w:t xml:space="preserve"> </w:t>
      </w:r>
      <w:r w:rsidR="009C6187" w:rsidRPr="00006B9B">
        <w:fldChar w:fldCharType="begin"/>
      </w:r>
      <w:r w:rsidR="00E659FB">
        <w:instrText xml:space="preserve"> ADDIN ZOTERO_ITEM CSL_CITATION {"citationID":"BUPykCHG","properties":{"formattedCitation":" [38]","plainCitation":" [38]","noteIndex":0},"citationItems":[{"id":144,"uris":["http://zotero.org/users/5659565/items/82NVCUXB"],"uri":["http://zotero.org/users/5659565/items/82NVCUXB"],"itemData":{"id":144,"type":"article-journal","container-title":"Knowledge-Based Systems","DOI":"10.1016/j.knosys.2017.08.017","ISSN":"09507051","journalAbbreviation":"Knowledge-Based Systems","language":"en","page":"37-45","source":"DOI.org (Crossref)","title":"Combining content-based and collaborative filtering for job recommendation system: A cost-sensitive Statistical Relational Learning approach","title-short":"Combining content-based and collaborative filtering for job recommendation system","volume":"136","author":[{"family":"Yang","given":"Shuo"},{"family":"Korayem","given":"Mohammed"},{"family":"AlJadda","given":"Khalifeh"},{"family":"Grainger","given":"Trey"},{"family":"Natarajan","given":"Sriraam"}],"issued":{"date-parts":[["2017",11]]}}}],"schema":"https://github.com/citation-style-language/schema/raw/master/csl-citation.json"} </w:instrText>
      </w:r>
      <w:r w:rsidR="009C6187" w:rsidRPr="00006B9B">
        <w:fldChar w:fldCharType="separate"/>
      </w:r>
      <w:r w:rsidR="00E659FB" w:rsidRPr="00E659FB">
        <w:t xml:space="preserve"> [38]</w:t>
      </w:r>
      <w:r w:rsidR="009C6187" w:rsidRPr="00006B9B">
        <w:fldChar w:fldCharType="end"/>
      </w:r>
      <w:r w:rsidR="009C6187" w:rsidRPr="00006B9B">
        <w:t xml:space="preserve">, Các </w:t>
      </w:r>
      <w:r w:rsidR="00847F5B">
        <w:t>hệ tư vấn</w:t>
      </w:r>
      <w:r w:rsidR="009C6187" w:rsidRPr="00006B9B">
        <w:t xml:space="preserve"> thường liên quan đến việc khai thác mối quan hệ giữa các </w:t>
      </w:r>
      <w:r w:rsidR="001F4BEC">
        <w:t xml:space="preserve">đặc trưng </w:t>
      </w:r>
      <w:r w:rsidR="009C6187" w:rsidRPr="00006B9B">
        <w:t xml:space="preserve">và nội dung đã biết mô tả các mục (lọc dựa trên nội dung) hoặc sự chồng chéo của những người dùng tương tự đã tương tác hoặc đánh giá mục tiêu (lọc cộng tác). Để kết hợp hai phương pháp lọc này, các </w:t>
      </w:r>
      <w:r w:rsidR="00847F5B">
        <w:t>hệ tư vấn</w:t>
      </w:r>
      <w:r w:rsidR="009C6187" w:rsidRPr="00006B9B">
        <w:t xml:space="preserve"> lai dựa trên mô hình hiện tại thường yêu cầu kỹ thuật tính năng mở rộng để xây dựng hồ sơ người dùng. Học tập quan hệ thống kê (SRL) cung cấp một cách đơn giản để kết hợp hai cách tiếp cận thông qua khả năng đại diện trực tiếp cho các phụ thuộc xác suất giữa các thuộc tính của các đối tượng liên quan. Tuy nhiên, do quy mô lớn của dữ liệu được sử dụng trong các </w:t>
      </w:r>
      <w:r w:rsidR="00847F5B">
        <w:t>hệ tư vấn</w:t>
      </w:r>
      <w:r w:rsidR="009C6187" w:rsidRPr="00006B9B">
        <w:t xml:space="preserve"> trong thế giới thực, có rất ít nghiên cứu về việc áp dụng các mô hình SRL cho các </w:t>
      </w:r>
      <w:r w:rsidR="00847F5B">
        <w:t>hệ tư vấn</w:t>
      </w:r>
      <w:r w:rsidR="009C6187" w:rsidRPr="00006B9B">
        <w:t xml:space="preserve"> lai và về cơ bản không có nghiên cứu nào được áp dụng cho các hệ thống </w:t>
      </w:r>
      <w:r w:rsidR="009C6187" w:rsidRPr="00006B9B">
        <w:lastRenderedPageBreak/>
        <w:t xml:space="preserve">quy mô dữ liệu lớn thực sự. Trong bài báo này, chúng tôi đã đề xuất một cách để điều chỉnh các phương pháp tiên tiến trong các phương pháp tiếp cận SRL để xây dựng một hệ thống đề xuất công việc lai thực sự. Hơn nữa, để đáp ứng yêu cầu chung trong các </w:t>
      </w:r>
      <w:r w:rsidR="00847F5B">
        <w:t>hệ tư vấn</w:t>
      </w:r>
      <w:r w:rsidR="009C6187" w:rsidRPr="00006B9B">
        <w:t>, cách tiếp cận của chúng tôi cũng có thể cho phép điều chỉnh sự đánh đổi giữa độ chính xác và thu hồi của hệ thống một cách nguyên tắc. Kết quả thử nghiệm của chúng tôi chứng minh tính hiệu quả của phương pháp đề xuất cũng như hiệu suất được cải thiện về độ chính xác khuyến nghị.</w:t>
      </w:r>
    </w:p>
    <w:p w14:paraId="5E76BE85" w14:textId="6B29C4FE" w:rsidR="004D102E" w:rsidRPr="00006B9B" w:rsidRDefault="004D102E" w:rsidP="006172F7">
      <w:pPr>
        <w:pStyle w:val="Subtitle"/>
        <w:rPr>
          <w:rFonts w:eastAsia="Times New Roman"/>
          <w:sz w:val="33"/>
          <w:szCs w:val="33"/>
          <w:lang w:eastAsia="vi-VN"/>
        </w:rPr>
      </w:pPr>
      <w:r w:rsidRPr="00006B9B">
        <w:t>Theo Masateru Tsunoda, Takeshi Kakimoto, Naoki Ohsugi, Akito Monden và Kenichi Matsumoto</w:t>
      </w:r>
      <w:r w:rsidR="00164D42" w:rsidRPr="00006B9B">
        <w:t xml:space="preserve"> là tác giả của “Javawock: A Java Class Recommender System Based on Collaborative Filtering” </w:t>
      </w:r>
      <w:r w:rsidR="00164D42" w:rsidRPr="00006B9B">
        <w:fldChar w:fldCharType="begin"/>
      </w:r>
      <w:r w:rsidR="00E659FB">
        <w:instrText xml:space="preserve"> ADDIN ZOTERO_ITEM CSL_CITATION {"citationID":"95rN3Xsp","properties":{"formattedCitation":" [39]","plainCitation":" [39]","noteIndex":0},"citationItems":[{"id":161,"uris":["http://zotero.org/users/5659565/items/WSZEQT52"],"uri":["http://zotero.org/users/5659565/items/WSZEQT52"],"itemData":{"id":161,"type":"webpage","abstract":"ResearchGate is a network dedicated to science and research. Connect, collaborate and discover scientific publications, jobs and conferences. All for free.","container-title":"ResearchGate","language":"en","title":"(PDF) Javawock: A Java Class Recommender System Based on Collaborative Filtering","title-short":"(PDF) Javawock","URL":"https://www.researchgate.net/publication/221390198_Javawock_A_Java_Class_Recommender_System_Based_on_Collaborative_Filtering","accessed":{"date-parts":[["2019",10,18]]}}}],"schema":"https://github.com/citation-style-language/schema/raw/master/csl-citation.json"} </w:instrText>
      </w:r>
      <w:r w:rsidR="00164D42" w:rsidRPr="00006B9B">
        <w:fldChar w:fldCharType="separate"/>
      </w:r>
      <w:r w:rsidR="00E659FB" w:rsidRPr="00E659FB">
        <w:t xml:space="preserve"> [39]</w:t>
      </w:r>
      <w:r w:rsidR="00164D42" w:rsidRPr="00006B9B">
        <w:fldChar w:fldCharType="end"/>
      </w:r>
      <w:r w:rsidR="00164D42" w:rsidRPr="00006B9B">
        <w:t xml:space="preserve">, nhiều nền tảng phát triển phần mềm cung cấp một số lượng lớn các thư viện để giúp dễ dàng hơn trong việc xây dựng phần mềm đạt chất lượng cao. Mặt khác, ngày càng khó khăn hơn cho các nhà phát triển trong việc tìm kiếm các thư viện hữu ích trong từng bối cảnh phát triển vì số lượng thư viện được cung cấp trở nên quá lớn ngày nay. Bài viết này đề xuất một hệ thống đề xuất cung cấp các thành phần Java hữu ích (các tệp lớp thư viện) cho nhà phát triển dựa trên bộ lọc cộng tác (CF). Khi một nhà phát triển cung cấp một chương trình Java chưa hoàn thành cho hệ thống, nó sẽ điều tra các tệp lớp thư viện Java được sử dụng trong chương trình đã cho và tìm thấy các chương trình Java tương tự như chương trình đã cho từ kho lưu trữ chương trình. Sau đó, </w:t>
      </w:r>
      <w:r w:rsidR="00847F5B">
        <w:t>hệ tư vấn</w:t>
      </w:r>
      <w:r w:rsidR="00164D42" w:rsidRPr="00006B9B">
        <w:t xml:space="preserve"> các tệp lớp thư viện Java của nhà phát triển đã được sử dụng trong các chương trình tương tự nhưng không được sử dụng trong chương trình của nhà phát triển. Một đánh giá thử nghiệm cho thấy độ chính xác khuyến nghị của hệ thống được đề xuất cao hơn nhiều so với phương pháp truyền thống (không phải CF) trong cả bốn tiêu chí đánh giá (recall, precision, F1 value, and half-life utility).</w:t>
      </w:r>
      <w:r w:rsidR="00164D42" w:rsidRPr="00006B9B">
        <w:rPr>
          <w:rFonts w:eastAsia="Times New Roman"/>
          <w:sz w:val="33"/>
          <w:szCs w:val="33"/>
          <w:lang w:eastAsia="vi-VN"/>
        </w:rPr>
        <w:t xml:space="preserve"> </w:t>
      </w:r>
    </w:p>
    <w:p w14:paraId="02347CF3" w14:textId="05EDDCA5" w:rsidR="008E2E03" w:rsidRPr="00006B9B" w:rsidRDefault="008E2E03" w:rsidP="006172F7">
      <w:pPr>
        <w:pStyle w:val="Subtitle"/>
      </w:pPr>
      <w:r w:rsidRPr="00006B9B">
        <w:t>Theo</w:t>
      </w:r>
      <w:bookmarkStart w:id="36" w:name="baut0010"/>
      <w:r w:rsidRPr="00006B9B">
        <w:t xml:space="preserve"> </w:t>
      </w:r>
      <w:bookmarkEnd w:id="36"/>
      <w:r w:rsidRPr="00006B9B">
        <w:t xml:space="preserve">“Construction of intelligent traffic information recommendation system based on long short-term memory” </w:t>
      </w:r>
      <w:r w:rsidR="008461B3" w:rsidRPr="00006B9B">
        <w:fldChar w:fldCharType="begin"/>
      </w:r>
      <w:r w:rsidR="00E659FB">
        <w:instrText xml:space="preserve"> ADDIN ZOTERO_ITEM CSL_CITATION {"citationID":"LkQhx40L","properties":{"formattedCitation":" [40]","plainCitation":" [40]","noteIndex":0},"citationItems":[{"id":145,"uris":["http://zotero.org/users/5659565/items/WKZC372W"],"uri":["http://zotero.org/users/5659565/items/WKZC372W"],"itemData":{"id":145,"type":"article-journal","container-title":"Journal of Computational Science","DOI":"10.1016/j.jocs.2018.03.010","ISSN":"18777503","journalAbbreviation":"Journal of Computational Science","language":"en","page":"78-86","source":"DOI.org (Crossref)","title":"Construction of intelligent traffic information recommendation system based on long short-term memory","volume":"26","author":[{"family":"Kong","given":"Fanhui"},{"family":"Li","given":"Jian"},{"family":"Lv","given":"Zhihan"}],"issued":{"date-parts":[["2018",5]]}}}],"schema":"https://github.com/citation-style-language/schema/raw/master/csl-citation.json"} </w:instrText>
      </w:r>
      <w:r w:rsidR="008461B3" w:rsidRPr="00006B9B">
        <w:fldChar w:fldCharType="separate"/>
      </w:r>
      <w:r w:rsidR="00E659FB" w:rsidRPr="00E659FB">
        <w:t xml:space="preserve"> [40]</w:t>
      </w:r>
      <w:r w:rsidR="008461B3" w:rsidRPr="00006B9B">
        <w:fldChar w:fldCharType="end"/>
      </w:r>
      <w:r w:rsidR="008461B3" w:rsidRPr="00006B9B">
        <w:t xml:space="preserve">, </w:t>
      </w:r>
      <w:r w:rsidR="001554E5" w:rsidRPr="00006B9B">
        <w:t>d</w:t>
      </w:r>
      <w:r w:rsidR="008461B3" w:rsidRPr="00006B9B">
        <w:t xml:space="preserve">ịch vụ thông tin giao thông có thể được cải thiện bằng việc cải thiện việc sử dụng đường phố trong các vấn đề về giảm tắc nghẽn giao thông và tai nạn. Trong bài báo này, chúng tôi thiết kế </w:t>
      </w:r>
      <w:r w:rsidR="00847F5B">
        <w:t>hệ tư vấn</w:t>
      </w:r>
      <w:r w:rsidR="008461B3" w:rsidRPr="00006B9B">
        <w:t xml:space="preserve"> thông tin giao thông thông minh dựa trên học sâu – </w:t>
      </w:r>
      <w:r w:rsidR="00B71F37" w:rsidRPr="00006B9B">
        <w:t>D</w:t>
      </w:r>
      <w:r w:rsidR="008461B3" w:rsidRPr="00006B9B">
        <w:t xml:space="preserve">eep learning. </w:t>
      </w:r>
      <w:r w:rsidR="00847F5B">
        <w:t>Hệ tư vấn</w:t>
      </w:r>
      <w:r w:rsidR="008461B3" w:rsidRPr="00006B9B">
        <w:t xml:space="preserve"> trước tiên xử lý dữ liệu lưu lượng truy cập thông qua công nghệ Internet of Things (IoT), sau đó nó sử dụng mạng học sâu để dự đoán các tham số lưu lượng. Thời lượng tắc nghẽn giao thông và xu hướng tiến hóa khuếch tán không gian được dự đoán tương ứng dựa trên bộ nhớ ngắn </w:t>
      </w:r>
      <w:r w:rsidR="008461B3" w:rsidRPr="00006B9B">
        <w:lastRenderedPageBreak/>
        <w:t xml:space="preserve">hạn (LSTM), đây là một mạng lưới thần kinh </w:t>
      </w:r>
      <w:r w:rsidR="00B71F37" w:rsidRPr="00006B9B">
        <w:t>sinh ra</w:t>
      </w:r>
      <w:r w:rsidR="008461B3" w:rsidRPr="00006B9B">
        <w:t xml:space="preserve"> theo thời gian</w:t>
      </w:r>
      <w:r w:rsidR="00B71F37" w:rsidRPr="00006B9B">
        <w:t xml:space="preserve"> một đặc tính</w:t>
      </w:r>
      <w:r w:rsidR="008461B3" w:rsidRPr="00006B9B">
        <w:t xml:space="preserve"> điển hình của việc học sâu. Theo hiểu biết của chúng tôi, </w:t>
      </w:r>
      <w:r w:rsidR="00B71F37" w:rsidRPr="00006B9B">
        <w:t>là</w:t>
      </w:r>
      <w:r w:rsidR="008461B3" w:rsidRPr="00006B9B">
        <w:t xml:space="preserve"> lần đầu tiên xây dựng </w:t>
      </w:r>
      <w:r w:rsidR="00847F5B">
        <w:t>hệ tư vấn</w:t>
      </w:r>
      <w:r w:rsidR="008461B3" w:rsidRPr="00006B9B">
        <w:t xml:space="preserve"> thông tin giao thông thông minh để cải thiện tính thực tiễn của </w:t>
      </w:r>
      <w:r w:rsidR="00B71F37" w:rsidRPr="00006B9B">
        <w:t>vấn đề</w:t>
      </w:r>
      <w:r w:rsidR="008461B3" w:rsidRPr="00006B9B">
        <w:t xml:space="preserve"> giao thông. Kết quả thử nghiệm cho thấy </w:t>
      </w:r>
      <w:r w:rsidR="00847F5B">
        <w:t>hệ tư vấn</w:t>
      </w:r>
      <w:r w:rsidR="008461B3" w:rsidRPr="00006B9B">
        <w:t xml:space="preserve"> được đề xuất có thể mở rộng khoảng thời gian dự đoán tắc nghẽn giao thông và cải thiện hơn nữa độ tin cậy</w:t>
      </w:r>
      <w:r w:rsidR="00B71F37" w:rsidRPr="00006B9B">
        <w:t xml:space="preserve"> đồng thời</w:t>
      </w:r>
      <w:r w:rsidR="008461B3" w:rsidRPr="00006B9B">
        <w:t xml:space="preserve"> dự đoán </w:t>
      </w:r>
      <w:r w:rsidR="00B71F37" w:rsidRPr="00006B9B">
        <w:t>từ đó đưa ra</w:t>
      </w:r>
      <w:r w:rsidR="008461B3" w:rsidRPr="00006B9B">
        <w:t xml:space="preserve"> cơ sở </w:t>
      </w:r>
      <w:r w:rsidR="00B71F37" w:rsidRPr="00006B9B">
        <w:t xml:space="preserve">để hỗ trợ </w:t>
      </w:r>
      <w:r w:rsidR="008461B3" w:rsidRPr="00006B9B">
        <w:t>cho người quản lý giao thông và khách du lịch.</w:t>
      </w:r>
    </w:p>
    <w:p w14:paraId="122F9982" w14:textId="631C393F" w:rsidR="001554E5" w:rsidRPr="00006B9B" w:rsidRDefault="001554E5" w:rsidP="006172F7">
      <w:pPr>
        <w:pStyle w:val="Subtitle"/>
      </w:pPr>
      <w:r w:rsidRPr="00006B9B">
        <w:t xml:space="preserve">Theo Yang Li, Suhang Wang, Quan Pan, Haiyun Peng, Tao Yang và Erik Cambria </w:t>
      </w:r>
      <w:r w:rsidRPr="00006B9B">
        <w:fldChar w:fldCharType="begin"/>
      </w:r>
      <w:r w:rsidR="00E659FB">
        <w:instrText xml:space="preserve"> ADDIN ZOTERO_ITEM CSL_CITATION {"citationID":"F7DwvMIz","properties":{"formattedCitation":" [41]","plainCitation":" [41]","noteIndex":0},"citationItems":[{"id":146,"uris":["http://zotero.org/users/5659565/items/ELAW9DGF"],"uri":["http://zotero.org/users/5659565/items/ELAW9DGF"],"itemData":{"id":146,"type":"article","abstract":"The fast-growing e-commerce scenario brings new challenges to traditional collaborative filtering because the huge amount of users and items requires large storage and efficient recommendation systems. Hence, hashing for collaborative filtering has attracted increasing attention as binary codes can significantly reduce the storage requirement and make similarity calculations efficient. In this paper, we investigate the novel problem of deep collaborative hashing codes on user–item ratings. We propose a new deep learning framework for it, which adopts neural networks to better learn both user and item representations and make these close to binary codes such that the quantization loss is minimized. In addition, we extend the proposed framework for out-of-sample cases, i.e., dealing with new users, new items, and new ratings. Extensive experiments on real-world datasets demonstrate the effectiveness of the proposed framework.","title":"Learning binary codes with neural collaborative filtering for efficient recommendation systems","URL":"https://doi.org/10.1016/j.knosys.2019.02.012","author":[{"literal":"Yang Li"},{"literal":"Suhang Wang"},{"literal":"Quan Pan"},{"literal":"Haiyun Peng"},{"literal":"Tao Yang"},{"literal":"Erik Cambria"}]}}],"schema":"https://github.com/citation-style-language/schema/raw/master/csl-citation.json"} </w:instrText>
      </w:r>
      <w:r w:rsidRPr="00006B9B">
        <w:fldChar w:fldCharType="separate"/>
      </w:r>
      <w:r w:rsidR="00E659FB" w:rsidRPr="00E659FB">
        <w:t xml:space="preserve"> [41]</w:t>
      </w:r>
      <w:r w:rsidRPr="00006B9B">
        <w:fldChar w:fldCharType="end"/>
      </w:r>
      <w:r w:rsidRPr="00006B9B">
        <w:t>, kịch bản thương mại điện tử đang phát triển rất nhanh, mang đến những thách thức mới cho bộ lọc cộng tác truyền thống</w:t>
      </w:r>
      <w:r w:rsidR="007E6EED" w:rsidRPr="00006B9B">
        <w:t>. B</w:t>
      </w:r>
      <w:r w:rsidRPr="00006B9B">
        <w:t>ởi vì</w:t>
      </w:r>
      <w:r w:rsidR="007E6EED" w:rsidRPr="00006B9B">
        <w:t>,</w:t>
      </w:r>
      <w:r w:rsidRPr="00006B9B">
        <w:t xml:space="preserve"> lượng người dùng và </w:t>
      </w:r>
      <w:r w:rsidR="007E6EED" w:rsidRPr="00006B9B">
        <w:t>lượng hàng hóa</w:t>
      </w:r>
      <w:r w:rsidRPr="00006B9B">
        <w:t xml:space="preserve"> khổng lồ đòi hỏi</w:t>
      </w:r>
      <w:r w:rsidR="007E6EED" w:rsidRPr="00006B9B">
        <w:t xml:space="preserve"> hệ thống</w:t>
      </w:r>
      <w:r w:rsidRPr="00006B9B">
        <w:t xml:space="preserve"> lưu trữ</w:t>
      </w:r>
      <w:r w:rsidR="007E6EED" w:rsidRPr="00006B9B">
        <w:t xml:space="preserve"> một lượng</w:t>
      </w:r>
      <w:r w:rsidRPr="00006B9B">
        <w:t xml:space="preserve"> lớn</w:t>
      </w:r>
      <w:r w:rsidR="007E6EED" w:rsidRPr="00006B9B">
        <w:t xml:space="preserve"> thông tin</w:t>
      </w:r>
      <w:r w:rsidRPr="00006B9B">
        <w:t xml:space="preserve"> và hệ thống đề xuất</w:t>
      </w:r>
      <w:r w:rsidR="007E6EED" w:rsidRPr="00006B9B">
        <w:t xml:space="preserve"> phải</w:t>
      </w:r>
      <w:r w:rsidRPr="00006B9B">
        <w:t xml:space="preserve"> hiệu quả. Do đó, băm để lọc cộng tác đã thu hút sự chú ý ngày càng tăng vì mã nhị phân có thể làm giảm đáng kể yêu cầu lưu trữ và làm cho tính toán tương tự</w:t>
      </w:r>
      <w:r w:rsidR="007E6EED" w:rsidRPr="00006B9B">
        <w:t xml:space="preserve"> vẫn</w:t>
      </w:r>
      <w:r w:rsidRPr="00006B9B">
        <w:t xml:space="preserve"> hiệu quả. Trong bài báo này, chúng tôi </w:t>
      </w:r>
      <w:r w:rsidR="007E6EED" w:rsidRPr="00006B9B">
        <w:t>nghiên cứu</w:t>
      </w:r>
      <w:r w:rsidRPr="00006B9B">
        <w:t xml:space="preserve"> vấn đề mới về các mã băm cộng tác sâu trên xếp hạng vật phẩm của người dùng. Chúng tôi đề xuất một khung học sâu mới cho nó, thông qua cá</w:t>
      </w:r>
      <w:r w:rsidR="007E6EED" w:rsidRPr="00006B9B">
        <w:t>c neural networks</w:t>
      </w:r>
      <w:r w:rsidRPr="00006B9B">
        <w:t xml:space="preserve"> để học tốt hơn cả </w:t>
      </w:r>
      <w:r w:rsidR="007E6EED" w:rsidRPr="00006B9B">
        <w:t>việc thể hiện</w:t>
      </w:r>
      <w:r w:rsidRPr="00006B9B">
        <w:t xml:space="preserve"> người dùng và vật phẩm</w:t>
      </w:r>
      <w:r w:rsidR="007E6EED" w:rsidRPr="00006B9B">
        <w:t>.</w:t>
      </w:r>
      <w:r w:rsidRPr="00006B9B">
        <w:t xml:space="preserve"> </w:t>
      </w:r>
      <w:r w:rsidR="007E6EED" w:rsidRPr="00006B9B">
        <w:t>L</w:t>
      </w:r>
      <w:r w:rsidRPr="00006B9B">
        <w:t>àm cho các mã này gần với mã nhị phân</w:t>
      </w:r>
      <w:r w:rsidR="007E6EED" w:rsidRPr="00006B9B">
        <w:t xml:space="preserve"> giúp </w:t>
      </w:r>
      <w:r w:rsidRPr="00006B9B">
        <w:t xml:space="preserve">việc giảm lượng tử hóa được </w:t>
      </w:r>
      <w:r w:rsidR="007E6EED" w:rsidRPr="00006B9B">
        <w:t>tối thiểu hóa</w:t>
      </w:r>
      <w:r w:rsidRPr="00006B9B">
        <w:t>. Ngoài ra, chúng tôi mở rộng khung đề xuất cho các trường hợp ngoài mẫu, tức là,</w:t>
      </w:r>
      <w:r w:rsidR="007E6EED" w:rsidRPr="00006B9B">
        <w:t xml:space="preserve"> các</w:t>
      </w:r>
      <w:r w:rsidRPr="00006B9B">
        <w:t xml:space="preserve"> giao dịch với người dùng mới, mặt hàng mới và xếp hạng mới. Các thí nghiệm mở rộng trên các bộ dữ liệu trong thế giới thực chứng minh tính hiệu quả của khung đề xuất.</w:t>
      </w:r>
    </w:p>
    <w:p w14:paraId="635290E8" w14:textId="257B8F1E" w:rsidR="009B5DE3" w:rsidRPr="00006B9B" w:rsidRDefault="009B5DE3" w:rsidP="006172F7">
      <w:pPr>
        <w:pStyle w:val="Subtitle"/>
      </w:pPr>
      <w:r w:rsidRPr="00006B9B">
        <w:t>Trong bài nghiên cứu “An effective distributed predictive model with Matrix factorization and random forest for Big Data recommendation systems”</w:t>
      </w:r>
      <w:r w:rsidRPr="00006B9B">
        <w:fldChar w:fldCharType="begin"/>
      </w:r>
      <w:r w:rsidR="00E659FB">
        <w:instrText xml:space="preserve"> ADDIN ZOTERO_ITEM CSL_CITATION {"citationID":"wGYYr6Jb","properties":{"formattedCitation":" [42]","plainCitation":" [42]","noteIndex":0},"citationItems":[{"id":147,"uris":["http://zotero.org/users/5659565/items/I3A8EARK"],"uri":["http://zotero.org/users/5659565/items/I3A8EARK"],"itemData":{"id":147,"type":"article","abstract":"Recommendation systems have been widely deployed to address the challenge of overwhelming information. They are used to enable users to find interesting information from a large volume of data. However, in the era of Big Data, as data become larger and more complicated, a recommendation algorithm that runs in a traditional environment cannot be fast and effective. It requires a high computational cost for performing the training task, which may limit its applicability in real-world Big Data applications.\n\nIn this paper, we propose a novel distributed recommendation solution for Big Data. It is designed based on Apache Spark to handle large-scale data, improve the prediction quality, and address the data sparsity problem. In particular, thanks to a novel learning process, the model is able to significantly speed up the distributed training, as well as improve the performance in the context of Big Data. Experimental results on three real-world data sets demonstrate that our proposal outperforms existing recommendation methods in terms of Mean Absolute Error (MAE), Root Mean Square Error (RMSE), and computational time","title":"An effective distributed predictive model with Matrix factorization and random forest for Big Data recommendation systems","author":[{"literal":"Badr Ait Hammou"},{"literal":"Ayoub Ait Lahcen"},{"literal":"Salma Mouline"}]}}],"schema":"https://github.com/citation-style-language/schema/raw/master/csl-citation.json"} </w:instrText>
      </w:r>
      <w:r w:rsidRPr="00006B9B">
        <w:fldChar w:fldCharType="separate"/>
      </w:r>
      <w:r w:rsidR="00E659FB" w:rsidRPr="00E659FB">
        <w:t xml:space="preserve"> [42]</w:t>
      </w:r>
      <w:r w:rsidRPr="00006B9B">
        <w:fldChar w:fldCharType="end"/>
      </w:r>
      <w:r w:rsidRPr="00006B9B">
        <w:t xml:space="preserve">, các </w:t>
      </w:r>
      <w:r w:rsidR="00847F5B">
        <w:t>hệ tư vấn</w:t>
      </w:r>
      <w:r w:rsidRPr="00006B9B">
        <w:t xml:space="preserve"> đã được triển khai rộng rãi để giải quyết thách thức về thông tin áp đảo. Chúng được sử dụng để cho phép người dùng tìm thông tin thú vị từ một khối lượng lớn dữ liệu. Tuy nhiên, trong kỷ nguyên của Dữ liệu lớn, khi dữ liệu trở nên lớn hơn và phức tạp hơn, thuật toán đề xuất chạy trong môi trường truyền thống không thể nhanh và hiệu quả. Nó đòi hỏi tính toán cao để thực hiện nhiệm vụ đào tạo, điều này có thể hạn chế khả năng ứng dụng của nó trong các ứng dụng dữ liệu lớn trong thế giới thực.</w:t>
      </w:r>
    </w:p>
    <w:p w14:paraId="3F92A85E" w14:textId="28B6005F" w:rsidR="007E6EED" w:rsidRPr="00006B9B" w:rsidRDefault="009B5DE3" w:rsidP="006172F7">
      <w:pPr>
        <w:pStyle w:val="Subtitle"/>
      </w:pPr>
      <w:r w:rsidRPr="00006B9B">
        <w:t xml:space="preserve">Trong bài báo này, chúng tôi đề xuất một giải pháp đề xuất phân tán mới cho dữ liệu lớn. Nó được thiết kế dựa trên Apache Spark để xử lý dữ liệu quy mô lớn, cải thiện chất lượng dự đoán và giải quyết vấn đề thưa thớt dữ liệu. Đặc biệt, nhờ vào một quá trình học tập mới lạ, mô hình có thể tăng tốc đáng kể việc đào tạo phân tán, cũng như </w:t>
      </w:r>
      <w:r w:rsidRPr="00006B9B">
        <w:lastRenderedPageBreak/>
        <w:t>cải thiện hiệu suất trong bối cảnh của dữ liệu lớn. Kết quả thử nghiệm trên ba bộ dữ liệu trong thế giới thực chứng minh rằng đề xuất của chúng tôi vượt trội hơn các phương pháp đề xuất hiện có về Lỗi trung bình tuyệt đối (MAE), Lỗi bình phương trung bình (RMSE) và thời gian tính toán.</w:t>
      </w:r>
    </w:p>
    <w:p w14:paraId="69390C75" w14:textId="41562B99" w:rsidR="004827E0" w:rsidRPr="00006B9B" w:rsidRDefault="004827E0" w:rsidP="006172F7">
      <w:pPr>
        <w:pStyle w:val="Subtitle"/>
      </w:pPr>
      <w:r w:rsidRPr="00006B9B">
        <w:t>Theo Liang Ying và LiuBoqi</w:t>
      </w:r>
      <w:r w:rsidRPr="00006B9B">
        <w:fldChar w:fldCharType="begin"/>
      </w:r>
      <w:r w:rsidR="00E659FB">
        <w:instrText xml:space="preserve"> ADDIN ZOTERO_ITEM CSL_CITATION {"citationID":"yJkOnpJO","properties":{"formattedCitation":" [43]","plainCitation":" [43]","noteIndex":0},"citationItems":[{"id":150,"uris":["http://zotero.org/users/5659565/items/USC3ZWR7"],"uri":["http://zotero.org/users/5659565/items/USC3ZWR7"],"itemData":{"id":150,"type":"article","abstract":"In order to meet the need of individualized learning, the current network teaching platform all bring in recommendation\nsystem, including the recommendation of learning resources, the recommendation of task and exercise, etc. Problems like\noutdated datum or sparse datum still exist in teaching platform recommendation. Take task recommendation system of computer\ncourses as an example, the computer knowledge updates quickly. The old knowledge will be out of date in two to three years.\nAnother case is that, when the website was put into use, as the website traffic is quite low, the datum of task finished by the\nstudents are quite little. Both of those two cases can cause sparse datum of task system in network teaching platform. In order to\nsolve this problem, this article tries to apply transfer learning into network teaching recommendation system, and verify its\nfeasibility through experiment","title":"Application of Transfer Learning in Task Recommendation System","URL":"sci-hub.tw/10.1016/j.proeng.2017.01.178","author":[{"literal":"Liang Ying"},{"literal":"LiuBoqin"}]}}],"schema":"https://github.com/citation-style-language/schema/raw/master/csl-citation.json"} </w:instrText>
      </w:r>
      <w:r w:rsidRPr="00006B9B">
        <w:fldChar w:fldCharType="separate"/>
      </w:r>
      <w:r w:rsidR="00E659FB" w:rsidRPr="00E659FB">
        <w:t xml:space="preserve"> [43]</w:t>
      </w:r>
      <w:r w:rsidRPr="00006B9B">
        <w:fldChar w:fldCharType="end"/>
      </w:r>
      <w:r w:rsidRPr="00006B9B">
        <w:t xml:space="preserve">, để đáp ứng nhu cầu học tập cá nhân, nền tảng giảng dạy hiện tại </w:t>
      </w:r>
      <w:r w:rsidR="006F1EE1" w:rsidRPr="00006B9B">
        <w:t>sử dụng</w:t>
      </w:r>
      <w:r w:rsidRPr="00006B9B">
        <w:t xml:space="preserve"> đến </w:t>
      </w:r>
      <w:r w:rsidR="00847F5B">
        <w:t>hệ tư vấn</w:t>
      </w:r>
      <w:r w:rsidRPr="00006B9B">
        <w:t>, bao gồm khuyến nghị về tài nguyên học tập, khuyến nghị về nhiệm vụ và bài tập, v.v. Các vấn đề như mốc thời gian lỗi thời h</w:t>
      </w:r>
      <w:r w:rsidR="006F1EE1" w:rsidRPr="00006B9B">
        <w:t>ay thiếu</w:t>
      </w:r>
      <w:r w:rsidRPr="00006B9B">
        <w:t xml:space="preserve"> dữ liệu</w:t>
      </w:r>
      <w:r w:rsidR="006F1EE1" w:rsidRPr="00006B9B">
        <w:t xml:space="preserve"> </w:t>
      </w:r>
      <w:r w:rsidRPr="00006B9B">
        <w:t>vẫn tồn tại trong</w:t>
      </w:r>
      <w:r w:rsidR="006F1EE1" w:rsidRPr="00006B9B">
        <w:t xml:space="preserve"> nền tảng</w:t>
      </w:r>
      <w:r w:rsidRPr="00006B9B">
        <w:t xml:space="preserve"> khuyến nghị nền tảng giảng dạy. Lấy </w:t>
      </w:r>
      <w:r w:rsidR="00847F5B">
        <w:t>hệ tư vấn</w:t>
      </w:r>
      <w:r w:rsidRPr="00006B9B">
        <w:t xml:space="preserve"> nhiệm vụ của các khóa học máy tính làm ví dụ, kiến thức máy tính cập nhật nhanh chóng. Các kiến thức cũ sẽ hết hạn trong hai đến ba năm. Một trường hợp khác là, khi trang web được đưa vào sử dụng, vì lưu lượng truy cập trang web khá thấp, mốc thời gian hoàn thành nhiệm vụ của các sinh viên là ít. Cả hai trường hợp này có thể gây ra </w:t>
      </w:r>
      <w:r w:rsidR="006F1EE1" w:rsidRPr="00006B9B">
        <w:t>thiếu dữ liệu</w:t>
      </w:r>
      <w:r w:rsidRPr="00006B9B">
        <w:t xml:space="preserve"> của hệ thống nhiệm vụ t</w:t>
      </w:r>
      <w:r w:rsidR="006F1EE1" w:rsidRPr="00006B9B">
        <w:t>rên</w:t>
      </w:r>
      <w:r w:rsidRPr="00006B9B">
        <w:t xml:space="preserve"> nền tảng giảng dạy</w:t>
      </w:r>
      <w:r w:rsidR="006F1EE1" w:rsidRPr="00006B9B">
        <w:t xml:space="preserve"> online</w:t>
      </w:r>
      <w:r w:rsidRPr="00006B9B">
        <w:t xml:space="preserve">. Để giải quyết vấn đề này, bài viết này cố gắng áp dụng học chuyển vào </w:t>
      </w:r>
      <w:r w:rsidR="00847F5B">
        <w:t>hệ tư vấn</w:t>
      </w:r>
      <w:r w:rsidRPr="00006B9B">
        <w:t xml:space="preserve"> giảng dạy </w:t>
      </w:r>
      <w:r w:rsidR="006F1EE1" w:rsidRPr="00006B9B">
        <w:t>online</w:t>
      </w:r>
      <w:r w:rsidRPr="00006B9B">
        <w:t xml:space="preserve"> và xác minh tính khả thi của nó thông qua thử nghiệm.</w:t>
      </w:r>
    </w:p>
    <w:p w14:paraId="127B7A1E" w14:textId="64F5BDAB" w:rsidR="003A144A" w:rsidRPr="00006B9B" w:rsidRDefault="003A144A" w:rsidP="006172F7">
      <w:pPr>
        <w:pStyle w:val="Subtitle"/>
        <w:spacing w:before="120"/>
      </w:pPr>
      <w:r w:rsidRPr="00006B9B">
        <w:t xml:space="preserve">Theo như nghiên cứu “Attention and saliency on the internet: Evidence from an online recommendation system” </w:t>
      </w:r>
      <w:r w:rsidRPr="00006B9B">
        <w:fldChar w:fldCharType="begin"/>
      </w:r>
      <w:r w:rsidR="00E659FB">
        <w:instrText xml:space="preserve"> ADDIN ZOTERO_ITEM CSL_CITATION {"citationID":"Y6MzoDmi","properties":{"formattedCitation":" [44]","plainCitation":" [44]","noteIndex":0},"citationItems":[{"id":159,"uris":["http://zotero.org/users/5659565/items/HCY4ZBTR"],"uri":["http://zotero.org/users/5659565/items/HCY4ZBTR"],"itemData":{"id":159,"type":"article-journal","container-title":"Journal of Economic Behavior &amp; Organization","DOI":"10.1016/j.jebo.2019.04.010","ISSN":"01672681","journalAbbreviation":"Journal of Economic Behavior &amp; Organization","language":"en","page":"216-242","source":"DOI.org (Crossref)","title":"Attention and saliency on the internet: Evidence from an online recommendation system","title-short":"Attention and saliency on the internet","volume":"161","author":[{"family":"Helmers","given":"Christian"},{"family":"Krishnan","given":"Pramila"},{"family":"Patnam","given":"Manasa"}],"issued":{"date-parts":[["2019",5]]}}}],"schema":"https://github.com/citation-style-language/schema/raw/master/csl-citation.json"} </w:instrText>
      </w:r>
      <w:r w:rsidRPr="00006B9B">
        <w:fldChar w:fldCharType="separate"/>
      </w:r>
      <w:r w:rsidR="00E659FB" w:rsidRPr="00E659FB">
        <w:t xml:space="preserve"> [44]</w:t>
      </w:r>
      <w:r w:rsidRPr="00006B9B">
        <w:fldChar w:fldCharType="end"/>
      </w:r>
      <w:r w:rsidRPr="00006B9B">
        <w:t>, sử dụng dữ liệu sản phẩm có tần số cao từ một cửa hàng bán lẻ trực tuyến, chúng tôi kiểm tra xem các lựa chọn của người tiêu dùng trên internet có phù hợp với các mô hình hay không. Chúng tôi kiểm tra xem người tiêu dùng có nhiều khả năng mua các sản phẩm nhận khi chúng được khuyến nghị hay không. Chúng tôi thấy mức tăng mạnh 6% và mạnh mẽ trong tổng doanh số của các sản phẩm hiện có sau khi chúng được đề xuất bởi bởi một sản phẩm khác. Chúng tôi cũng xác định rằng tác động lan tỏa đối với các sản phẩm ở xa hơn trong mạng khuyến nghị là rất nhỏ, cho thấy rằng việc quay lại tìm kiếm thông qua mạng khuyến nghị sẽ giảm nhanh chóng. Sử dụng một mô hình cấu trúc, chúng tôi thấy rằng khuyến nghị ảnh hưởng lớn đến sự xem xét của người tiêu dùng</w:t>
      </w:r>
      <w:r w:rsidR="003667D9">
        <w:t>,</w:t>
      </w:r>
      <w:r w:rsidRPr="00006B9B">
        <w:t xml:space="preserve"> </w:t>
      </w:r>
      <w:r w:rsidR="00BF674D">
        <w:t>những</w:t>
      </w:r>
      <w:r w:rsidRPr="00006B9B">
        <w:t xml:space="preserve"> ảnh hưởng nhỏ hơn đến sự lựa chọn tiếp theo của họ. Các đề nghị trái ngược với mong muốn của khách hàng gây hại cho các sản phẩm đang được bán chạy nhất nhưng các </w:t>
      </w:r>
      <w:r w:rsidR="00847F5B">
        <w:t>hệ tư vấn</w:t>
      </w:r>
      <w:r w:rsidRPr="00006B9B">
        <w:t xml:space="preserve"> cũng làm giảm bớt việc tìm kiếm.</w:t>
      </w:r>
    </w:p>
    <w:p w14:paraId="0CE22FD3" w14:textId="4D203010" w:rsidR="00E51A82" w:rsidRPr="00006B9B" w:rsidRDefault="008D756A" w:rsidP="006172F7">
      <w:pPr>
        <w:pStyle w:val="Subtitle"/>
        <w:spacing w:before="120"/>
      </w:pPr>
      <w:r w:rsidRPr="00006B9B">
        <w:t xml:space="preserve">Dựa trên đề tài “Nghiên cứu lớp bài toán luật kết hợp trong </w:t>
      </w:r>
      <w:r w:rsidR="00B330EC">
        <w:t>lĩnh</w:t>
      </w:r>
      <w:r w:rsidRPr="00006B9B">
        <w:t xml:space="preserve"> vực khai phá dữ liệu” </w:t>
      </w:r>
      <w:r w:rsidRPr="00006B9B">
        <w:fldChar w:fldCharType="begin"/>
      </w:r>
      <w:r w:rsidR="00E659FB">
        <w:instrText xml:space="preserve"> ADDIN ZOTERO_ITEM CSL_CITATION {"citationID":"Zfnglyl8","properties":{"formattedCitation":" [45]","plainCitation":" [45]","noteIndex":0},"citationItems":[{"id":151,"uris":["http://zotero.org/users/5659565/items/MSGP46KN"],"uri":["http://zotero.org/users/5659565/items/MSGP46KN"],"itemData":{"id":151,"type":"article","abstract":"Bài báo cáo này được soạn ra để tổng hợp lại những vấn đề mà nhóm chúng em đã tìm hiểu trong quá trình báo cáo hàng tuần. Về phần cấu trúc thì nhóm chúng em sẽ tái cấu trúc lại nội dung báo cáo, chúng em không soạn dựa theo nội dung báo cáo hàng tuần mà sẽ trình bày dựa theo nội dung ở dạng một khối thống nhất để vừa giúp chúng em ôn lại kiến thức một cách có hệ thống, bên cạnh đó còn giúp quá trình theo dõi về nội dung dễ dàng hơn.\nBáo cáo sẽ giới thiệu về khâu tiền xử lý để làm sạch dữ liệu trước khi tiến hành khai phá, sau đó bốn giải thuật được học trong chương trình sẽ được giới thiệu, tiếp đến là giới thiệu một số ứng dụng mà khai phá dữ liệu có thể áp dụng trong thực tế, tiếp đến là giới thiệu về giải thuật Apriori và cải tiến của nó, và cuối cùng là giới thiệu về Demo giải thuật Apriori.\nTrong quá trình soạn do giới hạn về thời gian và năng lực nên dù đã cố gắng hết sức thì cũng không tránh khỏi sai sót, mong thầy thông cảm.","note":"Trương Quang Hải","title":"Nghiên cứu lớp bài toán luật kết hợp trong lãnh vực khai phá dữ liệu. Nghiên cứu cơ sở lý thuyết họ giải thuật Apriori","author":[{"literal":"Phạm Nhật Trí"},{"literal":"Nguyễn Bình Long"},{"literal":"Phạm Nguyễn Đức Dương"}]}}],"schema":"https://github.com/citation-style-language/schema/raw/master/csl-citation.json"} </w:instrText>
      </w:r>
      <w:r w:rsidRPr="00006B9B">
        <w:fldChar w:fldCharType="separate"/>
      </w:r>
      <w:r w:rsidR="00E659FB" w:rsidRPr="00E659FB">
        <w:t xml:space="preserve"> [45]</w:t>
      </w:r>
      <w:r w:rsidRPr="00006B9B">
        <w:fldChar w:fldCharType="end"/>
      </w:r>
      <w:r w:rsidRPr="00006B9B">
        <w:t xml:space="preserve">, Báo cáo giới thiệu về quá trình tiền xử lý để làm sạch dữ liệu trước khi tiến </w:t>
      </w:r>
      <w:r w:rsidRPr="00006B9B">
        <w:lastRenderedPageBreak/>
        <w:t>hành khai phá, sau đó sẽ đi vào tiến hành bốn giải thuật, tiếp đến là giới thiệu một số ứng dụng mà khai phá dữ liệu có thể áp dụng trong thực tế, sau đó giới thiệu về giải thuật Apriori và cải tiến của nó.</w:t>
      </w:r>
    </w:p>
    <w:p w14:paraId="06DFE0EA" w14:textId="14E0C1A5" w:rsidR="00EF5F59" w:rsidRPr="00006B9B" w:rsidRDefault="00EF5F59" w:rsidP="006172F7">
      <w:pPr>
        <w:pStyle w:val="Subtitle"/>
        <w:spacing w:before="120"/>
      </w:pPr>
      <w:r w:rsidRPr="00006B9B">
        <w:t xml:space="preserve">Theo một bài nghiên cứu về “Hệ tư vấn lọc cộng tác theo người dùng dựa trên độ đo hàm ý thống kê” </w:t>
      </w:r>
      <w:r w:rsidRPr="00006B9B">
        <w:fldChar w:fldCharType="begin"/>
      </w:r>
      <w:r w:rsidR="00E659FB">
        <w:instrText xml:space="preserve"> ADDIN ZOTERO_ITEM CSL_CITATION {"citationID":"y2vZK8q4","properties":{"formattedCitation":" [46]","plainCitation":" [46]","noteIndex":0},"citationItems":[{"id":155,"uris":["http://zotero.org/users/5659565/items/4LH4AC34"],"uri":["http://zotero.org/users/5659565/items/4LH4AC34"],"itemData":{"id":155,"type":"article","abstract":"Từ khi ra đời đến nay, hệ tư vấn lọc cộng tác nói chung, hệ tư vấn lọc cộng tác dựa trên người dùng nói riêng đã có\nmột sự phát triển vượt bậc về mặt ứng dụng kỹ thuật, công nghệ cũng như ứng dụng vào thực tế cuộc sống. Đặc biệt, hệ tư vấn được\ncác nhà quản lý sử dụng làm công cụ hỗ trợ hữu hiệu trong nhiều lĩnh vực kinh doanh như Amazon, Netflix và Pandora. Tuy nhiên ,\ncác thế hệ hiện tại của hệ tư vấn vẫn chưa đáp ứng đầy đủ các yêu cầu của người sử dụng. Trong bài viết này chúng tôi đề xuất một\ntiếp cận mới cho hệ tư vấn lọc cộng tác dựa trên người dùng. Hệ tư vấn lọc cộng tác theo người dùng được xây dựng dựa trên độ đo\nhàm ý thống kê. Trong hệ tư vấn này, chúng tôi xây dựng một độ đo tương đồng dựa trên độ đo chỉ số hàm ý thống kê gọi là độ đo\ntương đồng hàm ý thống kê để xác định sự tương đồng giữa hai người dùng trong hệ thống. Thông qua thực nghiệm trên hai tập dữ\nliệu MovieLense và MSWeb cho thấy rằng độ đo tương đồng mà chúng tôi đề xuất cho kết quả khá tốt trên hệ tư vấn lọc cộng tác\ndựa trên người dùng so với các độ đo tương đồng truyền thống như Pearson correlation, Cosine similarity và Jaccard","title":"HỆ TƯ VẤN LỌC CỘNG TÁC THEO NGƯỜI DÙNG DỰA TRÊN ĐỘ ĐO HÀM Ý THỐNG KÊ","author":[{"literal":"Phan Quốc Nghĩa"},{"literal":"Nguyễn Minh Kỳ"},{"literal":"Đặng Hoài Phƣơng"},{"literal":"Huỳnh Xuân Hiệp"}]}}],"schema":"https://github.com/citation-style-language/schema/raw/master/csl-citation.json"} </w:instrText>
      </w:r>
      <w:r w:rsidRPr="00006B9B">
        <w:fldChar w:fldCharType="separate"/>
      </w:r>
      <w:r w:rsidR="00E659FB" w:rsidRPr="00E659FB">
        <w:t xml:space="preserve"> [46]</w:t>
      </w:r>
      <w:r w:rsidRPr="00006B9B">
        <w:fldChar w:fldCharType="end"/>
      </w:r>
      <w:r w:rsidRPr="00006B9B">
        <w:t xml:space="preserve">, </w:t>
      </w:r>
      <w:r w:rsidR="00F90CA4" w:rsidRPr="00006B9B">
        <w:t>t</w:t>
      </w:r>
      <w:r w:rsidRPr="00006B9B">
        <w:t xml:space="preserve">ừ khi ra đời đến nay, hệ tư vấn lọc cộng tác nói chung, hệ tư vấn lọc cộng tác dựa trên người dùng nói riêng đã có một sự phát triển vượt bậc về mặt ứng dụng kỹ thuật, công nghệ cũng như ứng dụng vào thực tế cuộc sống. Đặc biệt, hệ tư vấn được các nhà quản lý sử dụng làm công cụ hỗ trợ hữu hiệu trong nhiều lĩnh vực kinh doanh như Amazon, Netflix và Pandora. Tuy nhiên, các thế hệ hiện tại của hệ tư vấn vẫn chưa đáp ứng đầy đủ các yêu cầu của người sử dụng. Trong bài viết này chúng tôi đề xuất một tiếp cận mới cho hệ tư vấn lọc cộng tác dựa trên người dùng. Hệ tư vấn lọc cộng tác theo người dùng được xây dựng dựa trên độ đo hàm ý thống kê. Trong hệ tư vấn này, chúng tôi xây dựng một độ đo tương đồng dựa trên độ đo chỉ số hàm ý thống kê gọi là độ đo tương đồng hàm ý thống kê để xác định sự tương đồng giữa hai người dùng trong hệ thống. Thông qua thực nghiệm trên hai tập dữ liệu </w:t>
      </w:r>
      <w:r w:rsidR="00075337" w:rsidRPr="00075337">
        <w:t xml:space="preserve">Movielens </w:t>
      </w:r>
      <w:r w:rsidRPr="00006B9B">
        <w:t>và MSWeb cho thấy rằng độ đo tương đồng mà chúng tôi đề xuất cho kết quả khá tốt trên hệ tư vấn lọc cộng tác dựa trên người dùng so với các độ đo tương đồng truyền thống như Pearson correlation, Cosine similarity và Jaccard</w:t>
      </w:r>
      <w:r w:rsidR="00081F99" w:rsidRPr="00006B9B">
        <w:t>.</w:t>
      </w:r>
    </w:p>
    <w:p w14:paraId="025371ED" w14:textId="48B015FF" w:rsidR="008E2E03" w:rsidRPr="00006B9B" w:rsidRDefault="008E2E03" w:rsidP="006172F7">
      <w:pPr>
        <w:pStyle w:val="Subtitle"/>
        <w:spacing w:before="120"/>
      </w:pPr>
      <w:r w:rsidRPr="00006B9B">
        <w:t xml:space="preserve"> </w:t>
      </w:r>
      <w:r w:rsidR="00F90CA4" w:rsidRPr="00006B9B">
        <w:t xml:space="preserve">Theo một </w:t>
      </w:r>
      <w:r w:rsidR="00FF5E0E">
        <w:t>chuyên</w:t>
      </w:r>
      <w:r w:rsidR="00F90CA4" w:rsidRPr="00006B9B">
        <w:t xml:space="preserve"> đề “Phát triển một số phương pháp khuyến nghị hỗ trợ tìm kiếm thông tin học thuật dựa trên tiếp cận phân tích mạng xã hội” </w:t>
      </w:r>
      <w:r w:rsidR="00F90CA4" w:rsidRPr="00006B9B">
        <w:fldChar w:fldCharType="begin"/>
      </w:r>
      <w:r w:rsidR="00E659FB">
        <w:instrText xml:space="preserve"> ADDIN ZOTERO_ITEM CSL_CITATION {"citationID":"uz9ecPAf","properties":{"formattedCitation":" [47]","plainCitation":" [47]","noteIndex":0},"citationItems":[{"id":157,"uris":["http://zotero.org/users/5659565/items/BG5U564N"],"uri":["http://zotero.org/users/5659565/items/BG5U564N"],"itemData":{"id":157,"type":"article","title":"PHÁT TRIỂN MỘT SỐ PHƯƠNG PHÁP KHUYẾN NGHỊ HỖ TRỢ TÌM KIẾM THÔNG TIN HỌC THUẬT DỰA TRÊN TIẾP CẬN PHÂN TÍCH MẠNG XÃ HỘI","author":[{"literal":"HUỲNH NGỌC TÍN"}]}}],"schema":"https://github.com/citation-style-language/schema/raw/master/csl-citation.json"} </w:instrText>
      </w:r>
      <w:r w:rsidR="00F90CA4" w:rsidRPr="00006B9B">
        <w:fldChar w:fldCharType="separate"/>
      </w:r>
      <w:r w:rsidR="00E659FB" w:rsidRPr="00E659FB">
        <w:t xml:space="preserve"> [47]</w:t>
      </w:r>
      <w:r w:rsidR="00F90CA4" w:rsidRPr="00006B9B">
        <w:fldChar w:fldCharType="end"/>
      </w:r>
      <w:r w:rsidR="00F90CA4" w:rsidRPr="00006B9B">
        <w:t xml:space="preserve">, việc tìm kiếm thông tin khoa học để thực hiện các công việc liên quan đến nghiên cứu là nhu cầu thường xuyên, không thể thiếu đối với những người làm nghiên cứu khoa học, đặc biệt là các nghiên cứu viên. Các </w:t>
      </w:r>
      <w:r w:rsidR="00AA463E" w:rsidRPr="00006B9B">
        <w:t>nghiên cứu viên</w:t>
      </w:r>
      <w:r w:rsidR="00F90CA4" w:rsidRPr="00006B9B">
        <w:t xml:space="preserve"> trẻ thì thiếu kinh nghiệm tìm kiếm và xác định các thông tin hữu ích liên quan. Trong khi, các </w:t>
      </w:r>
      <w:r w:rsidR="00AA463E" w:rsidRPr="00006B9B">
        <w:t xml:space="preserve">nghiên cứu viên </w:t>
      </w:r>
      <w:r w:rsidR="00F90CA4" w:rsidRPr="00006B9B">
        <w:t xml:space="preserve">có kinh nghiệm thì phải đương đầu với quá tải thông tin. Để giúp họ dễ dàng hơn trong việc tiếp cận các thông tin học thuật hữu ích liên quan, hệ khuyến nghị trong lĩnh vực học thuật là giải pháp đang được quan tâm nghiên cứu trong những năm gần đây. Các bài toán khuyến nghị thông tin học thuật phổ biến như: khuyến nghị bài báo, cộng tác, </w:t>
      </w:r>
      <w:r w:rsidR="00680A2F">
        <w:t>gửi</w:t>
      </w:r>
      <w:r w:rsidR="00F90CA4" w:rsidRPr="00006B9B">
        <w:t xml:space="preserve"> bài</w:t>
      </w:r>
      <w:r w:rsidR="001B688F" w:rsidRPr="00006B9B">
        <w:t>.</w:t>
      </w:r>
      <w:r w:rsidR="00F90CA4" w:rsidRPr="00006B9B">
        <w:t xml:space="preserve"> cũng như các cách tiếp cận truyền thống cho hệ khuyến nghị là lọc dựa trên thông tin lý lịch (Demographic Filtering), CB</w:t>
      </w:r>
      <w:r w:rsidR="005259C6" w:rsidRPr="00006B9B">
        <w:t>,</w:t>
      </w:r>
      <w:r w:rsidR="00F90CA4" w:rsidRPr="00006B9B">
        <w:t xml:space="preserve"> CF, lai (Hybrid) phải đương đầu với một số khó khăn, thách thức như: dữ liệu lớn, chưa có dữ liệu chuẩn (benchmark) cho đánh giá thực </w:t>
      </w:r>
      <w:r w:rsidR="00F90CA4" w:rsidRPr="00006B9B">
        <w:lastRenderedPageBreak/>
        <w:t xml:space="preserve">nghiệm, độ chính xác chưa cao, vấn đề khởi động lạnh (cold-start), chưa có phương pháp phù hợp để đánh giá chất lượng khuyến nghị. Xu hướng tiếp cận để phát triển các phương pháp mới cho hệ khuyến nghị đó là: phân tích mạng xã hội, khai thác thông tin ngữ cảnh và các phương pháp lai. Trên thực tế, sở thích và quyết định của con người thường chịu ảnh hưởng bởi những người có quan hệ. Các </w:t>
      </w:r>
      <w:r w:rsidR="00AA463E" w:rsidRPr="00006B9B">
        <w:t xml:space="preserve">nghiên cứu viên </w:t>
      </w:r>
      <w:r w:rsidR="00F90CA4" w:rsidRPr="00006B9B">
        <w:t>thường cần lời khuyên từ bạn bè, đồng nghiệp, thầy cô để đưa ra những quyết định quan trọng liên quan đến các công việc nghiên cứu. Do đó, luận án chọn tiếp cận phân tích mạng xã hội (có xem xét yếu tố thời gian) kết hợp một số thông tin khác, nhằm giải quyết những hạn chế của một số phương pháp phổ biến, ứng dụng khuyến nghị thông tin học thuật.</w:t>
      </w:r>
    </w:p>
    <w:p w14:paraId="2502F9F2" w14:textId="512B2667" w:rsidR="00F90CA4" w:rsidRPr="00006B9B" w:rsidRDefault="00F90CA4" w:rsidP="006172F7">
      <w:pPr>
        <w:pStyle w:val="Subtitle"/>
        <w:spacing w:before="120"/>
      </w:pPr>
      <w:r w:rsidRPr="00006B9B">
        <w:t xml:space="preserve">Theo Nguyễn Song Hà </w:t>
      </w:r>
      <w:r w:rsidRPr="00006B9B">
        <w:fldChar w:fldCharType="begin"/>
      </w:r>
      <w:r w:rsidR="00E659FB">
        <w:instrText xml:space="preserve"> ADDIN ZOTERO_ITEM CSL_CITATION {"citationID":"ZlxArDyi","properties":{"formattedCitation":" [46]","plainCitation":" [46]","noteIndex":0},"citationItems":[{"id":155,"uris":["http://zotero.org/users/5659565/items/4LH4AC34"],"uri":["http://zotero.org/users/5659565/items/4LH4AC34"],"itemData":{"id":155,"type":"article","abstract":"Từ khi ra đời đến nay, hệ tư vấn lọc cộng tác nói chung, hệ tư vấn lọc cộng tác dựa trên người dùng nói riêng đã có\nmột sự phát triển vượt bậc về mặt ứng dụng kỹ thuật, công nghệ cũng như ứng dụng vào thực tế cuộc sống. Đặc biệt, hệ tư vấn được\ncác nhà quản lý sử dụng làm công cụ hỗ trợ hữu hiệu trong nhiều lĩnh vực kinh doanh như Amazon, Netflix và Pandora. Tuy nhiên ,\ncác thế hệ hiện tại của hệ tư vấn vẫn chưa đáp ứng đầy đủ các yêu cầu của người sử dụng. Trong bài viết này chúng tôi đề xuất một\ntiếp cận mới cho hệ tư vấn lọc cộng tác dựa trên người dùng. Hệ tư vấn lọc cộng tác theo người dùng được xây dựng dựa trên độ đo\nhàm ý thống kê. Trong hệ tư vấn này, chúng tôi xây dựng một độ đo tương đồng dựa trên độ đo chỉ số hàm ý thống kê gọi là độ đo\ntương đồng hàm ý thống kê để xác định sự tương đồng giữa hai người dùng trong hệ thống. Thông qua thực nghiệm trên hai tập dữ\nliệu MovieLense và MSWeb cho thấy rằng độ đo tương đồng mà chúng tôi đề xuất cho kết quả khá tốt trên hệ tư vấn lọc cộng tác\ndựa trên người dùng so với các độ đo tương đồng truyền thống như Pearson correlation, Cosine similarity và Jaccard","title":"HỆ TƯ VẤN LỌC CỘNG TÁC THEO NGƯỜI DÙNG DỰA TRÊN ĐỘ ĐO HÀM Ý THỐNG KÊ","author":[{"literal":"Phan Quốc Nghĩa"},{"literal":"Nguyễn Minh Kỳ"},{"literal":"Đặng Hoài Phƣơng"},{"literal":"Huỳnh Xuân Hiệp"}]}}],"schema":"https://github.com/citation-style-language/schema/raw/master/csl-citation.json"} </w:instrText>
      </w:r>
      <w:r w:rsidRPr="00006B9B">
        <w:fldChar w:fldCharType="separate"/>
      </w:r>
      <w:r w:rsidR="00E659FB" w:rsidRPr="00E659FB">
        <w:t xml:space="preserve"> [46]</w:t>
      </w:r>
      <w:r w:rsidRPr="00006B9B">
        <w:fldChar w:fldCharType="end"/>
      </w:r>
      <w:r w:rsidRPr="00006B9B">
        <w:t xml:space="preserve">, hệ tư vấn (recommender system) đã trở thành một trong những lĩnh vực nghiên cứu quan trọng kể từ khi bài báo đầu tiên về </w:t>
      </w:r>
      <w:r w:rsidR="004E7A93" w:rsidRPr="00006B9B">
        <w:t>CF</w:t>
      </w:r>
      <w:r w:rsidRPr="00006B9B">
        <w:t xml:space="preserve"> xuất hiện vào giữa những năm 1990. Hiện nay, sự quan tâm đối với hệ tư vấn đang rất cao vì sự cần thiết của những ứng dụng có thể giúp người dùng xử lý với tình trạng quá tải thông tin &amp; đưa ra những nội dung hoặc lời khuyên phù hợp cho từng cá nhân. Một vài ứng dụng nổi tiếng như: hệ tư vấn sách, CDs của Amazon.com, hệ tư vấn phim của MovieLens… Nhưng so với sách, phi</w:t>
      </w:r>
      <w:r w:rsidR="009A4D93" w:rsidRPr="00006B9B">
        <w:t>m.</w:t>
      </w:r>
      <w:r w:rsidRPr="00006B9B">
        <w:t xml:space="preserve"> thì số lượng website bùng nổ mỗi ngày còn lớn hơn rất nhiều. Khóa luận đề xuất phương pháp xây dựng một hệ thống tư vấn website dựa trên việc khai phá query logs của máy tìm kiếm. Các website được tư vấn là kết quả có được dựa trên phân tích những lựa chọn của hàng nghìn người dùng trước đó. Thực nghiệm ban đầu của hệ thống cho kết quả khá tốt.</w:t>
      </w:r>
    </w:p>
    <w:p w14:paraId="3F8369A4" w14:textId="697682C0" w:rsidR="00F90CA4" w:rsidRPr="00006B9B" w:rsidRDefault="00572450" w:rsidP="006172F7">
      <w:pPr>
        <w:pStyle w:val="Subtitle"/>
        <w:spacing w:before="120"/>
      </w:pPr>
      <w:r w:rsidRPr="00006B9B">
        <w:t xml:space="preserve">Đề tài “Thuật toán phân lớp văn bản Web và thực nghiệm trong máy tìm kiếm VietSeek” </w:t>
      </w:r>
      <w:r w:rsidRPr="00006B9B">
        <w:fldChar w:fldCharType="begin"/>
      </w:r>
      <w:r w:rsidR="00E659FB">
        <w:instrText xml:space="preserve"> ADDIN ZOTERO_ITEM CSL_CITATION {"citationID":"Snu2iFA2","properties":{"formattedCitation":" [48]","plainCitation":" [48]","noteIndex":0},"citationItems":[{"id":154,"uris":["http://zotero.org/users/5659565/items/VZVR7984"],"uri":["http://zotero.org/users/5659565/items/VZVR7984"],"itemData":{"id":154,"type":"article","title":"K45_Dang_Thanh_Hai_Thesis.pdf","URL":"http://uet.vnu.edu.vn/~thuyhq/Student_Thesis/K45_Dang_Thanh_Hai_Thesis.pdf","accessed":{"date-parts":[["2019",10,12]]}}}],"schema":"https://github.com/citation-style-language/schema/raw/master/csl-citation.json"} </w:instrText>
      </w:r>
      <w:r w:rsidRPr="00006B9B">
        <w:fldChar w:fldCharType="separate"/>
      </w:r>
      <w:r w:rsidR="00E659FB" w:rsidRPr="00E659FB">
        <w:t xml:space="preserve"> [48]</w:t>
      </w:r>
      <w:r w:rsidRPr="00006B9B">
        <w:fldChar w:fldCharType="end"/>
      </w:r>
      <w:r w:rsidRPr="00006B9B">
        <w:t>, Do kích thước khổng lồ của dữ liệu Web, việc xây dựng cũng như tích hợp các yếu tố khai phá dữ liệu Web vào công cụ tìm kiếm trên mạng Internet đang thu hút được sự quan tâm rất lớn của rất nhiều nhà nghiên cứu. Khóa luận đề cập tới vấn đề cải tiến chất lượng và tốc độ của máy tìm kiếm bằng việc nghiên cứu bài toán phân lớp trong máy tìm kiếm. Nội dung chính của khóa luận trình bày cấu trúc cũng như mô hình hoạt động của</w:t>
      </w:r>
      <w:r w:rsidR="00491F22">
        <w:t xml:space="preserve"> một chức năng</w:t>
      </w:r>
      <w:r w:rsidRPr="00006B9B">
        <w:t xml:space="preserve"> đánh chỉ mục trong máy tìm kiếm VietSeek, các kỹ thuật cơ bản và các thuật toán thông dụng liên quan đến quá trình khai phá dữ liệu Web trong máy tìm kiếm, mà cụ thể là bài toán phân lớp trang văn bản Web. Đặc biệt khóa luận tập trung vào giải pháp phân lớp theo phương pháp Bayes thứ nhất. Đi kèm với giải pháp phân lớp Bayes là các đề xuất nhằm giải quyết vấn đề </w:t>
      </w:r>
      <w:r w:rsidR="00C5283B">
        <w:t>c</w:t>
      </w:r>
      <w:r w:rsidRPr="00006B9B">
        <w:t xml:space="preserve">ho các lớp. Khóa luận đã </w:t>
      </w:r>
      <w:r w:rsidRPr="00006B9B">
        <w:lastRenderedPageBreak/>
        <w:t>tích hợp thành công các đề xuất này vào máy tìm kiếm VietSeek và thu được kết quả rất khả quan.</w:t>
      </w:r>
    </w:p>
    <w:p w14:paraId="0867CAE3" w14:textId="779F1830" w:rsidR="00C05474" w:rsidRPr="00006B9B" w:rsidRDefault="00A57999" w:rsidP="006172F7">
      <w:pPr>
        <w:pStyle w:val="Subtitle"/>
        <w:spacing w:before="120"/>
      </w:pPr>
      <w:r w:rsidRPr="00006B9B">
        <w:t xml:space="preserve">Theo </w:t>
      </w:r>
      <w:r w:rsidR="00912C2B" w:rsidRPr="00006B9B">
        <w:t>Sachin Walunj</w:t>
      </w:r>
      <w:r w:rsidR="0076546B">
        <w:t xml:space="preserve"> và</w:t>
      </w:r>
      <w:r w:rsidR="00912C2B" w:rsidRPr="00006B9B">
        <w:t xml:space="preserve"> Kishor Sadafale trong “An Online Recommendation System for E-commerce Based on Apache Mahout Framework”</w:t>
      </w:r>
      <w:r w:rsidR="00C05474" w:rsidRPr="00006B9B">
        <w:t xml:space="preserve"> </w:t>
      </w:r>
      <w:r w:rsidR="00C05474" w:rsidRPr="00006B9B">
        <w:fldChar w:fldCharType="begin"/>
      </w:r>
      <w:r w:rsidR="00344360">
        <w:instrText xml:space="preserve"> ADDIN ZOTERO_ITEM CSL_CITATION {"citationID":"4am8oz8L","properties":{"formattedCitation":" [50]","plainCitation":" [50]","dontUpdate":true,"noteIndex":0},"citationItems":[{"id":204,"uris":["http://zotero.org/users/5659565/items/NREGUZZE"],"uri":["http://zotero.org/users/5659565/items/NREGUZZE"],"itemData":{"id":204,"type":"paper-conference","container-title":"Proceedings of the 2013 annual conference on Computers and people research - SIGMIS-CPR '13","DOI":"10.1145/2487294.2487328","event":"the 2013 annual conference","event-place":"Cincinnati, Ohio, USA","ISBN":"978-1-4503-1975-1","language":"en","page":"153","publisher":"ACM Press","publisher-place":"Cincinnati, Ohio, USA","source":"DOI.org (Crossref)","title":"An online recommendation system for e-commerce based on apache mahout framework","URL":"http://dl.acm.org/citation.cfm?doid=2487294.2487328","author":[{"family":"Walunj","given":"Sachin Gulabrao"},{"family":"Sadafale","given":"Kishor"}],"accessed":{"date-parts":[["2019",11,25]]},"issued":{"date-parts":[["2013"]]}}}],"schema":"https://github.com/citation-style-language/schema/raw/master/csl-citation.json"} </w:instrText>
      </w:r>
      <w:r w:rsidR="00C05474" w:rsidRPr="00006B9B">
        <w:fldChar w:fldCharType="separate"/>
      </w:r>
      <w:r w:rsidR="001E3149" w:rsidRPr="001E3149">
        <w:t xml:space="preserve"> [51]</w:t>
      </w:r>
      <w:r w:rsidR="00C05474" w:rsidRPr="00006B9B">
        <w:fldChar w:fldCharType="end"/>
      </w:r>
      <w:r w:rsidR="00C05474" w:rsidRPr="00006B9B">
        <w:t>. Việc chọn một nền tảng là bước quan trọng trong việc phát triển RS cho mục đích nghiên cứu hoặc thương mại. Việc trên có thể được thực hiện theo nhiều cách khác nhau, mà ở đó nền tảng được phát triển từ đầu, một hệ tư vấn có thể được thực hiện bằng cách ký kết (Cá nhân hóa OracleAS), sử dụng thư viện mã được điều chỉnh hoặc một nền tảng có thể được chọn và cập nhập cho phù hợp (LensKit, MymediaLite , Mahout Apache, v.v.). Trong một số trường hợp, sự kết hợp của các phương pháp này là được sử dụng. Đối với các dự án thương mại điện tử, và đặc biệt trong các trang web thương mại điện tử, các thức lý tưởng nhất là tìm một nền tảng mã nguồn mở có nhiều người sử dụng và đóng góp từ đó đáp ứng tất cả hoặc hầu hết các yêu cầu phát triển cơ bản.</w:t>
      </w:r>
    </w:p>
    <w:p w14:paraId="6B306830" w14:textId="695A9E16" w:rsidR="00A57999" w:rsidRPr="00006B9B" w:rsidRDefault="00C05474" w:rsidP="006172F7">
      <w:pPr>
        <w:pStyle w:val="Subtitle"/>
        <w:spacing w:before="120"/>
      </w:pPr>
      <w:r w:rsidRPr="00006B9B">
        <w:t>Với giải pháp lý tưởng này, một số tùy chỉnh nhỏ cho một hệ thống đã có sẵn và có thể được tiếp cận một cách dễ dàng từ đó đáp ứng các yêu cầu phát triển cụ thể. Nhiều thư viện đã được xây dựng nhằm hỗ trợ sự phát triển của các hệ tư vấn, nhưng chỉ gần đây mới có quy mô lớn hơn, các nền tảng mã nguồn mở trở nên có sẵn. Trong bối cảnh của các nền tảng như vậy, các công cụ đánh giá rất quan trọng nhằm để hỗ trợ, thử nghiệm các kỹ thuật và phương pháp tiếp cận mới được phát triển trên nền tảng. Apache Mahout như một nền tảng cho phép nghiên cứu và đã phải đối mặt với cả hai vấn đề này trong việc sử dụng nó như một phần công việc trong các đề xuất lọc cộng tác.</w:t>
      </w:r>
    </w:p>
    <w:p w14:paraId="752E0EFD" w14:textId="77777777" w:rsidR="00BE7430" w:rsidRPr="00006B9B" w:rsidRDefault="00BE7430" w:rsidP="006172F7">
      <w:pPr>
        <w:spacing w:before="120" w:after="240" w:line="360" w:lineRule="auto"/>
        <w:jc w:val="both"/>
        <w:rPr>
          <w:rFonts w:ascii="Times New Roman" w:hAnsi="Times New Roman" w:cs="Times New Roman"/>
          <w:sz w:val="24"/>
          <w:szCs w:val="24"/>
        </w:rPr>
        <w:sectPr w:rsidR="00BE7430" w:rsidRPr="00006B9B" w:rsidSect="00A501E5">
          <w:footerReference w:type="default" r:id="rId25"/>
          <w:pgSz w:w="11907" w:h="16839" w:code="9"/>
          <w:pgMar w:top="1418" w:right="1134" w:bottom="1418" w:left="1701" w:header="720" w:footer="720" w:gutter="0"/>
          <w:pgNumType w:start="1"/>
          <w:cols w:space="720"/>
          <w:docGrid w:linePitch="360"/>
        </w:sectPr>
      </w:pPr>
    </w:p>
    <w:p w14:paraId="00D9BCDA" w14:textId="36ED4394" w:rsidR="00AD5376" w:rsidRPr="00006B9B" w:rsidRDefault="00025F18" w:rsidP="006172F7">
      <w:pPr>
        <w:pStyle w:val="Heading1"/>
        <w:jc w:val="both"/>
      </w:pPr>
      <w:bookmarkStart w:id="37" w:name="_Toc9033519"/>
      <w:bookmarkStart w:id="38" w:name="_Toc29412728"/>
      <w:r w:rsidRPr="00006B9B">
        <w:lastRenderedPageBreak/>
        <w:t>CHƯƠNG</w:t>
      </w:r>
      <w:r w:rsidR="002D189E" w:rsidRPr="00006B9B">
        <w:t xml:space="preserve"> 2: </w:t>
      </w:r>
      <w:bookmarkEnd w:id="37"/>
      <w:r w:rsidR="002D189E" w:rsidRPr="00006B9B">
        <w:t>XÂY DỰNG HỆ TƯ VẤN</w:t>
      </w:r>
      <w:r w:rsidR="00022197" w:rsidRPr="00006B9B">
        <w:t xml:space="preserve"> </w:t>
      </w:r>
      <w:r w:rsidR="00835826">
        <w:t>THEO</w:t>
      </w:r>
      <w:r w:rsidR="002D189E" w:rsidRPr="00006B9B">
        <w:t xml:space="preserve"> PHƯƠNG PHÁP LỌC CỘNG TÁC</w:t>
      </w:r>
      <w:bookmarkEnd w:id="38"/>
    </w:p>
    <w:p w14:paraId="7C7DE4DE" w14:textId="4D01D4AC" w:rsidR="00CA1AA5" w:rsidRPr="00576710" w:rsidRDefault="00DC5F61" w:rsidP="006172F7">
      <w:pPr>
        <w:pStyle w:val="Heading1"/>
        <w:jc w:val="both"/>
      </w:pPr>
      <w:bookmarkStart w:id="39" w:name="_Toc29412729"/>
      <w:r>
        <w:t xml:space="preserve">2.1. </w:t>
      </w:r>
      <w:r w:rsidR="008A0F8E">
        <w:t>Dữ liệu và tiền xử lý dữ liệu</w:t>
      </w:r>
      <w:bookmarkEnd w:id="39"/>
    </w:p>
    <w:p w14:paraId="7F3A0205" w14:textId="38653BCB" w:rsidR="00576710" w:rsidRDefault="00DC5F61" w:rsidP="006172F7">
      <w:pPr>
        <w:pStyle w:val="Heading1"/>
        <w:jc w:val="both"/>
      </w:pPr>
      <w:bookmarkStart w:id="40" w:name="_Toc29412730"/>
      <w:r>
        <w:t xml:space="preserve">2.1.1. </w:t>
      </w:r>
      <w:r w:rsidR="00576710" w:rsidRPr="00006B9B">
        <w:t xml:space="preserve">Chuẩn </w:t>
      </w:r>
      <w:r w:rsidR="00576710" w:rsidRPr="00576710">
        <w:t>bị</w:t>
      </w:r>
      <w:r w:rsidR="00576710" w:rsidRPr="00006B9B">
        <w:t xml:space="preserve"> dữ liệu</w:t>
      </w:r>
      <w:bookmarkEnd w:id="40"/>
    </w:p>
    <w:p w14:paraId="188EAD53" w14:textId="66DD9EDF" w:rsidR="0058299D" w:rsidRDefault="00C81CD3" w:rsidP="006172F7">
      <w:pPr>
        <w:pStyle w:val="Subtitle"/>
      </w:pPr>
      <w:hyperlink r:id="rId26" w:history="1">
        <w:r w:rsidR="0058299D" w:rsidRPr="0058299D">
          <w:t>Bộ cơ sở dữ liệu MovieLens 100k</w:t>
        </w:r>
      </w:hyperlink>
      <w:r w:rsidR="0058299D" w:rsidRPr="0058299D">
        <w:t> được công bố năm 1998 bởi dự án nghiên cứu  </w:t>
      </w:r>
      <w:hyperlink r:id="rId27" w:history="1">
        <w:r w:rsidR="0058299D" w:rsidRPr="0058299D">
          <w:t>GroupLens</w:t>
        </w:r>
      </w:hyperlink>
      <w:r w:rsidR="0058299D" w:rsidRPr="0058299D">
        <w:t xml:space="preserve"> tại University of Minnesota. Bộ cơ sở dữ liệu này bao gồm 100,000 (100k) ratings (1-5</w:t>
      </w:r>
      <w:r w:rsidR="005B06A0">
        <w:t xml:space="preserve"> và giá trị tăng thấp nhất là 1</w:t>
      </w:r>
      <w:r w:rsidR="0058299D" w:rsidRPr="0058299D">
        <w:t xml:space="preserve">) từ 943 users cho 1682 bộ phim. </w:t>
      </w:r>
    </w:p>
    <w:p w14:paraId="129DC8DD" w14:textId="14F99CEA" w:rsidR="002C3A03" w:rsidRPr="00006B9B" w:rsidRDefault="002C3A03" w:rsidP="006172F7">
      <w:pPr>
        <w:pStyle w:val="Subtitle"/>
      </w:pPr>
      <w:r w:rsidRPr="00006B9B">
        <w:t xml:space="preserve">Cấu trúc của bộ dữ liệu này sau khi tải </w:t>
      </w:r>
      <w:r w:rsidR="000E3ABC">
        <w:t>về</w:t>
      </w:r>
      <w:r w:rsidRPr="00006B9B">
        <w:t xml:space="preserve"> gồm như sau:</w:t>
      </w:r>
    </w:p>
    <w:p w14:paraId="4A2F8A65" w14:textId="6C9D1BF4" w:rsidR="002C3A03" w:rsidRDefault="002C3A03"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sidRPr="00006B9B">
        <w:rPr>
          <w:rFonts w:ascii="Times New Roman" w:hAnsi="Times New Roman" w:cs="Times New Roman"/>
          <w:sz w:val="26"/>
          <w:szCs w:val="26"/>
        </w:rPr>
        <w:t>u.data: Chứa toàn bộ các </w:t>
      </w:r>
      <w:r w:rsidRPr="00006B9B">
        <w:rPr>
          <w:rFonts w:ascii="Times New Roman" w:hAnsi="Times New Roman" w:cs="Times New Roman"/>
          <w:i/>
          <w:iCs/>
          <w:sz w:val="26"/>
          <w:szCs w:val="26"/>
        </w:rPr>
        <w:t>ratings</w:t>
      </w:r>
      <w:r w:rsidRPr="00006B9B">
        <w:rPr>
          <w:rFonts w:ascii="Times New Roman" w:hAnsi="Times New Roman" w:cs="Times New Roman"/>
          <w:sz w:val="26"/>
          <w:szCs w:val="26"/>
        </w:rPr>
        <w:t> của 943 </w:t>
      </w:r>
      <w:r w:rsidRPr="00006B9B">
        <w:rPr>
          <w:rFonts w:ascii="Times New Roman" w:hAnsi="Times New Roman" w:cs="Times New Roman"/>
          <w:i/>
          <w:iCs/>
          <w:sz w:val="26"/>
          <w:szCs w:val="26"/>
        </w:rPr>
        <w:t>users</w:t>
      </w:r>
      <w:r w:rsidRPr="00006B9B">
        <w:rPr>
          <w:rFonts w:ascii="Times New Roman" w:hAnsi="Times New Roman" w:cs="Times New Roman"/>
          <w:sz w:val="26"/>
          <w:szCs w:val="26"/>
        </w:rPr>
        <w:t> cho 1682 movies. Mỗi user </w:t>
      </w:r>
      <w:r w:rsidRPr="00006B9B">
        <w:rPr>
          <w:rFonts w:ascii="Times New Roman" w:hAnsi="Times New Roman" w:cs="Times New Roman"/>
          <w:i/>
          <w:iCs/>
          <w:sz w:val="26"/>
          <w:szCs w:val="26"/>
        </w:rPr>
        <w:t>đánh giá</w:t>
      </w:r>
      <w:r w:rsidRPr="00006B9B">
        <w:rPr>
          <w:rFonts w:ascii="Times New Roman" w:hAnsi="Times New Roman" w:cs="Times New Roman"/>
          <w:sz w:val="26"/>
          <w:szCs w:val="26"/>
        </w:rPr>
        <w:t> ít nhất 20 movies. Thông tin về thời gian đánh giá cũng được cho nhưng chúng ta không sử dụng trong bài nghiên cứu này.</w:t>
      </w:r>
    </w:p>
    <w:p w14:paraId="62465F64" w14:textId="7CBC24C8" w:rsidR="00F76212" w:rsidRPr="00006B9B" w:rsidRDefault="00F76212"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Pr>
          <w:rFonts w:ascii="Times New Roman" w:hAnsi="Times New Roman" w:cs="Times New Roman"/>
          <w:sz w:val="26"/>
          <w:szCs w:val="26"/>
        </w:rPr>
        <w:t>u1.base, u1.test,...,u5.base, u5.test: là các bộ kiểm tra rời rạc</w:t>
      </w:r>
      <w:r w:rsidR="00C80A2B">
        <w:rPr>
          <w:rFonts w:ascii="Times New Roman" w:hAnsi="Times New Roman" w:cs="Times New Roman"/>
          <w:sz w:val="26"/>
          <w:szCs w:val="26"/>
        </w:rPr>
        <w:t>, được chia theo tỷ lệ 80/20 trên u.data vào huấn luyện (tra</w:t>
      </w:r>
      <w:r w:rsidR="007257FF">
        <w:rPr>
          <w:rFonts w:ascii="Times New Roman" w:hAnsi="Times New Roman" w:cs="Times New Roman"/>
          <w:sz w:val="26"/>
          <w:szCs w:val="26"/>
          <w:lang w:val="en-US"/>
        </w:rPr>
        <w:t>i</w:t>
      </w:r>
      <w:r w:rsidR="00C80A2B">
        <w:rPr>
          <w:rFonts w:ascii="Times New Roman" w:hAnsi="Times New Roman" w:cs="Times New Roman"/>
          <w:sz w:val="26"/>
          <w:szCs w:val="26"/>
        </w:rPr>
        <w:t>nning) và kiểm thử (test)</w:t>
      </w:r>
      <w:r w:rsidR="00BB788B">
        <w:rPr>
          <w:rFonts w:ascii="Times New Roman" w:hAnsi="Times New Roman" w:cs="Times New Roman"/>
          <w:sz w:val="26"/>
          <w:szCs w:val="26"/>
        </w:rPr>
        <w:t>.</w:t>
      </w:r>
    </w:p>
    <w:p w14:paraId="1CDD22CE" w14:textId="2D2D3845" w:rsidR="002C3A03" w:rsidRDefault="002C3A03"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sidRPr="00006B9B">
        <w:rPr>
          <w:rFonts w:ascii="Times New Roman" w:hAnsi="Times New Roman" w:cs="Times New Roman"/>
          <w:sz w:val="26"/>
          <w:szCs w:val="26"/>
        </w:rPr>
        <w:t>ua.base, ua.test, ub.base, ub.test: là hai cách chia toàn bộ dữ liệu ra thành hai tập con; một cho training; và một cho test.</w:t>
      </w:r>
      <w:r w:rsidR="00C80A2B">
        <w:rPr>
          <w:rFonts w:ascii="Times New Roman" w:hAnsi="Times New Roman" w:cs="Times New Roman"/>
          <w:sz w:val="26"/>
          <w:szCs w:val="26"/>
        </w:rPr>
        <w:t xml:space="preserve"> Với chính xác </w:t>
      </w:r>
      <w:bookmarkStart w:id="41" w:name="_Hlk29411960"/>
      <w:r w:rsidR="00C80A2B">
        <w:rPr>
          <w:rFonts w:ascii="Times New Roman" w:hAnsi="Times New Roman" w:cs="Times New Roman"/>
          <w:sz w:val="26"/>
          <w:szCs w:val="26"/>
        </w:rPr>
        <w:t xml:space="preserve">10 </w:t>
      </w:r>
      <w:r w:rsidR="00C80A2B" w:rsidRPr="00C80A2B">
        <w:rPr>
          <w:rFonts w:ascii="Times New Roman" w:hAnsi="Times New Roman" w:cs="Times New Roman"/>
          <w:i/>
          <w:iCs/>
          <w:sz w:val="26"/>
          <w:szCs w:val="26"/>
        </w:rPr>
        <w:t>ratings</w:t>
      </w:r>
      <w:r w:rsidR="00C80A2B">
        <w:rPr>
          <w:rFonts w:ascii="Times New Roman" w:hAnsi="Times New Roman" w:cs="Times New Roman"/>
          <w:i/>
          <w:iCs/>
          <w:sz w:val="26"/>
          <w:szCs w:val="26"/>
        </w:rPr>
        <w:t xml:space="preserve"> </w:t>
      </w:r>
      <w:r w:rsidR="00C80A2B">
        <w:rPr>
          <w:rFonts w:ascii="Times New Roman" w:hAnsi="Times New Roman" w:cs="Times New Roman"/>
          <w:sz w:val="26"/>
          <w:szCs w:val="26"/>
        </w:rPr>
        <w:t xml:space="preserve">trên một </w:t>
      </w:r>
      <w:r w:rsidR="00C80A2B" w:rsidRPr="00C80A2B">
        <w:rPr>
          <w:rFonts w:ascii="Times New Roman" w:hAnsi="Times New Roman" w:cs="Times New Roman"/>
          <w:i/>
          <w:iCs/>
          <w:sz w:val="26"/>
          <w:szCs w:val="26"/>
        </w:rPr>
        <w:t>user</w:t>
      </w:r>
      <w:r w:rsidR="00C80A2B">
        <w:rPr>
          <w:rFonts w:ascii="Times New Roman" w:hAnsi="Times New Roman" w:cs="Times New Roman"/>
          <w:i/>
          <w:iCs/>
          <w:sz w:val="26"/>
          <w:szCs w:val="26"/>
        </w:rPr>
        <w:t xml:space="preserve"> </w:t>
      </w:r>
      <w:r w:rsidR="00C80A2B">
        <w:rPr>
          <w:rFonts w:ascii="Times New Roman" w:hAnsi="Times New Roman" w:cs="Times New Roman"/>
          <w:sz w:val="26"/>
          <w:szCs w:val="26"/>
        </w:rPr>
        <w:t>trong file test</w:t>
      </w:r>
      <w:bookmarkEnd w:id="41"/>
      <w:r w:rsidR="008148C4">
        <w:rPr>
          <w:rFonts w:ascii="Times New Roman" w:hAnsi="Times New Roman" w:cs="Times New Roman"/>
          <w:sz w:val="26"/>
          <w:szCs w:val="26"/>
        </w:rPr>
        <w:t>.</w:t>
      </w:r>
    </w:p>
    <w:p w14:paraId="3AD4787F" w14:textId="6230412E" w:rsidR="008148C4" w:rsidRDefault="008148C4"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Pr>
          <w:rFonts w:ascii="Times New Roman" w:hAnsi="Times New Roman" w:cs="Times New Roman"/>
          <w:sz w:val="26"/>
          <w:szCs w:val="26"/>
        </w:rPr>
        <w:t>Tất cả các file u1,...u5 và ua, ub đều được tạo ra bởi mku.sh.</w:t>
      </w:r>
    </w:p>
    <w:p w14:paraId="70416716" w14:textId="0016118F" w:rsidR="008148C4" w:rsidRPr="00006B9B" w:rsidRDefault="008148C4"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sidRPr="008148C4">
        <w:rPr>
          <w:rFonts w:ascii="Times New Roman" w:hAnsi="Times New Roman" w:cs="Times New Roman"/>
          <w:sz w:val="26"/>
          <w:szCs w:val="26"/>
        </w:rPr>
        <w:t xml:space="preserve">mku.sh </w:t>
      </w:r>
      <w:r>
        <w:rPr>
          <w:rFonts w:ascii="Times New Roman" w:hAnsi="Times New Roman" w:cs="Times New Roman"/>
          <w:sz w:val="26"/>
          <w:szCs w:val="26"/>
        </w:rPr>
        <w:t xml:space="preserve">: </w:t>
      </w:r>
      <w:r w:rsidRPr="008148C4">
        <w:rPr>
          <w:rFonts w:ascii="Times New Roman" w:hAnsi="Times New Roman" w:cs="Times New Roman"/>
          <w:sz w:val="26"/>
          <w:szCs w:val="26"/>
        </w:rPr>
        <w:t>Một tập lệnh shell để tạo tất cả các tập dữ liệu u từ u.data.</w:t>
      </w:r>
    </w:p>
    <w:p w14:paraId="6A8CF1B4" w14:textId="77777777" w:rsidR="002C3A03" w:rsidRPr="00006B9B" w:rsidRDefault="002C3A03"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sidRPr="00006B9B">
        <w:rPr>
          <w:rFonts w:ascii="Times New Roman" w:hAnsi="Times New Roman" w:cs="Times New Roman"/>
          <w:sz w:val="26"/>
          <w:szCs w:val="26"/>
        </w:rPr>
        <w:t>u.user: Chứa thông tin về </w:t>
      </w:r>
      <w:r w:rsidRPr="00006B9B">
        <w:rPr>
          <w:rFonts w:ascii="Times New Roman" w:hAnsi="Times New Roman" w:cs="Times New Roman"/>
          <w:i/>
          <w:iCs/>
          <w:sz w:val="26"/>
          <w:szCs w:val="26"/>
        </w:rPr>
        <w:t>users</w:t>
      </w:r>
      <w:r w:rsidRPr="00006B9B">
        <w:rPr>
          <w:rFonts w:ascii="Times New Roman" w:hAnsi="Times New Roman" w:cs="Times New Roman"/>
          <w:sz w:val="26"/>
          <w:szCs w:val="26"/>
        </w:rPr>
        <w:t>, bao gồm: id, tuổi, giới tính, nghề nghiệp, zipcode (vùng miền), vì những thông tin này cũng có thể ảnh hưởng tới sở thích của các </w:t>
      </w:r>
      <w:r w:rsidRPr="00006B9B">
        <w:rPr>
          <w:rFonts w:ascii="Times New Roman" w:hAnsi="Times New Roman" w:cs="Times New Roman"/>
          <w:i/>
          <w:iCs/>
          <w:sz w:val="26"/>
          <w:szCs w:val="26"/>
        </w:rPr>
        <w:t>users</w:t>
      </w:r>
      <w:r w:rsidRPr="00006B9B">
        <w:rPr>
          <w:rFonts w:ascii="Times New Roman" w:hAnsi="Times New Roman" w:cs="Times New Roman"/>
          <w:sz w:val="26"/>
          <w:szCs w:val="26"/>
        </w:rPr>
        <w:t xml:space="preserve">. Tuy nhiên, chúng ta sẽ không sử dụng các thông tin này, trừ thông tin </w:t>
      </w:r>
      <w:r w:rsidRPr="00006B9B">
        <w:rPr>
          <w:rFonts w:ascii="Times New Roman" w:hAnsi="Times New Roman" w:cs="Times New Roman"/>
          <w:i/>
          <w:iCs/>
          <w:sz w:val="26"/>
          <w:szCs w:val="26"/>
        </w:rPr>
        <w:t>id</w:t>
      </w:r>
      <w:r w:rsidRPr="00006B9B">
        <w:rPr>
          <w:rFonts w:ascii="Times New Roman" w:hAnsi="Times New Roman" w:cs="Times New Roman"/>
          <w:sz w:val="26"/>
          <w:szCs w:val="26"/>
        </w:rPr>
        <w:t> được dùng để xác định các user khác nhau.</w:t>
      </w:r>
    </w:p>
    <w:p w14:paraId="3C21816C" w14:textId="77777777" w:rsidR="002C3A03" w:rsidRPr="00006B9B" w:rsidRDefault="002C3A03" w:rsidP="006172F7">
      <w:pPr>
        <w:pStyle w:val="ListParagraph"/>
        <w:numPr>
          <w:ilvl w:val="0"/>
          <w:numId w:val="6"/>
        </w:numPr>
        <w:spacing w:before="120" w:after="240" w:line="360" w:lineRule="auto"/>
        <w:ind w:left="0" w:firstLine="567"/>
        <w:contextualSpacing w:val="0"/>
        <w:jc w:val="both"/>
        <w:rPr>
          <w:rFonts w:ascii="Times New Roman" w:hAnsi="Times New Roman" w:cs="Times New Roman"/>
          <w:sz w:val="26"/>
          <w:szCs w:val="26"/>
        </w:rPr>
      </w:pPr>
      <w:r w:rsidRPr="00006B9B">
        <w:rPr>
          <w:rFonts w:ascii="Times New Roman" w:hAnsi="Times New Roman" w:cs="Times New Roman"/>
          <w:sz w:val="26"/>
          <w:szCs w:val="26"/>
        </w:rPr>
        <w:t>u.genre: Chứa tên của 19 thể loại phim, các thể loại bao gồm: unknown, Action, Adventure, Animation, Children's, Comedy, Crime, Documentary, Drama, Fantasy, Film-Noir, Horror, Musical, Mystery, Romance, Sci-Fi, Thriller, War và Western.</w:t>
      </w:r>
    </w:p>
    <w:p w14:paraId="576A5072" w14:textId="53FFDB7C" w:rsidR="002C3A03" w:rsidRPr="005C7E5D" w:rsidRDefault="002C3A03" w:rsidP="006172F7">
      <w:pPr>
        <w:pStyle w:val="ListParagraph"/>
        <w:numPr>
          <w:ilvl w:val="0"/>
          <w:numId w:val="6"/>
        </w:numPr>
        <w:spacing w:after="0" w:line="360" w:lineRule="auto"/>
        <w:ind w:left="0" w:firstLine="567"/>
        <w:contextualSpacing w:val="0"/>
        <w:jc w:val="both"/>
        <w:rPr>
          <w:rFonts w:ascii="Times New Roman" w:hAnsi="Times New Roman" w:cs="Times New Roman"/>
          <w:sz w:val="26"/>
          <w:szCs w:val="26"/>
        </w:rPr>
      </w:pPr>
      <w:r w:rsidRPr="00006B9B">
        <w:rPr>
          <w:rFonts w:ascii="Times New Roman" w:hAnsi="Times New Roman" w:cs="Times New Roman"/>
          <w:sz w:val="26"/>
          <w:szCs w:val="26"/>
        </w:rPr>
        <w:lastRenderedPageBreak/>
        <w:t>u.item: thông tin về mỗi bộ phim, trong file: Mỗi dòng, thể hiện </w:t>
      </w:r>
      <w:r w:rsidRPr="00006B9B">
        <w:rPr>
          <w:rFonts w:ascii="Times New Roman" w:hAnsi="Times New Roman" w:cs="Times New Roman"/>
          <w:i/>
          <w:iCs/>
          <w:sz w:val="26"/>
          <w:szCs w:val="26"/>
        </w:rPr>
        <w:t>id</w:t>
      </w:r>
      <w:r w:rsidRPr="00006B9B">
        <w:rPr>
          <w:rFonts w:ascii="Times New Roman" w:hAnsi="Times New Roman" w:cs="Times New Roman"/>
          <w:sz w:val="26"/>
          <w:szCs w:val="26"/>
        </w:rPr>
        <w:t> của phim, tên phim, ngày phát hành, link trên imdb, và các số nhị phân 0, 1 ở phía cuối để chỉ ra bộ phim thuộc các thể loại nào trong 19 thể loại đã cho trong u.genre. Một bộ phim có thể thuộc nhiều thể loại khác nhau và thông tin về thể loại này sẽ được dùng để xây dựng item profiles.</w:t>
      </w:r>
    </w:p>
    <w:p w14:paraId="67FC40F5" w14:textId="32BFF8CF" w:rsidR="0086476C" w:rsidRDefault="00DC5F61" w:rsidP="006172F7">
      <w:pPr>
        <w:pStyle w:val="Heading1"/>
        <w:jc w:val="both"/>
      </w:pPr>
      <w:bookmarkStart w:id="42" w:name="_Toc29412731"/>
      <w:r>
        <w:t>2.1.2.</w:t>
      </w:r>
      <w:r w:rsidR="007127E0">
        <w:t>Tiền xử lý dữ liệu</w:t>
      </w:r>
      <w:bookmarkEnd w:id="42"/>
    </w:p>
    <w:p w14:paraId="65F1AF22" w14:textId="5318A946" w:rsidR="00CC5C45" w:rsidRDefault="00874108" w:rsidP="006172F7">
      <w:pPr>
        <w:pStyle w:val="Subtitle"/>
      </w:pPr>
      <w:r>
        <w:t xml:space="preserve">Tiền xử lý dữ liệu là một bước rất quan trọng trong việc giải quyết các vấn đề trong </w:t>
      </w:r>
      <w:r w:rsidRPr="00874108">
        <w:rPr>
          <w:i/>
          <w:iCs/>
        </w:rPr>
        <w:t>ML</w:t>
      </w:r>
      <w:r>
        <w:rPr>
          <w:i/>
          <w:iCs/>
        </w:rPr>
        <w:t>.</w:t>
      </w:r>
      <w:r>
        <w:t xml:space="preserve"> Hầu hết các dữ liệu được sử dụng trong </w:t>
      </w:r>
      <w:r w:rsidRPr="00874108">
        <w:rPr>
          <w:i/>
          <w:iCs/>
        </w:rPr>
        <w:t>ML</w:t>
      </w:r>
      <w:r>
        <w:rPr>
          <w:i/>
          <w:iCs/>
        </w:rPr>
        <w:t>,</w:t>
      </w:r>
      <w:r>
        <w:t xml:space="preserve"> thường cần được xử lý, làm sạch và biến đổi trước khi đưa vào mô hình.</w:t>
      </w:r>
    </w:p>
    <w:p w14:paraId="7422C6AE" w14:textId="31A8ED3D" w:rsidR="00874108" w:rsidRDefault="00874108" w:rsidP="006172F7">
      <w:pPr>
        <w:pStyle w:val="Subtitle"/>
      </w:pPr>
      <w:r>
        <w:t xml:space="preserve">Có rất nhiều kỹ thuật xử lý dữ liệu, ví dụ như: </w:t>
      </w:r>
      <w:r w:rsidRPr="00874108">
        <w:t>xử lý dữ liệu bị khuyết (missing data), mã hóa các biến nhóm (encoding categorical variables), chuẩn hóa dữ liệu (standardizing data), co giãn dữ liệu (scaling data).</w:t>
      </w:r>
      <w:r>
        <w:t xml:space="preserve"> </w:t>
      </w:r>
    </w:p>
    <w:p w14:paraId="38A20684" w14:textId="56E80F82" w:rsidR="00874108" w:rsidRDefault="00874108" w:rsidP="006172F7">
      <w:pPr>
        <w:pStyle w:val="Subtitle"/>
      </w:pPr>
      <w:r>
        <w:t xml:space="preserve">Nhưng trong khóa luận này, sẽ tập trung vào một phương pháp đơn giản tính trung bình để chuẩn hóa ma trận. Phương pháp này giúp việc điền các giá trị còn thiếu trong ma trận khởi tạo ban đầu </w:t>
      </w:r>
      <w:r w:rsidRPr="00874108">
        <w:rPr>
          <w:i/>
          <w:iCs/>
        </w:rPr>
        <w:t>UM</w:t>
      </w:r>
      <w:r>
        <w:t>, nhưng không ảnh hưởng đến kết quả của mô hình.</w:t>
      </w:r>
    </w:p>
    <w:p w14:paraId="1DEDAF04" w14:textId="06B16063" w:rsidR="00874108" w:rsidRDefault="00874108" w:rsidP="006172F7">
      <w:pPr>
        <w:pStyle w:val="Subtitle"/>
      </w:pPr>
      <w:r>
        <w:t xml:space="preserve">Như đã được đề cập ở </w:t>
      </w:r>
      <w:r w:rsidR="00DC5FAF">
        <w:t>phần</w:t>
      </w:r>
      <w:r>
        <w:t xml:space="preserve"> trên, các ma trận được thiết lập trong </w:t>
      </w:r>
      <w:r w:rsidRPr="00874108">
        <w:rPr>
          <w:i/>
          <w:iCs/>
        </w:rPr>
        <w:t>RS</w:t>
      </w:r>
      <w:r>
        <w:rPr>
          <w:i/>
          <w:iCs/>
        </w:rPr>
        <w:t xml:space="preserve"> –</w:t>
      </w:r>
      <w:r w:rsidRPr="00874108">
        <w:rPr>
          <w:i/>
          <w:iCs/>
        </w:rPr>
        <w:t xml:space="preserve"> C</w:t>
      </w:r>
      <w:r>
        <w:rPr>
          <w:i/>
          <w:iCs/>
        </w:rPr>
        <w:t xml:space="preserve">F </w:t>
      </w:r>
      <w:r>
        <w:t>ban đầu thường rất thiếu dữ liệu. Và vấn đề đặt ra, khi lập ma trận ta sẽ điền giá trị nào vào đó. Các</w:t>
      </w:r>
      <w:r w:rsidR="00C77AC8">
        <w:t>h</w:t>
      </w:r>
      <w:r>
        <w:t xml:space="preserve"> tốt nhất đó là:</w:t>
      </w:r>
    </w:p>
    <w:p w14:paraId="1FA7DEB2" w14:textId="757F0E2F" w:rsidR="00874108" w:rsidRDefault="00874108" w:rsidP="006172F7">
      <w:pPr>
        <w:pStyle w:val="ListParagraph"/>
        <w:numPr>
          <w:ilvl w:val="0"/>
          <w:numId w:val="37"/>
        </w:numPr>
        <w:spacing w:before="120" w:after="240" w:line="360" w:lineRule="auto"/>
        <w:ind w:left="0" w:firstLine="567"/>
        <w:contextualSpacing w:val="0"/>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ính trung bình cộng các giá trị </w:t>
      </w:r>
      <w:r w:rsidRPr="00874108">
        <w:rPr>
          <w:rFonts w:ascii="Times New Roman" w:hAnsi="Times New Roman" w:cs="Times New Roman"/>
          <w:i/>
          <w:iCs/>
          <w:sz w:val="26"/>
          <w:szCs w:val="26"/>
          <w:lang w:val="en-US"/>
        </w:rPr>
        <w:t>rating</w:t>
      </w:r>
      <w:r>
        <w:rPr>
          <w:rFonts w:ascii="Times New Roman" w:hAnsi="Times New Roman" w:cs="Times New Roman"/>
          <w:sz w:val="26"/>
          <w:szCs w:val="26"/>
          <w:lang w:val="en-US"/>
        </w:rPr>
        <w:t xml:space="preserve"> của từng </w:t>
      </w:r>
      <w:r w:rsidRPr="00874108">
        <w:rPr>
          <w:rFonts w:ascii="Times New Roman" w:hAnsi="Times New Roman" w:cs="Times New Roman"/>
          <w:i/>
          <w:iCs/>
          <w:sz w:val="26"/>
          <w:szCs w:val="26"/>
          <w:lang w:val="en-US"/>
        </w:rPr>
        <w:t>user</w:t>
      </w:r>
      <w:r w:rsidR="003B7800">
        <w:rPr>
          <w:rFonts w:ascii="Times New Roman" w:hAnsi="Times New Roman" w:cs="Times New Roman"/>
          <w:sz w:val="26"/>
          <w:szCs w:val="26"/>
          <w:lang w:val="en-US"/>
        </w:rPr>
        <w:t>.</w:t>
      </w:r>
    </w:p>
    <w:p w14:paraId="65016A1A" w14:textId="75CE7ECF" w:rsidR="00874108" w:rsidRDefault="00874108" w:rsidP="006172F7">
      <w:pPr>
        <w:pStyle w:val="ListParagraph"/>
        <w:numPr>
          <w:ilvl w:val="0"/>
          <w:numId w:val="37"/>
        </w:numPr>
        <w:spacing w:before="120" w:after="240" w:line="360" w:lineRule="auto"/>
        <w:ind w:left="0" w:firstLine="567"/>
        <w:contextualSpacing w:val="0"/>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Đối với từng user, thay giá trị </w:t>
      </w:r>
      <w:r w:rsidR="003B7800">
        <w:rPr>
          <w:rFonts w:ascii="Times New Roman" w:hAnsi="Times New Roman" w:cs="Times New Roman"/>
          <w:sz w:val="26"/>
          <w:szCs w:val="26"/>
          <w:lang w:val="en-US"/>
        </w:rPr>
        <w:t>‘</w:t>
      </w:r>
      <w:r>
        <w:rPr>
          <w:rFonts w:ascii="Times New Roman" w:hAnsi="Times New Roman" w:cs="Times New Roman"/>
          <w:sz w:val="26"/>
          <w:szCs w:val="26"/>
          <w:lang w:val="en-US"/>
        </w:rPr>
        <w:t>?</w:t>
      </w:r>
      <w:r w:rsidR="003B7800">
        <w:rPr>
          <w:rFonts w:ascii="Times New Roman" w:hAnsi="Times New Roman" w:cs="Times New Roman"/>
          <w:sz w:val="26"/>
          <w:szCs w:val="26"/>
          <w:lang w:val="en-US"/>
        </w:rPr>
        <w:t>’</w:t>
      </w:r>
      <w:r>
        <w:rPr>
          <w:rFonts w:ascii="Times New Roman" w:hAnsi="Times New Roman" w:cs="Times New Roman"/>
          <w:sz w:val="26"/>
          <w:szCs w:val="26"/>
          <w:lang w:val="en-US"/>
        </w:rPr>
        <w:t xml:space="preserve"> bằng giá trị trung bình tương ứng</w:t>
      </w:r>
      <w:r w:rsidR="003B7800">
        <w:rPr>
          <w:rFonts w:ascii="Times New Roman" w:hAnsi="Times New Roman" w:cs="Times New Roman"/>
          <w:sz w:val="26"/>
          <w:szCs w:val="26"/>
          <w:lang w:val="en-US"/>
        </w:rPr>
        <w:t>.</w:t>
      </w:r>
    </w:p>
    <w:p w14:paraId="2ABAAA21" w14:textId="704BF741" w:rsidR="00874108" w:rsidRDefault="00874108" w:rsidP="006172F7">
      <w:pPr>
        <w:pStyle w:val="ListParagraph"/>
        <w:numPr>
          <w:ilvl w:val="0"/>
          <w:numId w:val="37"/>
        </w:numPr>
        <w:spacing w:before="120" w:after="240" w:line="360" w:lineRule="auto"/>
        <w:ind w:left="0" w:firstLine="567"/>
        <w:contextualSpacing w:val="0"/>
        <w:jc w:val="both"/>
        <w:rPr>
          <w:rFonts w:ascii="Times New Roman" w:hAnsi="Times New Roman" w:cs="Times New Roman"/>
          <w:sz w:val="26"/>
          <w:szCs w:val="26"/>
          <w:lang w:val="en-US"/>
        </w:rPr>
      </w:pPr>
      <w:r>
        <w:rPr>
          <w:rFonts w:ascii="Times New Roman" w:hAnsi="Times New Roman" w:cs="Times New Roman"/>
          <w:sz w:val="26"/>
          <w:szCs w:val="26"/>
          <w:lang w:val="en-US"/>
        </w:rPr>
        <w:t>Duyệt trên từng item của user và tiến hành lấy giá trị hiện t</w:t>
      </w:r>
      <w:r w:rsidR="00255F41">
        <w:rPr>
          <w:rFonts w:ascii="Times New Roman" w:hAnsi="Times New Roman" w:cs="Times New Roman"/>
          <w:sz w:val="26"/>
          <w:szCs w:val="26"/>
          <w:lang w:val="en-US"/>
        </w:rPr>
        <w:t>ạ</w:t>
      </w:r>
      <w:r>
        <w:rPr>
          <w:rFonts w:ascii="Times New Roman" w:hAnsi="Times New Roman" w:cs="Times New Roman"/>
          <w:sz w:val="26"/>
          <w:szCs w:val="26"/>
          <w:lang w:val="en-US"/>
        </w:rPr>
        <w:t>i trừ đi cho giá trị trung bình tương ứng</w:t>
      </w:r>
      <w:r w:rsidR="003B7800">
        <w:rPr>
          <w:rFonts w:ascii="Times New Roman" w:hAnsi="Times New Roman" w:cs="Times New Roman"/>
          <w:sz w:val="26"/>
          <w:szCs w:val="26"/>
          <w:lang w:val="en-US"/>
        </w:rPr>
        <w:t>.</w:t>
      </w:r>
    </w:p>
    <w:p w14:paraId="02ED4BB2" w14:textId="1575DFF3" w:rsidR="00874108" w:rsidRDefault="00874108" w:rsidP="006172F7">
      <w:pPr>
        <w:pStyle w:val="ListParagraph"/>
        <w:numPr>
          <w:ilvl w:val="0"/>
          <w:numId w:val="37"/>
        </w:numPr>
        <w:spacing w:before="120" w:after="240" w:line="360" w:lineRule="auto"/>
        <w:ind w:left="0" w:firstLine="567"/>
        <w:contextualSpacing w:val="0"/>
        <w:jc w:val="both"/>
        <w:rPr>
          <w:rFonts w:ascii="Times New Roman" w:hAnsi="Times New Roman" w:cs="Times New Roman"/>
          <w:sz w:val="26"/>
          <w:szCs w:val="26"/>
          <w:lang w:val="en-US"/>
        </w:rPr>
      </w:pPr>
      <w:r>
        <w:rPr>
          <w:rFonts w:ascii="Times New Roman" w:hAnsi="Times New Roman" w:cs="Times New Roman"/>
          <w:sz w:val="26"/>
          <w:szCs w:val="26"/>
          <w:lang w:val="en-US"/>
        </w:rPr>
        <w:t>Lặp lại trên toàn bộ cơ sở dữ liệu, ta thu được một ma trận dữ liệu đã được chuẩn hóa.</w:t>
      </w:r>
    </w:p>
    <w:p w14:paraId="661D3894" w14:textId="473D0010" w:rsidR="00C77AC8" w:rsidRDefault="00C77AC8" w:rsidP="006172F7">
      <w:pPr>
        <w:pStyle w:val="Subtitle"/>
      </w:pPr>
      <w:r>
        <w:t xml:space="preserve">Công thức tổng quát như sau: </w:t>
      </w:r>
    </w:p>
    <w:p w14:paraId="68090C97" w14:textId="29C013DB" w:rsidR="00C77AC8" w:rsidRPr="00492953" w:rsidRDefault="00C81CD3" w:rsidP="006172F7">
      <w:pPr>
        <w:pStyle w:val="ListParagraph"/>
        <w:tabs>
          <w:tab w:val="left" w:pos="8364"/>
        </w:tabs>
        <w:spacing w:before="120" w:after="240" w:line="360" w:lineRule="auto"/>
        <w:ind w:left="2835"/>
        <w:contextualSpacing w:val="0"/>
        <w:jc w:val="both"/>
        <w:rPr>
          <w:rFonts w:ascii="Cambria Math" w:hAnsi="Cambria Math" w:cs="Times New Roman"/>
          <w:i/>
          <w:sz w:val="26"/>
          <w:szCs w:val="26"/>
          <w:lang w:val="en-US"/>
        </w:rPr>
      </w:pPr>
      <m:oMath>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j</m:t>
                </m:r>
              </m:sub>
            </m:sSub>
          </m:e>
        </m:acc>
        <m:r>
          <w:rPr>
            <w:rFonts w:ascii="Cambria Math" w:hAnsi="Cambria Math" w:cs="Times New Roman"/>
            <w:sz w:val="26"/>
            <w:szCs w:val="26"/>
            <w:lang w:val="en-US"/>
          </w:rPr>
          <m:t>=</m:t>
        </m:r>
        <m:f>
          <m:fPr>
            <m:ctrlPr>
              <w:rPr>
                <w:rFonts w:ascii="Cambria Math" w:hAnsi="Cambria Math" w:cs="Times New Roman"/>
                <w:i/>
                <w:sz w:val="26"/>
                <w:szCs w:val="26"/>
                <w:lang w:val="en-US"/>
              </w:rPr>
            </m:ctrlPr>
          </m:fPr>
          <m:num>
            <m:nary>
              <m:naryPr>
                <m:chr m:val="∑"/>
                <m:limLoc m:val="undOvr"/>
                <m:ctrlPr>
                  <w:rPr>
                    <w:rFonts w:ascii="Cambria Math" w:hAnsi="Cambria Math" w:cs="Times New Roman"/>
                    <w:i/>
                    <w:sz w:val="26"/>
                    <w:szCs w:val="26"/>
                    <w:lang w:val="en-US"/>
                  </w:rPr>
                </m:ctrlPr>
              </m:naryPr>
              <m:sub>
                <m:r>
                  <w:rPr>
                    <w:rFonts w:ascii="Cambria Math" w:hAnsi="Cambria Math" w:cs="Times New Roman"/>
                    <w:sz w:val="26"/>
                    <w:szCs w:val="26"/>
                    <w:lang w:val="en-US"/>
                  </w:rPr>
                  <m:t>i=0</m:t>
                </m:r>
              </m:sub>
              <m:sup>
                <m:r>
                  <w:rPr>
                    <w:rFonts w:ascii="Cambria Math" w:hAnsi="Cambria Math" w:cs="Times New Roman"/>
                    <w:sz w:val="26"/>
                    <w:szCs w:val="26"/>
                    <w:lang w:val="en-US"/>
                  </w:rPr>
                  <m:t>n</m:t>
                </m:r>
              </m:sup>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ij</m:t>
                    </m:r>
                  </m:sub>
                </m:sSub>
              </m:e>
            </m:nary>
          </m:num>
          <m:den>
            <m:r>
              <w:rPr>
                <w:rFonts w:ascii="Cambria Math" w:hAnsi="Cambria Math" w:cs="Times New Roman"/>
                <w:sz w:val="26"/>
                <w:szCs w:val="26"/>
                <w:lang w:val="en-US"/>
              </w:rPr>
              <m:t>n-k</m:t>
            </m:r>
          </m:den>
        </m:f>
        <m:r>
          <w:rPr>
            <w:rFonts w:ascii="Cambria Math" w:hAnsi="Cambria Math" w:cs="Times New Roman"/>
            <w:sz w:val="26"/>
            <w:szCs w:val="26"/>
            <w:lang w:val="en-US"/>
          </w:rPr>
          <m:t xml:space="preserve">( k là số các </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 r</m:t>
            </m:r>
          </m:e>
          <m:sub>
            <m:r>
              <w:rPr>
                <w:rFonts w:ascii="Cambria Math" w:hAnsi="Cambria Math" w:cs="Times New Roman"/>
                <w:sz w:val="26"/>
                <w:szCs w:val="26"/>
                <w:lang w:val="en-US"/>
              </w:rPr>
              <m:t>ij</m:t>
            </m:r>
          </m:sub>
        </m:sSub>
        <m:r>
          <w:rPr>
            <w:rFonts w:ascii="Cambria Math" w:hAnsi="Cambria Math" w:cs="Times New Roman"/>
            <w:sz w:val="26"/>
            <w:szCs w:val="26"/>
            <w:lang w:val="en-US"/>
          </w:rPr>
          <m:t xml:space="preserve">  )</m:t>
        </m:r>
      </m:oMath>
      <w:r w:rsidR="00492953">
        <w:rPr>
          <w:rFonts w:ascii="Cambria Math" w:hAnsi="Cambria Math" w:cs="Times New Roman"/>
          <w:sz w:val="26"/>
          <w:szCs w:val="26"/>
          <w:lang w:val="en-US"/>
        </w:rPr>
        <w:tab/>
      </w:r>
      <w:r w:rsidR="00492953" w:rsidRPr="002C5B8E">
        <w:rPr>
          <w:rFonts w:ascii="Times New Roman" w:hAnsi="Times New Roman" w:cs="Times New Roman"/>
          <w:iCs/>
          <w:sz w:val="26"/>
          <w:szCs w:val="26"/>
          <w:lang w:val="en-US"/>
        </w:rPr>
        <w:t>(2)</w:t>
      </w:r>
    </w:p>
    <w:p w14:paraId="08A8EA70" w14:textId="580B4843" w:rsidR="00505206" w:rsidRPr="00D22643" w:rsidRDefault="00C77AC8" w:rsidP="006172F7">
      <w:pPr>
        <w:pStyle w:val="Subtitle"/>
      </w:pPr>
      <w:r>
        <w:t xml:space="preserve">Trong đó </w:t>
      </w:r>
      <m:oMath>
        <m:r>
          <w:rPr>
            <w:rFonts w:ascii="Cambria Math" w:hAnsi="Cambria Math"/>
          </w:rPr>
          <m:t>r</m:t>
        </m:r>
        <m:r>
          <w:rPr>
            <w:rFonts w:ascii="Cambria Math" w:hAnsi="Cambria Math"/>
            <w:vertAlign w:val="subscript"/>
          </w:rPr>
          <m:t>ij</m:t>
        </m:r>
      </m:oMath>
      <w:r>
        <w:t xml:space="preserve"> là giá trị các phần tử của ma trận </w:t>
      </w:r>
      <m:oMath>
        <m:sSub>
          <m:sSubPr>
            <m:ctrlPr>
              <w:rPr>
                <w:rFonts w:ascii="Cambria Math" w:hAnsi="Cambria Math"/>
                <w:i/>
              </w:rPr>
            </m:ctrlPr>
          </m:sSubPr>
          <m:e>
            <m:r>
              <w:rPr>
                <w:rFonts w:ascii="Cambria Math" w:hAnsi="Cambria Math"/>
              </w:rPr>
              <m:t>R</m:t>
            </m:r>
          </m:e>
          <m:sub>
            <m:r>
              <w:rPr>
                <w:rFonts w:ascii="Cambria Math" w:hAnsi="Cambria Math"/>
              </w:rPr>
              <m:t>nxm</m:t>
            </m:r>
          </m:sub>
        </m:sSub>
        <m:r>
          <w:rPr>
            <w:rFonts w:ascii="Cambria Math" w:hAnsi="Cambria Math"/>
            <w:vertAlign w:val="subscript"/>
          </w:rPr>
          <m:t xml:space="preserve"> </m:t>
        </m:r>
        <m:r>
          <w:rPr>
            <w:rFonts w:ascii="Cambria Math" w:hAnsi="Cambria Math"/>
          </w:rPr>
          <m:t>với i=</m:t>
        </m:r>
        <m:acc>
          <m:accPr>
            <m:chr m:val="̅"/>
            <m:ctrlPr>
              <w:rPr>
                <w:rFonts w:ascii="Cambria Math" w:hAnsi="Cambria Math"/>
                <w:i/>
              </w:rPr>
            </m:ctrlPr>
          </m:accPr>
          <m:e>
            <m:r>
              <w:rPr>
                <w:rFonts w:ascii="Cambria Math" w:hAnsi="Cambria Math"/>
              </w:rPr>
              <m:t>0,n</m:t>
            </m:r>
          </m:e>
        </m:acc>
        <m:r>
          <w:rPr>
            <w:rFonts w:ascii="Cambria Math" w:hAnsi="Cambria Math"/>
          </w:rPr>
          <m:t xml:space="preserve">, j= </m:t>
        </m:r>
        <m:acc>
          <m:accPr>
            <m:chr m:val="̅"/>
            <m:ctrlPr>
              <w:rPr>
                <w:rFonts w:ascii="Cambria Math" w:hAnsi="Cambria Math"/>
                <w:i/>
              </w:rPr>
            </m:ctrlPr>
          </m:accPr>
          <m:e>
            <m:r>
              <w:rPr>
                <w:rFonts w:ascii="Cambria Math" w:hAnsi="Cambria Math"/>
              </w:rPr>
              <m:t>0,m</m:t>
            </m:r>
          </m:e>
        </m:acc>
      </m:oMath>
    </w:p>
    <w:p w14:paraId="2587FAF8" w14:textId="3D2C9DAA" w:rsidR="004C13D9" w:rsidRPr="002208FE" w:rsidRDefault="006F6D18" w:rsidP="006172F7">
      <w:pPr>
        <w:pStyle w:val="Heading1"/>
        <w:jc w:val="both"/>
      </w:pPr>
      <w:bookmarkStart w:id="43" w:name="_Toc29412732"/>
      <w:r>
        <w:lastRenderedPageBreak/>
        <mc:AlternateContent>
          <mc:Choice Requires="wps">
            <w:drawing>
              <wp:anchor distT="0" distB="0" distL="114300" distR="114300" simplePos="0" relativeHeight="251693056" behindDoc="0" locked="0" layoutInCell="1" allowOverlap="1" wp14:anchorId="56E17D4C" wp14:editId="2D518AA9">
                <wp:simplePos x="0" y="0"/>
                <wp:positionH relativeFrom="column">
                  <wp:posOffset>542925</wp:posOffset>
                </wp:positionH>
                <wp:positionV relativeFrom="paragraph">
                  <wp:posOffset>6894830</wp:posOffset>
                </wp:positionV>
                <wp:extent cx="4882515" cy="32766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4882515" cy="327660"/>
                        </a:xfrm>
                        <a:prstGeom prst="rect">
                          <a:avLst/>
                        </a:prstGeom>
                        <a:solidFill>
                          <a:prstClr val="white"/>
                        </a:solidFill>
                        <a:ln>
                          <a:noFill/>
                        </a:ln>
                      </wps:spPr>
                      <wps:txbx>
                        <w:txbxContent>
                          <w:p w14:paraId="2AE4F400" w14:textId="5C06DFCC" w:rsidR="00C81CD3" w:rsidRPr="00A501E5" w:rsidRDefault="00C81CD3" w:rsidP="006F6D18">
                            <w:pPr>
                              <w:pStyle w:val="Caption"/>
                              <w:jc w:val="center"/>
                              <w:rPr>
                                <w:rFonts w:ascii="Times New Roman" w:hAnsi="Times New Roman" w:cs="Times New Roman"/>
                                <w:iCs w:val="0"/>
                                <w:color w:val="auto"/>
                                <w:sz w:val="26"/>
                                <w:szCs w:val="26"/>
                              </w:rPr>
                            </w:pPr>
                            <w:bookmarkStart w:id="44" w:name="_Toc29880657"/>
                            <w:r w:rsidRPr="006F6D18">
                              <w:rPr>
                                <w:rFonts w:ascii="Times New Roman" w:hAnsi="Times New Roman" w:cs="Times New Roman"/>
                                <w:iCs w:val="0"/>
                                <w:color w:val="auto"/>
                                <w:sz w:val="26"/>
                                <w:szCs w:val="26"/>
                              </w:rPr>
                              <w:t>Hình  2.</w:t>
                            </w:r>
                            <w:r w:rsidRPr="006F6D18">
                              <w:rPr>
                                <w:rFonts w:ascii="Times New Roman" w:hAnsi="Times New Roman" w:cs="Times New Roman"/>
                                <w:iCs w:val="0"/>
                                <w:color w:val="auto"/>
                                <w:sz w:val="26"/>
                                <w:szCs w:val="26"/>
                              </w:rPr>
                              <w:fldChar w:fldCharType="begin"/>
                            </w:r>
                            <w:r w:rsidRPr="006F6D18">
                              <w:rPr>
                                <w:rFonts w:ascii="Times New Roman" w:hAnsi="Times New Roman" w:cs="Times New Roman"/>
                                <w:iCs w:val="0"/>
                                <w:color w:val="auto"/>
                                <w:sz w:val="26"/>
                                <w:szCs w:val="26"/>
                              </w:rPr>
                              <w:instrText xml:space="preserve"> SEQ Hình_ \* ARABIC \s 1 </w:instrText>
                            </w:r>
                            <w:r w:rsidRPr="006F6D18">
                              <w:rPr>
                                <w:rFonts w:ascii="Times New Roman" w:hAnsi="Times New Roman" w:cs="Times New Roman"/>
                                <w:iCs w:val="0"/>
                                <w:color w:val="auto"/>
                                <w:sz w:val="26"/>
                                <w:szCs w:val="26"/>
                              </w:rPr>
                              <w:fldChar w:fldCharType="separate"/>
                            </w:r>
                            <w:r w:rsidRPr="006F6D18">
                              <w:rPr>
                                <w:rFonts w:ascii="Times New Roman" w:hAnsi="Times New Roman" w:cs="Times New Roman"/>
                                <w:iCs w:val="0"/>
                                <w:color w:val="auto"/>
                                <w:sz w:val="26"/>
                                <w:szCs w:val="26"/>
                              </w:rPr>
                              <w:t>1</w:t>
                            </w:r>
                            <w:r w:rsidRPr="006F6D18">
                              <w:rPr>
                                <w:rFonts w:ascii="Times New Roman" w:hAnsi="Times New Roman" w:cs="Times New Roman"/>
                                <w:iCs w:val="0"/>
                                <w:color w:val="auto"/>
                                <w:sz w:val="26"/>
                                <w:szCs w:val="26"/>
                              </w:rPr>
                              <w:fldChar w:fldCharType="end"/>
                            </w:r>
                            <w:r w:rsidRPr="006F6D18">
                              <w:rPr>
                                <w:rFonts w:ascii="Times New Roman" w:hAnsi="Times New Roman" w:cs="Times New Roman"/>
                                <w:iCs w:val="0"/>
                                <w:color w:val="auto"/>
                                <w:sz w:val="26"/>
                                <w:szCs w:val="26"/>
                              </w:rPr>
                              <w:t xml:space="preserve"> </w:t>
                            </w:r>
                            <w:r w:rsidRPr="00A501E5">
                              <w:rPr>
                                <w:rFonts w:ascii="Times New Roman" w:hAnsi="Times New Roman" w:cs="Times New Roman"/>
                                <w:iCs w:val="0"/>
                                <w:color w:val="auto"/>
                                <w:sz w:val="26"/>
                                <w:szCs w:val="26"/>
                              </w:rPr>
                              <w:t>: Sơ đồ thuật toán UB-CF</w:t>
                            </w:r>
                            <w:bookmarkEnd w:id="44"/>
                          </w:p>
                          <w:p w14:paraId="24FED598" w14:textId="2C717C7E" w:rsidR="00C81CD3" w:rsidRPr="006F6D18" w:rsidRDefault="00C81CD3" w:rsidP="00E03B9E">
                            <w:pPr>
                              <w:pStyle w:val="Caption"/>
                              <w:rPr>
                                <w:rFonts w:ascii="Times New Roman" w:hAnsi="Times New Roman" w:cs="Times New Roman"/>
                                <w:b/>
                                <w:bCs/>
                                <w:color w:val="auto"/>
                                <w:sz w:val="28"/>
                                <w:szCs w:val="28"/>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E17D4C" id="Text Box 25" o:spid="_x0000_s1027" type="#_x0000_t202" style="position:absolute;left:0;text-align:left;margin-left:42.75pt;margin-top:542.9pt;width:384.45pt;height:25.8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" stroked="f">
                <v:textbox inset="0,0,0,0">
                  <w:txbxContent>
                    <w:p w14:paraId="2AE4F400" w14:textId="5C06DFCC" w:rsidR="00C81CD3" w:rsidRPr="00A501E5" w:rsidRDefault="00C81CD3" w:rsidP="006F6D18">
                      <w:pPr>
                        <w:pStyle w:val="Caption"/>
                        <w:jc w:val="center"/>
                        <w:rPr>
                          <w:rFonts w:ascii="Times New Roman" w:hAnsi="Times New Roman" w:cs="Times New Roman"/>
                          <w:iCs w:val="0"/>
                          <w:color w:val="auto"/>
                          <w:sz w:val="26"/>
                          <w:szCs w:val="26"/>
                        </w:rPr>
                      </w:pPr>
                      <w:bookmarkStart w:id="45" w:name="_Toc29880657"/>
                      <w:r w:rsidRPr="006F6D18">
                        <w:rPr>
                          <w:rFonts w:ascii="Times New Roman" w:hAnsi="Times New Roman" w:cs="Times New Roman"/>
                          <w:iCs w:val="0"/>
                          <w:color w:val="auto"/>
                          <w:sz w:val="26"/>
                          <w:szCs w:val="26"/>
                        </w:rPr>
                        <w:t>Hình  2.</w:t>
                      </w:r>
                      <w:r w:rsidRPr="006F6D18">
                        <w:rPr>
                          <w:rFonts w:ascii="Times New Roman" w:hAnsi="Times New Roman" w:cs="Times New Roman"/>
                          <w:iCs w:val="0"/>
                          <w:color w:val="auto"/>
                          <w:sz w:val="26"/>
                          <w:szCs w:val="26"/>
                        </w:rPr>
                        <w:fldChar w:fldCharType="begin"/>
                      </w:r>
                      <w:r w:rsidRPr="006F6D18">
                        <w:rPr>
                          <w:rFonts w:ascii="Times New Roman" w:hAnsi="Times New Roman" w:cs="Times New Roman"/>
                          <w:iCs w:val="0"/>
                          <w:color w:val="auto"/>
                          <w:sz w:val="26"/>
                          <w:szCs w:val="26"/>
                        </w:rPr>
                        <w:instrText xml:space="preserve"> SEQ Hình_ \* ARABIC \s 1 </w:instrText>
                      </w:r>
                      <w:r w:rsidRPr="006F6D18">
                        <w:rPr>
                          <w:rFonts w:ascii="Times New Roman" w:hAnsi="Times New Roman" w:cs="Times New Roman"/>
                          <w:iCs w:val="0"/>
                          <w:color w:val="auto"/>
                          <w:sz w:val="26"/>
                          <w:szCs w:val="26"/>
                        </w:rPr>
                        <w:fldChar w:fldCharType="separate"/>
                      </w:r>
                      <w:r w:rsidRPr="006F6D18">
                        <w:rPr>
                          <w:rFonts w:ascii="Times New Roman" w:hAnsi="Times New Roman" w:cs="Times New Roman"/>
                          <w:iCs w:val="0"/>
                          <w:color w:val="auto"/>
                          <w:sz w:val="26"/>
                          <w:szCs w:val="26"/>
                        </w:rPr>
                        <w:t>1</w:t>
                      </w:r>
                      <w:r w:rsidRPr="006F6D18">
                        <w:rPr>
                          <w:rFonts w:ascii="Times New Roman" w:hAnsi="Times New Roman" w:cs="Times New Roman"/>
                          <w:iCs w:val="0"/>
                          <w:color w:val="auto"/>
                          <w:sz w:val="26"/>
                          <w:szCs w:val="26"/>
                        </w:rPr>
                        <w:fldChar w:fldCharType="end"/>
                      </w:r>
                      <w:r w:rsidRPr="006F6D18">
                        <w:rPr>
                          <w:rFonts w:ascii="Times New Roman" w:hAnsi="Times New Roman" w:cs="Times New Roman"/>
                          <w:iCs w:val="0"/>
                          <w:color w:val="auto"/>
                          <w:sz w:val="26"/>
                          <w:szCs w:val="26"/>
                        </w:rPr>
                        <w:t xml:space="preserve"> </w:t>
                      </w:r>
                      <w:r w:rsidRPr="00A501E5">
                        <w:rPr>
                          <w:rFonts w:ascii="Times New Roman" w:hAnsi="Times New Roman" w:cs="Times New Roman"/>
                          <w:iCs w:val="0"/>
                          <w:color w:val="auto"/>
                          <w:sz w:val="26"/>
                          <w:szCs w:val="26"/>
                        </w:rPr>
                        <w:t>: Sơ đồ thuật toán UB-CF</w:t>
                      </w:r>
                      <w:bookmarkEnd w:id="45"/>
                    </w:p>
                    <w:p w14:paraId="24FED598" w14:textId="2C717C7E" w:rsidR="00C81CD3" w:rsidRPr="006F6D18" w:rsidRDefault="00C81CD3" w:rsidP="00E03B9E">
                      <w:pPr>
                        <w:pStyle w:val="Caption"/>
                        <w:rPr>
                          <w:rFonts w:ascii="Times New Roman" w:hAnsi="Times New Roman" w:cs="Times New Roman"/>
                          <w:b/>
                          <w:bCs/>
                          <w:color w:val="auto"/>
                          <w:sz w:val="28"/>
                          <w:szCs w:val="28"/>
                          <w:lang w:val="en-US"/>
                        </w:rPr>
                      </w:pPr>
                    </w:p>
                  </w:txbxContent>
                </v:textbox>
                <w10:wrap type="topAndBottom"/>
              </v:shape>
            </w:pict>
          </mc:Fallback>
        </mc:AlternateContent>
      </w:r>
      <w:r w:rsidR="00A9100A">
        <mc:AlternateContent>
          <mc:Choice Requires="wps">
            <w:drawing>
              <wp:anchor distT="0" distB="0" distL="114300" distR="114300" simplePos="0" relativeHeight="251687936" behindDoc="0" locked="0" layoutInCell="1" allowOverlap="1" wp14:anchorId="438A3897" wp14:editId="266E105A">
                <wp:simplePos x="0" y="0"/>
                <wp:positionH relativeFrom="column">
                  <wp:posOffset>750570</wp:posOffset>
                </wp:positionH>
                <wp:positionV relativeFrom="paragraph">
                  <wp:posOffset>6958330</wp:posOffset>
                </wp:positionV>
                <wp:extent cx="488251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882515" cy="635"/>
                        </a:xfrm>
                        <a:prstGeom prst="rect">
                          <a:avLst/>
                        </a:prstGeom>
                        <a:solidFill>
                          <a:prstClr val="white"/>
                        </a:solidFill>
                        <a:ln>
                          <a:noFill/>
                        </a:ln>
                      </wps:spPr>
                      <wps:txbx>
                        <w:txbxContent>
                          <w:p w14:paraId="21E5CEEE" w14:textId="19090793" w:rsidR="00C81CD3" w:rsidRPr="00A501E5" w:rsidRDefault="00C81CD3" w:rsidP="00D22643">
                            <w:pPr>
                              <w:pStyle w:val="Caption"/>
                              <w:jc w:val="center"/>
                              <w:rPr>
                                <w:rFonts w:ascii="Times New Roman" w:hAnsi="Times New Roman" w:cs="Times New Roman"/>
                                <w:iCs w:val="0"/>
                                <w:color w:val="auto"/>
                                <w:sz w:val="26"/>
                                <w:szCs w:val="26"/>
                              </w:rPr>
                            </w:pPr>
                            <w:r w:rsidRPr="00A501E5">
                              <w:rPr>
                                <w:rFonts w:ascii="Times New Roman" w:hAnsi="Times New Roman" w:cs="Times New Roman"/>
                                <w:iCs w:val="0"/>
                                <w:color w:val="auto"/>
                                <w:sz w:val="26"/>
                                <w:szCs w:val="26"/>
                              </w:rPr>
                              <w:t xml:space="preserve">Hình  </w:t>
                            </w:r>
                            <w:r>
                              <w:rPr>
                                <w:rFonts w:ascii="Times New Roman" w:hAnsi="Times New Roman" w:cs="Times New Roman"/>
                                <w:iCs w:val="0"/>
                                <w:color w:val="auto"/>
                                <w:sz w:val="26"/>
                                <w:szCs w:val="26"/>
                                <w:lang w:val="en-US"/>
                              </w:rPr>
                              <w:t>2.1</w:t>
                            </w:r>
                            <w:r w:rsidRPr="00A501E5">
                              <w:rPr>
                                <w:rFonts w:ascii="Times New Roman" w:hAnsi="Times New Roman" w:cs="Times New Roman"/>
                                <w:iCs w:val="0"/>
                                <w:color w:val="auto"/>
                                <w:sz w:val="26"/>
                                <w:szCs w:val="26"/>
                              </w:rPr>
                              <w:t>: Sơ đồ thuật toán UB-C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8A3897" id="Text Box 7" o:spid="_x0000_s1028" type="#_x0000_t202" style="position:absolute;left:0;text-align:left;margin-left:59.1pt;margin-top:547.9pt;width:384.4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" stroked="f">
                <v:textbox style="mso-fit-shape-to-text:t" inset="0,0,0,0">
                  <w:txbxContent>
                    <w:p w14:paraId="21E5CEEE" w14:textId="19090793" w:rsidR="00C81CD3" w:rsidRPr="00A501E5" w:rsidRDefault="00C81CD3" w:rsidP="00D22643">
                      <w:pPr>
                        <w:pStyle w:val="Caption"/>
                        <w:jc w:val="center"/>
                        <w:rPr>
                          <w:rFonts w:ascii="Times New Roman" w:hAnsi="Times New Roman" w:cs="Times New Roman"/>
                          <w:iCs w:val="0"/>
                          <w:color w:val="auto"/>
                          <w:sz w:val="26"/>
                          <w:szCs w:val="26"/>
                        </w:rPr>
                      </w:pPr>
                      <w:r w:rsidRPr="00A501E5">
                        <w:rPr>
                          <w:rFonts w:ascii="Times New Roman" w:hAnsi="Times New Roman" w:cs="Times New Roman"/>
                          <w:iCs w:val="0"/>
                          <w:color w:val="auto"/>
                          <w:sz w:val="26"/>
                          <w:szCs w:val="26"/>
                        </w:rPr>
                        <w:t xml:space="preserve">Hình  </w:t>
                      </w:r>
                      <w:r>
                        <w:rPr>
                          <w:rFonts w:ascii="Times New Roman" w:hAnsi="Times New Roman" w:cs="Times New Roman"/>
                          <w:iCs w:val="0"/>
                          <w:color w:val="auto"/>
                          <w:sz w:val="26"/>
                          <w:szCs w:val="26"/>
                          <w:lang w:val="en-US"/>
                        </w:rPr>
                        <w:t>2.1</w:t>
                      </w:r>
                      <w:r w:rsidRPr="00A501E5">
                        <w:rPr>
                          <w:rFonts w:ascii="Times New Roman" w:hAnsi="Times New Roman" w:cs="Times New Roman"/>
                          <w:iCs w:val="0"/>
                          <w:color w:val="auto"/>
                          <w:sz w:val="26"/>
                          <w:szCs w:val="26"/>
                        </w:rPr>
                        <w:t>: Sơ đồ thuật toán UB-CF</w:t>
                      </w:r>
                    </w:p>
                  </w:txbxContent>
                </v:textbox>
                <w10:wrap type="topAndBottom"/>
              </v:shape>
            </w:pict>
          </mc:Fallback>
        </mc:AlternateContent>
      </w:r>
      <w:r w:rsidR="007606C7">
        <w:drawing>
          <wp:anchor distT="0" distB="0" distL="114300" distR="114300" simplePos="0" relativeHeight="251685888" behindDoc="0" locked="0" layoutInCell="1" allowOverlap="1" wp14:anchorId="780409A4" wp14:editId="2BBA0B07">
            <wp:simplePos x="0" y="0"/>
            <wp:positionH relativeFrom="margin">
              <wp:posOffset>542925</wp:posOffset>
            </wp:positionH>
            <wp:positionV relativeFrom="paragraph">
              <wp:posOffset>495935</wp:posOffset>
            </wp:positionV>
            <wp:extent cx="4882515" cy="6339840"/>
            <wp:effectExtent l="0" t="0" r="0"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logiCF.png"/>
                    <pic:cNvPicPr/>
                  </pic:nvPicPr>
                  <pic:blipFill>
                    <a:blip r:embed="rId28">
                      <a:extLst>
                        <a:ext uri="{28A0092B-C50C-407E-A947-70E740481C1C}">
                          <a14:useLocalDpi xmlns:a14="http://schemas.microsoft.com/office/drawing/2010/main" val="0"/>
                        </a:ext>
                      </a:extLst>
                    </a:blip>
                    <a:stretch>
                      <a:fillRect/>
                    </a:stretch>
                  </pic:blipFill>
                  <pic:spPr>
                    <a:xfrm>
                      <a:off x="0" y="0"/>
                      <a:ext cx="4882515" cy="6339840"/>
                    </a:xfrm>
                    <a:prstGeom prst="rect">
                      <a:avLst/>
                    </a:prstGeom>
                  </pic:spPr>
                </pic:pic>
              </a:graphicData>
            </a:graphic>
            <wp14:sizeRelV relativeFrom="margin">
              <wp14:pctHeight>0</wp14:pctHeight>
            </wp14:sizeRelV>
          </wp:anchor>
        </w:drawing>
      </w:r>
      <w:r w:rsidR="00DC5F61">
        <w:t xml:space="preserve">2.2. </w:t>
      </w:r>
      <w:r w:rsidR="004C13D9">
        <w:t>Thuật toán lọc cộng tác dựa trên người dùng</w:t>
      </w:r>
      <w:bookmarkEnd w:id="43"/>
    </w:p>
    <w:p w14:paraId="28D7C15F" w14:textId="5626BED2" w:rsidR="006F1E23" w:rsidRPr="003C4790" w:rsidRDefault="005330D3" w:rsidP="006172F7">
      <w:pPr>
        <w:pStyle w:val="Subtitle"/>
      </w:pPr>
      <w:r>
        <w:t xml:space="preserve">Thuật toán lọc cộng tác dựa trên người dùng ( </w:t>
      </w:r>
      <w:r w:rsidRPr="00006B9B">
        <w:rPr>
          <w:i/>
          <w:iCs/>
        </w:rPr>
        <w:t>User-Based Collaborative Filtering</w:t>
      </w:r>
      <w:r>
        <w:rPr>
          <w:i/>
          <w:iCs/>
        </w:rPr>
        <w:t xml:space="preserve"> </w:t>
      </w:r>
      <w:r>
        <w:t>A</w:t>
      </w:r>
      <w:r w:rsidRPr="005330D3">
        <w:t>lgorithm</w:t>
      </w:r>
      <w:r>
        <w:rPr>
          <w:i/>
          <w:iCs/>
        </w:rPr>
        <w:t xml:space="preserve"> -</w:t>
      </w:r>
      <w:r>
        <w:t xml:space="preserve"> </w:t>
      </w:r>
      <w:r w:rsidRPr="005330D3">
        <w:rPr>
          <w:i/>
          <w:iCs/>
        </w:rPr>
        <w:t>UBCF</w:t>
      </w:r>
      <w:r>
        <w:t xml:space="preserve"> A</w:t>
      </w:r>
      <w:r w:rsidRPr="005330D3">
        <w:t>lgorithm</w:t>
      </w:r>
      <w:r>
        <w:t xml:space="preserve">) là một trong những </w:t>
      </w:r>
      <w:r w:rsidRPr="00006B9B">
        <w:t xml:space="preserve">phương pháp truyền thống dựa trên việc xác định độ tương đồng giữa các </w:t>
      </w:r>
      <w:r w:rsidRPr="00006B9B">
        <w:rPr>
          <w:i/>
          <w:iCs/>
        </w:rPr>
        <w:t>users</w:t>
      </w:r>
      <w:r w:rsidRPr="00006B9B">
        <w:t xml:space="preserve"> với nhau hay còn được xem là xác định </w:t>
      </w:r>
      <w:r w:rsidR="00BF01C3">
        <w:t>sự</w:t>
      </w:r>
      <w:r w:rsidRPr="00006B9B">
        <w:t xml:space="preserve"> tương quan (</w:t>
      </w:r>
      <w:r w:rsidRPr="00006B9B">
        <w:rPr>
          <w:i/>
          <w:iCs/>
        </w:rPr>
        <w:t>similarity</w:t>
      </w:r>
      <w:r w:rsidRPr="00006B9B">
        <w:t xml:space="preserve">) giữa hai </w:t>
      </w:r>
      <w:r w:rsidRPr="00006B9B">
        <w:rPr>
          <w:i/>
          <w:iCs/>
        </w:rPr>
        <w:t>user</w:t>
      </w:r>
      <w:r w:rsidRPr="00006B9B">
        <w:t xml:space="preserve">. </w:t>
      </w:r>
      <w:r w:rsidR="00BF01C3">
        <w:t>Theo đó</w:t>
      </w:r>
      <w:r w:rsidR="00417BBD">
        <w:t>,</w:t>
      </w:r>
      <w:r w:rsidR="00BF01C3">
        <w:t xml:space="preserve"> ta sẽ có thể đưa ra</w:t>
      </w:r>
      <w:r w:rsidRPr="00006B9B">
        <w:t xml:space="preserve"> các gợi ý đến </w:t>
      </w:r>
      <w:r w:rsidRPr="00006B9B">
        <w:rPr>
          <w:i/>
          <w:iCs/>
        </w:rPr>
        <w:t>users</w:t>
      </w:r>
      <w:r w:rsidRPr="00006B9B">
        <w:t xml:space="preserve"> dựa vào </w:t>
      </w:r>
      <w:r w:rsidRPr="007D62A1">
        <w:rPr>
          <w:i/>
          <w:iCs/>
        </w:rPr>
        <w:t>items</w:t>
      </w:r>
      <w:r w:rsidRPr="00006B9B">
        <w:t xml:space="preserve"> thực tế mà </w:t>
      </w:r>
      <w:r w:rsidRPr="00006B9B">
        <w:rPr>
          <w:i/>
          <w:iCs/>
        </w:rPr>
        <w:t>user</w:t>
      </w:r>
      <w:r w:rsidRPr="00006B9B">
        <w:t xml:space="preserve"> có sở thích tương tự.</w:t>
      </w:r>
    </w:p>
    <w:p w14:paraId="12029BEC" w14:textId="23B13D3D" w:rsidR="00417BBD" w:rsidRDefault="004D1259" w:rsidP="006172F7">
      <w:pPr>
        <w:pStyle w:val="Subtitle"/>
      </w:pPr>
      <w:r>
        <w:lastRenderedPageBreak/>
        <w:t>Các bước thực hiện:</w:t>
      </w:r>
    </w:p>
    <w:p w14:paraId="5A2FAA4E" w14:textId="6094F252" w:rsidR="004D1259" w:rsidRPr="008347B9" w:rsidRDefault="003E4C38" w:rsidP="006172F7">
      <w:pPr>
        <w:pStyle w:val="Subtitle"/>
      </w:pPr>
      <w:r>
        <w:t>Đầu vào</w:t>
      </w:r>
      <w:r w:rsidR="004D1259" w:rsidRPr="008347B9">
        <w:t xml:space="preserve">: Đầu vào của dữ liệu, ở đây có thể là các dữ liệu được đọc ở các tệp hoặc trên cơ sở dữ liệu bất </w:t>
      </w:r>
      <w:r w:rsidR="000760BA">
        <w:t>kỳ</w:t>
      </w:r>
      <w:r w:rsidR="004D1259" w:rsidRPr="008347B9">
        <w:t>.</w:t>
      </w:r>
      <w:r w:rsidR="000C133B" w:rsidRPr="008347B9">
        <w:t xml:space="preserve"> Dữ liệu được dùng ở đây là </w:t>
      </w:r>
      <w:r w:rsidR="00515686" w:rsidRPr="008347B9">
        <w:t>bộ</w:t>
      </w:r>
      <w:r w:rsidR="000C133B" w:rsidRPr="008347B9">
        <w:t xml:space="preserve"> cơ sở </w:t>
      </w:r>
      <w:r w:rsidR="00E03B39">
        <w:t>dữ</w:t>
      </w:r>
      <w:r w:rsidR="000C133B" w:rsidRPr="008347B9">
        <w:t xml:space="preserve"> liệu movi</w:t>
      </w:r>
      <w:r w:rsidR="0080105D">
        <w:t>e</w:t>
      </w:r>
      <w:r w:rsidR="000C133B" w:rsidRPr="008347B9">
        <w:t>lens</w:t>
      </w:r>
      <w:r w:rsidR="00515686" w:rsidRPr="008347B9">
        <w:t>.</w:t>
      </w:r>
    </w:p>
    <w:p w14:paraId="5153D19B" w14:textId="4ED8385E" w:rsidR="004D1259" w:rsidRDefault="003E4C38" w:rsidP="006172F7">
      <w:pPr>
        <w:pStyle w:val="Subtitle"/>
      </w:pPr>
      <w:r>
        <w:t>Đầu ra</w:t>
      </w:r>
      <w:r w:rsidR="004D1259">
        <w:t>: Trả ra danh sách các item cao nhất được dự đoán</w:t>
      </w:r>
      <w:r w:rsidR="00200A14">
        <w:t xml:space="preserve"> cho người dùng.</w:t>
      </w:r>
    </w:p>
    <w:p w14:paraId="0050F1AA" w14:textId="640981CB" w:rsidR="00E323E6" w:rsidRDefault="00E323E6" w:rsidP="006172F7">
      <w:pPr>
        <w:pStyle w:val="Subtitle"/>
      </w:pPr>
      <w:r>
        <w:t>Bước 1: Là giai đoạn đầu của quá trình tiền xử lý dữ liệu, để tiến hành lập ma trận dựa trên các dữ liệu từ bộ cơ sở dữ liệu.</w:t>
      </w:r>
      <w:r w:rsidR="00CB4226">
        <w:t xml:space="preserve"> Chúng ta, sẽ tiến hành khởi tạo</w:t>
      </w:r>
      <w:r w:rsidR="00DE2DF5">
        <w:t xml:space="preserve"> một</w:t>
      </w:r>
      <w:r w:rsidR="00CB4226">
        <w:t xml:space="preserve"> ma trận</w:t>
      </w:r>
      <w:r w:rsidR="00DE2DF5">
        <w:t xml:space="preserve"> tiện ích với các phần tử trong ma trận là các đánh giá bởi </w:t>
      </w:r>
      <w:r w:rsidR="00DE2DF5" w:rsidRPr="00DE2DF5">
        <w:rPr>
          <w:i/>
          <w:iCs/>
        </w:rPr>
        <w:t>user</w:t>
      </w:r>
      <w:r w:rsidR="00DE2DF5">
        <w:rPr>
          <w:i/>
          <w:iCs/>
        </w:rPr>
        <w:t xml:space="preserve"> </w:t>
      </w:r>
      <w:r w:rsidR="00DE2DF5">
        <w:t>(cột) lên item (hàng).</w:t>
      </w:r>
    </w:p>
    <w:p w14:paraId="16F5F87A" w14:textId="439E6D6E" w:rsidR="008347B9" w:rsidRDefault="00E323E6" w:rsidP="006172F7">
      <w:pPr>
        <w:pStyle w:val="Subtitle"/>
      </w:pPr>
      <w:r>
        <w:t>Bước 2: Còn gọi là bước chuẩn hóa ma trận</w:t>
      </w:r>
      <w:r w:rsidR="003A785B">
        <w:t xml:space="preserve">, bước này cũng nằm trong quá trình tiền xử lý dữ liệu. </w:t>
      </w:r>
      <w:r w:rsidR="006A781A">
        <w:t>Ở</w:t>
      </w:r>
      <w:r w:rsidR="003A785B">
        <w:t xml:space="preserve"> bước 1, </w:t>
      </w:r>
      <w:r w:rsidR="00F764DC">
        <w:t xml:space="preserve">khi khởi tạo ma trận sẽ tồn tại một vấn đề </w:t>
      </w:r>
      <w:r w:rsidR="003A785B">
        <w:t xml:space="preserve">với các giá trị chưa được </w:t>
      </w:r>
      <w:r w:rsidR="003A785B" w:rsidRPr="003A785B">
        <w:rPr>
          <w:i/>
          <w:iCs/>
        </w:rPr>
        <w:t>user</w:t>
      </w:r>
      <w:r w:rsidR="003A785B">
        <w:rPr>
          <w:i/>
          <w:iCs/>
        </w:rPr>
        <w:t xml:space="preserve"> </w:t>
      </w:r>
      <w:r w:rsidR="003A785B">
        <w:t>đánh giá</w:t>
      </w:r>
      <w:r w:rsidR="00511722">
        <w:t>.</w:t>
      </w:r>
      <w:r w:rsidR="003A785B">
        <w:t xml:space="preserve"> </w:t>
      </w:r>
      <w:r w:rsidR="00511722">
        <w:t>N</w:t>
      </w:r>
      <w:r w:rsidR="003A785B">
        <w:t>ếu chúng ta gán ‘0’</w:t>
      </w:r>
      <w:r w:rsidR="0066612F">
        <w:t xml:space="preserve"> hoặc ‘2.5’ hay một giá trị nào đó</w:t>
      </w:r>
      <w:r w:rsidR="00BF01C3">
        <w:t xml:space="preserve"> trong thang 5 điểm</w:t>
      </w:r>
      <w:r w:rsidR="003A785B">
        <w:t xml:space="preserve"> vào ma trận sẽ làm ảnh hưởng đến kết quả bài toán</w:t>
      </w:r>
      <w:r w:rsidR="005B5765">
        <w:t xml:space="preserve">. </w:t>
      </w:r>
      <w:r w:rsidR="0066612F">
        <w:t xml:space="preserve"> Bởi vì, mỗi </w:t>
      </w:r>
      <w:r w:rsidR="0066612F" w:rsidRPr="0066612F">
        <w:rPr>
          <w:i/>
          <w:iCs/>
        </w:rPr>
        <w:t>user</w:t>
      </w:r>
      <w:r w:rsidR="0066612F">
        <w:t xml:space="preserve"> sẽ</w:t>
      </w:r>
      <w:r w:rsidR="00511722">
        <w:t xml:space="preserve"> là</w:t>
      </w:r>
      <w:r w:rsidR="0066612F">
        <w:t xml:space="preserve"> khác nhau trong xu thế đưa ra đánh giá cho </w:t>
      </w:r>
      <w:r w:rsidR="0066612F" w:rsidRPr="0066612F">
        <w:rPr>
          <w:i/>
          <w:iCs/>
        </w:rPr>
        <w:t>item</w:t>
      </w:r>
      <w:r w:rsidR="008347B9">
        <w:rPr>
          <w:i/>
          <w:iCs/>
        </w:rPr>
        <w:t>s.</w:t>
      </w:r>
      <w:r w:rsidR="008347B9">
        <w:t xml:space="preserve"> Như vậy, nếu ta thay giá trị</w:t>
      </w:r>
      <w:r w:rsidR="00511722">
        <w:t xml:space="preserve"> </w:t>
      </w:r>
      <w:r w:rsidR="008347B9">
        <w:t xml:space="preserve"> trung bình của mỗi </w:t>
      </w:r>
      <w:r w:rsidR="008347B9" w:rsidRPr="008347B9">
        <w:rPr>
          <w:i/>
          <w:iCs/>
        </w:rPr>
        <w:t>user</w:t>
      </w:r>
      <w:r w:rsidR="008347B9">
        <w:t xml:space="preserve"> sẽ mang tính đồng nhất cho từng bài toán.</w:t>
      </w:r>
    </w:p>
    <w:p w14:paraId="7578AB66" w14:textId="5911513E" w:rsidR="00CB4226" w:rsidRDefault="00CB4226" w:rsidP="006172F7">
      <w:pPr>
        <w:pStyle w:val="Subtitle"/>
      </w:pPr>
      <w:r>
        <w:t>Do vậy nên phương pháp chung để chuẩn hóa ma trận là:</w:t>
      </w:r>
    </w:p>
    <w:p w14:paraId="4756B1AD" w14:textId="728069C3" w:rsidR="00CB4226" w:rsidRDefault="00CB4226" w:rsidP="006172F7">
      <w:pPr>
        <w:pStyle w:val="ListParagraph"/>
        <w:numPr>
          <w:ilvl w:val="0"/>
          <w:numId w:val="33"/>
        </w:numPr>
        <w:spacing w:before="120" w:after="240"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ính giá trị trung bình cho </w:t>
      </w:r>
      <w:r w:rsidR="00530319">
        <w:rPr>
          <w:rFonts w:ascii="Times New Roman" w:hAnsi="Times New Roman" w:cs="Times New Roman"/>
          <w:sz w:val="26"/>
          <w:szCs w:val="26"/>
          <w:lang w:val="en-US"/>
        </w:rPr>
        <w:t>từng</w:t>
      </w:r>
      <w:r>
        <w:rPr>
          <w:rFonts w:ascii="Times New Roman" w:hAnsi="Times New Roman" w:cs="Times New Roman"/>
          <w:sz w:val="26"/>
          <w:szCs w:val="26"/>
          <w:lang w:val="en-US"/>
        </w:rPr>
        <w:t xml:space="preserve"> user</w:t>
      </w:r>
    </w:p>
    <w:p w14:paraId="79651AB1" w14:textId="64BEF757" w:rsidR="006955A7" w:rsidRPr="00492953" w:rsidRDefault="00C81CD3" w:rsidP="006172F7">
      <w:pPr>
        <w:pStyle w:val="ListParagraph"/>
        <w:tabs>
          <w:tab w:val="left" w:pos="8364"/>
        </w:tabs>
        <w:spacing w:before="120" w:after="240" w:line="360" w:lineRule="auto"/>
        <w:ind w:left="2835"/>
        <w:contextualSpacing w:val="0"/>
        <w:jc w:val="both"/>
        <w:rPr>
          <w:rFonts w:ascii="Cambria Math" w:hAnsi="Cambria Math" w:cs="Times New Roman"/>
          <w:iCs/>
          <w:sz w:val="26"/>
          <w:szCs w:val="26"/>
          <w:lang w:val="en-US"/>
        </w:rPr>
      </w:pPr>
      <m:oMath>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j</m:t>
                </m:r>
              </m:sub>
            </m:sSub>
          </m:e>
        </m:acc>
        <m:r>
          <w:rPr>
            <w:rFonts w:ascii="Cambria Math" w:hAnsi="Cambria Math" w:cs="Times New Roman"/>
            <w:sz w:val="26"/>
            <w:szCs w:val="26"/>
            <w:lang w:val="en-US"/>
          </w:rPr>
          <m:t>=</m:t>
        </m:r>
        <m:f>
          <m:fPr>
            <m:ctrlPr>
              <w:rPr>
                <w:rFonts w:ascii="Cambria Math" w:hAnsi="Cambria Math" w:cs="Times New Roman"/>
                <w:i/>
                <w:sz w:val="26"/>
                <w:szCs w:val="26"/>
                <w:lang w:val="en-US"/>
              </w:rPr>
            </m:ctrlPr>
          </m:fPr>
          <m:num>
            <m:nary>
              <m:naryPr>
                <m:chr m:val="∑"/>
                <m:limLoc m:val="undOvr"/>
                <m:ctrlPr>
                  <w:rPr>
                    <w:rFonts w:ascii="Cambria Math" w:hAnsi="Cambria Math" w:cs="Times New Roman"/>
                    <w:i/>
                    <w:sz w:val="26"/>
                    <w:szCs w:val="26"/>
                    <w:lang w:val="en-US"/>
                  </w:rPr>
                </m:ctrlPr>
              </m:naryPr>
              <m:sub>
                <m:r>
                  <w:rPr>
                    <w:rFonts w:ascii="Cambria Math" w:hAnsi="Cambria Math" w:cs="Times New Roman"/>
                    <w:sz w:val="26"/>
                    <w:szCs w:val="26"/>
                    <w:lang w:val="en-US"/>
                  </w:rPr>
                  <m:t>i=0</m:t>
                </m:r>
              </m:sub>
              <m:sup>
                <m:r>
                  <w:rPr>
                    <w:rFonts w:ascii="Cambria Math" w:hAnsi="Cambria Math" w:cs="Times New Roman"/>
                    <w:sz w:val="26"/>
                    <w:szCs w:val="26"/>
                    <w:lang w:val="en-US"/>
                  </w:rPr>
                  <m:t>n</m:t>
                </m:r>
              </m:sup>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ij</m:t>
                    </m:r>
                  </m:sub>
                </m:sSub>
              </m:e>
            </m:nary>
          </m:num>
          <m:den>
            <m:r>
              <w:rPr>
                <w:rFonts w:ascii="Cambria Math" w:hAnsi="Cambria Math" w:cs="Times New Roman"/>
                <w:sz w:val="26"/>
                <w:szCs w:val="26"/>
                <w:lang w:val="en-US"/>
              </w:rPr>
              <m:t>n-k</m:t>
            </m:r>
          </m:den>
        </m:f>
        <m:r>
          <w:rPr>
            <w:rFonts w:ascii="Cambria Math" w:hAnsi="Cambria Math" w:cs="Times New Roman"/>
            <w:sz w:val="26"/>
            <w:szCs w:val="26"/>
            <w:lang w:val="en-US"/>
          </w:rPr>
          <m:t xml:space="preserve">( k là số các </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 r</m:t>
            </m:r>
          </m:e>
          <m:sub>
            <m:r>
              <w:rPr>
                <w:rFonts w:ascii="Cambria Math" w:hAnsi="Cambria Math" w:cs="Times New Roman"/>
                <w:sz w:val="26"/>
                <w:szCs w:val="26"/>
                <w:lang w:val="en-US"/>
              </w:rPr>
              <m:t>ij</m:t>
            </m:r>
          </m:sub>
        </m:sSub>
        <m:r>
          <w:rPr>
            <w:rFonts w:ascii="Cambria Math" w:hAnsi="Cambria Math" w:cs="Times New Roman"/>
            <w:sz w:val="26"/>
            <w:szCs w:val="26"/>
            <w:lang w:val="en-US"/>
          </w:rPr>
          <m:t xml:space="preserve">  )</m:t>
        </m:r>
      </m:oMath>
      <w:r w:rsidR="00492953">
        <w:rPr>
          <w:rFonts w:ascii="Cambria Math" w:hAnsi="Cambria Math" w:cs="Times New Roman"/>
          <w:sz w:val="26"/>
          <w:szCs w:val="26"/>
          <w:lang w:val="en-US"/>
        </w:rPr>
        <w:tab/>
      </w:r>
      <w:r w:rsidR="00492953" w:rsidRPr="00492953">
        <w:rPr>
          <w:rFonts w:ascii="Times New Roman" w:hAnsi="Times New Roman" w:cs="Times New Roman"/>
          <w:iCs/>
          <w:sz w:val="26"/>
          <w:szCs w:val="26"/>
          <w:lang w:val="en-US"/>
        </w:rPr>
        <w:t>(</w:t>
      </w:r>
      <w:r w:rsidR="002C5B8E">
        <w:rPr>
          <w:rFonts w:ascii="Times New Roman" w:hAnsi="Times New Roman" w:cs="Times New Roman"/>
          <w:iCs/>
          <w:sz w:val="26"/>
          <w:szCs w:val="26"/>
          <w:lang w:val="en-US"/>
        </w:rPr>
        <w:t>2</w:t>
      </w:r>
      <w:r w:rsidR="00492953" w:rsidRPr="00492953">
        <w:rPr>
          <w:rFonts w:ascii="Times New Roman" w:hAnsi="Times New Roman" w:cs="Times New Roman"/>
          <w:iCs/>
          <w:sz w:val="26"/>
          <w:szCs w:val="26"/>
          <w:lang w:val="en-US"/>
        </w:rPr>
        <w:t>)</w:t>
      </w:r>
    </w:p>
    <w:p w14:paraId="38F331F0" w14:textId="4E0C0117" w:rsidR="006955A7" w:rsidRPr="006955A7" w:rsidRDefault="006955A7" w:rsidP="006172F7">
      <w:pPr>
        <w:pStyle w:val="ListParagraph"/>
        <w:spacing w:before="120" w:after="240" w:line="360" w:lineRule="auto"/>
        <w:ind w:left="128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rong đó </w:t>
      </w:r>
      <m:oMath>
        <m:r>
          <w:rPr>
            <w:rFonts w:ascii="Cambria Math" w:hAnsi="Cambria Math" w:cs="Times New Roman"/>
            <w:sz w:val="26"/>
            <w:szCs w:val="26"/>
            <w:lang w:val="en-US"/>
          </w:rPr>
          <m:t>r</m:t>
        </m:r>
        <m:r>
          <w:rPr>
            <w:rFonts w:ascii="Cambria Math" w:hAnsi="Cambria Math" w:cs="Times New Roman"/>
            <w:sz w:val="26"/>
            <w:szCs w:val="26"/>
            <w:vertAlign w:val="subscript"/>
            <w:lang w:val="en-US"/>
          </w:rPr>
          <m:t>ij</m:t>
        </m:r>
      </m:oMath>
      <w:r>
        <w:rPr>
          <w:rFonts w:ascii="Times New Roman" w:hAnsi="Times New Roman" w:cs="Times New Roman"/>
          <w:sz w:val="26"/>
          <w:szCs w:val="26"/>
          <w:lang w:val="en-US"/>
        </w:rPr>
        <w:t xml:space="preserve"> là giá trị các phần tử của ma trận</w:t>
      </w:r>
      <w:r w:rsidR="000A3B82">
        <w:rPr>
          <w:rFonts w:ascii="Times New Roman" w:hAnsi="Times New Roman" w:cs="Times New Roman"/>
          <w:sz w:val="26"/>
          <w:szCs w:val="26"/>
          <w:lang w:val="en-US"/>
        </w:rPr>
        <w:t xml:space="preserve">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nxm)</m:t>
            </m:r>
          </m:sub>
        </m:sSub>
        <m:r>
          <w:rPr>
            <w:rFonts w:ascii="Cambria Math" w:hAnsi="Cambria Math" w:cs="Times New Roman"/>
            <w:sz w:val="26"/>
            <w:szCs w:val="26"/>
            <w:vertAlign w:val="subscript"/>
            <w:lang w:val="en-US"/>
          </w:rPr>
          <m:t xml:space="preserve"> </m:t>
        </m:r>
        <m:r>
          <w:rPr>
            <w:rFonts w:ascii="Cambria Math" w:hAnsi="Cambria Math" w:cs="Times New Roman"/>
            <w:sz w:val="26"/>
            <w:szCs w:val="26"/>
            <w:lang w:val="en-US"/>
          </w:rPr>
          <m:t>với i=</m:t>
        </m:r>
        <m:acc>
          <m:accPr>
            <m:chr m:val="̅"/>
            <m:ctrlPr>
              <w:rPr>
                <w:rFonts w:ascii="Cambria Math" w:hAnsi="Cambria Math" w:cs="Times New Roman"/>
                <w:i/>
                <w:sz w:val="26"/>
                <w:szCs w:val="26"/>
                <w:lang w:val="en-US"/>
              </w:rPr>
            </m:ctrlPr>
          </m:accPr>
          <m:e>
            <m:r>
              <w:rPr>
                <w:rFonts w:ascii="Cambria Math" w:hAnsi="Cambria Math" w:cs="Times New Roman"/>
                <w:sz w:val="26"/>
                <w:szCs w:val="26"/>
                <w:lang w:val="en-US"/>
              </w:rPr>
              <m:t>0,n</m:t>
            </m:r>
          </m:e>
        </m:acc>
        <m:r>
          <w:rPr>
            <w:rFonts w:ascii="Cambria Math" w:hAnsi="Cambria Math" w:cs="Times New Roman"/>
            <w:sz w:val="26"/>
            <w:szCs w:val="26"/>
            <w:lang w:val="en-US"/>
          </w:rPr>
          <m:t xml:space="preserve">, j= </m:t>
        </m:r>
        <m:acc>
          <m:accPr>
            <m:chr m:val="̅"/>
            <m:ctrlPr>
              <w:rPr>
                <w:rFonts w:ascii="Cambria Math" w:hAnsi="Cambria Math" w:cs="Times New Roman"/>
                <w:i/>
                <w:sz w:val="26"/>
                <w:szCs w:val="26"/>
                <w:lang w:val="en-US"/>
              </w:rPr>
            </m:ctrlPr>
          </m:accPr>
          <m:e>
            <m:r>
              <w:rPr>
                <w:rFonts w:ascii="Cambria Math" w:hAnsi="Cambria Math" w:cs="Times New Roman"/>
                <w:sz w:val="26"/>
                <w:szCs w:val="26"/>
                <w:lang w:val="en-US"/>
              </w:rPr>
              <m:t>0,m</m:t>
            </m:r>
          </m:e>
        </m:acc>
      </m:oMath>
    </w:p>
    <w:p w14:paraId="22AD2442" w14:textId="7810D61E" w:rsidR="00CB4226" w:rsidRDefault="006955A7" w:rsidP="006172F7">
      <w:pPr>
        <w:pStyle w:val="ListParagraph"/>
        <w:numPr>
          <w:ilvl w:val="0"/>
          <w:numId w:val="33"/>
        </w:numPr>
        <w:spacing w:before="120" w:after="240"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Chuẩn hóa ma trận</w:t>
      </w:r>
    </w:p>
    <w:p w14:paraId="06B23798" w14:textId="2C3A194D" w:rsidR="006955A7" w:rsidRPr="00492953" w:rsidRDefault="00C81CD3" w:rsidP="006172F7">
      <w:pPr>
        <w:pStyle w:val="ListParagraph"/>
        <w:tabs>
          <w:tab w:val="left" w:pos="8364"/>
        </w:tabs>
        <w:spacing w:before="120" w:after="240" w:line="360" w:lineRule="auto"/>
        <w:ind w:left="2835"/>
        <w:contextualSpacing w:val="0"/>
        <w:jc w:val="both"/>
        <w:rPr>
          <w:rFonts w:ascii="Times New Roman" w:hAnsi="Times New Roman" w:cs="Times New Roman"/>
          <w:i/>
          <w:sz w:val="26"/>
          <w:szCs w:val="26"/>
          <w:lang w:val="en-US"/>
        </w:rPr>
      </w:pPr>
      <m:oMath>
        <m:d>
          <m:dPr>
            <m:begChr m:val="{"/>
            <m:endChr m:val=""/>
            <m:ctrlPr>
              <w:rPr>
                <w:rFonts w:ascii="Cambria Math" w:hAnsi="Cambria Math" w:cs="Times New Roman"/>
                <w:i/>
                <w:sz w:val="26"/>
                <w:szCs w:val="26"/>
                <w:lang w:val="en-US"/>
              </w:rPr>
            </m:ctrlPr>
          </m:dPr>
          <m:e>
            <m:eqArr>
              <m:eqArrPr>
                <m:ctrlPr>
                  <w:rPr>
                    <w:rFonts w:ascii="Cambria Math" w:hAnsi="Cambria Math" w:cs="Times New Roman"/>
                    <w:i/>
                    <w:sz w:val="26"/>
                    <w:szCs w:val="26"/>
                    <w:lang w:val="en-US"/>
                  </w:rPr>
                </m:ctrlPr>
              </m:eqArr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ij</m:t>
                    </m:r>
                  </m:sub>
                </m:sSub>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ij</m:t>
                    </m:r>
                  </m:sub>
                </m:sSub>
                <m:r>
                  <w:rPr>
                    <w:rFonts w:ascii="Cambria Math" w:hAnsi="Cambria Math" w:cs="Times New Roman"/>
                    <w:sz w:val="26"/>
                    <w:szCs w:val="26"/>
                    <w:lang w:val="en-US"/>
                  </w:rPr>
                  <m:t>-</m:t>
                </m:r>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j</m:t>
                        </m:r>
                      </m:sub>
                    </m:sSub>
                  </m:e>
                </m:acc>
                <m:r>
                  <w:rPr>
                    <w:rFonts w:ascii="Cambria Math" w:hAnsi="Cambria Math" w:cs="Times New Roman"/>
                    <w:sz w:val="26"/>
                    <w:szCs w:val="26"/>
                    <w:lang w:val="en-US"/>
                  </w:rPr>
                  <m:t xml:space="preserve"> , nếu </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 r</m:t>
                    </m:r>
                  </m:e>
                  <m:sub>
                    <m:r>
                      <w:rPr>
                        <w:rFonts w:ascii="Cambria Math" w:hAnsi="Cambria Math" w:cs="Times New Roman"/>
                        <w:sz w:val="26"/>
                        <w:szCs w:val="26"/>
                        <w:lang w:val="en-US"/>
                      </w:rPr>
                      <m:t>ij</m:t>
                    </m:r>
                  </m:sub>
                </m:sSub>
                <m:r>
                  <w:rPr>
                    <w:rFonts w:ascii="Cambria Math" w:hAnsi="Cambria Math" w:cs="Times New Roman"/>
                    <w:sz w:val="26"/>
                    <w:szCs w:val="26"/>
                    <w:lang w:val="en-US"/>
                  </w:rPr>
                  <m:t xml:space="preserve">  </m:t>
                </m:r>
              </m:e>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ij</m:t>
                    </m:r>
                  </m:sub>
                </m:sSub>
                <m:r>
                  <w:rPr>
                    <w:rFonts w:ascii="Cambria Math" w:hAnsi="Cambria Math" w:cs="Times New Roman"/>
                    <w:sz w:val="26"/>
                    <w:szCs w:val="26"/>
                    <w:lang w:val="en-US"/>
                  </w:rPr>
                  <m:t>=0 , nếu ∄</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 xml:space="preserve"> r</m:t>
                    </m:r>
                  </m:e>
                  <m:sub>
                    <m:r>
                      <w:rPr>
                        <w:rFonts w:ascii="Cambria Math" w:hAnsi="Cambria Math" w:cs="Times New Roman"/>
                        <w:sz w:val="26"/>
                        <w:szCs w:val="26"/>
                        <w:lang w:val="en-US"/>
                      </w:rPr>
                      <m:t>ij</m:t>
                    </m:r>
                  </m:sub>
                </m:sSub>
                <m:r>
                  <w:rPr>
                    <w:rFonts w:ascii="Cambria Math" w:hAnsi="Cambria Math" w:cs="Times New Roman"/>
                    <w:sz w:val="26"/>
                    <w:szCs w:val="26"/>
                    <w:lang w:val="en-US"/>
                  </w:rPr>
                  <m:t xml:space="preserve"> </m:t>
                </m:r>
              </m:e>
            </m:eqArr>
          </m:e>
        </m:d>
        <m:r>
          <w:rPr>
            <w:rFonts w:ascii="Cambria Math" w:hAnsi="Cambria Math" w:cs="Times New Roman"/>
            <w:sz w:val="26"/>
            <w:szCs w:val="26"/>
            <w:lang w:val="en-US"/>
          </w:rPr>
          <m:t xml:space="preserve"> </m:t>
        </m:r>
      </m:oMath>
      <w:r w:rsidR="00492953">
        <w:rPr>
          <w:rFonts w:ascii="Cambria Math" w:hAnsi="Cambria Math" w:cs="Times New Roman"/>
          <w:i/>
          <w:sz w:val="26"/>
          <w:szCs w:val="26"/>
          <w:lang w:val="en-US"/>
        </w:rPr>
        <w:tab/>
      </w:r>
      <w:r w:rsidR="00492953" w:rsidRPr="002C5B8E">
        <w:rPr>
          <w:rFonts w:ascii="Times New Roman" w:hAnsi="Times New Roman" w:cs="Times New Roman"/>
          <w:iCs/>
          <w:sz w:val="26"/>
          <w:szCs w:val="26"/>
          <w:lang w:val="en-US"/>
        </w:rPr>
        <w:t>(</w:t>
      </w:r>
      <w:r w:rsidR="002C5B8E" w:rsidRPr="002C5B8E">
        <w:rPr>
          <w:rFonts w:ascii="Times New Roman" w:hAnsi="Times New Roman" w:cs="Times New Roman"/>
          <w:iCs/>
          <w:sz w:val="26"/>
          <w:szCs w:val="26"/>
          <w:lang w:val="en-US"/>
        </w:rPr>
        <w:t>3</w:t>
      </w:r>
      <w:r w:rsidR="00492953" w:rsidRPr="002C5B8E">
        <w:rPr>
          <w:rFonts w:ascii="Times New Roman" w:hAnsi="Times New Roman" w:cs="Times New Roman"/>
          <w:iCs/>
          <w:sz w:val="26"/>
          <w:szCs w:val="26"/>
          <w:lang w:val="en-US"/>
        </w:rPr>
        <w:t>)</w:t>
      </w:r>
    </w:p>
    <w:p w14:paraId="6C61D4AA" w14:textId="48FA153E" w:rsidR="000A3B82" w:rsidRPr="000A3B82" w:rsidRDefault="000A3B82" w:rsidP="006172F7">
      <w:pPr>
        <w:pStyle w:val="ListParagraph"/>
        <w:spacing w:before="120" w:after="240" w:line="360" w:lineRule="auto"/>
        <w:ind w:left="1287"/>
        <w:jc w:val="both"/>
        <w:rPr>
          <w:rFonts w:ascii="Times New Roman" w:hAnsi="Times New Roman" w:cs="Times New Roman"/>
          <w:sz w:val="26"/>
          <w:szCs w:val="26"/>
          <w:vertAlign w:val="subscript"/>
          <w:lang w:val="en-US"/>
        </w:rPr>
      </w:pPr>
      <w:r>
        <w:rPr>
          <w:rFonts w:ascii="Times New Roman" w:hAnsi="Times New Roman" w:cs="Times New Roman"/>
          <w:sz w:val="26"/>
          <w:szCs w:val="26"/>
          <w:lang w:val="en-US"/>
        </w:rPr>
        <w:t xml:space="preserve">Tạo thành một ma trận mới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N</m:t>
            </m:r>
          </m:e>
          <m:sub>
            <m:r>
              <w:rPr>
                <w:rFonts w:ascii="Cambria Math" w:hAnsi="Cambria Math" w:cs="Times New Roman"/>
                <w:sz w:val="26"/>
                <w:szCs w:val="26"/>
                <w:lang w:val="en-US"/>
              </w:rPr>
              <m:t>nxm</m:t>
            </m:r>
          </m:sub>
        </m:sSub>
        <m:r>
          <w:rPr>
            <w:rFonts w:ascii="Cambria Math" w:hAnsi="Cambria Math" w:cs="Times New Roman"/>
            <w:sz w:val="26"/>
            <w:szCs w:val="26"/>
            <w:lang w:val="en-US"/>
          </w:rPr>
          <m:t>=</m:t>
        </m:r>
        <m:d>
          <m:dPr>
            <m:begChr m:val="{"/>
            <m:endChr m:val="}"/>
            <m:ctrlPr>
              <w:rPr>
                <w:rFonts w:ascii="Cambria Math" w:hAnsi="Cambria Math" w:cs="Times New Roman"/>
                <w:i/>
                <w:sz w:val="26"/>
                <w:szCs w:val="26"/>
                <w:lang w:val="en-US"/>
              </w:rPr>
            </m:ctrlPr>
          </m:dPr>
          <m:e>
            <m:sSub>
              <m:sSubPr>
                <m:ctrlPr>
                  <w:rPr>
                    <w:rFonts w:ascii="Cambria Math" w:hAnsi="Cambria Math" w:cs="Times New Roman"/>
                    <w:i/>
                    <w:sz w:val="26"/>
                    <w:szCs w:val="26"/>
                    <w:vertAlign w:val="subscript"/>
                    <w:lang w:val="en-US"/>
                  </w:rPr>
                </m:ctrlPr>
              </m:sSubPr>
              <m:e>
                <m:sSup>
                  <m:sSupPr>
                    <m:ctrlPr>
                      <w:rPr>
                        <w:rFonts w:ascii="Cambria Math" w:hAnsi="Cambria Math" w:cs="Times New Roman"/>
                        <w:i/>
                        <w:sz w:val="26"/>
                        <w:szCs w:val="26"/>
                        <w:vertAlign w:val="subscript"/>
                        <w:lang w:val="en-US"/>
                      </w:rPr>
                    </m:ctrlPr>
                  </m:sSupPr>
                  <m:e>
                    <m:r>
                      <w:rPr>
                        <w:rFonts w:ascii="Cambria Math" w:hAnsi="Cambria Math" w:cs="Times New Roman"/>
                        <w:sz w:val="26"/>
                        <w:szCs w:val="26"/>
                        <w:vertAlign w:val="subscript"/>
                        <w:lang w:val="en-US"/>
                      </w:rPr>
                      <m:t>r</m:t>
                    </m:r>
                  </m:e>
                  <m:sup>
                    <m:r>
                      <w:rPr>
                        <w:rFonts w:ascii="Cambria Math" w:hAnsi="Cambria Math" w:cs="Times New Roman"/>
                        <w:sz w:val="26"/>
                        <w:szCs w:val="26"/>
                        <w:vertAlign w:val="subscript"/>
                        <w:lang w:val="en-US"/>
                      </w:rPr>
                      <m:t>'</m:t>
                    </m:r>
                  </m:sup>
                </m:sSup>
              </m:e>
              <m:sub>
                <m:r>
                  <w:rPr>
                    <w:rFonts w:ascii="Cambria Math" w:hAnsi="Cambria Math" w:cs="Times New Roman"/>
                    <w:sz w:val="26"/>
                    <w:szCs w:val="26"/>
                    <w:vertAlign w:val="subscript"/>
                    <w:lang w:val="en-US"/>
                  </w:rPr>
                  <m:t>ij</m:t>
                </m:r>
              </m:sub>
            </m:sSub>
          </m:e>
        </m:d>
        <m:r>
          <w:rPr>
            <w:rFonts w:ascii="Cambria Math" w:hAnsi="Cambria Math" w:cs="Times New Roman"/>
            <w:sz w:val="26"/>
            <w:szCs w:val="26"/>
            <w:lang w:val="en-US"/>
          </w:rPr>
          <m:t xml:space="preserve"> với i=</m:t>
        </m:r>
        <m:acc>
          <m:accPr>
            <m:chr m:val="̅"/>
            <m:ctrlPr>
              <w:rPr>
                <w:rFonts w:ascii="Cambria Math" w:hAnsi="Cambria Math" w:cs="Times New Roman"/>
                <w:i/>
                <w:sz w:val="26"/>
                <w:szCs w:val="26"/>
                <w:lang w:val="en-US"/>
              </w:rPr>
            </m:ctrlPr>
          </m:accPr>
          <m:e>
            <m:r>
              <w:rPr>
                <w:rFonts w:ascii="Cambria Math" w:hAnsi="Cambria Math" w:cs="Times New Roman"/>
                <w:sz w:val="26"/>
                <w:szCs w:val="26"/>
                <w:lang w:val="en-US"/>
              </w:rPr>
              <m:t>0,n</m:t>
            </m:r>
          </m:e>
        </m:acc>
        <m:r>
          <w:rPr>
            <w:rFonts w:ascii="Cambria Math" w:hAnsi="Cambria Math" w:cs="Times New Roman"/>
            <w:sz w:val="26"/>
            <w:szCs w:val="26"/>
            <w:lang w:val="en-US"/>
          </w:rPr>
          <m:t xml:space="preserve">,  j= </m:t>
        </m:r>
        <m:acc>
          <m:accPr>
            <m:chr m:val="̅"/>
            <m:ctrlPr>
              <w:rPr>
                <w:rFonts w:ascii="Cambria Math" w:hAnsi="Cambria Math" w:cs="Times New Roman"/>
                <w:i/>
                <w:sz w:val="26"/>
                <w:szCs w:val="26"/>
                <w:lang w:val="en-US"/>
              </w:rPr>
            </m:ctrlPr>
          </m:accPr>
          <m:e>
            <m:r>
              <w:rPr>
                <w:rFonts w:ascii="Cambria Math" w:hAnsi="Cambria Math" w:cs="Times New Roman"/>
                <w:sz w:val="26"/>
                <w:szCs w:val="26"/>
                <w:lang w:val="en-US"/>
              </w:rPr>
              <m:t>0,m</m:t>
            </m:r>
          </m:e>
        </m:acc>
      </m:oMath>
      <w:r>
        <w:rPr>
          <w:rFonts w:ascii="Times New Roman" w:hAnsi="Times New Roman" w:cs="Times New Roman"/>
          <w:sz w:val="26"/>
          <w:szCs w:val="26"/>
          <w:vertAlign w:val="subscript"/>
          <w:lang w:val="en-US"/>
        </w:rPr>
        <w:t xml:space="preserve"> </w:t>
      </w:r>
    </w:p>
    <w:p w14:paraId="550116CC" w14:textId="62EC6CF4" w:rsidR="00C5497E" w:rsidRDefault="008347B9" w:rsidP="006172F7">
      <w:pPr>
        <w:pStyle w:val="Subtitle"/>
      </w:pPr>
      <w:r>
        <w:t xml:space="preserve">Bước 3: </w:t>
      </w:r>
      <w:r>
        <w:rPr>
          <w:i/>
          <w:iCs/>
        </w:rPr>
        <w:t xml:space="preserve"> </w:t>
      </w:r>
      <w:r w:rsidR="00FC74D0">
        <w:t>Lập ma trận tính độ tương tự, đây là bước quan trọng nhất</w:t>
      </w:r>
      <w:r w:rsidR="000F4A8E">
        <w:t xml:space="preserve"> trong </w:t>
      </w:r>
      <w:r w:rsidR="00DD225C">
        <w:t xml:space="preserve">thuật toán này. Có rất nhiều hàm tính độ tương tự, trong đó hàm </w:t>
      </w:r>
      <w:r w:rsidR="00DD225C" w:rsidRPr="00DD225C">
        <w:rPr>
          <w:i/>
          <w:iCs/>
        </w:rPr>
        <w:t>Cosine</w:t>
      </w:r>
      <w:r w:rsidR="00DD225C">
        <w:t xml:space="preserve"> được sử dụng rất phổ biến trong việc tính độ tương </w:t>
      </w:r>
      <w:r w:rsidR="007B39C2">
        <w:t>tự</w:t>
      </w:r>
      <w:r w:rsidR="00DD225C">
        <w:t xml:space="preserve">, giống nhau giữa 2 </w:t>
      </w:r>
      <w:r w:rsidR="00DD225C" w:rsidRPr="00DD225C">
        <w:rPr>
          <w:i/>
          <w:iCs/>
        </w:rPr>
        <w:t>user</w:t>
      </w:r>
      <w:r w:rsidR="00DD225C">
        <w:t>.</w:t>
      </w:r>
    </w:p>
    <w:p w14:paraId="40217BDC" w14:textId="3248F130" w:rsidR="004F5499" w:rsidRPr="002C5B8E" w:rsidRDefault="00C81CD3" w:rsidP="006172F7">
      <w:pPr>
        <w:pStyle w:val="ListParagraph"/>
        <w:tabs>
          <w:tab w:val="left" w:pos="8364"/>
        </w:tabs>
        <w:spacing w:before="120" w:after="240" w:line="360" w:lineRule="auto"/>
        <w:ind w:left="2835"/>
        <w:contextualSpacing w:val="0"/>
        <w:jc w:val="both"/>
        <w:rPr>
          <w:rFonts w:ascii="Cambria Math" w:hAnsi="Cambria Math" w:cs="Times New Roman"/>
          <w:i/>
          <w:sz w:val="26"/>
          <w:szCs w:val="26"/>
          <w:lang w:val="en-US"/>
        </w:rPr>
      </w:pPr>
      <m:oMath>
        <m:func>
          <m:funcPr>
            <m:ctrlPr>
              <w:rPr>
                <w:rFonts w:ascii="Cambria Math" w:hAnsi="Cambria Math" w:cs="Times New Roman"/>
                <w:i/>
                <w:sz w:val="26"/>
                <w:szCs w:val="26"/>
                <w:lang w:val="en-US"/>
              </w:rPr>
            </m:ctrlPr>
          </m:funcPr>
          <m:fName>
            <m:r>
              <w:rPr>
                <w:rFonts w:ascii="Cambria Math" w:hAnsi="Cambria Math" w:cs="Times New Roman"/>
                <w:sz w:val="26"/>
                <w:szCs w:val="26"/>
                <w:lang w:val="en-US"/>
              </w:rPr>
              <m:t xml:space="preserve"> sim</m:t>
            </m:r>
          </m:fName>
          <m:e>
            <m:d>
              <m:dPr>
                <m:ctrlPr>
                  <w:rPr>
                    <w:rFonts w:ascii="Cambria Math" w:hAnsi="Cambria Math" w:cs="Times New Roman"/>
                    <w:i/>
                    <w:sz w:val="26"/>
                    <w:szCs w:val="26"/>
                    <w:lang w:val="en-US"/>
                  </w:rPr>
                </m:ctrlPr>
              </m:d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i</m:t>
                    </m:r>
                  </m:sub>
                </m:sSub>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j</m:t>
                    </m:r>
                  </m:sub>
                </m:sSub>
              </m:e>
            </m:d>
          </m:e>
        </m:func>
        <m:r>
          <w:rPr>
            <w:rFonts w:ascii="Cambria Math" w:hAnsi="Cambria Math" w:cs="Times New Roman"/>
            <w:sz w:val="26"/>
            <w:szCs w:val="26"/>
            <w:lang w:val="en-US"/>
          </w:rPr>
          <m:t xml:space="preserve">= </m:t>
        </m:r>
        <m:func>
          <m:funcPr>
            <m:ctrlPr>
              <w:rPr>
                <w:rFonts w:ascii="Cambria Math" w:hAnsi="Cambria Math" w:cs="Times New Roman"/>
                <w:i/>
                <w:sz w:val="26"/>
                <w:szCs w:val="26"/>
                <w:lang w:val="en-US"/>
              </w:rPr>
            </m:ctrlPr>
          </m:funcPr>
          <m:fName>
            <m:func>
              <m:funcPr>
                <m:ctrlPr>
                  <w:rPr>
                    <w:rFonts w:ascii="Cambria Math" w:hAnsi="Cambria Math" w:cs="Times New Roman"/>
                    <w:i/>
                    <w:sz w:val="26"/>
                    <w:szCs w:val="26"/>
                    <w:lang w:val="en-US"/>
                  </w:rPr>
                </m:ctrlPr>
              </m:funcPr>
              <m:fName>
                <m:r>
                  <w:rPr>
                    <w:rFonts w:ascii="Cambria Math" w:hAnsi="Cambria Math" w:cs="Times New Roman"/>
                    <w:sz w:val="26"/>
                    <w:szCs w:val="26"/>
                    <w:lang w:val="en-US"/>
                  </w:rPr>
                  <m:t xml:space="preserve"> cos</m:t>
                </m:r>
              </m:fName>
              <m:e>
                <m:d>
                  <m:dPr>
                    <m:ctrlPr>
                      <w:rPr>
                        <w:rFonts w:ascii="Cambria Math" w:hAnsi="Cambria Math" w:cs="Times New Roman"/>
                        <w:i/>
                        <w:sz w:val="26"/>
                        <w:szCs w:val="26"/>
                        <w:lang w:val="en-US"/>
                      </w:rPr>
                    </m:ctrlPr>
                  </m:d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i</m:t>
                        </m:r>
                      </m:sub>
                    </m:sSub>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j</m:t>
                        </m:r>
                      </m:sub>
                    </m:sSub>
                  </m:e>
                </m:d>
              </m:e>
            </m:func>
          </m:fName>
          <m:e>
            <m:r>
              <w:rPr>
                <w:rFonts w:ascii="Cambria Math" w:hAnsi="Cambria Math" w:cs="Times New Roman"/>
                <w:sz w:val="26"/>
                <w:szCs w:val="26"/>
                <w:lang w:val="en-US"/>
              </w:rPr>
              <m:t>=</m:t>
            </m:r>
            <m:f>
              <m:fPr>
                <m:ctrlPr>
                  <w:rPr>
                    <w:rFonts w:ascii="Cambria Math" w:hAnsi="Cambria Math" w:cs="Times New Roman"/>
                    <w:i/>
                    <w:sz w:val="26"/>
                    <w:szCs w:val="26"/>
                    <w:lang w:val="en-US"/>
                  </w:rPr>
                </m:ctrlPr>
              </m:fPr>
              <m:num>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i</m:t>
                        </m:r>
                      </m:sub>
                    </m:sSub>
                  </m:e>
                </m:acc>
                <m:r>
                  <w:rPr>
                    <w:rFonts w:ascii="Cambria Math" w:hAnsi="Cambria Math" w:cs="Times New Roman"/>
                    <w:sz w:val="26"/>
                    <w:szCs w:val="26"/>
                    <w:lang w:val="en-US"/>
                  </w:rPr>
                  <m:t>.</m:t>
                </m:r>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j</m:t>
                        </m:r>
                      </m:sub>
                    </m:sSub>
                  </m:e>
                </m:acc>
              </m:num>
              <m:den>
                <m:d>
                  <m:dPr>
                    <m:begChr m:val="|"/>
                    <m:endChr m:val="|"/>
                    <m:ctrlPr>
                      <w:rPr>
                        <w:rFonts w:ascii="Cambria Math" w:hAnsi="Cambria Math" w:cs="Times New Roman"/>
                        <w:i/>
                        <w:sz w:val="26"/>
                        <w:szCs w:val="26"/>
                        <w:lang w:val="en-US"/>
                      </w:rPr>
                    </m:ctrlPr>
                  </m:dPr>
                  <m:e>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i</m:t>
                            </m:r>
                          </m:sub>
                        </m:sSub>
                      </m:e>
                    </m:acc>
                  </m:e>
                </m:d>
                <m:r>
                  <w:rPr>
                    <w:rFonts w:ascii="Cambria Math" w:hAnsi="Cambria Math" w:cs="Times New Roman"/>
                    <w:sz w:val="26"/>
                    <w:szCs w:val="26"/>
                    <w:lang w:val="en-US"/>
                  </w:rPr>
                  <m:t xml:space="preserve">× </m:t>
                </m:r>
                <m:sSub>
                  <m:sSubPr>
                    <m:ctrlPr>
                      <w:rPr>
                        <w:rFonts w:ascii="Cambria Math" w:hAnsi="Cambria Math" w:cs="Times New Roman"/>
                        <w:i/>
                        <w:sz w:val="26"/>
                        <w:szCs w:val="26"/>
                        <w:lang w:val="en-US"/>
                      </w:rPr>
                    </m:ctrlPr>
                  </m:sSubPr>
                  <m:e>
                    <m:d>
                      <m:dPr>
                        <m:begChr m:val="|"/>
                        <m:endChr m:val="|"/>
                        <m:ctrlPr>
                          <w:rPr>
                            <w:rFonts w:ascii="Cambria Math" w:hAnsi="Cambria Math" w:cs="Times New Roman"/>
                            <w:i/>
                            <w:sz w:val="26"/>
                            <w:szCs w:val="26"/>
                            <w:lang w:val="en-US"/>
                          </w:rPr>
                        </m:ctrlPr>
                      </m:dPr>
                      <m:e>
                        <m:acc>
                          <m:accPr>
                            <m:chr m:val="⃗"/>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u</m:t>
                                </m:r>
                              </m:e>
                              <m:sub>
                                <m:r>
                                  <w:rPr>
                                    <w:rFonts w:ascii="Cambria Math" w:hAnsi="Cambria Math" w:cs="Times New Roman"/>
                                    <w:sz w:val="26"/>
                                    <w:szCs w:val="26"/>
                                    <w:lang w:val="en-US"/>
                                  </w:rPr>
                                  <m:t>j</m:t>
                                </m:r>
                              </m:sub>
                            </m:sSub>
                          </m:e>
                        </m:acc>
                      </m:e>
                    </m:d>
                  </m:e>
                  <m:sub>
                    <m:r>
                      <w:rPr>
                        <w:rFonts w:ascii="Cambria Math" w:hAnsi="Cambria Math" w:cs="Times New Roman"/>
                        <w:sz w:val="26"/>
                        <w:szCs w:val="26"/>
                        <w:lang w:val="en-US"/>
                      </w:rPr>
                      <m:t xml:space="preserve"> </m:t>
                    </m:r>
                  </m:sub>
                </m:sSub>
                <m:r>
                  <w:rPr>
                    <w:rFonts w:ascii="Cambria Math" w:hAnsi="Cambria Math" w:cs="Times New Roman"/>
                    <w:sz w:val="26"/>
                    <w:szCs w:val="26"/>
                    <w:lang w:val="en-US"/>
                  </w:rPr>
                  <m:t xml:space="preserve"> </m:t>
                </m:r>
              </m:den>
            </m:f>
            <m:r>
              <w:rPr>
                <w:rFonts w:ascii="Cambria Math" w:hAnsi="Cambria Math" w:cs="Times New Roman"/>
                <w:sz w:val="26"/>
                <w:szCs w:val="26"/>
                <w:lang w:val="en-US"/>
              </w:rPr>
              <m:t xml:space="preserve"> </m:t>
            </m:r>
          </m:e>
        </m:func>
      </m:oMath>
      <w:r w:rsidR="002C5B8E">
        <w:rPr>
          <w:rFonts w:ascii="Cambria Math" w:hAnsi="Cambria Math" w:cs="Times New Roman"/>
          <w:i/>
          <w:sz w:val="26"/>
          <w:szCs w:val="26"/>
          <w:lang w:val="en-US"/>
        </w:rPr>
        <w:tab/>
      </w:r>
      <w:r w:rsidR="002C5B8E" w:rsidRPr="002C5B8E">
        <w:rPr>
          <w:rFonts w:ascii="Times New Roman" w:hAnsi="Times New Roman" w:cs="Times New Roman"/>
          <w:iCs/>
          <w:sz w:val="26"/>
          <w:szCs w:val="26"/>
          <w:lang w:val="en-US"/>
        </w:rPr>
        <w:t>(4)</w:t>
      </w:r>
    </w:p>
    <w:p w14:paraId="44254D08" w14:textId="0527093F" w:rsidR="00511722" w:rsidRPr="00511722" w:rsidRDefault="000F4A8E" w:rsidP="006172F7">
      <w:pPr>
        <w:pStyle w:val="Subtitle"/>
      </w:pPr>
      <w:r>
        <w:lastRenderedPageBreak/>
        <w:t xml:space="preserve"> </w:t>
      </w:r>
      <w:r w:rsidR="00905797" w:rsidRPr="00006B9B">
        <w:t xml:space="preserve">Trong đó </w:t>
      </w:r>
      <m:oMath>
        <m:sSub>
          <m:sSubPr>
            <m:ctrlPr>
              <w:rPr>
                <w:rFonts w:ascii="Cambria Math" w:hAnsi="Cambria Math"/>
              </w:rPr>
            </m:ctrlPr>
          </m:sSubPr>
          <m:e>
            <m:r>
              <w:rPr>
                <w:rFonts w:ascii="Cambria Math" w:hAnsi="Cambria Math"/>
              </w:rPr>
              <m:t>u</m:t>
            </m:r>
          </m:e>
          <m:sub>
            <m:r>
              <w:rPr>
                <w:rFonts w:ascii="Cambria Math" w:hAnsi="Cambria Math"/>
              </w:rPr>
              <m:t>i</m:t>
            </m:r>
          </m:sub>
        </m:sSub>
        <m:d>
          <m:dPr>
            <m:ctrlPr>
              <w:rPr>
                <w:rFonts w:ascii="Cambria Math" w:hAnsi="Cambria Math"/>
              </w:rPr>
            </m:ctrlPr>
          </m:dPr>
          <m:e>
            <m:sSub>
              <m:sSubPr>
                <m:ctrlPr>
                  <w:rPr>
                    <w:rFonts w:ascii="Cambria Math" w:hAnsi="Cambria Math"/>
                    <w:vertAlign w:val="subscript"/>
                  </w:rPr>
                </m:ctrlPr>
              </m:sSubPr>
              <m:e>
                <m:sSup>
                  <m:sSupPr>
                    <m:ctrlPr>
                      <w:rPr>
                        <w:rFonts w:ascii="Cambria Math" w:hAnsi="Cambria Math"/>
                        <w:vertAlign w:val="subscript"/>
                      </w:rPr>
                    </m:ctrlPr>
                  </m:sSupPr>
                  <m:e>
                    <m:r>
                      <w:rPr>
                        <w:rFonts w:ascii="Cambria Math" w:hAnsi="Cambria Math"/>
                        <w:vertAlign w:val="subscript"/>
                      </w:rPr>
                      <m:t>r</m:t>
                    </m:r>
                  </m:e>
                  <m:sup>
                    <m:r>
                      <m:rPr>
                        <m:sty m:val="p"/>
                      </m:rPr>
                      <w:rPr>
                        <w:rFonts w:ascii="Cambria Math" w:hAnsi="Cambria Math"/>
                        <w:vertAlign w:val="subscript"/>
                      </w:rPr>
                      <m:t>'</m:t>
                    </m:r>
                  </m:sup>
                </m:sSup>
              </m:e>
              <m:sub>
                <m:r>
                  <m:rPr>
                    <m:sty m:val="p"/>
                  </m:rPr>
                  <w:rPr>
                    <w:rFonts w:ascii="Cambria Math" w:hAnsi="Cambria Math"/>
                    <w:vertAlign w:val="subscript"/>
                  </w:rPr>
                  <m:t>0</m:t>
                </m:r>
                <m:r>
                  <w:rPr>
                    <w:rFonts w:ascii="Cambria Math" w:hAnsi="Cambria Math"/>
                    <w:vertAlign w:val="subscript"/>
                  </w:rPr>
                  <m:t>i</m:t>
                </m:r>
              </m:sub>
            </m:sSub>
            <m:r>
              <m:rPr>
                <m:sty m:val="p"/>
              </m:rPr>
              <w:rPr>
                <w:rFonts w:ascii="Cambria Math" w:hAnsi="Cambria Math"/>
              </w:rPr>
              <m:t>,</m:t>
            </m:r>
            <m:sSub>
              <m:sSubPr>
                <m:ctrlPr>
                  <w:rPr>
                    <w:rFonts w:ascii="Cambria Math" w:hAnsi="Cambria Math"/>
                    <w:vertAlign w:val="subscript"/>
                  </w:rPr>
                </m:ctrlPr>
              </m:sSubPr>
              <m:e>
                <m:sSup>
                  <m:sSupPr>
                    <m:ctrlPr>
                      <w:rPr>
                        <w:rFonts w:ascii="Cambria Math" w:hAnsi="Cambria Math"/>
                        <w:vertAlign w:val="subscript"/>
                      </w:rPr>
                    </m:ctrlPr>
                  </m:sSupPr>
                  <m:e>
                    <m:r>
                      <w:rPr>
                        <w:rFonts w:ascii="Cambria Math" w:hAnsi="Cambria Math"/>
                        <w:vertAlign w:val="subscript"/>
                      </w:rPr>
                      <m:t>r</m:t>
                    </m:r>
                  </m:e>
                  <m:sup>
                    <m:r>
                      <m:rPr>
                        <m:sty m:val="p"/>
                      </m:rPr>
                      <w:rPr>
                        <w:rFonts w:ascii="Cambria Math" w:hAnsi="Cambria Math"/>
                        <w:vertAlign w:val="subscript"/>
                      </w:rPr>
                      <m:t>'</m:t>
                    </m:r>
                  </m:sup>
                </m:sSup>
              </m:e>
              <m:sub>
                <m:r>
                  <m:rPr>
                    <m:sty m:val="p"/>
                  </m:rPr>
                  <w:rPr>
                    <w:rFonts w:ascii="Cambria Math" w:hAnsi="Cambria Math"/>
                    <w:vertAlign w:val="subscript"/>
                  </w:rPr>
                  <m:t>1</m:t>
                </m:r>
                <m:r>
                  <w:rPr>
                    <w:rFonts w:ascii="Cambria Math" w:hAnsi="Cambria Math"/>
                    <w:vertAlign w:val="subscript"/>
                  </w:rPr>
                  <m:t>i</m:t>
                </m:r>
              </m:sub>
            </m:sSub>
            <m:r>
              <m:rPr>
                <m:sty m:val="p"/>
              </m:rPr>
              <w:rPr>
                <w:rFonts w:ascii="Cambria Math" w:hAnsi="Cambria Math"/>
              </w:rPr>
              <m:t>,…,</m:t>
            </m:r>
            <m:sSub>
              <m:sSubPr>
                <m:ctrlPr>
                  <w:rPr>
                    <w:rFonts w:ascii="Cambria Math" w:hAnsi="Cambria Math"/>
                    <w:vertAlign w:val="subscript"/>
                  </w:rPr>
                </m:ctrlPr>
              </m:sSubPr>
              <m:e>
                <m:sSup>
                  <m:sSupPr>
                    <m:ctrlPr>
                      <w:rPr>
                        <w:rFonts w:ascii="Cambria Math" w:hAnsi="Cambria Math"/>
                        <w:vertAlign w:val="subscript"/>
                      </w:rPr>
                    </m:ctrlPr>
                  </m:sSupPr>
                  <m:e>
                    <m:r>
                      <w:rPr>
                        <w:rFonts w:ascii="Cambria Math" w:hAnsi="Cambria Math"/>
                        <w:vertAlign w:val="subscript"/>
                      </w:rPr>
                      <m:t>r</m:t>
                    </m:r>
                  </m:e>
                  <m:sup>
                    <m:r>
                      <m:rPr>
                        <m:sty m:val="p"/>
                      </m:rPr>
                      <w:rPr>
                        <w:rFonts w:ascii="Cambria Math" w:hAnsi="Cambria Math"/>
                        <w:vertAlign w:val="subscript"/>
                      </w:rPr>
                      <m:t>'</m:t>
                    </m:r>
                  </m:sup>
                </m:sSup>
              </m:e>
              <m:sub>
                <m:r>
                  <w:rPr>
                    <w:rFonts w:ascii="Cambria Math" w:hAnsi="Cambria Math"/>
                    <w:vertAlign w:val="subscript"/>
                  </w:rPr>
                  <m:t>ki</m:t>
                </m:r>
              </m:sub>
            </m:sSub>
            <m:r>
              <m:rPr>
                <m:sty m:val="p"/>
              </m:rPr>
              <w:rPr>
                <w:rFonts w:ascii="Cambria Math" w:hAnsi="Cambria Math"/>
              </w:rPr>
              <m:t xml:space="preserve"> </m:t>
            </m:r>
          </m:e>
        </m:d>
        <m:r>
          <m:rPr>
            <m:sty m:val="p"/>
          </m:rPr>
          <w:rPr>
            <w:rFonts w:ascii="Cambria Math" w:hAnsi="Cambria Math"/>
          </w:rPr>
          <m:t xml:space="preserve">, </m:t>
        </m:r>
        <m:r>
          <w:rPr>
            <w:rFonts w:ascii="Cambria Math" w:hAnsi="Cambria Math"/>
          </w:rPr>
          <m:t>v</m:t>
        </m:r>
        <m:r>
          <m:rPr>
            <m:sty m:val="p"/>
          </m:rPr>
          <w:rPr>
            <w:rFonts w:ascii="Cambria Math" w:hAnsi="Cambria Math"/>
          </w:rPr>
          <m:t>ớ</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 xml:space="preserve"> </m:t>
        </m:r>
      </m:oMath>
      <w:r w:rsidR="00905797" w:rsidRPr="00006B9B">
        <w:rPr>
          <w:iCs/>
        </w:rPr>
        <w:t xml:space="preserve"> </w:t>
      </w:r>
      <w:r w:rsidR="00905797" w:rsidRPr="00006B9B">
        <w:t>là vect</w:t>
      </w:r>
      <w:r w:rsidR="001B39EB">
        <w:t>ơ</w:t>
      </w:r>
      <w:r w:rsidR="00905797" w:rsidRPr="00006B9B">
        <w:t xml:space="preserve"> tương ứng với </w:t>
      </w:r>
      <w:r w:rsidR="00905797" w:rsidRPr="00006B9B">
        <w:rPr>
          <w:iCs/>
        </w:rPr>
        <w:t xml:space="preserve">users </w:t>
      </w:r>
      <w:r w:rsidR="002B114E">
        <w:rPr>
          <w:iCs/>
        </w:rPr>
        <w:t>i</w:t>
      </w:r>
      <w:r w:rsidR="00C67FF0">
        <w:rPr>
          <w:iCs/>
        </w:rPr>
        <w:t xml:space="preserve"> </w:t>
      </w:r>
      <w:r w:rsidR="00C67FF0">
        <w:t xml:space="preserve">đã được chuẩn hóa tại ma trận </w:t>
      </w:r>
      <m:oMath>
        <m:sSub>
          <m:sSubPr>
            <m:ctrlPr>
              <w:rPr>
                <w:rFonts w:ascii="Cambria Math" w:hAnsi="Cambria Math"/>
              </w:rPr>
            </m:ctrlPr>
          </m:sSubPr>
          <m:e>
            <m:r>
              <w:rPr>
                <w:rFonts w:ascii="Cambria Math" w:hAnsi="Cambria Math"/>
              </w:rPr>
              <m:t>N</m:t>
            </m:r>
          </m:e>
          <m:sub>
            <m:r>
              <w:rPr>
                <w:rFonts w:ascii="Cambria Math" w:hAnsi="Cambria Math"/>
              </w:rPr>
              <m:t>nxm</m:t>
            </m:r>
          </m:sub>
        </m:sSub>
      </m:oMath>
      <w:r w:rsidR="002B114E">
        <w:t xml:space="preserve"> </w:t>
      </w:r>
      <w:r w:rsidR="00905797" w:rsidRPr="00006B9B">
        <w:t>.</w:t>
      </w:r>
    </w:p>
    <w:p w14:paraId="7748907D" w14:textId="030EE7A0" w:rsidR="000E4559" w:rsidRPr="00006B9B" w:rsidRDefault="007170ED" w:rsidP="006172F7">
      <w:pPr>
        <w:pStyle w:val="Subtitle"/>
      </w:pPr>
      <w:r>
        <w:t xml:space="preserve">Bước 4: </w:t>
      </w:r>
      <w:r w:rsidR="00827FA7">
        <w:t>Dự đoán các giá trị còn thiếu, v</w:t>
      </w:r>
      <w:r w:rsidR="000E4559" w:rsidRPr="00006B9B">
        <w:t xml:space="preserve">iệc xác định mức độ quan tâm của một </w:t>
      </w:r>
      <w:r w:rsidR="000E4559" w:rsidRPr="00006B9B">
        <w:rPr>
          <w:i/>
          <w:iCs/>
        </w:rPr>
        <w:t xml:space="preserve">user </w:t>
      </w:r>
      <w:r w:rsidR="000E4559" w:rsidRPr="00006B9B">
        <w:t xml:space="preserve">lên một item dựa trên phương pháp KNN, các giá trị còn thiếu được xác định dựa trên thông tin về số </w:t>
      </w:r>
      <w:r w:rsidR="000E4559" w:rsidRPr="00006B9B">
        <w:rPr>
          <w:i/>
          <w:iCs/>
        </w:rPr>
        <w:t>k-neighbor users</w:t>
      </w:r>
      <w:r w:rsidR="000E4559" w:rsidRPr="00006B9B">
        <w:t>. Chúng ta cũng chỉ quan tâm đến các users đã đánh giá, tức là các giá trị khác ‘0’ trong ma trận .</w:t>
      </w:r>
    </w:p>
    <w:p w14:paraId="35DC102F" w14:textId="6BAAADA6" w:rsidR="000E4559" w:rsidRPr="00006B9B" w:rsidRDefault="000E4559" w:rsidP="006172F7">
      <w:pPr>
        <w:pStyle w:val="Subtitle"/>
      </w:pPr>
      <w:r w:rsidRPr="00006B9B">
        <w:t xml:space="preserve">Công </w:t>
      </w:r>
      <w:r w:rsidR="00003263" w:rsidRPr="00003263">
        <w:t>thức phổ biến chung được dùng để</w:t>
      </w:r>
      <w:r w:rsidR="00003263" w:rsidRPr="00006B9B">
        <w:t xml:space="preserve"> </w:t>
      </w:r>
      <w:r w:rsidRPr="00006B9B">
        <w:t>dự đoán</w:t>
      </w:r>
      <w:r w:rsidR="00EE3A4D">
        <w:t xml:space="preserve"> </w:t>
      </w:r>
      <m:oMath>
        <m:sSub>
          <m:sSubPr>
            <m:ctrlPr>
              <w:rPr>
                <w:rFonts w:ascii="Cambria Math" w:hAnsi="Cambria Math"/>
                <w:i/>
              </w:rPr>
            </m:ctrlPr>
          </m:sSubPr>
          <m:e>
            <m:r>
              <w:rPr>
                <w:rFonts w:ascii="Cambria Math" w:hAnsi="Cambria Math"/>
              </w:rPr>
              <m:t>N</m:t>
            </m:r>
          </m:e>
          <m:sub>
            <m:r>
              <w:rPr>
                <w:rFonts w:ascii="Cambria Math" w:hAnsi="Cambria Math"/>
              </w:rPr>
              <m:t>nxm</m:t>
            </m:r>
          </m:sub>
        </m:sSub>
      </m:oMath>
      <w:r w:rsidRPr="00006B9B">
        <w:t xml:space="preserve"> là:</w:t>
      </w:r>
    </w:p>
    <w:p w14:paraId="5665AFD1" w14:textId="1C4905D4" w:rsidR="000E4559" w:rsidRPr="00006B9B" w:rsidRDefault="00C81CD3" w:rsidP="0090588C">
      <w:pPr>
        <w:pStyle w:val="Subtitle"/>
        <w:tabs>
          <w:tab w:val="left" w:pos="3119"/>
          <w:tab w:val="left" w:pos="8505"/>
        </w:tabs>
        <w:ind w:left="3119" w:firstLine="0"/>
      </w:pPr>
      <m:oMath>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r>
              <m:rPr>
                <m:sty m:val="p"/>
              </m:rPr>
              <w:rPr>
                <w:rFonts w:ascii="Cambria Math" w:hAnsi="Cambria Math"/>
              </w:rPr>
              <m:t>,</m:t>
            </m:r>
            <m:r>
              <w:rPr>
                <w:rFonts w:ascii="Cambria Math" w:hAnsi="Cambria Math"/>
              </w:rPr>
              <m:t>u</m:t>
            </m:r>
          </m:sub>
        </m:sSub>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sSub>
                  <m:sSubPr>
                    <m:ctrlPr>
                      <w:rPr>
                        <w:rFonts w:ascii="Cambria Math" w:hAnsi="Cambria Math"/>
                      </w:rPr>
                    </m:ctrlPr>
                  </m:sSubPr>
                  <m:e>
                    <m:r>
                      <w:rPr>
                        <w:rFonts w:ascii="Cambria Math" w:hAnsi="Cambria Math"/>
                      </w:rPr>
                      <m:t>u</m:t>
                    </m:r>
                  </m:e>
                  <m:sub>
                    <m:r>
                      <w:rPr>
                        <w:rFonts w:ascii="Cambria Math" w:hAnsi="Cambria Math"/>
                      </w:rPr>
                      <m:t>j</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r>
                  <m:rPr>
                    <m:sty m:val="p"/>
                  </m:rPr>
                  <w:rPr>
                    <w:rFonts w:ascii="Cambria Math" w:hAnsi="Cambria Math"/>
                  </w:rPr>
                  <m:t>)</m:t>
                </m:r>
              </m:sub>
              <m:sup/>
              <m:e>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j</m:t>
                        </m:r>
                      </m:sub>
                    </m:sSub>
                  </m:sub>
                </m:sSub>
                <m:r>
                  <m:rPr>
                    <m:sty m:val="p"/>
                  </m:rPr>
                  <w:rPr>
                    <w:rStyle w:val="mjx-char"/>
                    <w:rFonts w:ascii="Cambria Math" w:hAnsi="Cambria Math"/>
                    <w:color w:val="000000"/>
                    <w:shd w:val="clear" w:color="auto" w:fill="FFFFFF"/>
                  </w:rPr>
                  <m:t xml:space="preserve"> sim(u,</m:t>
                </m:r>
                <m:sSub>
                  <m:sSubPr>
                    <m:ctrlPr>
                      <w:rPr>
                        <w:rFonts w:ascii="Cambria Math" w:hAnsi="Cambria Math"/>
                      </w:rPr>
                    </m:ctrlPr>
                  </m:sSubPr>
                  <m:e>
                    <m:r>
                      <w:rPr>
                        <w:rFonts w:ascii="Cambria Math" w:hAnsi="Cambria Math"/>
                      </w:rPr>
                      <m:t>u</m:t>
                    </m:r>
                  </m:e>
                  <m:sub>
                    <m:r>
                      <w:rPr>
                        <w:rFonts w:ascii="Cambria Math" w:hAnsi="Cambria Math"/>
                      </w:rPr>
                      <m:t>j</m:t>
                    </m:r>
                  </m:sub>
                </m:sSub>
                <m:r>
                  <m:rPr>
                    <m:sty m:val="p"/>
                  </m:rPr>
                  <w:rPr>
                    <w:rStyle w:val="mjx-char"/>
                    <w:rFonts w:ascii="Cambria Math" w:hAnsi="Cambria Math"/>
                    <w:color w:val="000000"/>
                    <w:shd w:val="clear" w:color="auto" w:fill="FFFFFF"/>
                  </w:rPr>
                  <m:t>)</m:t>
                </m:r>
                <m:r>
                  <m:rPr>
                    <m:sty m:val="p"/>
                  </m:rPr>
                  <w:rPr>
                    <w:rFonts w:ascii="Cambria Math" w:hAnsi="Cambria Math"/>
                  </w:rPr>
                  <m:t>)</m:t>
                </m:r>
              </m:e>
            </m:nary>
          </m:num>
          <m:den>
            <m:nary>
              <m:naryPr>
                <m:chr m:val="∑"/>
                <m:limLoc m:val="subSup"/>
                <m:supHide m:val="1"/>
                <m:ctrlPr>
                  <w:rPr>
                    <w:rFonts w:ascii="Cambria Math" w:hAnsi="Cambria Math"/>
                  </w:rPr>
                </m:ctrlPr>
              </m:naryPr>
              <m:sub>
                <m:sSub>
                  <m:sSubPr>
                    <m:ctrlPr>
                      <w:rPr>
                        <w:rFonts w:ascii="Cambria Math" w:hAnsi="Cambria Math"/>
                      </w:rPr>
                    </m:ctrlPr>
                  </m:sSubPr>
                  <m:e>
                    <m:r>
                      <w:rPr>
                        <w:rFonts w:ascii="Cambria Math" w:hAnsi="Cambria Math"/>
                      </w:rPr>
                      <m:t>u</m:t>
                    </m:r>
                  </m:e>
                  <m:sub>
                    <m:r>
                      <w:rPr>
                        <w:rFonts w:ascii="Cambria Math" w:hAnsi="Cambria Math"/>
                      </w:rPr>
                      <m:t>j</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i</m:t>
                </m:r>
                <m:r>
                  <m:rPr>
                    <m:sty m:val="p"/>
                  </m:rPr>
                  <w:rPr>
                    <w:rFonts w:ascii="Cambria Math" w:hAnsi="Cambria Math"/>
                  </w:rPr>
                  <m:t>)</m:t>
                </m:r>
              </m:sub>
              <m:sup/>
              <m:e>
                <m:d>
                  <m:dPr>
                    <m:begChr m:val="|"/>
                    <m:endChr m:val="|"/>
                    <m:ctrlPr>
                      <w:rPr>
                        <w:rStyle w:val="mjx-char"/>
                        <w:rFonts w:ascii="Cambria Math" w:hAnsi="Cambria Math"/>
                        <w:color w:val="000000"/>
                        <w:shd w:val="clear" w:color="auto" w:fill="FFFFFF"/>
                      </w:rPr>
                    </m:ctrlPr>
                  </m:dPr>
                  <m:e>
                    <m:r>
                      <m:rPr>
                        <m:sty m:val="p"/>
                      </m:rPr>
                      <w:rPr>
                        <w:rStyle w:val="mjx-char"/>
                        <w:rFonts w:ascii="Cambria Math" w:hAnsi="Cambria Math"/>
                        <w:color w:val="000000"/>
                        <w:shd w:val="clear" w:color="auto" w:fill="FFFFFF"/>
                      </w:rPr>
                      <m:t>sim(u,</m:t>
                    </m:r>
                    <m:sSub>
                      <m:sSubPr>
                        <m:ctrlPr>
                          <w:rPr>
                            <w:rFonts w:ascii="Cambria Math" w:hAnsi="Cambria Math"/>
                          </w:rPr>
                        </m:ctrlPr>
                      </m:sSubPr>
                      <m:e>
                        <m:r>
                          <w:rPr>
                            <w:rFonts w:ascii="Cambria Math" w:hAnsi="Cambria Math"/>
                          </w:rPr>
                          <m:t>u</m:t>
                        </m:r>
                      </m:e>
                      <m:sub>
                        <m:r>
                          <w:rPr>
                            <w:rFonts w:ascii="Cambria Math" w:hAnsi="Cambria Math"/>
                          </w:rPr>
                          <m:t>j</m:t>
                        </m:r>
                      </m:sub>
                    </m:sSub>
                    <m:r>
                      <m:rPr>
                        <m:sty m:val="p"/>
                      </m:rPr>
                      <w:rPr>
                        <w:rStyle w:val="mjx-char"/>
                        <w:rFonts w:ascii="Cambria Math" w:hAnsi="Cambria Math"/>
                        <w:color w:val="000000"/>
                        <w:shd w:val="clear" w:color="auto" w:fill="FFFFFF"/>
                      </w:rPr>
                      <m:t>)</m:t>
                    </m:r>
                  </m:e>
                </m:d>
              </m:e>
            </m:nary>
          </m:den>
        </m:f>
      </m:oMath>
      <w:r w:rsidR="000E4559" w:rsidRPr="00006B9B">
        <w:t xml:space="preserve">   </w:t>
      </w:r>
      <w:r w:rsidR="000E4559" w:rsidRPr="00006B9B">
        <w:tab/>
        <w:t>(</w:t>
      </w:r>
      <w:r w:rsidR="007C394F">
        <w:t>5</w:t>
      </w:r>
      <w:r w:rsidR="000E4559" w:rsidRPr="00006B9B">
        <w:t>)</w:t>
      </w:r>
    </w:p>
    <w:p w14:paraId="013B67BC" w14:textId="7D9156D9" w:rsidR="00350884" w:rsidRDefault="000E4559" w:rsidP="006172F7">
      <w:pPr>
        <w:pStyle w:val="Subtitle"/>
      </w:pPr>
      <w:r w:rsidRPr="00006B9B">
        <w:t>Trong đó</w:t>
      </w:r>
      <w:r w:rsidR="00350884">
        <w:t>:</w:t>
      </w:r>
      <w:r w:rsidRPr="00006B9B">
        <w:t xml:space="preserve"> </w:t>
      </w:r>
    </w:p>
    <w:p w14:paraId="3674C73E" w14:textId="53FC150D" w:rsidR="007170ED" w:rsidRDefault="000E4559" w:rsidP="006172F7">
      <w:pPr>
        <w:pStyle w:val="Subtitle"/>
      </w:pPr>
      <w:r w:rsidRPr="00006B9B">
        <w:rPr>
          <w:i/>
          <w:iCs/>
        </w:rPr>
        <w:t>N (u, i)</w:t>
      </w:r>
      <w:r w:rsidRPr="00006B9B">
        <w:t xml:space="preserve"> là tập hợp k </w:t>
      </w:r>
      <w:r w:rsidRPr="00006B9B">
        <w:rPr>
          <w:i/>
          <w:iCs/>
        </w:rPr>
        <w:t>users</w:t>
      </w:r>
      <w:r w:rsidRPr="00006B9B">
        <w:t xml:space="preserve"> có </w:t>
      </w:r>
      <w:r w:rsidRPr="00006B9B">
        <w:rPr>
          <w:i/>
          <w:iCs/>
        </w:rPr>
        <w:t>similarity</w:t>
      </w:r>
      <w:r w:rsidRPr="00006B9B">
        <w:t xml:space="preserve"> cao nhất của u</w:t>
      </w:r>
      <w:r w:rsidR="00F56CC1">
        <w:t xml:space="preserve"> mà đã đánh giá item i</w:t>
      </w:r>
      <w:r w:rsidRPr="00006B9B">
        <w:t>.</w:t>
      </w:r>
    </w:p>
    <w:p w14:paraId="0744727D" w14:textId="3C057E32" w:rsidR="00514C72" w:rsidRDefault="00C81CD3" w:rsidP="006172F7">
      <w:pPr>
        <w:pStyle w:val="Subtitle"/>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u</m:t>
            </m:r>
          </m:sub>
        </m:sSub>
      </m:oMath>
      <w:r w:rsidR="00514C72">
        <w:t xml:space="preserve"> là giá trị </w:t>
      </w:r>
      <w:r w:rsidR="00514C72" w:rsidRPr="00514C72">
        <w:rPr>
          <w:i/>
          <w:iCs/>
        </w:rPr>
        <w:t>rating</w:t>
      </w:r>
      <w:r w:rsidR="00514C72">
        <w:rPr>
          <w:i/>
          <w:iCs/>
        </w:rPr>
        <w:t xml:space="preserve"> </w:t>
      </w:r>
      <w:r w:rsidR="00350884">
        <w:t>được dự đoán</w:t>
      </w:r>
      <w:r w:rsidR="00350884">
        <w:rPr>
          <w:i/>
          <w:iCs/>
        </w:rPr>
        <w:t xml:space="preserve"> </w:t>
      </w:r>
      <w:r w:rsidR="00514C72">
        <w:t xml:space="preserve">của </w:t>
      </w:r>
      <w:r w:rsidR="00514C72" w:rsidRPr="00514C72">
        <w:rPr>
          <w:i/>
          <w:iCs/>
        </w:rPr>
        <w:t>user</w:t>
      </w:r>
      <w:r w:rsidR="00514C72">
        <w:rPr>
          <w:i/>
          <w:iCs/>
        </w:rPr>
        <w:t xml:space="preserve"> u</w:t>
      </w:r>
      <w:r w:rsidR="00514C72">
        <w:t xml:space="preserve"> lên </w:t>
      </w:r>
      <w:r w:rsidR="00514C72" w:rsidRPr="00514C72">
        <w:rPr>
          <w:i/>
          <w:iCs/>
        </w:rPr>
        <w:t xml:space="preserve">item </w:t>
      </w:r>
      <w:r w:rsidR="00514C72">
        <w:rPr>
          <w:i/>
          <w:iCs/>
        </w:rPr>
        <w:t>i</w:t>
      </w:r>
      <w:r w:rsidR="00350884">
        <w:t>.</w:t>
      </w:r>
    </w:p>
    <w:p w14:paraId="39C71550" w14:textId="58E94553" w:rsidR="00350884" w:rsidRDefault="00C81CD3" w:rsidP="006172F7">
      <w:pPr>
        <w:pStyle w:val="Subtitle"/>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 xml:space="preserve">i, </m:t>
            </m:r>
            <m:sSub>
              <m:sSubPr>
                <m:ctrlPr>
                  <w:rPr>
                    <w:rFonts w:ascii="Cambria Math" w:hAnsi="Cambria Math"/>
                    <w:i/>
                  </w:rPr>
                </m:ctrlPr>
              </m:sSubPr>
              <m:e>
                <m:r>
                  <w:rPr>
                    <w:rFonts w:ascii="Cambria Math" w:hAnsi="Cambria Math"/>
                  </w:rPr>
                  <m:t>u</m:t>
                </m:r>
              </m:e>
              <m:sub>
                <m:r>
                  <w:rPr>
                    <w:rFonts w:ascii="Cambria Math" w:hAnsi="Cambria Math"/>
                  </w:rPr>
                  <m:t>j</m:t>
                </m:r>
              </m:sub>
            </m:sSub>
          </m:sub>
        </m:sSub>
      </m:oMath>
      <w:r w:rsidR="00350884">
        <w:t xml:space="preserve"> là giá trị </w:t>
      </w:r>
      <w:r w:rsidR="00350884" w:rsidRPr="00350884">
        <w:rPr>
          <w:i/>
          <w:iCs/>
        </w:rPr>
        <w:t>rating</w:t>
      </w:r>
      <w:r w:rsidR="00350884">
        <w:rPr>
          <w:i/>
          <w:iCs/>
        </w:rPr>
        <w:t xml:space="preserve"> </w:t>
      </w:r>
      <w:r w:rsidR="00350884">
        <w:t xml:space="preserve">đã được đánh giá của </w:t>
      </w:r>
      <w:r w:rsidR="00350884" w:rsidRPr="00514C72">
        <w:rPr>
          <w:i/>
          <w:iCs/>
        </w:rPr>
        <w:t>user</w:t>
      </w:r>
      <w:r w:rsidR="00350884">
        <w:rPr>
          <w:i/>
          <w:iCs/>
        </w:rPr>
        <w:t xml:space="preserve"> u</w:t>
      </w:r>
      <w:r w:rsidR="00350884">
        <w:rPr>
          <w:i/>
          <w:iCs/>
          <w:vertAlign w:val="subscript"/>
        </w:rPr>
        <w:t>j</w:t>
      </w:r>
      <w:r w:rsidR="00350884">
        <w:t xml:space="preserve"> lên </w:t>
      </w:r>
      <w:r w:rsidR="00350884" w:rsidRPr="00514C72">
        <w:rPr>
          <w:i/>
          <w:iCs/>
        </w:rPr>
        <w:t xml:space="preserve">item </w:t>
      </w:r>
      <w:r w:rsidR="00350884">
        <w:rPr>
          <w:i/>
          <w:iCs/>
        </w:rPr>
        <w:t>i</w:t>
      </w:r>
      <m:oMath>
        <m:r>
          <w:rPr>
            <w:rFonts w:ascii="Cambria Math" w:hAnsi="Cambria Math"/>
          </w:rPr>
          <m:t xml:space="preserve"> </m:t>
        </m:r>
      </m:oMath>
      <w:r w:rsidR="006A7315">
        <w:t xml:space="preserve">trong ma trận </w:t>
      </w:r>
      <m:oMath>
        <m:sSub>
          <m:sSubPr>
            <m:ctrlPr>
              <w:rPr>
                <w:rFonts w:ascii="Cambria Math" w:hAnsi="Cambria Math"/>
                <w:i/>
              </w:rPr>
            </m:ctrlPr>
          </m:sSubPr>
          <m:e>
            <m:r>
              <w:rPr>
                <w:rFonts w:ascii="Cambria Math" w:hAnsi="Cambria Math"/>
              </w:rPr>
              <m:t>N</m:t>
            </m:r>
          </m:e>
          <m:sub>
            <m:r>
              <w:rPr>
                <w:rFonts w:ascii="Cambria Math" w:hAnsi="Cambria Math"/>
              </w:rPr>
              <m:t>nxm</m:t>
            </m:r>
          </m:sub>
        </m:sSub>
      </m:oMath>
    </w:p>
    <w:p w14:paraId="08155E84" w14:textId="22802DBC" w:rsidR="00F64AB8" w:rsidRPr="00F64AB8" w:rsidRDefault="00F64AB8" w:rsidP="006172F7">
      <w:pPr>
        <w:pStyle w:val="Subtitle"/>
      </w:pPr>
      <m:oMath>
        <m:r>
          <m:rPr>
            <m:sty m:val="p"/>
          </m:rPr>
          <w:rPr>
            <w:rStyle w:val="mjx-char"/>
            <w:rFonts w:ascii="Cambria Math" w:hAnsi="Cambria Math"/>
            <w:color w:val="000000"/>
            <w:shd w:val="clear" w:color="auto" w:fill="FFFFFF"/>
          </w:rPr>
          <m:t>sim</m:t>
        </m:r>
        <m:d>
          <m:dPr>
            <m:ctrlPr>
              <w:rPr>
                <w:rStyle w:val="mjx-char"/>
                <w:rFonts w:ascii="Cambria Math" w:hAnsi="Cambria Math"/>
                <w:color w:val="000000"/>
                <w:shd w:val="clear" w:color="auto" w:fill="FFFFFF"/>
              </w:rPr>
            </m:ctrlPr>
          </m:dPr>
          <m:e>
            <m:r>
              <m:rPr>
                <m:sty m:val="p"/>
              </m:rPr>
              <w:rPr>
                <w:rStyle w:val="mjx-char"/>
                <w:rFonts w:ascii="Cambria Math" w:hAnsi="Cambria Math"/>
                <w:color w:val="000000"/>
                <w:shd w:val="clear" w:color="auto" w:fill="FFFFFF"/>
              </w:rPr>
              <m:t>u,</m:t>
            </m:r>
            <m:sSub>
              <m:sSubPr>
                <m:ctrlPr>
                  <w:rPr>
                    <w:rFonts w:ascii="Cambria Math" w:hAnsi="Cambria Math"/>
                    <w:i/>
                  </w:rPr>
                </m:ctrlPr>
              </m:sSubPr>
              <m:e>
                <m:r>
                  <w:rPr>
                    <w:rFonts w:ascii="Cambria Math" w:hAnsi="Cambria Math"/>
                  </w:rPr>
                  <m:t>u</m:t>
                </m:r>
              </m:e>
              <m:sub>
                <m:r>
                  <w:rPr>
                    <w:rFonts w:ascii="Cambria Math" w:hAnsi="Cambria Math"/>
                  </w:rPr>
                  <m:t>j</m:t>
                </m:r>
              </m:sub>
            </m:sSub>
          </m:e>
        </m:d>
      </m:oMath>
      <w:r>
        <w:rPr>
          <w:rStyle w:val="mjx-char"/>
          <w:color w:val="000000"/>
          <w:shd w:val="clear" w:color="auto" w:fill="FFFFFF"/>
        </w:rPr>
        <w:t xml:space="preserve"> </w:t>
      </w:r>
      <w:r>
        <w:rPr>
          <w:rStyle w:val="mjx-char"/>
          <w:iCs/>
          <w:color w:val="000000"/>
          <w:shd w:val="clear" w:color="auto" w:fill="FFFFFF"/>
        </w:rPr>
        <w:t>là giá trị độ tương tự của</w:t>
      </w:r>
      <w:r w:rsidR="004C4D18">
        <w:rPr>
          <w:rStyle w:val="mjx-char"/>
          <w:iCs/>
          <w:color w:val="000000"/>
          <w:shd w:val="clear" w:color="auto" w:fill="FFFFFF"/>
        </w:rPr>
        <w:t xml:space="preserve"> giữa</w:t>
      </w:r>
      <w:r>
        <w:rPr>
          <w:rStyle w:val="mjx-char"/>
          <w:iCs/>
          <w:color w:val="000000"/>
          <w:shd w:val="clear" w:color="auto" w:fill="FFFFFF"/>
        </w:rPr>
        <w:t xml:space="preserve"> user u</w:t>
      </w:r>
      <w:r w:rsidR="004C4D18">
        <w:rPr>
          <w:rStyle w:val="mjx-char"/>
          <w:iCs/>
          <w:color w:val="000000"/>
          <w:shd w:val="clear" w:color="auto" w:fill="FFFFFF"/>
        </w:rPr>
        <w:t xml:space="preserve"> với users đã đánh giá item i</w:t>
      </w:r>
    </w:p>
    <w:p w14:paraId="7432CE6E" w14:textId="5FAC5169" w:rsidR="00F56CC1" w:rsidRPr="00F56CC1" w:rsidRDefault="00F56CC1" w:rsidP="006172F7">
      <w:pPr>
        <w:pStyle w:val="Subtitle"/>
      </w:pPr>
      <w:r>
        <w:t>Để thực hiện việc dự đoán</w:t>
      </w:r>
      <w:r w:rsidR="00514C72">
        <w:t xml:space="preserve"> </w:t>
      </w:r>
      <w:r w:rsidR="00514C72">
        <w:rPr>
          <w:i/>
          <w:iCs/>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u</m:t>
            </m:r>
          </m:sub>
        </m:sSub>
      </m:oMath>
      <w:r>
        <w:t xml:space="preserve">, thuật toán </w:t>
      </w:r>
      <w:r w:rsidRPr="00F56CC1">
        <w:rPr>
          <w:i/>
          <w:iCs/>
        </w:rPr>
        <w:t>UBCF</w:t>
      </w:r>
      <w:r>
        <w:rPr>
          <w:i/>
          <w:iCs/>
        </w:rPr>
        <w:t xml:space="preserve"> </w:t>
      </w:r>
      <w:r>
        <w:t xml:space="preserve">được thực hiện như sau: </w:t>
      </w:r>
    </w:p>
    <w:p w14:paraId="7D29C793" w14:textId="38716A16" w:rsidR="008A3720" w:rsidRDefault="00DC5F61" w:rsidP="006172F7">
      <w:pPr>
        <w:pStyle w:val="Subtitle"/>
      </w:pPr>
      <w:r>
        <w:t xml:space="preserve">- </w:t>
      </w:r>
      <w:r w:rsidR="00350884">
        <w:t>Tạo một danh sách</w:t>
      </w:r>
      <w:r w:rsidR="008406FC">
        <w:t xml:space="preserve"> với các </w:t>
      </w:r>
      <w:r w:rsidR="003432FC">
        <w:t>phần</w:t>
      </w:r>
      <w:r w:rsidR="008406FC">
        <w:t xml:space="preserve"> tử</w:t>
      </w:r>
      <w:r w:rsidR="00350884">
        <w:t xml:space="preserve"> chứa</w:t>
      </w:r>
      <w:r w:rsidR="008A3720">
        <w:t xml:space="preserve"> các vị trí</w:t>
      </w:r>
      <w:r w:rsidR="00350884">
        <w:t xml:space="preserve"> </w:t>
      </w:r>
      <w:r w:rsidR="00350884" w:rsidRPr="00350884">
        <w:rPr>
          <w:i/>
          <w:iCs/>
        </w:rPr>
        <w:t>user</w:t>
      </w:r>
      <w:r w:rsidR="00350884">
        <w:rPr>
          <w:i/>
          <w:iCs/>
        </w:rPr>
        <w:t>s</w:t>
      </w:r>
      <w:r w:rsidR="00350884">
        <w:t xml:space="preserve"> đã đánh giá lên </w:t>
      </w:r>
      <w:r w:rsidR="00350884" w:rsidRPr="00350884">
        <w:rPr>
          <w:i/>
          <w:iCs/>
        </w:rPr>
        <w:t>item i</w:t>
      </w:r>
      <w:r w:rsidR="00350884">
        <w:t xml:space="preserve"> </w:t>
      </w:r>
      <w:r w:rsidR="008A3720">
        <w:t>trong ma trận, theo</w:t>
      </w:r>
      <w:r w:rsidR="008406FC">
        <w:t xml:space="preserve"> một</w:t>
      </w:r>
      <w:r w:rsidR="008A3720">
        <w:t xml:space="preserve"> thứ tự</w:t>
      </w:r>
      <w:r w:rsidR="00350884">
        <w:t>.</w:t>
      </w:r>
    </w:p>
    <w:p w14:paraId="2A9E16EA" w14:textId="40A5D9DC" w:rsidR="00827FA7" w:rsidRDefault="00F56CC1" w:rsidP="006172F7">
      <w:pPr>
        <w:pStyle w:val="ListParagraph"/>
        <w:numPr>
          <w:ilvl w:val="1"/>
          <w:numId w:val="33"/>
        </w:numPr>
        <w:tabs>
          <w:tab w:val="left" w:pos="993"/>
        </w:tabs>
        <w:spacing w:before="120" w:after="240" w:line="360" w:lineRule="auto"/>
        <w:ind w:left="0"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Lọc ra các </w:t>
      </w:r>
      <w:r w:rsidRPr="00F56CC1">
        <w:rPr>
          <w:rFonts w:ascii="Times New Roman" w:hAnsi="Times New Roman" w:cs="Times New Roman"/>
          <w:i/>
          <w:iCs/>
          <w:sz w:val="26"/>
          <w:szCs w:val="26"/>
          <w:lang w:val="en-US"/>
        </w:rPr>
        <w:t>user</w:t>
      </w:r>
      <w:r>
        <w:rPr>
          <w:rFonts w:ascii="Times New Roman" w:hAnsi="Times New Roman" w:cs="Times New Roman"/>
          <w:sz w:val="26"/>
          <w:szCs w:val="26"/>
          <w:lang w:val="en-US"/>
        </w:rPr>
        <w:t xml:space="preserve"> đã đánh giá </w:t>
      </w:r>
      <w:r w:rsidRPr="00F56CC1">
        <w:rPr>
          <w:rFonts w:ascii="Times New Roman" w:hAnsi="Times New Roman" w:cs="Times New Roman"/>
          <w:i/>
          <w:iCs/>
          <w:sz w:val="26"/>
          <w:szCs w:val="26"/>
          <w:lang w:val="en-US"/>
        </w:rPr>
        <w:t>item i</w:t>
      </w:r>
      <w:r>
        <w:rPr>
          <w:rFonts w:ascii="Times New Roman" w:hAnsi="Times New Roman" w:cs="Times New Roman"/>
          <w:sz w:val="26"/>
          <w:szCs w:val="26"/>
          <w:lang w:val="en-US"/>
        </w:rPr>
        <w:t xml:space="preserve"> trong ma trận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N</m:t>
            </m:r>
          </m:e>
          <m:sub>
            <m:r>
              <w:rPr>
                <w:rFonts w:ascii="Cambria Math" w:hAnsi="Cambria Math" w:cs="Times New Roman"/>
                <w:sz w:val="26"/>
                <w:szCs w:val="26"/>
                <w:lang w:val="en-US"/>
              </w:rPr>
              <m:t>nxm</m:t>
            </m:r>
          </m:sub>
        </m:sSub>
      </m:oMath>
      <w:r w:rsidR="00BE44B4">
        <w:rPr>
          <w:rFonts w:ascii="Times New Roman" w:hAnsi="Times New Roman" w:cs="Times New Roman"/>
          <w:sz w:val="26"/>
          <w:szCs w:val="26"/>
          <w:lang w:val="en-US"/>
        </w:rPr>
        <w:t>.</w:t>
      </w:r>
    </w:p>
    <w:p w14:paraId="5BADBA98" w14:textId="1E6C10E4" w:rsidR="00F56CC1" w:rsidRDefault="00F56CC1" w:rsidP="006172F7">
      <w:pPr>
        <w:pStyle w:val="ListParagraph"/>
        <w:numPr>
          <w:ilvl w:val="1"/>
          <w:numId w:val="33"/>
        </w:numPr>
        <w:tabs>
          <w:tab w:val="left" w:pos="993"/>
        </w:tabs>
        <w:spacing w:before="120" w:after="240" w:line="360" w:lineRule="auto"/>
        <w:ind w:left="0" w:firstLine="567"/>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iến hành sắp xếp </w:t>
      </w:r>
      <w:r w:rsidR="00514C72">
        <w:rPr>
          <w:rFonts w:ascii="Times New Roman" w:hAnsi="Times New Roman" w:cs="Times New Roman"/>
          <w:sz w:val="26"/>
          <w:szCs w:val="26"/>
          <w:lang w:val="en-US"/>
        </w:rPr>
        <w:t xml:space="preserve">theo thứ tự </w:t>
      </w:r>
      <w:r w:rsidR="00514C72" w:rsidRPr="008A3720">
        <w:rPr>
          <w:rFonts w:ascii="Times New Roman" w:hAnsi="Times New Roman" w:cs="Times New Roman"/>
          <w:i/>
          <w:iCs/>
          <w:sz w:val="26"/>
          <w:szCs w:val="26"/>
          <w:lang w:val="en-US"/>
        </w:rPr>
        <w:t>users</w:t>
      </w:r>
      <w:r w:rsidR="00514C72">
        <w:rPr>
          <w:rFonts w:ascii="Times New Roman" w:hAnsi="Times New Roman" w:cs="Times New Roman"/>
          <w:sz w:val="26"/>
          <w:szCs w:val="26"/>
          <w:lang w:val="en-US"/>
        </w:rPr>
        <w:t xml:space="preserve"> </w:t>
      </w:r>
      <w:r w:rsidR="008A3720">
        <w:rPr>
          <w:rFonts w:ascii="Times New Roman" w:hAnsi="Times New Roman" w:cs="Times New Roman"/>
          <w:sz w:val="26"/>
          <w:szCs w:val="26"/>
          <w:lang w:val="en-US"/>
        </w:rPr>
        <w:t xml:space="preserve">đã lọc </w:t>
      </w:r>
      <w:r w:rsidR="00514C72">
        <w:rPr>
          <w:rFonts w:ascii="Times New Roman" w:hAnsi="Times New Roman" w:cs="Times New Roman"/>
          <w:sz w:val="26"/>
          <w:szCs w:val="26"/>
          <w:lang w:val="en-US"/>
        </w:rPr>
        <w:t xml:space="preserve">có độ tương tự cao nhất với </w:t>
      </w:r>
      <w:r w:rsidR="00514C72" w:rsidRPr="00514C72">
        <w:rPr>
          <w:rFonts w:ascii="Times New Roman" w:hAnsi="Times New Roman" w:cs="Times New Roman"/>
          <w:i/>
          <w:iCs/>
          <w:sz w:val="26"/>
          <w:szCs w:val="26"/>
          <w:lang w:val="en-US"/>
        </w:rPr>
        <w:t>user</w:t>
      </w:r>
      <w:r w:rsidR="00BE44B4">
        <w:rPr>
          <w:rFonts w:ascii="Times New Roman" w:hAnsi="Times New Roman" w:cs="Times New Roman"/>
          <w:i/>
          <w:iCs/>
          <w:sz w:val="26"/>
          <w:szCs w:val="26"/>
          <w:lang w:val="en-US"/>
        </w:rPr>
        <w:t xml:space="preserve"> </w:t>
      </w:r>
      <w:r w:rsidR="00BE44B4">
        <w:rPr>
          <w:rFonts w:ascii="Times New Roman" w:hAnsi="Times New Roman" w:cs="Times New Roman"/>
          <w:sz w:val="26"/>
          <w:szCs w:val="26"/>
          <w:lang w:val="en-US"/>
        </w:rPr>
        <w:t xml:space="preserve">qua ma trận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S</m:t>
            </m:r>
          </m:e>
          <m:sub>
            <m:r>
              <w:rPr>
                <w:rFonts w:ascii="Cambria Math" w:hAnsi="Cambria Math" w:cs="Times New Roman"/>
                <w:sz w:val="26"/>
                <w:szCs w:val="26"/>
                <w:lang w:val="en-US"/>
              </w:rPr>
              <m:t>nxm</m:t>
            </m:r>
          </m:sub>
        </m:sSub>
      </m:oMath>
      <w:r w:rsidR="006A7315">
        <w:rPr>
          <w:rFonts w:ascii="Times New Roman" w:hAnsi="Times New Roman" w:cs="Times New Roman"/>
          <w:i/>
          <w:iCs/>
          <w:sz w:val="26"/>
          <w:szCs w:val="26"/>
          <w:lang w:val="en-US"/>
        </w:rPr>
        <w:t>.</w:t>
      </w:r>
    </w:p>
    <w:p w14:paraId="0B110776" w14:textId="4B3A2400" w:rsidR="008406FC" w:rsidRPr="008406FC" w:rsidRDefault="00E319E9" w:rsidP="006172F7">
      <w:pPr>
        <w:pStyle w:val="ListParagraph"/>
        <w:numPr>
          <w:ilvl w:val="0"/>
          <w:numId w:val="34"/>
        </w:numPr>
        <w:spacing w:before="120" w:after="240"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ạo ra một </w:t>
      </w:r>
      <w:r w:rsidR="00A60AB9">
        <w:rPr>
          <w:rFonts w:ascii="Times New Roman" w:hAnsi="Times New Roman" w:cs="Times New Roman"/>
          <w:sz w:val="26"/>
          <w:szCs w:val="26"/>
          <w:lang w:val="en-US"/>
        </w:rPr>
        <w:t>dãy số</w:t>
      </w:r>
      <w:r>
        <w:rPr>
          <w:rFonts w:ascii="Times New Roman" w:hAnsi="Times New Roman" w:cs="Times New Roman"/>
          <w:sz w:val="26"/>
          <w:szCs w:val="26"/>
          <w:lang w:val="en-US"/>
        </w:rPr>
        <w:t xml:space="preserve"> chứa n phần tử</w:t>
      </w:r>
      <w:r w:rsidR="00A60AB9">
        <w:rPr>
          <w:rFonts w:ascii="Times New Roman" w:hAnsi="Times New Roman" w:cs="Times New Roman"/>
          <w:sz w:val="26"/>
          <w:szCs w:val="26"/>
          <w:lang w:val="en-US"/>
        </w:rPr>
        <w:t xml:space="preserve">, với các phần tử là chỉ mục các cột của ma trận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N</m:t>
            </m:r>
          </m:e>
          <m:sub>
            <m:r>
              <w:rPr>
                <w:rFonts w:ascii="Cambria Math" w:hAnsi="Cambria Math" w:cs="Times New Roman"/>
                <w:sz w:val="26"/>
                <w:szCs w:val="26"/>
                <w:lang w:val="en-US"/>
              </w:rPr>
              <m:t>nxm</m:t>
            </m:r>
          </m:sub>
        </m:sSub>
      </m:oMath>
      <w:r w:rsidR="00A60AB9">
        <w:rPr>
          <w:rFonts w:ascii="Times New Roman" w:hAnsi="Times New Roman" w:cs="Times New Roman"/>
          <w:sz w:val="26"/>
          <w:szCs w:val="26"/>
          <w:lang w:val="en-US"/>
        </w:rPr>
        <w:t xml:space="preserve"> </w:t>
      </w:r>
      <w:r w:rsidR="008406FC">
        <w:rPr>
          <w:rFonts w:ascii="Times New Roman" w:hAnsi="Times New Roman" w:cs="Times New Roman"/>
          <w:sz w:val="26"/>
          <w:szCs w:val="26"/>
          <w:lang w:val="en-US"/>
        </w:rPr>
        <w:t>:</w:t>
      </w:r>
      <w:r>
        <w:rPr>
          <w:rFonts w:ascii="Times New Roman" w:hAnsi="Times New Roman" w:cs="Times New Roman"/>
          <w:sz w:val="26"/>
          <w:szCs w:val="26"/>
          <w:lang w:val="en-US"/>
        </w:rPr>
        <w:t xml:space="preserve">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ARR</m:t>
            </m:r>
          </m:e>
          <m:sub>
            <m:r>
              <w:rPr>
                <w:rFonts w:ascii="Cambria Math" w:hAnsi="Cambria Math" w:cs="Times New Roman"/>
                <w:sz w:val="26"/>
                <w:szCs w:val="26"/>
                <w:lang w:val="en-US"/>
              </w:rPr>
              <m:t>n</m:t>
            </m:r>
          </m:sub>
        </m:sSub>
        <m:r>
          <w:rPr>
            <w:rFonts w:ascii="Cambria Math" w:hAnsi="Cambria Math" w:cs="Times New Roman"/>
            <w:sz w:val="26"/>
            <w:szCs w:val="26"/>
            <w:lang w:val="en-US"/>
          </w:rPr>
          <m:t>=</m:t>
        </m:r>
        <m:d>
          <m:dPr>
            <m:begChr m:val="{"/>
            <m:endChr m:val="}"/>
            <m:ctrlPr>
              <w:rPr>
                <w:rFonts w:ascii="Cambria Math" w:hAnsi="Cambria Math" w:cs="Times New Roman"/>
                <w:i/>
                <w:sz w:val="26"/>
                <w:szCs w:val="26"/>
                <w:lang w:val="en-US"/>
              </w:rPr>
            </m:ctrlPr>
          </m:dPr>
          <m:e>
            <m:r>
              <w:rPr>
                <w:rFonts w:ascii="Cambria Math" w:hAnsi="Cambria Math" w:cs="Times New Roman"/>
                <w:sz w:val="26"/>
                <w:szCs w:val="26"/>
                <w:vertAlign w:val="subscript"/>
                <w:lang w:val="en-US"/>
              </w:rPr>
              <m:t>j</m:t>
            </m:r>
          </m:e>
        </m:d>
        <m:r>
          <w:rPr>
            <w:rFonts w:ascii="Cambria Math" w:hAnsi="Cambria Math" w:cs="Times New Roman"/>
            <w:sz w:val="26"/>
            <w:szCs w:val="26"/>
            <w:lang w:val="en-US"/>
          </w:rPr>
          <m:t xml:space="preserve"> với j=</m:t>
        </m:r>
        <m:acc>
          <m:accPr>
            <m:chr m:val="̅"/>
            <m:ctrlPr>
              <w:rPr>
                <w:rFonts w:ascii="Cambria Math" w:hAnsi="Cambria Math" w:cs="Times New Roman"/>
                <w:i/>
                <w:sz w:val="26"/>
                <w:szCs w:val="26"/>
                <w:lang w:val="en-US"/>
              </w:rPr>
            </m:ctrlPr>
          </m:accPr>
          <m:e>
            <m:r>
              <w:rPr>
                <w:rFonts w:ascii="Cambria Math" w:hAnsi="Cambria Math" w:cs="Times New Roman"/>
                <w:sz w:val="26"/>
                <w:szCs w:val="26"/>
                <w:lang w:val="en-US"/>
              </w:rPr>
              <m:t>0,m</m:t>
            </m:r>
          </m:e>
        </m:acc>
      </m:oMath>
    </w:p>
    <w:p w14:paraId="2B165FEA" w14:textId="00B2BB95" w:rsidR="00F64AB8" w:rsidRPr="00F64AB8" w:rsidRDefault="00F64AB8" w:rsidP="006172F7">
      <w:pPr>
        <w:pStyle w:val="ListParagraph"/>
        <w:numPr>
          <w:ilvl w:val="0"/>
          <w:numId w:val="33"/>
        </w:numPr>
        <w:spacing w:before="120" w:after="240" w:line="360" w:lineRule="auto"/>
        <w:ind w:left="567" w:firstLine="284"/>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Tiến hành dự đoán với chỉ số K: Thông qua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ARR</m:t>
            </m:r>
          </m:e>
          <m:sub>
            <m:r>
              <w:rPr>
                <w:rFonts w:ascii="Cambria Math" w:hAnsi="Cambria Math" w:cs="Times New Roman"/>
                <w:sz w:val="26"/>
                <w:szCs w:val="26"/>
                <w:lang w:val="en-US"/>
              </w:rPr>
              <m:t>n</m:t>
            </m:r>
          </m:sub>
        </m:sSub>
      </m:oMath>
      <w:r>
        <w:rPr>
          <w:rFonts w:ascii="Times New Roman" w:hAnsi="Times New Roman" w:cs="Times New Roman"/>
          <w:sz w:val="26"/>
          <w:szCs w:val="26"/>
          <w:lang w:val="en-US"/>
        </w:rPr>
        <w:t xml:space="preserve">, ta duyệt các ma trận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N</m:t>
            </m:r>
          </m:e>
          <m:sub>
            <m:r>
              <w:rPr>
                <w:rFonts w:ascii="Cambria Math" w:hAnsi="Cambria Math" w:cs="Times New Roman"/>
                <w:sz w:val="26"/>
                <w:szCs w:val="26"/>
                <w:lang w:val="en-US"/>
              </w:rPr>
              <m:t>nxm</m:t>
            </m:r>
          </m:sub>
        </m:sSub>
        <m:r>
          <w:rPr>
            <w:rFonts w:ascii="Cambria Math" w:hAnsi="Cambria Math" w:cs="Times New Roman"/>
            <w:sz w:val="26"/>
            <w:szCs w:val="26"/>
            <w:lang w:val="en-US"/>
          </w:rPr>
          <m:t xml:space="preserve"> và </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S</m:t>
            </m:r>
          </m:e>
          <m:sub>
            <m:r>
              <w:rPr>
                <w:rFonts w:ascii="Cambria Math" w:hAnsi="Cambria Math" w:cs="Times New Roman"/>
                <w:sz w:val="26"/>
                <w:szCs w:val="26"/>
                <w:lang w:val="en-US"/>
              </w:rPr>
              <m:t>nxm</m:t>
            </m:r>
          </m:sub>
        </m:sSub>
      </m:oMath>
      <w:r w:rsidR="003A48A3">
        <w:rPr>
          <w:rFonts w:ascii="Times New Roman" w:hAnsi="Times New Roman" w:cs="Times New Roman"/>
          <w:sz w:val="26"/>
          <w:szCs w:val="26"/>
          <w:lang w:val="en-US"/>
        </w:rPr>
        <w:t>.</w:t>
      </w:r>
    </w:p>
    <w:p w14:paraId="0D879397" w14:textId="26BE68E4" w:rsidR="00F64AB8" w:rsidRDefault="00F64AB8" w:rsidP="006172F7">
      <w:pPr>
        <w:pStyle w:val="ListParagraph"/>
        <w:spacing w:before="120" w:after="240" w:line="360" w:lineRule="auto"/>
        <w:ind w:left="851"/>
        <w:jc w:val="both"/>
        <w:rPr>
          <w:rFonts w:ascii="Times New Roman" w:hAnsi="Times New Roman" w:cs="Times New Roman"/>
          <w:sz w:val="26"/>
          <w:szCs w:val="26"/>
          <w:lang w:val="en-US"/>
        </w:rPr>
      </w:pPr>
      <w:r>
        <w:rPr>
          <w:rFonts w:ascii="Times New Roman" w:hAnsi="Times New Roman" w:cs="Times New Roman"/>
          <w:sz w:val="26"/>
          <w:szCs w:val="26"/>
          <w:lang w:val="en-US"/>
        </w:rPr>
        <w:t>Để hiểu rõ hơn ta xem đoạn code dưới đây</w:t>
      </w:r>
    </w:p>
    <w:bookmarkStart w:id="46" w:name="_MON_1637656325"/>
    <w:bookmarkEnd w:id="46"/>
    <w:p w14:paraId="460E849F" w14:textId="7F23D2B6" w:rsidR="004765CC" w:rsidRDefault="00DC5F61" w:rsidP="006172F7">
      <w:pPr>
        <w:pStyle w:val="ListParagraph"/>
        <w:spacing w:before="120" w:after="240" w:line="360" w:lineRule="auto"/>
        <w:ind w:left="0"/>
        <w:jc w:val="both"/>
        <w:rPr>
          <w:lang w:val="en-US"/>
        </w:rPr>
      </w:pPr>
      <w:r>
        <w:rPr>
          <w:rFonts w:ascii="Times New Roman" w:hAnsi="Times New Roman" w:cs="Times New Roman"/>
          <w:sz w:val="26"/>
          <w:szCs w:val="26"/>
          <w:lang w:val="en-US"/>
        </w:rPr>
        <w:object w:dxaOrig="9360" w:dyaOrig="3925" w14:anchorId="17AE5D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9.8pt;height:255pt" o:ole="">
            <v:imagedata r:id="rId29" o:title=""/>
          </v:shape>
          <o:OLEObject Type="Embed" ProgID="Word.OpenDocumentText.12" ShapeID="_x0000_i1025" DrawAspect="Content" ObjectID="_1640580583" r:id="rId30"/>
        </w:object>
      </w:r>
      <w:r w:rsidRPr="00DC5F61">
        <w:rPr>
          <w:rFonts w:ascii="Times New Roman" w:hAnsi="Times New Roman" w:cs="Times New Roman"/>
          <w:sz w:val="26"/>
          <w:szCs w:val="26"/>
          <w:lang w:val="en-US"/>
        </w:rPr>
        <w:tab/>
        <w:t xml:space="preserve">- </w:t>
      </w:r>
      <w:r w:rsidR="004765CC" w:rsidRPr="00DC5F61">
        <w:rPr>
          <w:rFonts w:ascii="Times New Roman" w:hAnsi="Times New Roman" w:cs="Times New Roman"/>
          <w:sz w:val="26"/>
          <w:szCs w:val="26"/>
          <w:lang w:val="en-US"/>
        </w:rPr>
        <w:t xml:space="preserve">Cuối cùng, sau khi tiến hành dự đoán các giá trị chưa được đánh giá trong ma trận. Ta thu được một ma trận mới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F</m:t>
            </m:r>
          </m:e>
          <m:sub>
            <m:r>
              <w:rPr>
                <w:rFonts w:ascii="Cambria Math" w:hAnsi="Cambria Math" w:cs="Times New Roman"/>
                <w:sz w:val="26"/>
                <w:szCs w:val="26"/>
                <w:lang w:val="en-US"/>
              </w:rPr>
              <m:t>nxm</m:t>
            </m:r>
          </m:sub>
        </m:sSub>
      </m:oMath>
      <w:r w:rsidR="004765CC" w:rsidRPr="00DC5F61">
        <w:rPr>
          <w:rFonts w:ascii="Times New Roman" w:hAnsi="Times New Roman" w:cs="Times New Roman"/>
          <w:sz w:val="26"/>
          <w:szCs w:val="26"/>
          <w:lang w:val="en-US"/>
        </w:rPr>
        <w:t xml:space="preserve"> ma trận này là một ma trận đầy đủ các giá trị. So sánh ma trận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F</m:t>
            </m:r>
          </m:e>
          <m:sub>
            <m:r>
              <w:rPr>
                <w:rFonts w:ascii="Cambria Math" w:hAnsi="Cambria Math" w:cs="Times New Roman"/>
                <w:sz w:val="26"/>
                <w:szCs w:val="26"/>
                <w:lang w:val="en-US"/>
              </w:rPr>
              <m:t>nxm</m:t>
            </m:r>
          </m:sub>
        </m:sSub>
      </m:oMath>
      <w:r w:rsidR="004765CC" w:rsidRPr="00DC5F61">
        <w:rPr>
          <w:rFonts w:ascii="Times New Roman" w:hAnsi="Times New Roman" w:cs="Times New Roman"/>
          <w:sz w:val="26"/>
          <w:szCs w:val="26"/>
          <w:lang w:val="en-US"/>
        </w:rPr>
        <w:t xml:space="preserve"> và </w:t>
      </w:r>
      <m:oMath>
        <m:sSub>
          <m:sSubPr>
            <m:ctrlPr>
              <w:rPr>
                <w:rFonts w:ascii="Cambria Math" w:hAnsi="Cambria Math" w:cs="Times New Roman"/>
                <w:i/>
                <w:sz w:val="26"/>
                <w:szCs w:val="26"/>
                <w:lang w:val="en-US"/>
              </w:rPr>
            </m:ctrlPr>
          </m:sSubPr>
          <m:e>
            <m:r>
              <w:rPr>
                <w:rFonts w:ascii="Cambria Math" w:hAnsi="Cambria Math" w:cs="Times New Roman"/>
                <w:sz w:val="26"/>
                <w:szCs w:val="26"/>
                <w:lang w:val="en-US"/>
              </w:rPr>
              <m:t>R</m:t>
            </m:r>
          </m:e>
          <m:sub>
            <m:r>
              <w:rPr>
                <w:rFonts w:ascii="Cambria Math" w:hAnsi="Cambria Math" w:cs="Times New Roman"/>
                <w:sz w:val="26"/>
                <w:szCs w:val="26"/>
                <w:lang w:val="en-US"/>
              </w:rPr>
              <m:t>nxm</m:t>
            </m:r>
          </m:sub>
        </m:sSub>
      </m:oMath>
      <w:r w:rsidR="004765CC" w:rsidRPr="00DC5F61">
        <w:rPr>
          <w:rFonts w:ascii="Times New Roman" w:hAnsi="Times New Roman" w:cs="Times New Roman"/>
          <w:sz w:val="26"/>
          <w:szCs w:val="26"/>
          <w:lang w:val="en-US"/>
        </w:rPr>
        <w:t xml:space="preserve"> tiến hành đưa các giá trị vừa được dự đoán từ ma trận F sang R</w:t>
      </w:r>
      <w:r w:rsidR="00D96CBB" w:rsidRPr="00DC5F61">
        <w:rPr>
          <w:rFonts w:ascii="Times New Roman" w:hAnsi="Times New Roman" w:cs="Times New Roman"/>
          <w:sz w:val="26"/>
          <w:szCs w:val="26"/>
          <w:lang w:val="en-US"/>
        </w:rPr>
        <w:t>, r</w:t>
      </w:r>
      <w:r w:rsidR="004765CC" w:rsidRPr="00DC5F61">
        <w:rPr>
          <w:rFonts w:ascii="Times New Roman" w:hAnsi="Times New Roman" w:cs="Times New Roman"/>
          <w:sz w:val="26"/>
          <w:szCs w:val="26"/>
          <w:lang w:val="en-US"/>
        </w:rPr>
        <w:t>ồi cộng với số trung bình</w:t>
      </w:r>
      <w:r w:rsidR="00455EF1" w:rsidRPr="00DC5F61">
        <w:rPr>
          <w:rFonts w:ascii="Times New Roman" w:hAnsi="Times New Roman" w:cs="Times New Roman"/>
          <w:sz w:val="26"/>
          <w:szCs w:val="26"/>
          <w:lang w:val="en-US"/>
        </w:rPr>
        <w:t xml:space="preserve"> mà</w:t>
      </w:r>
      <w:r w:rsidR="004765CC" w:rsidRPr="00DC5F61">
        <w:rPr>
          <w:rFonts w:ascii="Times New Roman" w:hAnsi="Times New Roman" w:cs="Times New Roman"/>
          <w:sz w:val="26"/>
          <w:szCs w:val="26"/>
          <w:lang w:val="en-US"/>
        </w:rPr>
        <w:t xml:space="preserve"> tính được ở bước 2.</w:t>
      </w:r>
    </w:p>
    <w:p w14:paraId="62C96D83" w14:textId="1C578741" w:rsidR="00782BD2" w:rsidRPr="003943FE" w:rsidRDefault="00DC5F61" w:rsidP="006172F7">
      <w:pPr>
        <w:pStyle w:val="Subtitle"/>
      </w:pPr>
      <w:r>
        <w:t xml:space="preserve">- </w:t>
      </w:r>
      <w:r w:rsidR="00103DE9">
        <w:t>Sau khi thu được ma trận mới, ta tiến hành đưa ra các đề xuất với những item được dự đoán có độ đánh giá cao nhất của user mà ta xác định.</w:t>
      </w:r>
    </w:p>
    <w:p w14:paraId="3599627E" w14:textId="796916BE" w:rsidR="00576710" w:rsidRPr="00006B9B" w:rsidRDefault="00DC5F61" w:rsidP="006172F7">
      <w:pPr>
        <w:pStyle w:val="Heading1"/>
        <w:jc w:val="both"/>
      </w:pPr>
      <w:bookmarkStart w:id="47" w:name="_Toc29412733"/>
      <w:r>
        <w:t xml:space="preserve">2.3. </w:t>
      </w:r>
      <w:r w:rsidR="00576710">
        <w:t>Phương pháp đánh giá</w:t>
      </w:r>
      <w:bookmarkEnd w:id="47"/>
    </w:p>
    <w:p w14:paraId="729898BB" w14:textId="4F9A744E" w:rsidR="00170D64" w:rsidRPr="00006B9B" w:rsidRDefault="00DC5F61" w:rsidP="006172F7">
      <w:pPr>
        <w:pStyle w:val="Heading1"/>
        <w:jc w:val="both"/>
      </w:pPr>
      <w:bookmarkStart w:id="48" w:name="_Toc29412734"/>
      <w:r>
        <w:t xml:space="preserve">2.3.1. </w:t>
      </w:r>
      <w:r w:rsidR="00502E30" w:rsidRPr="00006B9B">
        <w:t xml:space="preserve">Phép đo </w:t>
      </w:r>
      <w:r w:rsidR="0090022B" w:rsidRPr="00006B9B">
        <w:t>P</w:t>
      </w:r>
      <w:r w:rsidR="00502E30" w:rsidRPr="00006B9B">
        <w:t xml:space="preserve">recision – </w:t>
      </w:r>
      <w:r w:rsidR="0090022B" w:rsidRPr="00006B9B">
        <w:t>R</w:t>
      </w:r>
      <w:r w:rsidR="00502E30" w:rsidRPr="00006B9B">
        <w:t>e</w:t>
      </w:r>
      <w:r w:rsidR="0090022B" w:rsidRPr="00006B9B">
        <w:t>c</w:t>
      </w:r>
      <w:r w:rsidR="00502E30" w:rsidRPr="00006B9B">
        <w:t>all</w:t>
      </w:r>
      <w:bookmarkEnd w:id="48"/>
    </w:p>
    <w:p w14:paraId="796CBBEA" w14:textId="77777777" w:rsidR="00FD6739" w:rsidRPr="00006B9B" w:rsidRDefault="00FD6739" w:rsidP="006172F7">
      <w:pPr>
        <w:pStyle w:val="Subtitle"/>
      </w:pPr>
      <w:r w:rsidRPr="00006B9B">
        <w:t>Precision-Recall lại là một thước đo hữu ích của sự thành công của dự đoán khi các lớp rất mất cân bằng. Trong truy xuất thông tin, độ chính xác là thước đo mức độ phù hợp của kết quả, trong khi thu hồi là thước đo xem có bao nhiêu kết quả thực sự có liên quan được trả về.</w:t>
      </w:r>
    </w:p>
    <w:p w14:paraId="5B71F9D7" w14:textId="77777777" w:rsidR="00FD6739" w:rsidRPr="00006B9B" w:rsidRDefault="00FD6739" w:rsidP="006172F7">
      <w:pPr>
        <w:pStyle w:val="Subtitle"/>
      </w:pPr>
      <w:r w:rsidRPr="00006B9B">
        <w:t>Đường cong precision-recall cho thấy sự đánh đổi giữa độ chính xác và thu hồi cho các ngưỡng khác nhau. Vùng cao dưới đường cong biểu thị cả mức thu hồi cao và độ chính xác cao, trong đó độ chính xác cao liên quan đến tỷ lệ dương tính giả thấp và thu hồi cao liên quan đến tỷ lệ âm tính giả thấp. Điểm cao cho cả hai cho thấy rằng bộ phân loại đang trả về kết quả chính xác (độ chính xác cao), cũng như trả về phần lớn tất cả các kết quả tích cực (thu hồi cao).</w:t>
      </w:r>
    </w:p>
    <w:p w14:paraId="656D2C4E" w14:textId="4B404542" w:rsidR="00FD6739" w:rsidRPr="00006B9B" w:rsidRDefault="00FD6739" w:rsidP="006172F7">
      <w:pPr>
        <w:pStyle w:val="Subtitle"/>
      </w:pPr>
      <w:r w:rsidRPr="00006B9B">
        <w:lastRenderedPageBreak/>
        <w:t>Một hệ thống có độ thu hồi cao nhưng độ chính xác thấp trả về nhiều kết quả, nhưng hầu hết các nhãn dự đoán của nó không chính xác khi so sánh với nhãn đào tạo. Một hệ thống có độ chính xác cao nhưng độ thu hồi thấp thì ngược lại, trả về rất ít kết quả, nhưng hầu hết các nhãn dự đoán của nó là chính xác khi so sánh với nhãn đào tạo. Một hệ thống lý tưởng với độ chính xác cao và thu hồi cao sẽ trả về nhiều kết quả, với tất cả các kết quả được dán nhãn chính xác.</w:t>
      </w:r>
    </w:p>
    <w:p w14:paraId="28499F34" w14:textId="148BABFC" w:rsidR="00FD6739" w:rsidRPr="00006B9B" w:rsidRDefault="00FD6739" w:rsidP="006172F7">
      <w:pPr>
        <w:pStyle w:val="Subtitle"/>
      </w:pPr>
      <w:r w:rsidRPr="00006B9B">
        <w:rPr>
          <w:i/>
          <w:iCs/>
        </w:rPr>
        <w:t>Độ chính xác (P)</w:t>
      </w:r>
      <w:r w:rsidRPr="00006B9B">
        <w:t xml:space="preserve"> được định nghĩa là số lượng dương thực sự</w:t>
      </w:r>
      <w:r w:rsidRPr="00006B9B">
        <w:rPr>
          <w:color w:val="FF0000"/>
        </w:rPr>
        <w:t xml:space="preserve"> </w:t>
      </w:r>
      <w:r w:rsidRPr="00006B9B">
        <w:t>(</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006B9B">
        <w:t>) so với số lượng dương thực sự cộng với số lượng dương tính giả (</w:t>
      </w:r>
      <m:oMath>
        <m:sSub>
          <m:sSubPr>
            <m:ctrlPr>
              <w:rPr>
                <w:rFonts w:ascii="Cambria Math" w:hAnsi="Cambria Math"/>
              </w:rPr>
            </m:ctrlPr>
          </m:sSubPr>
          <m:e>
            <m:r>
              <w:rPr>
                <w:rFonts w:ascii="Cambria Math" w:hAnsi="Cambria Math"/>
              </w:rPr>
              <m:t>F</m:t>
            </m:r>
          </m:e>
          <m:sub>
            <m:r>
              <w:rPr>
                <w:rFonts w:ascii="Cambria Math" w:hAnsi="Cambria Math"/>
              </w:rPr>
              <m:t>p</m:t>
            </m:r>
          </m:sub>
        </m:sSub>
      </m:oMath>
      <w:r w:rsidRPr="00006B9B">
        <w:t>)</w:t>
      </w:r>
    </w:p>
    <w:p w14:paraId="2B6D52D4" w14:textId="1A3018C1" w:rsidR="00FD6739" w:rsidRPr="00273FE0" w:rsidRDefault="00FD6739" w:rsidP="00603DB8">
      <w:pPr>
        <w:tabs>
          <w:tab w:val="left" w:pos="8647"/>
        </w:tabs>
        <w:spacing w:before="120" w:after="240" w:line="360" w:lineRule="auto"/>
        <w:ind w:left="3402" w:firstLine="97"/>
        <w:jc w:val="center"/>
        <w:rPr>
          <w:rFonts w:ascii="Cambria Math" w:hAnsi="Cambria Math" w:cs="Times New Roman"/>
          <w:i/>
          <w:sz w:val="32"/>
          <w:szCs w:val="32"/>
        </w:rPr>
      </w:pPr>
      <m:oMath>
        <m:r>
          <w:rPr>
            <w:rFonts w:ascii="Cambria Math" w:hAnsi="Cambria Math" w:cs="Times New Roman"/>
            <w:sz w:val="32"/>
            <w:szCs w:val="32"/>
          </w:rPr>
          <m:t>P=</m:t>
        </m:r>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T</m:t>
                </m:r>
              </m:e>
              <m:sub>
                <m:r>
                  <w:rPr>
                    <w:rFonts w:ascii="Cambria Math" w:hAnsi="Cambria Math" w:cs="Times New Roman"/>
                    <w:sz w:val="32"/>
                    <w:szCs w:val="32"/>
                  </w:rPr>
                  <m:t>p</m:t>
                </m:r>
              </m:sub>
            </m:sSub>
          </m:num>
          <m:den>
            <m:sSub>
              <m:sSubPr>
                <m:ctrlPr>
                  <w:rPr>
                    <w:rFonts w:ascii="Cambria Math" w:hAnsi="Cambria Math" w:cs="Times New Roman"/>
                    <w:i/>
                    <w:sz w:val="32"/>
                    <w:szCs w:val="32"/>
                  </w:rPr>
                </m:ctrlPr>
              </m:sSubPr>
              <m:e>
                <m:r>
                  <w:rPr>
                    <w:rFonts w:ascii="Cambria Math" w:hAnsi="Cambria Math" w:cs="Times New Roman"/>
                    <w:sz w:val="32"/>
                    <w:szCs w:val="32"/>
                  </w:rPr>
                  <m:t>T</m:t>
                </m:r>
              </m:e>
              <m:sub>
                <m:r>
                  <w:rPr>
                    <w:rFonts w:ascii="Cambria Math" w:hAnsi="Cambria Math" w:cs="Times New Roman"/>
                    <w:sz w:val="32"/>
                    <w:szCs w:val="32"/>
                  </w:rPr>
                  <m:t>p</m:t>
                </m:r>
              </m:sub>
            </m:sSub>
            <m:r>
              <w:rPr>
                <w:rFonts w:ascii="Cambria Math" w:hAnsi="Cambria Math" w:cs="Times New Roman"/>
                <w:sz w:val="32"/>
                <w:szCs w:val="32"/>
              </w:rPr>
              <m:t>+</m:t>
            </m:r>
            <m:sSub>
              <m:sSubPr>
                <m:ctrlPr>
                  <w:rPr>
                    <w:rFonts w:ascii="Cambria Math" w:hAnsi="Cambria Math" w:cs="Times New Roman"/>
                    <w:i/>
                    <w:sz w:val="32"/>
                    <w:szCs w:val="32"/>
                  </w:rPr>
                </m:ctrlPr>
              </m:sSubPr>
              <m:e>
                <m:r>
                  <w:rPr>
                    <w:rFonts w:ascii="Cambria Math" w:hAnsi="Cambria Math" w:cs="Times New Roman"/>
                    <w:sz w:val="32"/>
                    <w:szCs w:val="32"/>
                  </w:rPr>
                  <m:t>F</m:t>
                </m:r>
              </m:e>
              <m:sub>
                <m:r>
                  <w:rPr>
                    <w:rFonts w:ascii="Cambria Math" w:hAnsi="Cambria Math" w:cs="Times New Roman"/>
                    <w:sz w:val="32"/>
                    <w:szCs w:val="32"/>
                  </w:rPr>
                  <m:t>p</m:t>
                </m:r>
              </m:sub>
            </m:sSub>
          </m:den>
        </m:f>
      </m:oMath>
      <w:r w:rsidRPr="00273FE0">
        <w:rPr>
          <w:rFonts w:ascii="Cambria Math" w:hAnsi="Cambria Math" w:cs="Times New Roman"/>
          <w:i/>
          <w:sz w:val="32"/>
          <w:szCs w:val="32"/>
        </w:rPr>
        <w:t xml:space="preserve"> </w:t>
      </w:r>
      <w:r w:rsidR="007C394F" w:rsidRPr="00273FE0">
        <w:rPr>
          <w:rFonts w:ascii="Cambria Math" w:hAnsi="Cambria Math" w:cs="Times New Roman"/>
          <w:i/>
          <w:sz w:val="32"/>
          <w:szCs w:val="32"/>
        </w:rPr>
        <w:t xml:space="preserve"> </w:t>
      </w:r>
      <w:r w:rsidR="00273FE0">
        <w:rPr>
          <w:rFonts w:ascii="Cambria Math" w:hAnsi="Cambria Math" w:cs="Times New Roman"/>
          <w:i/>
          <w:sz w:val="32"/>
          <w:szCs w:val="32"/>
        </w:rPr>
        <w:tab/>
      </w:r>
      <w:r w:rsidRPr="00273FE0">
        <w:rPr>
          <w:rFonts w:ascii="Times New Roman" w:hAnsi="Times New Roman" w:cs="Times New Roman"/>
          <w:sz w:val="26"/>
          <w:szCs w:val="26"/>
          <w:lang w:val="en-US"/>
        </w:rPr>
        <w:t>(</w:t>
      </w:r>
      <w:r w:rsidR="007C394F" w:rsidRPr="00273FE0">
        <w:rPr>
          <w:rFonts w:ascii="Times New Roman" w:hAnsi="Times New Roman" w:cs="Times New Roman"/>
          <w:sz w:val="26"/>
          <w:szCs w:val="26"/>
          <w:lang w:val="en-US"/>
        </w:rPr>
        <w:t>6</w:t>
      </w:r>
      <w:r w:rsidRPr="00273FE0">
        <w:rPr>
          <w:rFonts w:ascii="Times New Roman" w:hAnsi="Times New Roman" w:cs="Times New Roman"/>
          <w:sz w:val="26"/>
          <w:szCs w:val="26"/>
          <w:lang w:val="en-US"/>
        </w:rPr>
        <w:t>)</w:t>
      </w:r>
    </w:p>
    <w:p w14:paraId="1C0F46B1" w14:textId="509B2B95" w:rsidR="00FD6739" w:rsidRPr="00006B9B" w:rsidRDefault="00FD6739" w:rsidP="006172F7">
      <w:pPr>
        <w:pStyle w:val="Subtitle"/>
      </w:pPr>
      <w:r w:rsidRPr="00006B9B">
        <w:rPr>
          <w:i/>
          <w:iCs/>
        </w:rPr>
        <w:t>Recall (</w:t>
      </w:r>
      <m:oMath>
        <m:r>
          <w:rPr>
            <w:rFonts w:ascii="Cambria Math" w:hAnsi="Cambria Math"/>
          </w:rPr>
          <m:t>R</m:t>
        </m:r>
      </m:oMath>
      <w:r w:rsidRPr="00006B9B">
        <w:rPr>
          <w:i/>
          <w:iCs/>
        </w:rPr>
        <w:t>)</w:t>
      </w:r>
      <w:r w:rsidRPr="00006B9B">
        <w:t xml:space="preserve"> được định nghĩa là số lượng dương thực sự (</w:t>
      </w:r>
      <m:oMath>
        <m:sSub>
          <m:sSubPr>
            <m:ctrlPr>
              <w:rPr>
                <w:rFonts w:ascii="Cambria Math" w:hAnsi="Cambria Math"/>
              </w:rPr>
            </m:ctrlPr>
          </m:sSubPr>
          <m:e>
            <m:r>
              <w:rPr>
                <w:rFonts w:ascii="Cambria Math" w:hAnsi="Cambria Math"/>
              </w:rPr>
              <m:t>T</m:t>
            </m:r>
          </m:e>
          <m:sub>
            <m:r>
              <w:rPr>
                <w:rFonts w:ascii="Cambria Math" w:hAnsi="Cambria Math"/>
              </w:rPr>
              <m:t>p</m:t>
            </m:r>
          </m:sub>
        </m:sSub>
      </m:oMath>
      <w:r w:rsidRPr="00006B9B">
        <w:t>) so với số lượng dương thực sự cộng với số lượng âm tính giả (</w:t>
      </w:r>
      <m:oMath>
        <m:sSub>
          <m:sSubPr>
            <m:ctrlPr>
              <w:rPr>
                <w:rFonts w:ascii="Cambria Math" w:hAnsi="Cambria Math"/>
              </w:rPr>
            </m:ctrlPr>
          </m:sSubPr>
          <m:e>
            <m:r>
              <w:rPr>
                <w:rFonts w:ascii="Cambria Math" w:hAnsi="Cambria Math"/>
              </w:rPr>
              <m:t>F</m:t>
            </m:r>
          </m:e>
          <m:sub>
            <m:r>
              <w:rPr>
                <w:rFonts w:ascii="Cambria Math" w:hAnsi="Cambria Math"/>
              </w:rPr>
              <m:t>n</m:t>
            </m:r>
          </m:sub>
        </m:sSub>
      </m:oMath>
      <w:r w:rsidRPr="00006B9B">
        <w:t>).</w:t>
      </w:r>
    </w:p>
    <w:p w14:paraId="1117A635" w14:textId="3EA60515" w:rsidR="00FD6739" w:rsidRPr="00006B9B" w:rsidRDefault="00FD6739" w:rsidP="00603DB8">
      <w:pPr>
        <w:tabs>
          <w:tab w:val="left" w:pos="8647"/>
        </w:tabs>
        <w:spacing w:before="120" w:after="240" w:line="360" w:lineRule="auto"/>
        <w:ind w:left="3402" w:firstLine="97"/>
        <w:jc w:val="center"/>
        <w:rPr>
          <w:rFonts w:ascii="Times New Roman" w:hAnsi="Times New Roman" w:cs="Times New Roman"/>
          <w:sz w:val="24"/>
          <w:szCs w:val="24"/>
        </w:rPr>
      </w:pPr>
      <m:oMath>
        <m:r>
          <w:rPr>
            <w:rFonts w:ascii="Cambria Math" w:hAnsi="Cambria Math" w:cs="Times New Roman"/>
            <w:sz w:val="32"/>
            <w:szCs w:val="32"/>
          </w:rPr>
          <m:t>R</m:t>
        </m:r>
        <m:r>
          <m:rPr>
            <m:sty m:val="p"/>
          </m:rPr>
          <w:rPr>
            <w:rFonts w:ascii="Cambria Math" w:hAnsi="Cambria Math" w:cs="Times New Roman"/>
            <w:sz w:val="32"/>
            <w:szCs w:val="32"/>
          </w:rPr>
          <m:t>=</m:t>
        </m:r>
        <m:f>
          <m:fPr>
            <m:ctrlPr>
              <w:rPr>
                <w:rFonts w:ascii="Cambria Math" w:hAnsi="Cambria Math" w:cs="Times New Roman"/>
                <w:sz w:val="32"/>
                <w:szCs w:val="32"/>
              </w:rPr>
            </m:ctrlPr>
          </m:fPr>
          <m:num>
            <m:sSub>
              <m:sSubPr>
                <m:ctrlPr>
                  <w:rPr>
                    <w:rFonts w:ascii="Cambria Math" w:hAnsi="Cambria Math" w:cs="Times New Roman"/>
                    <w:sz w:val="32"/>
                    <w:szCs w:val="32"/>
                  </w:rPr>
                </m:ctrlPr>
              </m:sSubPr>
              <m:e>
                <m:r>
                  <w:rPr>
                    <w:rFonts w:ascii="Cambria Math" w:hAnsi="Cambria Math" w:cs="Times New Roman"/>
                    <w:sz w:val="32"/>
                    <w:szCs w:val="32"/>
                  </w:rPr>
                  <m:t>T</m:t>
                </m:r>
              </m:e>
              <m:sub>
                <m:r>
                  <w:rPr>
                    <w:rFonts w:ascii="Cambria Math" w:hAnsi="Cambria Math" w:cs="Times New Roman"/>
                    <w:sz w:val="32"/>
                    <w:szCs w:val="32"/>
                  </w:rPr>
                  <m:t>p</m:t>
                </m:r>
              </m:sub>
            </m:sSub>
          </m:num>
          <m:den>
            <m:sSub>
              <m:sSubPr>
                <m:ctrlPr>
                  <w:rPr>
                    <w:rFonts w:ascii="Cambria Math" w:hAnsi="Cambria Math" w:cs="Times New Roman"/>
                    <w:sz w:val="32"/>
                    <w:szCs w:val="32"/>
                  </w:rPr>
                </m:ctrlPr>
              </m:sSubPr>
              <m:e>
                <m:r>
                  <w:rPr>
                    <w:rFonts w:ascii="Cambria Math" w:hAnsi="Cambria Math" w:cs="Times New Roman"/>
                    <w:sz w:val="32"/>
                    <w:szCs w:val="32"/>
                  </w:rPr>
                  <m:t>T</m:t>
                </m:r>
              </m:e>
              <m:sub>
                <m:r>
                  <w:rPr>
                    <w:rFonts w:ascii="Cambria Math" w:hAnsi="Cambria Math" w:cs="Times New Roman"/>
                    <w:sz w:val="32"/>
                    <w:szCs w:val="32"/>
                  </w:rPr>
                  <m:t>p</m:t>
                </m:r>
              </m:sub>
            </m:sSub>
            <m:r>
              <m:rPr>
                <m:sty m:val="p"/>
              </m:rPr>
              <w:rPr>
                <w:rFonts w:ascii="Cambria Math" w:hAnsi="Cambria Math" w:cs="Times New Roman"/>
                <w:sz w:val="32"/>
                <w:szCs w:val="32"/>
              </w:rPr>
              <m:t>+</m:t>
            </m:r>
            <m:sSub>
              <m:sSubPr>
                <m:ctrlPr>
                  <w:rPr>
                    <w:rFonts w:ascii="Cambria Math" w:hAnsi="Cambria Math" w:cs="Times New Roman"/>
                    <w:sz w:val="32"/>
                    <w:szCs w:val="32"/>
                  </w:rPr>
                </m:ctrlPr>
              </m:sSubPr>
              <m:e>
                <m:r>
                  <w:rPr>
                    <w:rFonts w:ascii="Cambria Math" w:hAnsi="Cambria Math" w:cs="Times New Roman"/>
                    <w:sz w:val="32"/>
                    <w:szCs w:val="32"/>
                  </w:rPr>
                  <m:t>F</m:t>
                </m:r>
              </m:e>
              <m:sub>
                <m:r>
                  <w:rPr>
                    <w:rFonts w:ascii="Cambria Math" w:hAnsi="Cambria Math" w:cs="Times New Roman"/>
                    <w:sz w:val="32"/>
                    <w:szCs w:val="32"/>
                  </w:rPr>
                  <m:t>n</m:t>
                </m:r>
              </m:sub>
            </m:sSub>
          </m:den>
        </m:f>
      </m:oMath>
      <w:r w:rsidRPr="00006B9B">
        <w:rPr>
          <w:rFonts w:ascii="Times New Roman" w:hAnsi="Times New Roman" w:cs="Times New Roman"/>
          <w:sz w:val="32"/>
          <w:szCs w:val="32"/>
        </w:rPr>
        <w:t xml:space="preserve"> </w:t>
      </w:r>
      <w:r w:rsidRPr="00006B9B">
        <w:rPr>
          <w:rFonts w:ascii="Times New Roman" w:hAnsi="Times New Roman" w:cs="Times New Roman"/>
          <w:sz w:val="32"/>
          <w:szCs w:val="32"/>
        </w:rPr>
        <w:tab/>
      </w:r>
      <w:r w:rsidR="007C394F" w:rsidRPr="007C394F">
        <w:rPr>
          <w:rFonts w:ascii="Times New Roman" w:hAnsi="Times New Roman" w:cs="Times New Roman"/>
          <w:sz w:val="26"/>
          <w:szCs w:val="26"/>
          <w:lang w:val="en-US"/>
        </w:rPr>
        <w:t xml:space="preserve"> </w:t>
      </w:r>
      <w:r w:rsidRPr="007C394F">
        <w:rPr>
          <w:rFonts w:ascii="Times New Roman" w:hAnsi="Times New Roman" w:cs="Times New Roman"/>
          <w:sz w:val="26"/>
          <w:szCs w:val="26"/>
        </w:rPr>
        <w:t>(</w:t>
      </w:r>
      <w:r w:rsidR="007C394F" w:rsidRPr="007C394F">
        <w:rPr>
          <w:rFonts w:ascii="Times New Roman" w:hAnsi="Times New Roman" w:cs="Times New Roman"/>
          <w:sz w:val="26"/>
          <w:szCs w:val="26"/>
          <w:lang w:val="en-US"/>
        </w:rPr>
        <w:t>7</w:t>
      </w:r>
      <w:r w:rsidRPr="007C394F">
        <w:rPr>
          <w:rFonts w:ascii="Times New Roman" w:hAnsi="Times New Roman" w:cs="Times New Roman"/>
          <w:sz w:val="26"/>
          <w:szCs w:val="26"/>
        </w:rPr>
        <w:t>)</w:t>
      </w:r>
    </w:p>
    <w:p w14:paraId="534FF1AE" w14:textId="3C312614" w:rsidR="00FD6739" w:rsidRPr="00006B9B" w:rsidRDefault="00FD6739" w:rsidP="006172F7">
      <w:pPr>
        <w:spacing w:before="120" w:after="240" w:line="360" w:lineRule="auto"/>
        <w:ind w:left="284" w:firstLine="283"/>
        <w:jc w:val="both"/>
        <w:rPr>
          <w:rFonts w:ascii="Times New Roman" w:hAnsi="Times New Roman" w:cs="Times New Roman"/>
          <w:sz w:val="26"/>
          <w:szCs w:val="26"/>
        </w:rPr>
      </w:pPr>
      <w:r w:rsidRPr="00006B9B">
        <w:rPr>
          <w:rFonts w:ascii="Times New Roman" w:hAnsi="Times New Roman" w:cs="Times New Roman"/>
          <w:sz w:val="26"/>
          <w:szCs w:val="26"/>
        </w:rPr>
        <w:t>Các đại lượng này cũng liên quan đến điểm (</w:t>
      </w:r>
      <m:oMath>
        <m:sSub>
          <m:sSubPr>
            <m:ctrlPr>
              <w:rPr>
                <w:rFonts w:ascii="Cambria Math" w:hAnsi="Cambria Math" w:cs="Times New Roman"/>
                <w:sz w:val="26"/>
                <w:szCs w:val="26"/>
              </w:rPr>
            </m:ctrlPr>
          </m:sSubPr>
          <m:e>
            <m:r>
              <w:rPr>
                <w:rFonts w:ascii="Cambria Math" w:hAnsi="Cambria Math" w:cs="Times New Roman"/>
                <w:sz w:val="26"/>
                <w:szCs w:val="26"/>
              </w:rPr>
              <m:t>F</m:t>
            </m:r>
          </m:e>
          <m:sub>
            <m:r>
              <w:rPr>
                <w:rFonts w:ascii="Cambria Math" w:hAnsi="Cambria Math" w:cs="Times New Roman"/>
                <w:sz w:val="26"/>
                <w:szCs w:val="26"/>
              </w:rPr>
              <m:t>1</m:t>
            </m:r>
          </m:sub>
        </m:sSub>
      </m:oMath>
      <w:r w:rsidRPr="00006B9B">
        <w:rPr>
          <w:rFonts w:ascii="Times New Roman" w:hAnsi="Times New Roman" w:cs="Times New Roman"/>
          <w:sz w:val="26"/>
          <w:szCs w:val="26"/>
        </w:rPr>
        <w:t>), được định nghĩa là giá trị trung bình hài hòa của độ chính xác và thu hồi.</w:t>
      </w:r>
    </w:p>
    <w:p w14:paraId="3CF7836B" w14:textId="6CE71559" w:rsidR="00FD6739" w:rsidRPr="00006B9B" w:rsidRDefault="00FD6739" w:rsidP="00603DB8">
      <w:pPr>
        <w:tabs>
          <w:tab w:val="left" w:pos="8505"/>
        </w:tabs>
        <w:spacing w:before="120" w:after="240" w:line="360" w:lineRule="auto"/>
        <w:ind w:left="3402"/>
        <w:jc w:val="center"/>
        <w:rPr>
          <w:rFonts w:ascii="Times New Roman" w:hAnsi="Times New Roman" w:cs="Times New Roman"/>
          <w:sz w:val="24"/>
          <w:szCs w:val="24"/>
        </w:rPr>
      </w:pPr>
      <m:oMath>
        <m:r>
          <w:rPr>
            <w:rFonts w:ascii="Cambria Math" w:hAnsi="Cambria Math" w:cs="Times New Roman"/>
            <w:sz w:val="32"/>
            <w:szCs w:val="32"/>
          </w:rPr>
          <m:t>F1 =2x</m:t>
        </m:r>
        <m:f>
          <m:fPr>
            <m:ctrlPr>
              <w:rPr>
                <w:rFonts w:ascii="Cambria Math" w:hAnsi="Cambria Math" w:cs="Times New Roman"/>
                <w:i/>
                <w:sz w:val="32"/>
                <w:szCs w:val="32"/>
              </w:rPr>
            </m:ctrlPr>
          </m:fPr>
          <m:num>
            <m:r>
              <w:rPr>
                <w:rFonts w:ascii="Cambria Math" w:hAnsi="Cambria Math" w:cs="Times New Roman"/>
                <w:sz w:val="32"/>
                <w:szCs w:val="32"/>
              </w:rPr>
              <m:t>PxR</m:t>
            </m:r>
          </m:num>
          <m:den>
            <m:r>
              <w:rPr>
                <w:rFonts w:ascii="Cambria Math" w:hAnsi="Cambria Math" w:cs="Times New Roman"/>
                <w:sz w:val="32"/>
                <w:szCs w:val="32"/>
              </w:rPr>
              <m:t>P+R</m:t>
            </m:r>
          </m:den>
        </m:f>
      </m:oMath>
      <w:r w:rsidR="00273FE0">
        <w:rPr>
          <w:rFonts w:ascii="Times New Roman" w:hAnsi="Times New Roman" w:cs="Times New Roman"/>
          <w:i/>
          <w:sz w:val="32"/>
          <w:szCs w:val="32"/>
          <w:lang w:val="en-US"/>
        </w:rPr>
        <w:t xml:space="preserve"> </w:t>
      </w:r>
      <w:r w:rsidR="00273FE0">
        <w:rPr>
          <w:rFonts w:ascii="Times New Roman" w:hAnsi="Times New Roman" w:cs="Times New Roman"/>
          <w:i/>
          <w:sz w:val="32"/>
          <w:szCs w:val="32"/>
          <w:lang w:val="en-US"/>
        </w:rPr>
        <w:tab/>
      </w:r>
      <w:r w:rsidR="00273FE0">
        <w:rPr>
          <w:rFonts w:ascii="Times New Roman" w:hAnsi="Times New Roman" w:cs="Times New Roman"/>
          <w:sz w:val="26"/>
          <w:szCs w:val="26"/>
          <w:lang w:val="en-US"/>
        </w:rPr>
        <w:t>(</w:t>
      </w:r>
      <w:r w:rsidR="007C394F">
        <w:rPr>
          <w:rFonts w:ascii="Times New Roman" w:hAnsi="Times New Roman" w:cs="Times New Roman"/>
          <w:sz w:val="26"/>
          <w:szCs w:val="26"/>
          <w:lang w:val="en-US"/>
        </w:rPr>
        <w:t>8</w:t>
      </w:r>
      <w:r w:rsidRPr="007C394F">
        <w:rPr>
          <w:rFonts w:ascii="Times New Roman" w:hAnsi="Times New Roman" w:cs="Times New Roman"/>
          <w:sz w:val="26"/>
          <w:szCs w:val="26"/>
        </w:rPr>
        <w:t>)</w:t>
      </w:r>
    </w:p>
    <w:p w14:paraId="4A2741AA" w14:textId="4801C3F4" w:rsidR="00D702BA" w:rsidRDefault="00FD6739" w:rsidP="006172F7">
      <w:pPr>
        <w:pStyle w:val="Subtitle"/>
      </w:pPr>
      <w:r w:rsidRPr="00006B9B">
        <w:t>Lưu ý rằng độ chính xác có thể không giảm khi thu hồi. Độ chính xác (</w:t>
      </w:r>
      <m:oMath>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p</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en>
        </m:f>
      </m:oMath>
      <w:r w:rsidRPr="00006B9B">
        <w:t>) cho thấy việc hạ thấp ngưỡng của bộ phân loại có thể làm tăng mẫu số, bằng cách tăng số lượng kết quả trả về. Nếu ngưỡng trước đó được đặt quá cao, tất cả các kết quả mới có thể là dương thực sự, điều này sẽ làm tăng độ chính xác. Nếu ngưỡng trước đó là về đúng hoặc quá thấp, việc hạ thấp hơn nữa ngưỡng sẽ đưa ra kết quả dương tính giả, giảm độ chính xác.</w:t>
      </w:r>
    </w:p>
    <w:p w14:paraId="6DA0AC60" w14:textId="255B9B08" w:rsidR="00A0060B" w:rsidRPr="00726C58" w:rsidRDefault="00D702BA" w:rsidP="006172F7">
      <w:pPr>
        <w:jc w:val="both"/>
        <w:rPr>
          <w:rFonts w:ascii="Times New Roman" w:hAnsi="Times New Roman" w:cs="Times New Roman"/>
          <w:sz w:val="26"/>
          <w:szCs w:val="26"/>
        </w:rPr>
      </w:pPr>
      <w:r>
        <w:rPr>
          <w:rFonts w:ascii="Times New Roman" w:hAnsi="Times New Roman" w:cs="Times New Roman"/>
          <w:sz w:val="26"/>
          <w:szCs w:val="26"/>
        </w:rPr>
        <w:br w:type="page"/>
      </w:r>
    </w:p>
    <w:p w14:paraId="400A9CA2" w14:textId="5EB52FA5" w:rsidR="00502E30" w:rsidRPr="00006B9B" w:rsidRDefault="00DC5F61" w:rsidP="006172F7">
      <w:pPr>
        <w:pStyle w:val="Heading1"/>
        <w:jc w:val="both"/>
      </w:pPr>
      <w:bookmarkStart w:id="49" w:name="_Toc29412735"/>
      <w:r>
        <w:lastRenderedPageBreak/>
        <w:t xml:space="preserve">2.3.2. </w:t>
      </w:r>
      <w:r w:rsidR="00502E30" w:rsidRPr="00006B9B">
        <w:t>Phép đo F1</w:t>
      </w:r>
      <w:bookmarkEnd w:id="49"/>
    </w:p>
    <w:p w14:paraId="60FBBE2A" w14:textId="61CC939A" w:rsidR="00526A90" w:rsidRPr="00006B9B" w:rsidRDefault="00526A90" w:rsidP="006172F7">
      <w:pPr>
        <w:pStyle w:val="Subtitle"/>
      </w:pPr>
      <w:r w:rsidRPr="00006B9B">
        <w:t>Trong thống kê phân tích phân loại nhị phân, các </w:t>
      </w:r>
      <m:oMath>
        <m:sSub>
          <m:sSubPr>
            <m:ctrlPr>
              <w:rPr>
                <w:rFonts w:ascii="Cambria Math" w:hAnsi="Cambria Math"/>
              </w:rPr>
            </m:ctrlPr>
          </m:sSubPr>
          <m:e>
            <m:r>
              <w:rPr>
                <w:rFonts w:ascii="Cambria Math" w:hAnsi="Cambria Math"/>
              </w:rPr>
              <m:t>F</m:t>
            </m:r>
          </m:e>
          <m:sub>
            <m:r>
              <w:rPr>
                <w:rFonts w:ascii="Cambria Math" w:hAnsi="Cambria Math"/>
              </w:rPr>
              <m:t>1</m:t>
            </m:r>
          </m:sub>
        </m:sSub>
      </m:oMath>
      <w:r w:rsidRPr="00006B9B">
        <w:t> điểm (còn </w:t>
      </w:r>
      <w:r w:rsidRPr="00006B9B">
        <w:rPr>
          <w:i/>
          <w:iCs/>
        </w:rPr>
        <w:t>F-score</w:t>
      </w:r>
      <w:r w:rsidRPr="00006B9B">
        <w:t> hoặc </w:t>
      </w:r>
      <w:r w:rsidRPr="00006B9B">
        <w:rPr>
          <w:i/>
          <w:iCs/>
        </w:rPr>
        <w:t>F-measure</w:t>
      </w:r>
      <w:r w:rsidRPr="00006B9B">
        <w:t>) là thước đo chính xác của thử nghiệm.</w:t>
      </w:r>
    </w:p>
    <w:p w14:paraId="34BB46AC" w14:textId="77777777" w:rsidR="00526A90" w:rsidRPr="00006B9B" w:rsidRDefault="00526A90" w:rsidP="006172F7">
      <w:pPr>
        <w:pStyle w:val="Subtitle"/>
      </w:pPr>
      <w:r w:rsidRPr="00006B9B">
        <w:t>Công thức viết như sau:</w:t>
      </w:r>
    </w:p>
    <w:p w14:paraId="0F93002A" w14:textId="635471D4" w:rsidR="00526A90" w:rsidRPr="00006B9B" w:rsidRDefault="00C81CD3" w:rsidP="00603DB8">
      <w:pPr>
        <w:tabs>
          <w:tab w:val="left" w:pos="7655"/>
        </w:tabs>
        <w:spacing w:before="120" w:after="240" w:line="360" w:lineRule="auto"/>
        <w:ind w:left="1276" w:right="-963" w:firstLine="1701"/>
        <w:jc w:val="both"/>
        <w:rPr>
          <w:rFonts w:ascii="Times New Roman" w:hAnsi="Times New Roman" w:cs="Times New Roman"/>
          <w:sz w:val="24"/>
        </w:rPr>
      </w:pPr>
      <m:oMath>
        <m:f>
          <m:fPr>
            <m:ctrlPr>
              <w:rPr>
                <w:rFonts w:ascii="Cambria Math" w:hAnsi="Cambria Math" w:cs="Times New Roman"/>
                <w:i/>
                <w:sz w:val="32"/>
                <w:szCs w:val="32"/>
              </w:rPr>
            </m:ctrlPr>
          </m:fPr>
          <m:num>
            <m:r>
              <w:rPr>
                <w:rFonts w:ascii="Cambria Math" w:hAnsi="Cambria Math" w:cs="Times New Roman"/>
                <w:sz w:val="32"/>
                <w:szCs w:val="32"/>
              </w:rPr>
              <m:t>2</m:t>
            </m:r>
          </m:num>
          <m:den>
            <m:r>
              <w:rPr>
                <w:rFonts w:ascii="Cambria Math" w:hAnsi="Cambria Math" w:cs="Times New Roman"/>
                <w:sz w:val="32"/>
                <w:szCs w:val="32"/>
              </w:rPr>
              <m:t>F1</m:t>
            </m:r>
          </m:den>
        </m:f>
        <m:r>
          <w:rPr>
            <w:rFonts w:ascii="Cambria Math" w:hAnsi="Cambria Math" w:cs="Times New Roman"/>
            <w:sz w:val="32"/>
            <w:szCs w:val="32"/>
          </w:rPr>
          <m:t>=</m:t>
        </m:r>
        <m:f>
          <m:fPr>
            <m:ctrlPr>
              <w:rPr>
                <w:rFonts w:ascii="Cambria Math" w:hAnsi="Cambria Math" w:cs="Times New Roman"/>
                <w:i/>
                <w:sz w:val="32"/>
                <w:szCs w:val="32"/>
              </w:rPr>
            </m:ctrlPr>
          </m:fPr>
          <m:num>
            <m:r>
              <w:rPr>
                <w:rFonts w:ascii="Cambria Math" w:hAnsi="Cambria Math" w:cs="Times New Roman"/>
                <w:sz w:val="32"/>
                <w:szCs w:val="32"/>
              </w:rPr>
              <m:t>1</m:t>
            </m:r>
          </m:num>
          <m:den>
            <m:r>
              <w:rPr>
                <w:rFonts w:ascii="Cambria Math" w:hAnsi="Cambria Math" w:cs="Times New Roman"/>
                <w:sz w:val="32"/>
                <w:szCs w:val="32"/>
              </w:rPr>
              <m:t>Precision</m:t>
            </m:r>
          </m:den>
        </m:f>
        <m:r>
          <w:rPr>
            <w:rFonts w:ascii="Cambria Math" w:hAnsi="Cambria Math" w:cs="Times New Roman"/>
            <w:sz w:val="32"/>
            <w:szCs w:val="32"/>
          </w:rPr>
          <m:t>+</m:t>
        </m:r>
        <m:f>
          <m:fPr>
            <m:ctrlPr>
              <w:rPr>
                <w:rFonts w:ascii="Cambria Math" w:hAnsi="Cambria Math" w:cs="Times New Roman"/>
                <w:i/>
                <w:sz w:val="32"/>
                <w:szCs w:val="32"/>
              </w:rPr>
            </m:ctrlPr>
          </m:fPr>
          <m:num>
            <m:r>
              <w:rPr>
                <w:rFonts w:ascii="Cambria Math" w:hAnsi="Cambria Math" w:cs="Times New Roman"/>
                <w:sz w:val="32"/>
                <w:szCs w:val="32"/>
              </w:rPr>
              <m:t>1</m:t>
            </m:r>
          </m:num>
          <m:den>
            <m:r>
              <w:rPr>
                <w:rFonts w:ascii="Cambria Math" w:hAnsi="Cambria Math" w:cs="Times New Roman"/>
                <w:sz w:val="32"/>
                <w:szCs w:val="32"/>
              </w:rPr>
              <m:t>recall</m:t>
            </m:r>
          </m:den>
        </m:f>
      </m:oMath>
      <w:r w:rsidR="00526A90" w:rsidRPr="00006B9B">
        <w:rPr>
          <w:rFonts w:ascii="Times New Roman" w:hAnsi="Times New Roman" w:cs="Times New Roman"/>
          <w:sz w:val="24"/>
        </w:rPr>
        <w:tab/>
        <w:t>(</w:t>
      </w:r>
      <w:r w:rsidR="007C394F">
        <w:rPr>
          <w:rFonts w:ascii="Times New Roman" w:hAnsi="Times New Roman" w:cs="Times New Roman"/>
          <w:sz w:val="24"/>
          <w:lang w:val="en-US"/>
        </w:rPr>
        <w:t>9</w:t>
      </w:r>
      <w:r w:rsidR="00526A90" w:rsidRPr="00006B9B">
        <w:rPr>
          <w:rFonts w:ascii="Times New Roman" w:hAnsi="Times New Roman" w:cs="Times New Roman"/>
          <w:sz w:val="24"/>
        </w:rPr>
        <w:t>)</w:t>
      </w:r>
    </w:p>
    <w:p w14:paraId="4A4F24E6" w14:textId="6F9AF99B" w:rsidR="00526A90" w:rsidRDefault="00C81CD3" w:rsidP="006172F7">
      <w:pPr>
        <w:pStyle w:val="Subtitle"/>
      </w:pPr>
      <m:oMath>
        <m:sSub>
          <m:sSubPr>
            <m:ctrlPr>
              <w:rPr>
                <w:rFonts w:ascii="Cambria Math" w:hAnsi="Cambria Math"/>
              </w:rPr>
            </m:ctrlPr>
          </m:sSubPr>
          <m:e>
            <m:r>
              <w:rPr>
                <w:rFonts w:ascii="Cambria Math" w:hAnsi="Cambria Math"/>
              </w:rPr>
              <m:t>F</m:t>
            </m:r>
          </m:e>
          <m:sub>
            <m:r>
              <w:rPr>
                <w:rFonts w:ascii="Cambria Math" w:hAnsi="Cambria Math"/>
              </w:rPr>
              <m:t>1</m:t>
            </m:r>
          </m:sub>
        </m:sSub>
      </m:oMath>
      <w:r w:rsidR="00526A90" w:rsidRPr="00006B9B">
        <w:t>-score có giá trị nằm trong nửa khoảng (0,1]. F1 càng cao, bộ phân lớp càng tốt. Khi cả recall và precision đều bằng 1 (tốt nhất có thể),</w:t>
      </w:r>
      <w:r w:rsidR="00B22B8A" w:rsidRPr="00006B9B">
        <w:t xml:space="preserve"> </w:t>
      </w:r>
      <m:oMath>
        <m:sSub>
          <m:sSubPr>
            <m:ctrlPr>
              <w:rPr>
                <w:rFonts w:ascii="Cambria Math" w:hAnsi="Cambria Math"/>
              </w:rPr>
            </m:ctrlPr>
          </m:sSubPr>
          <m:e>
            <m:r>
              <w:rPr>
                <w:rFonts w:ascii="Cambria Math" w:hAnsi="Cambria Math"/>
              </w:rPr>
              <m:t>F</m:t>
            </m:r>
          </m:e>
          <m:sub>
            <m:r>
              <w:rPr>
                <w:rFonts w:ascii="Cambria Math" w:hAnsi="Cambria Math"/>
              </w:rPr>
              <m:t>1</m:t>
            </m:r>
          </m:sub>
        </m:sSub>
      </m:oMath>
      <w:r w:rsidR="00526A90" w:rsidRPr="00006B9B">
        <w:t>=1. Khi cả recall và precision đều thấp, ví dụ bằng 0.1, </w:t>
      </w:r>
      <m:oMath>
        <m:sSub>
          <m:sSubPr>
            <m:ctrlPr>
              <w:rPr>
                <w:rFonts w:ascii="Cambria Math" w:hAnsi="Cambria Math"/>
              </w:rPr>
            </m:ctrlPr>
          </m:sSubPr>
          <m:e>
            <m:r>
              <w:rPr>
                <w:rFonts w:ascii="Cambria Math" w:hAnsi="Cambria Math"/>
              </w:rPr>
              <m:t>F</m:t>
            </m:r>
          </m:e>
          <m:sub>
            <m:r>
              <w:rPr>
                <w:rFonts w:ascii="Cambria Math" w:hAnsi="Cambria Math"/>
              </w:rPr>
              <m:t>1</m:t>
            </m:r>
          </m:sub>
        </m:sSub>
      </m:oMath>
      <w:r w:rsidR="00526A90" w:rsidRPr="00006B9B">
        <w:t>=</w:t>
      </w:r>
      <w:r w:rsidR="00681067" w:rsidRPr="00006B9B">
        <w:t xml:space="preserve"> </w:t>
      </w:r>
      <w:r w:rsidR="00526A90" w:rsidRPr="00006B9B">
        <w:t>0.1. Dưới đây là một vài ví dụ về </w:t>
      </w:r>
      <m:oMath>
        <m:sSub>
          <m:sSubPr>
            <m:ctrlPr>
              <w:rPr>
                <w:rFonts w:ascii="Cambria Math" w:hAnsi="Cambria Math"/>
              </w:rPr>
            </m:ctrlPr>
          </m:sSubPr>
          <m:e>
            <m:r>
              <w:rPr>
                <w:rFonts w:ascii="Cambria Math" w:hAnsi="Cambria Math"/>
              </w:rPr>
              <m:t>F</m:t>
            </m:r>
          </m:e>
          <m:sub>
            <m:r>
              <w:rPr>
                <w:rFonts w:ascii="Cambria Math" w:hAnsi="Cambria Math"/>
              </w:rPr>
              <m:t>1</m:t>
            </m:r>
          </m:sub>
        </m:sSub>
      </m:oMath>
    </w:p>
    <w:p w14:paraId="2766A699" w14:textId="7A42040A" w:rsidR="003C0AE0" w:rsidRPr="00C96B74" w:rsidRDefault="003C0AE0" w:rsidP="006172F7">
      <w:pPr>
        <w:spacing w:before="120" w:after="240" w:line="360" w:lineRule="auto"/>
        <w:ind w:left="284" w:firstLine="284"/>
        <w:jc w:val="both"/>
        <w:rPr>
          <w:rFonts w:ascii="Times New Roman" w:hAnsi="Times New Roman" w:cs="Times New Roman"/>
          <w:sz w:val="26"/>
          <w:szCs w:val="26"/>
          <w:lang w:val="en-US"/>
        </w:rPr>
      </w:pPr>
      <w:bookmarkStart w:id="50" w:name="_Toc29967756"/>
      <w:r w:rsidRPr="005A7922">
        <w:rPr>
          <w:rFonts w:ascii="Times New Roman" w:hAnsi="Times New Roman" w:cs="Times New Roman"/>
          <w:b/>
          <w:sz w:val="26"/>
          <w:szCs w:val="26"/>
        </w:rPr>
        <w:t xml:space="preserve">Bảng </w:t>
      </w:r>
      <w:r w:rsidRPr="005A7922">
        <w:rPr>
          <w:rFonts w:ascii="Times New Roman" w:hAnsi="Times New Roman" w:cs="Times New Roman"/>
          <w:b/>
          <w:sz w:val="26"/>
          <w:szCs w:val="26"/>
        </w:rPr>
        <w:fldChar w:fldCharType="begin"/>
      </w:r>
      <w:r w:rsidRPr="005A7922">
        <w:rPr>
          <w:rFonts w:ascii="Times New Roman" w:hAnsi="Times New Roman" w:cs="Times New Roman"/>
          <w:b/>
          <w:sz w:val="26"/>
          <w:szCs w:val="26"/>
        </w:rPr>
        <w:instrText xml:space="preserve"> SEQ Bảng \* ARABIC </w:instrText>
      </w:r>
      <w:r w:rsidRPr="005A7922">
        <w:rPr>
          <w:rFonts w:ascii="Times New Roman" w:hAnsi="Times New Roman" w:cs="Times New Roman"/>
          <w:b/>
          <w:sz w:val="26"/>
          <w:szCs w:val="26"/>
        </w:rPr>
        <w:fldChar w:fldCharType="separate"/>
      </w:r>
      <w:r w:rsidR="00613BE3">
        <w:rPr>
          <w:rFonts w:ascii="Times New Roman" w:hAnsi="Times New Roman" w:cs="Times New Roman"/>
          <w:b/>
          <w:sz w:val="26"/>
          <w:szCs w:val="26"/>
        </w:rPr>
        <w:t>3</w:t>
      </w:r>
      <w:r w:rsidRPr="005A7922">
        <w:rPr>
          <w:rFonts w:ascii="Times New Roman" w:hAnsi="Times New Roman" w:cs="Times New Roman"/>
          <w:b/>
          <w:sz w:val="26"/>
          <w:szCs w:val="26"/>
        </w:rPr>
        <w:fldChar w:fldCharType="end"/>
      </w:r>
      <w:r w:rsidRPr="005A7922">
        <w:rPr>
          <w:rFonts w:ascii="Times New Roman" w:hAnsi="Times New Roman" w:cs="Times New Roman"/>
          <w:b/>
          <w:sz w:val="26"/>
          <w:szCs w:val="26"/>
        </w:rPr>
        <w:t>: Bảng</w:t>
      </w:r>
      <w:r w:rsidR="00C96B74" w:rsidRPr="005A7922">
        <w:rPr>
          <w:rFonts w:ascii="Times New Roman" w:hAnsi="Times New Roman" w:cs="Times New Roman"/>
          <w:b/>
          <w:sz w:val="26"/>
          <w:szCs w:val="26"/>
          <w:lang w:val="en-US"/>
        </w:rPr>
        <w:t xml:space="preserve"> ví dụ</w:t>
      </w:r>
      <w:r w:rsidRPr="005A7922">
        <w:rPr>
          <w:rFonts w:ascii="Times New Roman" w:hAnsi="Times New Roman" w:cs="Times New Roman"/>
          <w:b/>
          <w:sz w:val="26"/>
          <w:szCs w:val="26"/>
        </w:rPr>
        <w:t xml:space="preserve"> đánh giá giữa các phương pháp</w:t>
      </w:r>
      <w:bookmarkEnd w:id="50"/>
    </w:p>
    <w:tbl>
      <w:tblPr>
        <w:tblW w:w="8221" w:type="dxa"/>
        <w:tblInd w:w="418" w:type="dxa"/>
        <w:shd w:val="clear" w:color="auto" w:fill="FFFFFF"/>
        <w:tblCellMar>
          <w:top w:w="15" w:type="dxa"/>
          <w:left w:w="150" w:type="dxa"/>
          <w:bottom w:w="15" w:type="dxa"/>
          <w:right w:w="15" w:type="dxa"/>
        </w:tblCellMar>
        <w:tblLook w:val="04A0" w:firstRow="1" w:lastRow="0" w:firstColumn="1" w:lastColumn="0" w:noHBand="0" w:noVBand="1"/>
      </w:tblPr>
      <w:tblGrid>
        <w:gridCol w:w="2976"/>
        <w:gridCol w:w="2759"/>
        <w:gridCol w:w="2486"/>
      </w:tblGrid>
      <w:tr w:rsidR="00526A90" w:rsidRPr="00006B9B" w14:paraId="0C594CC0" w14:textId="77777777" w:rsidTr="005E4E5E">
        <w:trPr>
          <w:trHeight w:val="290"/>
          <w:tblHeader/>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594764B8" w14:textId="77777777" w:rsidR="00526A90" w:rsidRPr="00006B9B" w:rsidRDefault="00526A90" w:rsidP="006172F7">
            <w:pPr>
              <w:spacing w:before="120" w:after="240" w:line="360" w:lineRule="auto"/>
              <w:ind w:firstLine="283"/>
              <w:jc w:val="both"/>
              <w:rPr>
                <w:rFonts w:ascii="Times New Roman" w:eastAsia="Times New Roman" w:hAnsi="Times New Roman" w:cs="Times New Roman"/>
                <w:b/>
                <w:bCs/>
                <w:color w:val="000000"/>
                <w:sz w:val="24"/>
                <w:szCs w:val="24"/>
                <w:lang w:eastAsia="ko-KR"/>
              </w:rPr>
            </w:pPr>
            <w:r w:rsidRPr="00006B9B">
              <w:rPr>
                <w:rFonts w:ascii="Times New Roman" w:eastAsia="Times New Roman" w:hAnsi="Times New Roman" w:cs="Times New Roman"/>
                <w:b/>
                <w:bCs/>
                <w:color w:val="000000"/>
                <w:sz w:val="24"/>
                <w:szCs w:val="24"/>
                <w:lang w:eastAsia="ko-KR"/>
              </w:rPr>
              <w:t>Precision</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22EFC687" w14:textId="77777777" w:rsidR="00526A90" w:rsidRPr="00006B9B" w:rsidRDefault="00526A90" w:rsidP="006172F7">
            <w:pPr>
              <w:spacing w:before="120" w:after="240" w:line="360" w:lineRule="auto"/>
              <w:ind w:firstLine="283"/>
              <w:jc w:val="both"/>
              <w:rPr>
                <w:rFonts w:ascii="Times New Roman" w:eastAsia="Times New Roman" w:hAnsi="Times New Roman" w:cs="Times New Roman"/>
                <w:b/>
                <w:bCs/>
                <w:color w:val="000000"/>
                <w:sz w:val="24"/>
                <w:szCs w:val="24"/>
                <w:lang w:eastAsia="ko-KR"/>
              </w:rPr>
            </w:pPr>
            <w:r w:rsidRPr="00006B9B">
              <w:rPr>
                <w:rFonts w:ascii="Times New Roman" w:eastAsia="Times New Roman" w:hAnsi="Times New Roman" w:cs="Times New Roman"/>
                <w:b/>
                <w:bCs/>
                <w:color w:val="000000"/>
                <w:sz w:val="24"/>
                <w:szCs w:val="24"/>
                <w:lang w:eastAsia="ko-KR"/>
              </w:rPr>
              <w:t>recall</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63A00128" w14:textId="77777777" w:rsidR="00526A90" w:rsidRPr="005E4E5E" w:rsidRDefault="00526A90" w:rsidP="006172F7">
            <w:pPr>
              <w:spacing w:before="120" w:after="240" w:line="360" w:lineRule="auto"/>
              <w:ind w:firstLine="283"/>
              <w:jc w:val="both"/>
              <w:rPr>
                <w:rFonts w:ascii="Times New Roman" w:eastAsia="Times New Roman" w:hAnsi="Times New Roman" w:cs="Times New Roman"/>
                <w:b/>
                <w:bCs/>
                <w:color w:val="000000"/>
                <w:sz w:val="24"/>
                <w:szCs w:val="24"/>
                <w:lang w:eastAsia="ko-KR"/>
              </w:rPr>
            </w:pPr>
            <w:r w:rsidRPr="005E4E5E">
              <w:rPr>
                <w:rFonts w:ascii="Times New Roman" w:eastAsia="Times New Roman" w:hAnsi="Times New Roman" w:cs="Times New Roman"/>
                <w:b/>
                <w:bCs/>
                <w:color w:val="000000"/>
                <w:sz w:val="28"/>
                <w:szCs w:val="28"/>
                <w:bdr w:val="none" w:sz="0" w:space="0" w:color="auto" w:frame="1"/>
                <w:lang w:eastAsia="ko-KR"/>
              </w:rPr>
              <w:t>F1</w:t>
            </w:r>
          </w:p>
        </w:tc>
      </w:tr>
      <w:tr w:rsidR="00526A90" w:rsidRPr="00006B9B" w14:paraId="71089561" w14:textId="77777777" w:rsidTr="005E4E5E">
        <w:trPr>
          <w:trHeight w:val="230"/>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58E226D5"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val="en-US" w:eastAsia="ko-KR"/>
              </w:rPr>
            </w:pPr>
            <w:r w:rsidRPr="00613BE3">
              <w:rPr>
                <w:rFonts w:ascii="Times New Roman" w:eastAsia="Times New Roman" w:hAnsi="Times New Roman" w:cs="Times New Roman"/>
                <w:color w:val="000000"/>
                <w:sz w:val="26"/>
                <w:szCs w:val="24"/>
                <w:lang w:eastAsia="ko-KR"/>
              </w:rPr>
              <w:t>1</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76F8A559"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1</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3BEC3DB8"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1</w:t>
            </w:r>
          </w:p>
        </w:tc>
      </w:tr>
      <w:tr w:rsidR="00526A90" w:rsidRPr="00006B9B" w14:paraId="13FC41BF" w14:textId="77777777" w:rsidTr="005E4E5E">
        <w:trPr>
          <w:trHeight w:val="214"/>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7157ACC3"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1</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4B8B9EDD"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1</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465A5F06"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1</w:t>
            </w:r>
          </w:p>
        </w:tc>
      </w:tr>
      <w:tr w:rsidR="00526A90" w:rsidRPr="00006B9B" w14:paraId="5AAFBB81" w14:textId="77777777" w:rsidTr="005E4E5E">
        <w:trPr>
          <w:trHeight w:val="230"/>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4F730AB0" w14:textId="77777777" w:rsidR="00526A90" w:rsidRPr="00613BE3" w:rsidRDefault="00526A90" w:rsidP="006172F7">
            <w:pPr>
              <w:spacing w:before="120" w:after="240" w:line="360" w:lineRule="auto"/>
              <w:ind w:left="-14"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5</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0B6DD4A9"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5</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0F841F41"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5</w:t>
            </w:r>
          </w:p>
        </w:tc>
      </w:tr>
      <w:tr w:rsidR="00526A90" w:rsidRPr="00006B9B" w14:paraId="21CEE002" w14:textId="77777777" w:rsidTr="005E4E5E">
        <w:trPr>
          <w:trHeight w:val="214"/>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22B93B3A"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1</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3721E11C"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1</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29C5BC20"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182</w:t>
            </w:r>
          </w:p>
        </w:tc>
      </w:tr>
      <w:tr w:rsidR="00526A90" w:rsidRPr="00006B9B" w14:paraId="076A4CE1" w14:textId="77777777" w:rsidTr="005E4E5E">
        <w:trPr>
          <w:trHeight w:val="230"/>
        </w:trPr>
        <w:tc>
          <w:tcPr>
            <w:tcW w:w="297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1874720A"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3</w:t>
            </w:r>
          </w:p>
        </w:tc>
        <w:tc>
          <w:tcPr>
            <w:tcW w:w="0" w:type="auto"/>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46479DC8" w14:textId="77777777" w:rsidR="00526A90" w:rsidRPr="00613BE3" w:rsidRDefault="00526A90" w:rsidP="006172F7">
            <w:pPr>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8</w:t>
            </w:r>
          </w:p>
        </w:tc>
        <w:tc>
          <w:tcPr>
            <w:tcW w:w="2486" w:type="dxa"/>
            <w:tcBorders>
              <w:top w:val="single" w:sz="6" w:space="0" w:color="111111"/>
              <w:left w:val="single" w:sz="6" w:space="0" w:color="111111"/>
              <w:bottom w:val="single" w:sz="6" w:space="0" w:color="111111"/>
              <w:right w:val="single" w:sz="6" w:space="0" w:color="111111"/>
            </w:tcBorders>
            <w:shd w:val="clear" w:color="auto" w:fill="FFFFFF"/>
            <w:tcMar>
              <w:top w:w="0" w:type="dxa"/>
              <w:left w:w="150" w:type="dxa"/>
              <w:bottom w:w="0" w:type="dxa"/>
              <w:right w:w="0" w:type="dxa"/>
            </w:tcMar>
            <w:vAlign w:val="center"/>
            <w:hideMark/>
          </w:tcPr>
          <w:p w14:paraId="447CEBAE" w14:textId="77777777" w:rsidR="00526A90" w:rsidRPr="00613BE3" w:rsidRDefault="00526A90" w:rsidP="006172F7">
            <w:pPr>
              <w:keepNext/>
              <w:spacing w:before="120" w:after="240" w:line="360" w:lineRule="auto"/>
              <w:ind w:firstLine="283"/>
              <w:jc w:val="both"/>
              <w:rPr>
                <w:rFonts w:ascii="Times New Roman" w:eastAsia="Times New Roman" w:hAnsi="Times New Roman" w:cs="Times New Roman"/>
                <w:color w:val="000000"/>
                <w:sz w:val="26"/>
                <w:szCs w:val="24"/>
                <w:lang w:eastAsia="ko-KR"/>
              </w:rPr>
            </w:pPr>
            <w:r w:rsidRPr="00613BE3">
              <w:rPr>
                <w:rFonts w:ascii="Times New Roman" w:eastAsia="Times New Roman" w:hAnsi="Times New Roman" w:cs="Times New Roman"/>
                <w:color w:val="000000"/>
                <w:sz w:val="26"/>
                <w:szCs w:val="24"/>
                <w:lang w:eastAsia="ko-KR"/>
              </w:rPr>
              <w:t>0.36</w:t>
            </w:r>
          </w:p>
        </w:tc>
      </w:tr>
    </w:tbl>
    <w:p w14:paraId="3AE7BD8E" w14:textId="675FC39B" w:rsidR="005A7922" w:rsidRPr="00DC5ED4" w:rsidRDefault="005A7922" w:rsidP="00603DB8">
      <w:pPr>
        <w:spacing w:before="120" w:after="240" w:line="360" w:lineRule="auto"/>
        <w:ind w:left="284" w:firstLine="283"/>
        <w:jc w:val="right"/>
        <w:rPr>
          <w:rFonts w:ascii="Times New Roman" w:hAnsi="Times New Roman" w:cs="Times New Roman"/>
          <w:i/>
          <w:iCs/>
          <w:color w:val="0070C0"/>
          <w:sz w:val="26"/>
          <w:szCs w:val="26"/>
          <w:u w:val="single"/>
        </w:rPr>
      </w:pPr>
      <w:r w:rsidRPr="00DC5ED4">
        <w:rPr>
          <w:rFonts w:ascii="Times New Roman" w:hAnsi="Times New Roman" w:cs="Times New Roman"/>
          <w:i/>
          <w:iCs/>
          <w:color w:val="0070C0"/>
          <w:sz w:val="26"/>
          <w:szCs w:val="26"/>
          <w:u w:val="single"/>
          <w:lang w:val="en-US"/>
        </w:rPr>
        <w:t>(Nguồn Internet)</w:t>
      </w:r>
    </w:p>
    <w:p w14:paraId="5E2968E0" w14:textId="77777777" w:rsidR="00526A90" w:rsidRPr="00006B9B" w:rsidRDefault="00526A90" w:rsidP="006172F7">
      <w:pPr>
        <w:pStyle w:val="Subtitle"/>
      </w:pPr>
      <w:r w:rsidRPr="00006B9B">
        <w:t>Như vậy, một bộ phân lớp với precision = recall = 0.5 tốt hơn một bộ phân lớp khác với precision = 0.3, recall = 0.8 theo cách đo này.</w:t>
      </w:r>
    </w:p>
    <w:p w14:paraId="2B605971" w14:textId="706E9F6D" w:rsidR="00F833EF" w:rsidRPr="003943FE" w:rsidRDefault="00C81CD3" w:rsidP="006172F7">
      <w:pPr>
        <w:pStyle w:val="Subtitle"/>
      </w:pPr>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F</m:t>
            </m:r>
          </m:e>
          <m:sub>
            <m:r>
              <w:rPr>
                <w:rFonts w:ascii="Cambria Math" w:hAnsi="Cambria Math"/>
              </w:rPr>
              <m:t>1</m:t>
            </m:r>
          </m:sub>
        </m:sSub>
      </m:oMath>
      <w:r w:rsidR="00526A90" w:rsidRPr="00006B9B">
        <w:t>chính là một trường hợp đặc biệt của Fβ khi β=1. Khi β&gt;1, recall được coi trọng hơn precision, khi β&lt;1, precision được coi trọng hơn. Hai đại lượng β thường được sử dụng là β=2 và β=0.5.</w:t>
      </w:r>
      <w:r w:rsidR="0065342A">
        <w:br w:type="page"/>
      </w:r>
    </w:p>
    <w:p w14:paraId="35E07074" w14:textId="5EE70EE8" w:rsidR="003943FE" w:rsidRPr="00381C04" w:rsidRDefault="005A7922" w:rsidP="006172F7">
      <w:pPr>
        <w:pStyle w:val="Heading1"/>
        <w:jc w:val="both"/>
      </w:pPr>
      <w:bookmarkStart w:id="51" w:name="_Toc29412736"/>
      <w:r>
        <w:lastRenderedPageBreak/>
        <w:t xml:space="preserve">2.3.3. </w:t>
      </w:r>
      <w:r w:rsidR="003943FE" w:rsidRPr="00006B9B">
        <w:t xml:space="preserve">Phép đo </w:t>
      </w:r>
      <w:r w:rsidR="003943FE">
        <w:t>MSE</w:t>
      </w:r>
      <w:bookmarkEnd w:id="51"/>
    </w:p>
    <w:p w14:paraId="2700F14E" w14:textId="122E5232" w:rsidR="00381C04" w:rsidRDefault="00ED1414" w:rsidP="006172F7">
      <w:pPr>
        <w:pStyle w:val="Subtitle"/>
      </w:pPr>
      <w:r w:rsidRPr="00ED1414">
        <w:t>Phép</w:t>
      </w:r>
      <w:r>
        <w:t xml:space="preserve"> đo MSE </w:t>
      </w:r>
      <w:r>
        <w:fldChar w:fldCharType="begin"/>
      </w:r>
      <w:r w:rsidR="00E659FB">
        <w:instrText xml:space="preserve"> ADDIN ZOTERO_ITEM CSL_CITATION {"citationID":"RmbHsjtW","properties":{"formattedCitation":" [50]","plainCitation":" [50]","noteIndex":0},"citationItems":[{"id":231,"uris":["http://zotero.org/users/5659565/items/X6KN3D2T"],"uri":["http://zotero.org/users/5659565/items/X6KN3D2T"],"itemData":{"id":231,"type":"entry-encyclopedia","abstract":"In statistics, the mean squared error (MSE) or mean squared deviation (MSD) of an estimator (of a procedure for estimating an unobserved quantity) measures the average of the squares of the errors—that is, the average squared difference between the estimated values and the actual value. MSE is a risk function, corresponding to the expected value of the squared error loss. The fact that MSE is almost always strictly positive (and not zero) is because of randomness or because the estimator does not account for information that could produce a more accurate estimate.The MSE is a measure of the quality of an estimator—it is always non-negative, and values closer to zero are better.\nThe MSE is the second moment (about the origin) of the error, and thus incorporates both the variance of the estimator (how widely spread the estimates are from one data sample to another) and its bias (how far off the average estimated value is from the truth). For an unbiased estimator, the MSE is the variance of the estimator. Like the variance, MSE has the same units of measurement as the square of the quantity being estimated. In an analogy to standard deviation, taking the square root of MSE yields the root-mean-square error or root-mean-square deviation (RMSE or RMSD), which has the same units as the quantity being estimated; for an unbiased estimator, the RMSE is the square root of the variance, known as the standard error.","container-title":"Wikipedia","language":"en","note":"Page Version ID: 929853135","source":"Wikipedia","title":"Mean squared error","URL":"https://en.wikipedia.org/w/index.php?title=Mean_squared_error&amp;oldid=929853135","accessed":{"date-parts":[["2019",12,15]]},"issued":{"date-parts":[["2019",12,8]]}}}],"schema":"https://github.com/citation-style-language/schema/raw/master/csl-citation.json"} </w:instrText>
      </w:r>
      <w:r>
        <w:fldChar w:fldCharType="separate"/>
      </w:r>
      <w:r w:rsidR="00E659FB" w:rsidRPr="00E659FB">
        <w:t xml:space="preserve"> [50]</w:t>
      </w:r>
      <w:r>
        <w:fldChar w:fldCharType="end"/>
      </w:r>
      <w:r>
        <w:t xml:space="preserve"> – phép đo sai số toàn phương trung bình (Mean squared error) là một phép ước lượng trung bình của bình phương các sai số. Tức là sự khác biệt, giữa các ước lượng so với những gì được quan sát. MSE là một hàm rủi ro, tương ứng với các giá trị dự đoán, kỳ vọng của sự mất mát sai số bình phương hoặc mất mát bậc hai. </w:t>
      </w:r>
    </w:p>
    <w:p w14:paraId="34D76965" w14:textId="1845D07C" w:rsidR="00ED1414" w:rsidRDefault="00ED1414" w:rsidP="006172F7">
      <w:pPr>
        <w:pStyle w:val="Subtitle"/>
      </w:pPr>
      <w:r w:rsidRPr="00ED1414">
        <w:t>MSE là thước đo chất lượng của một công cụ ước tính, nó luôn không âm và các giá trị gần bằng 0 thì tốt hơn.</w:t>
      </w:r>
      <w:r>
        <w:t xml:space="preserve">  </w:t>
      </w:r>
      <w:r w:rsidRPr="00ED1414">
        <w:t>Định nghĩa của MSE khác nhau tùy theo việc người ta mô tả một người dự đoán hay người ước tính.</w:t>
      </w:r>
    </w:p>
    <w:p w14:paraId="495BF512" w14:textId="78A2C65C" w:rsidR="000944DA" w:rsidRDefault="000944DA" w:rsidP="006172F7">
      <w:pPr>
        <w:pStyle w:val="Subtitle"/>
      </w:pPr>
      <w:r>
        <w:t>Công thức của MSE được phát biểu như sau</w:t>
      </w:r>
      <w:r w:rsidR="00984EE2">
        <w:t>:</w:t>
      </w:r>
    </w:p>
    <w:p w14:paraId="17A0A9D7" w14:textId="723700A6" w:rsidR="00984EE2" w:rsidRPr="007C394F" w:rsidRDefault="005C09D9" w:rsidP="006172F7">
      <w:pPr>
        <w:pStyle w:val="ListParagraph"/>
        <w:tabs>
          <w:tab w:val="left" w:pos="8364"/>
        </w:tabs>
        <w:spacing w:before="120" w:after="240" w:line="360" w:lineRule="auto"/>
        <w:ind w:left="2835"/>
        <w:contextualSpacing w:val="0"/>
        <w:jc w:val="both"/>
        <w:rPr>
          <w:rFonts w:ascii="Cambria Math" w:hAnsi="Cambria Math" w:cs="Times New Roman"/>
          <w:i/>
          <w:sz w:val="26"/>
          <w:szCs w:val="26"/>
          <w:lang w:val="en-US"/>
        </w:rPr>
      </w:pPr>
      <m:oMath>
        <m:r>
          <w:rPr>
            <w:rFonts w:ascii="Cambria Math" w:hAnsi="Cambria Math" w:cs="Times New Roman"/>
            <w:sz w:val="26"/>
            <w:szCs w:val="26"/>
            <w:lang w:val="en-US"/>
          </w:rPr>
          <m:t>MSE=</m:t>
        </m:r>
        <m:f>
          <m:fPr>
            <m:ctrlPr>
              <w:rPr>
                <w:rFonts w:ascii="Cambria Math" w:hAnsi="Cambria Math" w:cs="Times New Roman"/>
                <w:i/>
                <w:sz w:val="26"/>
                <w:szCs w:val="26"/>
                <w:lang w:val="en-US"/>
              </w:rPr>
            </m:ctrlPr>
          </m:fPr>
          <m:num>
            <m:r>
              <w:rPr>
                <w:rFonts w:ascii="Cambria Math" w:hAnsi="Cambria Math" w:cs="Times New Roman"/>
                <w:sz w:val="26"/>
                <w:szCs w:val="26"/>
                <w:lang w:val="en-US"/>
              </w:rPr>
              <m:t>1</m:t>
            </m:r>
          </m:num>
          <m:den>
            <m:r>
              <w:rPr>
                <w:rFonts w:ascii="Cambria Math" w:hAnsi="Cambria Math" w:cs="Times New Roman"/>
                <w:sz w:val="26"/>
                <w:szCs w:val="26"/>
                <w:lang w:val="en-US"/>
              </w:rPr>
              <m:t>n</m:t>
            </m:r>
          </m:den>
        </m:f>
        <m:r>
          <w:rPr>
            <w:rFonts w:ascii="Cambria Math" w:hAnsi="Cambria Math" w:cs="Times New Roman"/>
            <w:sz w:val="26"/>
            <w:szCs w:val="26"/>
            <w:lang w:val="en-US"/>
          </w:rPr>
          <m:t xml:space="preserve"> </m:t>
        </m:r>
        <m:nary>
          <m:naryPr>
            <m:chr m:val="∑"/>
            <m:limLoc m:val="undOvr"/>
            <m:ctrlPr>
              <w:rPr>
                <w:rFonts w:ascii="Cambria Math" w:hAnsi="Cambria Math" w:cs="Times New Roman"/>
                <w:i/>
                <w:sz w:val="26"/>
                <w:szCs w:val="26"/>
                <w:lang w:val="en-US"/>
              </w:rPr>
            </m:ctrlPr>
          </m:naryPr>
          <m:sub>
            <m:r>
              <w:rPr>
                <w:rFonts w:ascii="Cambria Math" w:hAnsi="Cambria Math" w:cs="Times New Roman"/>
                <w:sz w:val="26"/>
                <w:szCs w:val="26"/>
                <w:lang w:val="en-US"/>
              </w:rPr>
              <m:t>i=1</m:t>
            </m:r>
          </m:sub>
          <m:sup>
            <m:r>
              <w:rPr>
                <w:rFonts w:ascii="Cambria Math" w:hAnsi="Cambria Math" w:cs="Times New Roman"/>
                <w:sz w:val="26"/>
                <w:szCs w:val="26"/>
                <w:lang w:val="en-US"/>
              </w:rPr>
              <m:t>n</m:t>
            </m:r>
          </m:sup>
          <m:e>
            <m:sSup>
              <m:sSupPr>
                <m:ctrlPr>
                  <w:rPr>
                    <w:rFonts w:ascii="Cambria Math" w:hAnsi="Cambria Math" w:cs="Times New Roman"/>
                    <w:i/>
                    <w:sz w:val="26"/>
                    <w:szCs w:val="26"/>
                    <w:lang w:val="en-US"/>
                  </w:rPr>
                </m:ctrlPr>
              </m:sSupPr>
              <m:e>
                <m:r>
                  <w:rPr>
                    <w:rFonts w:ascii="Cambria Math" w:hAnsi="Cambria Math" w:cs="Times New Roman"/>
                    <w:sz w:val="26"/>
                    <w:szCs w:val="26"/>
                    <w:lang w:val="en-US"/>
                  </w:rPr>
                  <m:t>(</m:t>
                </m:r>
                <m:sSub>
                  <m:sSubPr>
                    <m:ctrlPr>
                      <w:rPr>
                        <w:rFonts w:ascii="Cambria Math" w:hAnsi="Cambria Math" w:cs="Times New Roman"/>
                        <w:i/>
                        <w:sz w:val="26"/>
                        <w:szCs w:val="26"/>
                        <w:lang w:val="en-US"/>
                      </w:rPr>
                    </m:ctrlPr>
                  </m:sSubPr>
                  <m:e>
                    <m:r>
                      <w:rPr>
                        <w:rFonts w:ascii="Cambria Math" w:hAnsi="Cambria Math" w:cs="Times New Roman"/>
                        <w:sz w:val="26"/>
                        <w:szCs w:val="26"/>
                        <w:lang w:val="en-US"/>
                      </w:rPr>
                      <m:t>Y</m:t>
                    </m:r>
                  </m:e>
                  <m:sub>
                    <m:r>
                      <w:rPr>
                        <w:rFonts w:ascii="Cambria Math" w:hAnsi="Cambria Math" w:cs="Times New Roman"/>
                        <w:sz w:val="26"/>
                        <w:szCs w:val="26"/>
                        <w:lang w:val="en-US"/>
                      </w:rPr>
                      <m:t>i</m:t>
                    </m:r>
                  </m:sub>
                </m:sSub>
                <m:r>
                  <w:rPr>
                    <w:rFonts w:ascii="Cambria Math" w:hAnsi="Cambria Math" w:cs="Times New Roman"/>
                    <w:sz w:val="26"/>
                    <w:szCs w:val="26"/>
                    <w:lang w:val="en-US"/>
                  </w:rPr>
                  <m:t>-</m:t>
                </m:r>
                <m:acc>
                  <m:accPr>
                    <m:ctrlPr>
                      <w:rPr>
                        <w:rFonts w:ascii="Cambria Math" w:hAnsi="Cambria Math" w:cs="Times New Roman"/>
                        <w:i/>
                        <w:sz w:val="26"/>
                        <w:szCs w:val="26"/>
                        <w:lang w:val="en-US"/>
                      </w:rPr>
                    </m:ctrlPr>
                  </m:accPr>
                  <m:e>
                    <m:sSub>
                      <m:sSubPr>
                        <m:ctrlPr>
                          <w:rPr>
                            <w:rFonts w:ascii="Cambria Math" w:hAnsi="Cambria Math" w:cs="Times New Roman"/>
                            <w:i/>
                            <w:sz w:val="26"/>
                            <w:szCs w:val="26"/>
                            <w:lang w:val="en-US"/>
                          </w:rPr>
                        </m:ctrlPr>
                      </m:sSubPr>
                      <m:e>
                        <m:r>
                          <w:rPr>
                            <w:rFonts w:ascii="Cambria Math" w:hAnsi="Cambria Math" w:cs="Times New Roman"/>
                            <w:sz w:val="26"/>
                            <w:szCs w:val="26"/>
                            <w:lang w:val="en-US"/>
                          </w:rPr>
                          <m:t>Y</m:t>
                        </m:r>
                      </m:e>
                      <m:sub>
                        <m:r>
                          <w:rPr>
                            <w:rFonts w:ascii="Cambria Math" w:hAnsi="Cambria Math" w:cs="Times New Roman"/>
                            <w:sz w:val="26"/>
                            <w:szCs w:val="26"/>
                            <w:lang w:val="en-US"/>
                          </w:rPr>
                          <m:t>i</m:t>
                        </m:r>
                      </m:sub>
                    </m:sSub>
                  </m:e>
                </m:acc>
                <m:r>
                  <w:rPr>
                    <w:rFonts w:ascii="Cambria Math" w:hAnsi="Cambria Math" w:cs="Times New Roman"/>
                    <w:sz w:val="26"/>
                    <w:szCs w:val="26"/>
                    <w:lang w:val="en-US"/>
                  </w:rPr>
                  <m:t>)</m:t>
                </m:r>
              </m:e>
              <m:sup>
                <m:r>
                  <w:rPr>
                    <w:rFonts w:ascii="Cambria Math" w:hAnsi="Cambria Math" w:cs="Times New Roman"/>
                    <w:sz w:val="26"/>
                    <w:szCs w:val="26"/>
                    <w:lang w:val="en-US"/>
                  </w:rPr>
                  <m:t>2</m:t>
                </m:r>
              </m:sup>
            </m:sSup>
          </m:e>
        </m:nary>
      </m:oMath>
      <w:r w:rsidR="007C394F" w:rsidRPr="007C394F">
        <w:rPr>
          <w:rFonts w:ascii="Cambria Math" w:hAnsi="Cambria Math" w:cs="Times New Roman"/>
          <w:i/>
          <w:sz w:val="26"/>
          <w:szCs w:val="26"/>
          <w:lang w:val="en-US"/>
        </w:rPr>
        <w:t xml:space="preserve"> </w:t>
      </w:r>
      <w:r w:rsidR="007C394F">
        <w:rPr>
          <w:rFonts w:ascii="Cambria Math" w:hAnsi="Cambria Math" w:cs="Times New Roman"/>
          <w:i/>
          <w:sz w:val="26"/>
          <w:szCs w:val="26"/>
          <w:lang w:val="en-US"/>
        </w:rPr>
        <w:tab/>
      </w:r>
      <w:r w:rsidR="007C394F" w:rsidRPr="007C394F">
        <w:rPr>
          <w:rFonts w:ascii="Times New Roman" w:hAnsi="Times New Roman" w:cs="Times New Roman"/>
          <w:i/>
          <w:sz w:val="26"/>
          <w:szCs w:val="26"/>
          <w:lang w:val="en-US"/>
        </w:rPr>
        <w:t>(10)</w:t>
      </w:r>
    </w:p>
    <w:p w14:paraId="55A4D015" w14:textId="2927A3E6" w:rsidR="005C09D9" w:rsidRPr="00ED1414" w:rsidRDefault="005C09D9" w:rsidP="006172F7">
      <w:pPr>
        <w:pStyle w:val="Subtitle"/>
      </w:pPr>
      <w:r>
        <w:t xml:space="preserve">Trong đó, nếu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là một vectơ của n trị dự báo và </w:t>
      </w:r>
      <m:oMath>
        <m:r>
          <w:rPr>
            <w:rFonts w:ascii="Cambria Math" w:hAnsi="Cambria Math"/>
          </w:rPr>
          <m:t>Y</m:t>
        </m:r>
      </m:oMath>
      <w:r>
        <w:t xml:space="preserve"> là vectơ các giá trị quan sát được trong thực tế. </w:t>
      </w:r>
    </w:p>
    <w:p w14:paraId="2D43FF0F" w14:textId="6133D34A" w:rsidR="003943FE" w:rsidRPr="005C09D9" w:rsidRDefault="005A7922" w:rsidP="006172F7">
      <w:pPr>
        <w:pStyle w:val="Heading1"/>
        <w:jc w:val="both"/>
      </w:pPr>
      <w:bookmarkStart w:id="52" w:name="_Toc29412737"/>
      <w:r>
        <w:t xml:space="preserve">2.3.4. </w:t>
      </w:r>
      <w:r w:rsidR="003943FE">
        <w:t>Phép đo RMSE</w:t>
      </w:r>
      <w:bookmarkEnd w:id="52"/>
    </w:p>
    <w:p w14:paraId="1A6D8980" w14:textId="59481DFE" w:rsidR="005C09D9" w:rsidRDefault="005C09D9" w:rsidP="006172F7">
      <w:pPr>
        <w:pStyle w:val="Subtitle"/>
      </w:pPr>
      <w:r>
        <w:tab/>
        <w:t xml:space="preserve">Phép </w:t>
      </w:r>
      <w:r w:rsidR="00E50072">
        <w:t>đo</w:t>
      </w:r>
      <w:r>
        <w:t xml:space="preserve"> RMSE ( </w:t>
      </w:r>
      <w:r>
        <w:rPr>
          <w:i/>
          <w:iCs/>
        </w:rPr>
        <w:t xml:space="preserve">Root  mean square error ) </w:t>
      </w:r>
      <w:r>
        <w:t xml:space="preserve"> độ lệch trung bình bình phương là một phương pháp thường được sử dụng trong những khác biệt giữa các giá trị mẫu. Được tiến hành dự đoán bởi một mô hình hay một ước lượng và các giá trị quan sát được.</w:t>
      </w:r>
    </w:p>
    <w:p w14:paraId="6862D501" w14:textId="41FB3B42" w:rsidR="00381C04" w:rsidRDefault="005C09D9" w:rsidP="006172F7">
      <w:pPr>
        <w:pStyle w:val="Subtitle"/>
      </w:pPr>
      <w:r>
        <w:tab/>
      </w:r>
      <w:r w:rsidRPr="005C09D9">
        <w:t>RMS</w:t>
      </w:r>
      <w:r>
        <w:t>E</w:t>
      </w:r>
      <w:r w:rsidRPr="005C09D9">
        <w:t xml:space="preserve"> luôn không âm và giá trị 0 (gần như không bao giờ đạt được trong thực tế) sẽ cho thấy sự phù hợp hoàn hảo với dữ liệu. Nói chung, RMS</w:t>
      </w:r>
      <w:r>
        <w:t>E</w:t>
      </w:r>
      <w:r w:rsidRPr="005C09D9">
        <w:t xml:space="preserve"> thấp tốt hơn RMS</w:t>
      </w:r>
      <w:r>
        <w:t>E</w:t>
      </w:r>
      <w:r w:rsidRPr="005C09D9">
        <w:t xml:space="preserve"> cao hơn. Tuy nhiên, so sánh giữa các loại dữ liệu khác nhau sẽ không hợp lệ vì số đo phụ thuộc vào quy mô của các số được sử dụng.</w:t>
      </w:r>
      <w:r>
        <w:t xml:space="preserve">   </w:t>
      </w:r>
    </w:p>
    <w:p w14:paraId="441F76D3" w14:textId="6FBE77F6" w:rsidR="005C09D9" w:rsidRDefault="005C09D9" w:rsidP="006172F7">
      <w:pPr>
        <w:pStyle w:val="Subtitle"/>
      </w:pPr>
      <w:r w:rsidRPr="005C09D9">
        <w:t>RMS</w:t>
      </w:r>
      <w:r>
        <w:t>E</w:t>
      </w:r>
      <w:r w:rsidRPr="005C09D9">
        <w:t xml:space="preserve"> là căn bậc hai của </w:t>
      </w:r>
      <w:r>
        <w:t>MSE</w:t>
      </w:r>
      <w:r w:rsidRPr="005C09D9">
        <w:t>. Ảnh hưởng của từng lỗi trên RMS</w:t>
      </w:r>
      <w:r>
        <w:t>E</w:t>
      </w:r>
      <w:r w:rsidRPr="005C09D9">
        <w:t xml:space="preserve"> tỷ lệ thuận với kích thước của lỗi bình phương</w:t>
      </w:r>
      <w:r>
        <w:t>. Ta có thể tính RMSE  như sau:</w:t>
      </w:r>
    </w:p>
    <w:p w14:paraId="1DD5C741" w14:textId="7A00DBF4" w:rsidR="00236AA4" w:rsidRPr="00651E97" w:rsidRDefault="00103F69" w:rsidP="006172F7">
      <w:pPr>
        <w:pStyle w:val="ListParagraph"/>
        <w:tabs>
          <w:tab w:val="left" w:pos="8364"/>
        </w:tabs>
        <w:spacing w:before="120" w:after="240" w:line="360" w:lineRule="auto"/>
        <w:ind w:left="2835"/>
        <w:contextualSpacing w:val="0"/>
        <w:jc w:val="both"/>
        <w:rPr>
          <w:rFonts w:ascii="Cambria Math" w:hAnsi="Cambria Math" w:cs="Times New Roman"/>
          <w:i/>
          <w:sz w:val="26"/>
          <w:szCs w:val="26"/>
          <w:lang w:val="en-US"/>
        </w:rPr>
      </w:pPr>
      <m:oMath>
        <m:r>
          <w:rPr>
            <w:rFonts w:ascii="Cambria Math" w:hAnsi="Cambria Math" w:cs="Times New Roman"/>
            <w:sz w:val="26"/>
            <w:szCs w:val="26"/>
            <w:lang w:val="en-US"/>
          </w:rPr>
          <m:t>RMSE=</m:t>
        </m:r>
        <m:rad>
          <m:radPr>
            <m:degHide m:val="1"/>
            <m:ctrlPr>
              <w:rPr>
                <w:rFonts w:ascii="Cambria Math" w:hAnsi="Cambria Math" w:cs="Times New Roman"/>
                <w:i/>
                <w:sz w:val="26"/>
                <w:szCs w:val="26"/>
                <w:lang w:val="en-US"/>
              </w:rPr>
            </m:ctrlPr>
          </m:radPr>
          <m:deg/>
          <m:e>
            <m:r>
              <w:rPr>
                <w:rFonts w:ascii="Cambria Math" w:hAnsi="Cambria Math" w:cs="Times New Roman"/>
                <w:sz w:val="26"/>
                <w:szCs w:val="26"/>
                <w:lang w:val="en-US"/>
              </w:rPr>
              <m:t>MSE</m:t>
            </m:r>
          </m:e>
        </m:rad>
      </m:oMath>
      <w:r w:rsidR="00651E97">
        <w:rPr>
          <w:rFonts w:ascii="Cambria Math" w:hAnsi="Cambria Math" w:cs="Times New Roman"/>
          <w:i/>
          <w:sz w:val="26"/>
          <w:szCs w:val="26"/>
          <w:lang w:val="en-US"/>
        </w:rPr>
        <w:t xml:space="preserve"> </w:t>
      </w:r>
      <w:r w:rsidR="00651E97">
        <w:rPr>
          <w:rFonts w:ascii="Cambria Math" w:hAnsi="Cambria Math" w:cs="Times New Roman"/>
          <w:i/>
          <w:sz w:val="26"/>
          <w:szCs w:val="26"/>
          <w:lang w:val="en-US"/>
        </w:rPr>
        <w:tab/>
      </w:r>
      <w:r w:rsidR="00651E97" w:rsidRPr="00651E97">
        <w:rPr>
          <w:rFonts w:ascii="Times New Roman" w:hAnsi="Times New Roman" w:cs="Times New Roman"/>
          <w:i/>
          <w:sz w:val="26"/>
          <w:szCs w:val="26"/>
          <w:lang w:val="en-US"/>
        </w:rPr>
        <w:t>(11)</w:t>
      </w:r>
    </w:p>
    <w:p w14:paraId="3A2C296D" w14:textId="551F1FF3" w:rsidR="00236AA4" w:rsidRPr="005C09D9" w:rsidRDefault="00236AA4" w:rsidP="006172F7">
      <w:pPr>
        <w:pStyle w:val="Subtitle"/>
        <w:sectPr w:rsidR="00236AA4" w:rsidRPr="005C09D9" w:rsidSect="00273FE0">
          <w:pgSz w:w="11907" w:h="16839" w:code="9"/>
          <w:pgMar w:top="1418" w:right="1134" w:bottom="1418" w:left="1701" w:header="720" w:footer="720" w:gutter="0"/>
          <w:cols w:space="720"/>
          <w:docGrid w:linePitch="360"/>
        </w:sectPr>
      </w:pPr>
      <w:r>
        <w:t xml:space="preserve"> </w:t>
      </w:r>
      <w:r w:rsidR="00651E97">
        <w:t>Phương pháp RMSE và MSE sẽ là 2 phép đo được sử dụng trong khóa luận này. Bởi như chúng ta đã biết các phép đo precision – recall và</w:t>
      </w:r>
      <w:r w:rsidR="00054018">
        <w:t xml:space="preserve"> F1 được tính toán trên ma trận </w:t>
      </w:r>
      <w:r w:rsidR="00D81779">
        <w:t>nhị</w:t>
      </w:r>
      <w:r w:rsidR="00054018">
        <w:t xml:space="preserve"> phân. Cho nên để thuận tiện, </w:t>
      </w:r>
      <w:r w:rsidR="00FB53C5">
        <w:t>khóa luận</w:t>
      </w:r>
      <w:r w:rsidR="00054018">
        <w:t xml:space="preserve"> sẽ sử dụng phép đo RMSE và MSE để ước lượng mô hình</w:t>
      </w:r>
      <w:r w:rsidR="00021BE6">
        <w:t xml:space="preserve">. </w:t>
      </w:r>
    </w:p>
    <w:p w14:paraId="249221AB" w14:textId="4D405BBA" w:rsidR="00603AD2" w:rsidRPr="00006B9B" w:rsidRDefault="00025F18" w:rsidP="006172F7">
      <w:pPr>
        <w:pStyle w:val="Heading1"/>
        <w:jc w:val="both"/>
      </w:pPr>
      <w:bookmarkStart w:id="53" w:name="_Toc9033528"/>
      <w:bookmarkStart w:id="54" w:name="_Toc29412738"/>
      <w:r w:rsidRPr="00006B9B">
        <w:lastRenderedPageBreak/>
        <w:t>CHƯƠNG</w:t>
      </w:r>
      <w:r w:rsidR="002D189E" w:rsidRPr="00006B9B">
        <w:t xml:space="preserve"> 3: T</w:t>
      </w:r>
      <w:bookmarkEnd w:id="53"/>
      <w:r w:rsidR="002D189E" w:rsidRPr="00006B9B">
        <w:t xml:space="preserve">HÍ NGHIỆM VÀ </w:t>
      </w:r>
      <w:r w:rsidR="006066C5">
        <w:t>THẢO LUẬN</w:t>
      </w:r>
      <w:bookmarkEnd w:id="54"/>
    </w:p>
    <w:p w14:paraId="15225CAA" w14:textId="26459FD2" w:rsidR="00603AD2" w:rsidRPr="007E2628" w:rsidRDefault="005A7922" w:rsidP="006172F7">
      <w:pPr>
        <w:pStyle w:val="Heading1"/>
        <w:jc w:val="both"/>
      </w:pPr>
      <w:bookmarkStart w:id="55" w:name="_Toc9033529"/>
      <w:bookmarkStart w:id="56" w:name="_Toc29412739"/>
      <w:r>
        <w:t xml:space="preserve">3.1. </w:t>
      </w:r>
      <w:r w:rsidR="003563BA">
        <w:t>T</w:t>
      </w:r>
      <w:r w:rsidR="00603AD2" w:rsidRPr="00006B9B">
        <w:t xml:space="preserve">hiết lập </w:t>
      </w:r>
      <w:bookmarkEnd w:id="55"/>
      <w:r w:rsidR="00414A9B">
        <w:t>thí nghiệm</w:t>
      </w:r>
      <w:bookmarkEnd w:id="56"/>
    </w:p>
    <w:p w14:paraId="6F5F6B0D" w14:textId="3DC0FF64" w:rsidR="007E2628" w:rsidRPr="001B6995" w:rsidRDefault="001B6995" w:rsidP="006172F7">
      <w:pPr>
        <w:pStyle w:val="ListParagraph"/>
        <w:numPr>
          <w:ilvl w:val="0"/>
          <w:numId w:val="41"/>
        </w:numPr>
        <w:spacing w:before="120" w:after="240" w:line="360" w:lineRule="auto"/>
        <w:ind w:left="284" w:firstLine="283"/>
        <w:contextualSpacing w:val="0"/>
        <w:jc w:val="both"/>
        <w:rPr>
          <w:rFonts w:ascii="Times New Roman" w:hAnsi="Times New Roman" w:cs="Times New Roman"/>
          <w:b/>
          <w:bCs/>
          <w:sz w:val="28"/>
          <w:szCs w:val="28"/>
        </w:rPr>
      </w:pPr>
      <w:r>
        <w:rPr>
          <w:rFonts w:ascii="Times New Roman" w:hAnsi="Times New Roman" w:cs="Times New Roman"/>
          <w:sz w:val="28"/>
          <w:szCs w:val="28"/>
          <w:lang w:val="en-US"/>
        </w:rPr>
        <w:t>Thí nghiệm được thực hiện trên bộ cơ sở dữ liệu movielens 100k, gồm các bộ dữ liệu ua, ub, u1, u2, u3, u4 và u5.</w:t>
      </w:r>
      <w:r w:rsidR="008E7034">
        <w:rPr>
          <w:rFonts w:ascii="Times New Roman" w:hAnsi="Times New Roman" w:cs="Times New Roman"/>
          <w:sz w:val="28"/>
          <w:szCs w:val="28"/>
          <w:lang w:val="en-US"/>
        </w:rPr>
        <w:t xml:space="preserve"> Thí nghiệm thực </w:t>
      </w:r>
      <w:r w:rsidR="00944C03">
        <w:rPr>
          <w:rFonts w:ascii="Times New Roman" w:hAnsi="Times New Roman" w:cs="Times New Roman"/>
          <w:sz w:val="28"/>
          <w:szCs w:val="28"/>
          <w:lang w:val="en-US"/>
        </w:rPr>
        <w:t>hiện</w:t>
      </w:r>
      <w:r w:rsidR="008E7034">
        <w:rPr>
          <w:rFonts w:ascii="Times New Roman" w:hAnsi="Times New Roman" w:cs="Times New Roman"/>
          <w:sz w:val="28"/>
          <w:szCs w:val="28"/>
          <w:lang w:val="en-US"/>
        </w:rPr>
        <w:t xml:space="preserve"> trên các bộ dữ liệu này để đảm bảo tính ngẫu nhiên và khách quan của thuật toán trên bộ dữ liệu movielens 100k. </w:t>
      </w:r>
    </w:p>
    <w:p w14:paraId="72CB3DA9" w14:textId="240CDC1B" w:rsidR="009B3FF3" w:rsidRPr="009B3FF3" w:rsidRDefault="00974F03" w:rsidP="006172F7">
      <w:pPr>
        <w:pStyle w:val="ListParagraph"/>
        <w:numPr>
          <w:ilvl w:val="0"/>
          <w:numId w:val="41"/>
        </w:numPr>
        <w:spacing w:before="120" w:after="240" w:line="360" w:lineRule="auto"/>
        <w:ind w:left="284" w:firstLine="283"/>
        <w:contextualSpacing w:val="0"/>
        <w:jc w:val="both"/>
        <w:rPr>
          <w:rFonts w:ascii="Times New Roman" w:hAnsi="Times New Roman" w:cs="Times New Roman"/>
          <w:b/>
          <w:bCs/>
          <w:sz w:val="28"/>
          <w:szCs w:val="28"/>
        </w:rPr>
      </w:pPr>
      <w:r>
        <w:rPr>
          <w:rFonts w:ascii="Times New Roman" w:hAnsi="Times New Roman" w:cs="Times New Roman"/>
          <w:sz w:val="28"/>
          <w:szCs w:val="28"/>
          <w:lang w:val="en-US"/>
        </w:rPr>
        <w:t xml:space="preserve">Quá trình thiết lập phần mềm được sử dụng trên nền tảng Java với môi trường xây dựng trên nền tảng Spring </w:t>
      </w:r>
      <w:r w:rsidR="00DD1ED1">
        <w:rPr>
          <w:rFonts w:ascii="Times New Roman" w:hAnsi="Times New Roman" w:cs="Times New Roman"/>
          <w:sz w:val="28"/>
          <w:szCs w:val="28"/>
          <w:lang w:val="en-US"/>
        </w:rPr>
        <w:t>Tool</w:t>
      </w:r>
      <w:r>
        <w:rPr>
          <w:rFonts w:ascii="Times New Roman" w:hAnsi="Times New Roman" w:cs="Times New Roman"/>
          <w:sz w:val="28"/>
          <w:szCs w:val="28"/>
          <w:lang w:val="en-US"/>
        </w:rPr>
        <w:t xml:space="preserve"> </w:t>
      </w:r>
      <w:r w:rsidR="00452358">
        <w:rPr>
          <w:rFonts w:ascii="Times New Roman" w:hAnsi="Times New Roman" w:cs="Times New Roman"/>
          <w:sz w:val="28"/>
          <w:szCs w:val="28"/>
          <w:lang w:val="en-US"/>
        </w:rPr>
        <w:t>suite</w:t>
      </w:r>
      <w:r>
        <w:rPr>
          <w:rFonts w:ascii="Times New Roman" w:hAnsi="Times New Roman" w:cs="Times New Roman"/>
          <w:sz w:val="28"/>
          <w:szCs w:val="28"/>
          <w:lang w:val="en-US"/>
        </w:rPr>
        <w:t xml:space="preserve"> 4</w:t>
      </w:r>
    </w:p>
    <w:p w14:paraId="01281353" w14:textId="3C5DF26F" w:rsidR="00974F03" w:rsidRPr="001C36B0" w:rsidRDefault="00974F03" w:rsidP="006172F7">
      <w:pPr>
        <w:pStyle w:val="ListParagraph"/>
        <w:numPr>
          <w:ilvl w:val="0"/>
          <w:numId w:val="41"/>
        </w:numPr>
        <w:spacing w:before="120" w:after="240" w:line="360" w:lineRule="auto"/>
        <w:ind w:left="284" w:firstLine="283"/>
        <w:contextualSpacing w:val="0"/>
        <w:jc w:val="both"/>
        <w:rPr>
          <w:rFonts w:ascii="Times New Roman" w:hAnsi="Times New Roman" w:cs="Times New Roman"/>
          <w:b/>
          <w:bCs/>
          <w:sz w:val="28"/>
          <w:szCs w:val="28"/>
        </w:rPr>
      </w:pPr>
      <w:r>
        <w:rPr>
          <w:rFonts w:ascii="Times New Roman" w:hAnsi="Times New Roman" w:cs="Times New Roman"/>
          <w:sz w:val="28"/>
          <w:szCs w:val="28"/>
          <w:lang w:val="en-US"/>
        </w:rPr>
        <w:t>Quá trình thiế</w:t>
      </w:r>
      <w:r w:rsidR="00BB58F8">
        <w:rPr>
          <w:rFonts w:ascii="Times New Roman" w:hAnsi="Times New Roman" w:cs="Times New Roman"/>
          <w:sz w:val="28"/>
          <w:szCs w:val="28"/>
          <w:lang w:val="en-US"/>
        </w:rPr>
        <w:t>t</w:t>
      </w:r>
      <w:r>
        <w:rPr>
          <w:rFonts w:ascii="Times New Roman" w:hAnsi="Times New Roman" w:cs="Times New Roman"/>
          <w:sz w:val="28"/>
          <w:szCs w:val="28"/>
          <w:lang w:val="en-US"/>
        </w:rPr>
        <w:t xml:space="preserve"> lập phần mềm trên nền tảng Java SE Development Kit 13, được thiết lập trên nền tảng Win 10 Pro Education</w:t>
      </w:r>
    </w:p>
    <w:p w14:paraId="6043E6A1" w14:textId="77777777" w:rsidR="007F2BE6" w:rsidRPr="007F2BE6" w:rsidRDefault="001C36B0" w:rsidP="006172F7">
      <w:pPr>
        <w:pStyle w:val="ListParagraph"/>
        <w:numPr>
          <w:ilvl w:val="0"/>
          <w:numId w:val="41"/>
        </w:numPr>
        <w:spacing w:before="120" w:after="240" w:line="360" w:lineRule="auto"/>
        <w:ind w:left="284" w:firstLine="283"/>
        <w:contextualSpacing w:val="0"/>
        <w:jc w:val="both"/>
        <w:rPr>
          <w:rFonts w:ascii="Times New Roman" w:hAnsi="Times New Roman" w:cs="Times New Roman"/>
          <w:b/>
          <w:bCs/>
          <w:sz w:val="28"/>
          <w:szCs w:val="28"/>
        </w:rPr>
      </w:pPr>
      <w:r>
        <w:rPr>
          <w:rFonts w:ascii="Times New Roman" w:hAnsi="Times New Roman" w:cs="Times New Roman"/>
          <w:sz w:val="28"/>
          <w:szCs w:val="28"/>
          <w:lang w:val="en-US"/>
        </w:rPr>
        <w:t>Giao diện phần mềm</w:t>
      </w:r>
      <w:r w:rsidR="007F2BE6">
        <w:rPr>
          <w:rFonts w:ascii="Times New Roman" w:hAnsi="Times New Roman" w:cs="Times New Roman"/>
          <w:b/>
          <w:bCs/>
          <w:sz w:val="28"/>
          <w:szCs w:val="28"/>
          <w:lang w:val="en-US"/>
        </w:rPr>
        <w:t>:</w:t>
      </w:r>
    </w:p>
    <w:p w14:paraId="67D09FF7" w14:textId="3B71478A" w:rsidR="00FF6745" w:rsidRDefault="001C1D88" w:rsidP="006172F7">
      <w:pPr>
        <w:pStyle w:val="ListParagraph"/>
        <w:spacing w:before="120" w:after="240" w:line="360" w:lineRule="auto"/>
        <w:ind w:left="567" w:firstLine="153"/>
        <w:contextualSpacing w:val="0"/>
        <w:jc w:val="both"/>
      </w:pPr>
      <w:r w:rsidRPr="007F2BE6">
        <w:rPr>
          <w:rFonts w:ascii="Times New Roman" w:hAnsi="Times New Roman" w:cs="Times New Roman"/>
          <w:sz w:val="28"/>
          <w:szCs w:val="28"/>
          <w:lang w:val="en-US"/>
        </w:rPr>
        <w:t xml:space="preserve">Giao </w:t>
      </w:r>
      <w:r w:rsidR="00C51BE2">
        <w:rPr>
          <w:rFonts w:ascii="Times New Roman" w:hAnsi="Times New Roman" w:cs="Times New Roman"/>
          <w:sz w:val="28"/>
          <w:szCs w:val="28"/>
          <w:lang w:val="en-US"/>
        </w:rPr>
        <w:t>diện</w:t>
      </w:r>
      <w:r w:rsidRPr="007F2BE6">
        <w:rPr>
          <w:rFonts w:ascii="Times New Roman" w:hAnsi="Times New Roman" w:cs="Times New Roman"/>
          <w:sz w:val="28"/>
          <w:szCs w:val="28"/>
          <w:lang w:val="en-US"/>
        </w:rPr>
        <w:t xml:space="preserve"> ban đầu của phần mềm khi khởi động, chọn “Click để truy cập vào hệ thống”</w:t>
      </w:r>
      <w:r w:rsidR="00FF6745" w:rsidRPr="00FF6745">
        <w:t xml:space="preserve"> </w:t>
      </w:r>
    </w:p>
    <w:p w14:paraId="51E4E1EB" w14:textId="44008A70" w:rsidR="00B75E33" w:rsidRPr="00FF6745" w:rsidRDefault="00FF6745" w:rsidP="00AB1ECE">
      <w:pPr>
        <w:pStyle w:val="ListParagraph"/>
        <w:spacing w:before="120" w:after="240" w:line="360" w:lineRule="auto"/>
        <w:ind w:left="0"/>
        <w:contextualSpacing w:val="0"/>
        <w:jc w:val="center"/>
        <w:rPr>
          <w:rFonts w:ascii="Times New Roman" w:hAnsi="Times New Roman" w:cs="Times New Roman"/>
          <w:b/>
          <w:bCs/>
          <w:sz w:val="28"/>
          <w:szCs w:val="28"/>
        </w:rPr>
      </w:pPr>
      <w:r>
        <w:drawing>
          <wp:inline distT="0" distB="0" distL="0" distR="0" wp14:anchorId="17037DB3" wp14:editId="7C4CC320">
            <wp:extent cx="5758180" cy="3505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92840" cy="3526299"/>
                    </a:xfrm>
                    <a:prstGeom prst="rect">
                      <a:avLst/>
                    </a:prstGeom>
                  </pic:spPr>
                </pic:pic>
              </a:graphicData>
            </a:graphic>
          </wp:inline>
        </w:drawing>
      </w:r>
    </w:p>
    <w:p w14:paraId="67052E7B" w14:textId="21E7BED3" w:rsidR="00B75E33" w:rsidRDefault="00B75E33" w:rsidP="00AB1ECE">
      <w:pPr>
        <w:pStyle w:val="Caption"/>
        <w:jc w:val="center"/>
        <w:rPr>
          <w:rFonts w:ascii="Times New Roman" w:hAnsi="Times New Roman" w:cs="Times New Roman"/>
          <w:iCs w:val="0"/>
          <w:color w:val="auto"/>
          <w:sz w:val="26"/>
          <w:szCs w:val="26"/>
        </w:rPr>
      </w:pPr>
      <w:bookmarkStart w:id="57" w:name="_Toc29880658"/>
      <w:r w:rsidRPr="00B75E33">
        <w:rPr>
          <w:rFonts w:ascii="Times New Roman" w:hAnsi="Times New Roman" w:cs="Times New Roman"/>
          <w:iCs w:val="0"/>
          <w:color w:val="auto"/>
          <w:sz w:val="26"/>
          <w:szCs w:val="26"/>
        </w:rPr>
        <w:t xml:space="preserve">Hình  </w:t>
      </w:r>
      <w:r w:rsidR="00282544">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rPr>
        <w:fldChar w:fldCharType="begin"/>
      </w:r>
      <w:r w:rsidR="00E03B9E">
        <w:rPr>
          <w:rFonts w:ascii="Times New Roman" w:hAnsi="Times New Roman" w:cs="Times New Roman"/>
          <w:iCs w:val="0"/>
          <w:color w:val="auto"/>
          <w:sz w:val="26"/>
          <w:szCs w:val="26"/>
        </w:rPr>
        <w:instrText xml:space="preserve"> SEQ Hình_ \* ARABIC \s 1 </w:instrText>
      </w:r>
      <w:r w:rsidR="00E03B9E">
        <w:rPr>
          <w:rFonts w:ascii="Times New Roman" w:hAnsi="Times New Roman" w:cs="Times New Roman"/>
          <w:iCs w:val="0"/>
          <w:color w:val="auto"/>
          <w:sz w:val="26"/>
          <w:szCs w:val="26"/>
        </w:rPr>
        <w:fldChar w:fldCharType="separate"/>
      </w:r>
      <w:r w:rsidR="00E03B9E">
        <w:rPr>
          <w:rFonts w:ascii="Times New Roman" w:hAnsi="Times New Roman" w:cs="Times New Roman"/>
          <w:iCs w:val="0"/>
          <w:color w:val="auto"/>
          <w:sz w:val="26"/>
          <w:szCs w:val="26"/>
        </w:rPr>
        <w:t>1</w:t>
      </w:r>
      <w:r w:rsidR="00E03B9E">
        <w:rPr>
          <w:rFonts w:ascii="Times New Roman" w:hAnsi="Times New Roman" w:cs="Times New Roman"/>
          <w:iCs w:val="0"/>
          <w:color w:val="auto"/>
          <w:sz w:val="26"/>
          <w:szCs w:val="26"/>
        </w:rPr>
        <w:fldChar w:fldCharType="end"/>
      </w:r>
      <w:r w:rsidRPr="00B75E33">
        <w:rPr>
          <w:rFonts w:ascii="Times New Roman" w:hAnsi="Times New Roman" w:cs="Times New Roman"/>
          <w:iCs w:val="0"/>
          <w:color w:val="auto"/>
          <w:sz w:val="26"/>
          <w:szCs w:val="26"/>
        </w:rPr>
        <w:t>: Giao diện ban đầu của phần mềm</w:t>
      </w:r>
      <w:bookmarkEnd w:id="57"/>
    </w:p>
    <w:p w14:paraId="55279499" w14:textId="77777777" w:rsidR="00B067B3" w:rsidRDefault="009E733C" w:rsidP="00AB1ECE">
      <w:pPr>
        <w:pStyle w:val="ListParagraph"/>
        <w:keepNext/>
        <w:spacing w:before="120" w:after="240" w:line="360" w:lineRule="auto"/>
        <w:ind w:left="0"/>
        <w:contextualSpacing w:val="0"/>
        <w:jc w:val="center"/>
      </w:pPr>
      <w:r>
        <w:lastRenderedPageBreak/>
        <w:drawing>
          <wp:inline distT="0" distB="0" distL="0" distR="0" wp14:anchorId="4056162B" wp14:editId="1EA50CD6">
            <wp:extent cx="5772785" cy="608753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14402" cy="6236871"/>
                    </a:xfrm>
                    <a:prstGeom prst="rect">
                      <a:avLst/>
                    </a:prstGeom>
                  </pic:spPr>
                </pic:pic>
              </a:graphicData>
            </a:graphic>
          </wp:inline>
        </w:drawing>
      </w:r>
    </w:p>
    <w:p w14:paraId="6A7C9FE0" w14:textId="06697D79" w:rsidR="00B067B3" w:rsidRDefault="00B067B3" w:rsidP="00AB1ECE">
      <w:pPr>
        <w:pStyle w:val="Caption"/>
        <w:jc w:val="center"/>
        <w:rPr>
          <w:rFonts w:ascii="Times New Roman" w:hAnsi="Times New Roman" w:cs="Times New Roman"/>
          <w:iCs w:val="0"/>
          <w:color w:val="auto"/>
          <w:sz w:val="26"/>
          <w:szCs w:val="26"/>
        </w:rPr>
      </w:pPr>
      <w:bookmarkStart w:id="58" w:name="_Toc29880659"/>
      <w:r w:rsidRPr="00B067B3">
        <w:rPr>
          <w:rFonts w:ascii="Times New Roman" w:hAnsi="Times New Roman" w:cs="Times New Roman"/>
          <w:iCs w:val="0"/>
          <w:color w:val="auto"/>
          <w:sz w:val="26"/>
          <w:szCs w:val="26"/>
        </w:rPr>
        <w:t xml:space="preserve">Hình  </w:t>
      </w:r>
      <w:r w:rsidR="00282544">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rPr>
        <w:t>.</w:t>
      </w:r>
      <w:r w:rsidR="00E03B9E">
        <w:rPr>
          <w:rFonts w:ascii="Times New Roman" w:hAnsi="Times New Roman" w:cs="Times New Roman"/>
          <w:iCs w:val="0"/>
          <w:color w:val="auto"/>
          <w:sz w:val="26"/>
          <w:szCs w:val="26"/>
        </w:rPr>
        <w:fldChar w:fldCharType="begin"/>
      </w:r>
      <w:r w:rsidR="00E03B9E">
        <w:rPr>
          <w:rFonts w:ascii="Times New Roman" w:hAnsi="Times New Roman" w:cs="Times New Roman"/>
          <w:iCs w:val="0"/>
          <w:color w:val="auto"/>
          <w:sz w:val="26"/>
          <w:szCs w:val="26"/>
        </w:rPr>
        <w:instrText xml:space="preserve"> SEQ Hình_ \* ARABIC \s 1 </w:instrText>
      </w:r>
      <w:r w:rsidR="00E03B9E">
        <w:rPr>
          <w:rFonts w:ascii="Times New Roman" w:hAnsi="Times New Roman" w:cs="Times New Roman"/>
          <w:iCs w:val="0"/>
          <w:color w:val="auto"/>
          <w:sz w:val="26"/>
          <w:szCs w:val="26"/>
        </w:rPr>
        <w:fldChar w:fldCharType="separate"/>
      </w:r>
      <w:r w:rsidR="00E03B9E">
        <w:rPr>
          <w:rFonts w:ascii="Times New Roman" w:hAnsi="Times New Roman" w:cs="Times New Roman"/>
          <w:iCs w:val="0"/>
          <w:color w:val="auto"/>
          <w:sz w:val="26"/>
          <w:szCs w:val="26"/>
        </w:rPr>
        <w:t>2</w:t>
      </w:r>
      <w:r w:rsidR="00E03B9E">
        <w:rPr>
          <w:rFonts w:ascii="Times New Roman" w:hAnsi="Times New Roman" w:cs="Times New Roman"/>
          <w:iCs w:val="0"/>
          <w:color w:val="auto"/>
          <w:sz w:val="26"/>
          <w:szCs w:val="26"/>
        </w:rPr>
        <w:fldChar w:fldCharType="end"/>
      </w:r>
      <w:r w:rsidRPr="00B067B3">
        <w:rPr>
          <w:rFonts w:ascii="Times New Roman" w:hAnsi="Times New Roman" w:cs="Times New Roman"/>
          <w:iCs w:val="0"/>
          <w:color w:val="auto"/>
          <w:sz w:val="26"/>
          <w:szCs w:val="26"/>
        </w:rPr>
        <w:t>: Giao diện phần mềm dự đoán các bộ phim người dùng có thể thích</w:t>
      </w:r>
      <w:bookmarkEnd w:id="58"/>
    </w:p>
    <w:p w14:paraId="528378E8" w14:textId="10FCDEEA" w:rsidR="00FF6745" w:rsidRDefault="00FF6745" w:rsidP="006172F7">
      <w:pPr>
        <w:spacing w:line="360" w:lineRule="auto"/>
        <w:ind w:firstLine="567"/>
        <w:jc w:val="both"/>
        <w:rPr>
          <w:rFonts w:ascii="Times New Roman" w:hAnsi="Times New Roman" w:cs="Times New Roman"/>
          <w:sz w:val="28"/>
          <w:szCs w:val="28"/>
          <w:lang w:val="en-US"/>
        </w:rPr>
      </w:pPr>
      <w:r w:rsidRPr="00FF6745">
        <w:rPr>
          <w:rFonts w:ascii="Times New Roman" w:hAnsi="Times New Roman" w:cs="Times New Roman"/>
          <w:sz w:val="28"/>
          <w:szCs w:val="28"/>
          <w:lang w:val="en-US"/>
        </w:rPr>
        <w:t xml:space="preserve">Ở </w:t>
      </w:r>
      <w:r>
        <w:rPr>
          <w:rFonts w:ascii="Times New Roman" w:hAnsi="Times New Roman" w:cs="Times New Roman"/>
          <w:sz w:val="28"/>
          <w:szCs w:val="28"/>
          <w:lang w:val="en-US"/>
        </w:rPr>
        <w:t>giao diện này, có 4 phần sau:</w:t>
      </w:r>
    </w:p>
    <w:p w14:paraId="50008229" w14:textId="10225B50" w:rsidR="00FF6745" w:rsidRDefault="00FF6745" w:rsidP="006172F7">
      <w:pPr>
        <w:pStyle w:val="ListParagraph"/>
        <w:numPr>
          <w:ilvl w:val="0"/>
          <w:numId w:val="43"/>
        </w:numPr>
        <w:spacing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Tiến hành chọn bộ dữ liệu muốn thử nghiệm.</w:t>
      </w:r>
    </w:p>
    <w:p w14:paraId="1CA8BB33" w14:textId="191C4B40" w:rsidR="00FF6745" w:rsidRDefault="00FF6745" w:rsidP="006172F7">
      <w:pPr>
        <w:pStyle w:val="ListParagraph"/>
        <w:numPr>
          <w:ilvl w:val="0"/>
          <w:numId w:val="43"/>
        </w:numPr>
        <w:spacing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Chọn tài khoản muốn hệ thống dự đoán các bộ phim có thể thích.</w:t>
      </w:r>
    </w:p>
    <w:p w14:paraId="1EBF0617" w14:textId="6615745A" w:rsidR="00FF6745" w:rsidRDefault="00FF6745" w:rsidP="006172F7">
      <w:pPr>
        <w:pStyle w:val="ListParagraph"/>
        <w:numPr>
          <w:ilvl w:val="0"/>
          <w:numId w:val="43"/>
        </w:numPr>
        <w:spacing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Chọn số làng giếng </w:t>
      </w:r>
      <w:r w:rsidR="00B437DF">
        <w:rPr>
          <w:rFonts w:ascii="Times New Roman" w:hAnsi="Times New Roman" w:cs="Times New Roman"/>
          <w:sz w:val="28"/>
          <w:szCs w:val="28"/>
          <w:lang w:val="en-US"/>
        </w:rPr>
        <w:t>gần</w:t>
      </w:r>
      <w:r>
        <w:rPr>
          <w:rFonts w:ascii="Times New Roman" w:hAnsi="Times New Roman" w:cs="Times New Roman"/>
          <w:sz w:val="28"/>
          <w:szCs w:val="28"/>
          <w:lang w:val="en-US"/>
        </w:rPr>
        <w:t xml:space="preserve"> nhất, với số láng </w:t>
      </w:r>
      <w:r w:rsidR="00257CBF">
        <w:rPr>
          <w:rFonts w:ascii="Times New Roman" w:hAnsi="Times New Roman" w:cs="Times New Roman"/>
          <w:sz w:val="28"/>
          <w:szCs w:val="28"/>
          <w:lang w:val="en-US"/>
        </w:rPr>
        <w:t>giềng</w:t>
      </w:r>
      <w:r>
        <w:rPr>
          <w:rFonts w:ascii="Times New Roman" w:hAnsi="Times New Roman" w:cs="Times New Roman"/>
          <w:sz w:val="28"/>
          <w:szCs w:val="28"/>
          <w:lang w:val="en-US"/>
        </w:rPr>
        <w:t xml:space="preserve"> gần nhất càng cao thì kết quả càng chính xác.</w:t>
      </w:r>
    </w:p>
    <w:p w14:paraId="50CDB680" w14:textId="4C3EDE1B" w:rsidR="00FF6745" w:rsidRDefault="00FF6745" w:rsidP="006172F7">
      <w:pPr>
        <w:pStyle w:val="ListParagraph"/>
        <w:numPr>
          <w:ilvl w:val="0"/>
          <w:numId w:val="43"/>
        </w:numPr>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Chọn số phim muốn dự đoán cho tài khoản được chọn.</w:t>
      </w:r>
    </w:p>
    <w:p w14:paraId="22DB9A30" w14:textId="5DB6D7E3" w:rsidR="00C62CF4" w:rsidRDefault="00C62CF4" w:rsidP="006172F7">
      <w:pPr>
        <w:pStyle w:val="ListParagraph"/>
        <w:ind w:left="1004"/>
        <w:jc w:val="both"/>
        <w:rPr>
          <w:rFonts w:ascii="Times New Roman" w:hAnsi="Times New Roman" w:cs="Times New Roman"/>
          <w:sz w:val="28"/>
          <w:szCs w:val="28"/>
          <w:lang w:val="en-US"/>
        </w:rPr>
      </w:pPr>
    </w:p>
    <w:p w14:paraId="7F51C08E" w14:textId="77777777" w:rsidR="00C62CF4" w:rsidRDefault="00C62CF4" w:rsidP="00AB1ECE">
      <w:pPr>
        <w:pStyle w:val="ListParagraph"/>
        <w:keepNext/>
        <w:ind w:left="0"/>
        <w:jc w:val="center"/>
      </w:pPr>
      <w:r>
        <w:lastRenderedPageBreak/>
        <w:drawing>
          <wp:inline distT="0" distB="0" distL="0" distR="0" wp14:anchorId="5C70AF38" wp14:editId="53C0C441">
            <wp:extent cx="5760085" cy="48683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72885" cy="4879151"/>
                    </a:xfrm>
                    <a:prstGeom prst="rect">
                      <a:avLst/>
                    </a:prstGeom>
                  </pic:spPr>
                </pic:pic>
              </a:graphicData>
            </a:graphic>
          </wp:inline>
        </w:drawing>
      </w:r>
    </w:p>
    <w:p w14:paraId="4A84FF00" w14:textId="1F8C1EDE" w:rsidR="00C62CF4" w:rsidRPr="00C62CF4" w:rsidRDefault="00C62CF4" w:rsidP="00AB1ECE">
      <w:pPr>
        <w:pStyle w:val="Caption"/>
        <w:jc w:val="center"/>
        <w:rPr>
          <w:rFonts w:ascii="Times New Roman" w:hAnsi="Times New Roman" w:cs="Times New Roman"/>
          <w:iCs w:val="0"/>
          <w:color w:val="auto"/>
          <w:sz w:val="26"/>
          <w:szCs w:val="26"/>
        </w:rPr>
      </w:pPr>
      <w:bookmarkStart w:id="59" w:name="_Toc29880660"/>
      <w:r w:rsidRPr="00C62CF4">
        <w:rPr>
          <w:rFonts w:ascii="Times New Roman" w:hAnsi="Times New Roman" w:cs="Times New Roman"/>
          <w:iCs w:val="0"/>
          <w:color w:val="auto"/>
          <w:sz w:val="26"/>
          <w:szCs w:val="26"/>
        </w:rPr>
        <w:t xml:space="preserve">Hình  </w:t>
      </w:r>
      <w:r w:rsidR="00282544">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rPr>
        <w:t>.</w:t>
      </w:r>
      <w:r w:rsidR="00E03B9E">
        <w:rPr>
          <w:rFonts w:ascii="Times New Roman" w:hAnsi="Times New Roman" w:cs="Times New Roman"/>
          <w:iCs w:val="0"/>
          <w:color w:val="auto"/>
          <w:sz w:val="26"/>
          <w:szCs w:val="26"/>
        </w:rPr>
        <w:fldChar w:fldCharType="begin"/>
      </w:r>
      <w:r w:rsidR="00E03B9E">
        <w:rPr>
          <w:rFonts w:ascii="Times New Roman" w:hAnsi="Times New Roman" w:cs="Times New Roman"/>
          <w:iCs w:val="0"/>
          <w:color w:val="auto"/>
          <w:sz w:val="26"/>
          <w:szCs w:val="26"/>
        </w:rPr>
        <w:instrText xml:space="preserve"> SEQ Hình_ \* ARABIC \s 1 </w:instrText>
      </w:r>
      <w:r w:rsidR="00E03B9E">
        <w:rPr>
          <w:rFonts w:ascii="Times New Roman" w:hAnsi="Times New Roman" w:cs="Times New Roman"/>
          <w:iCs w:val="0"/>
          <w:color w:val="auto"/>
          <w:sz w:val="26"/>
          <w:szCs w:val="26"/>
        </w:rPr>
        <w:fldChar w:fldCharType="separate"/>
      </w:r>
      <w:r w:rsidR="00E03B9E">
        <w:rPr>
          <w:rFonts w:ascii="Times New Roman" w:hAnsi="Times New Roman" w:cs="Times New Roman"/>
          <w:iCs w:val="0"/>
          <w:color w:val="auto"/>
          <w:sz w:val="26"/>
          <w:szCs w:val="26"/>
        </w:rPr>
        <w:t>3</w:t>
      </w:r>
      <w:r w:rsidR="00E03B9E">
        <w:rPr>
          <w:rFonts w:ascii="Times New Roman" w:hAnsi="Times New Roman" w:cs="Times New Roman"/>
          <w:iCs w:val="0"/>
          <w:color w:val="auto"/>
          <w:sz w:val="26"/>
          <w:szCs w:val="26"/>
        </w:rPr>
        <w:fldChar w:fldCharType="end"/>
      </w:r>
      <w:r w:rsidRPr="00C62CF4">
        <w:rPr>
          <w:rFonts w:ascii="Times New Roman" w:hAnsi="Times New Roman" w:cs="Times New Roman"/>
          <w:iCs w:val="0"/>
          <w:color w:val="auto"/>
          <w:sz w:val="26"/>
          <w:szCs w:val="26"/>
        </w:rPr>
        <w:t>: Giao diện trang chủ phần mềm để đánh giá mô hình</w:t>
      </w:r>
      <w:bookmarkEnd w:id="59"/>
    </w:p>
    <w:p w14:paraId="2319A295" w14:textId="119D5212" w:rsidR="00C62CF4" w:rsidRDefault="00C62CF4" w:rsidP="006172F7">
      <w:pPr>
        <w:spacing w:line="360" w:lineRule="auto"/>
        <w:ind w:firstLine="567"/>
        <w:jc w:val="both"/>
        <w:rPr>
          <w:rFonts w:ascii="Times New Roman" w:hAnsi="Times New Roman" w:cs="Times New Roman"/>
          <w:sz w:val="28"/>
          <w:szCs w:val="28"/>
          <w:lang w:val="en-US"/>
        </w:rPr>
      </w:pPr>
      <w:r w:rsidRPr="00FF6745">
        <w:rPr>
          <w:rFonts w:ascii="Times New Roman" w:hAnsi="Times New Roman" w:cs="Times New Roman"/>
          <w:sz w:val="28"/>
          <w:szCs w:val="28"/>
          <w:lang w:val="en-US"/>
        </w:rPr>
        <w:t xml:space="preserve">Ở </w:t>
      </w:r>
      <w:r>
        <w:rPr>
          <w:rFonts w:ascii="Times New Roman" w:hAnsi="Times New Roman" w:cs="Times New Roman"/>
          <w:sz w:val="28"/>
          <w:szCs w:val="28"/>
          <w:lang w:val="en-US"/>
        </w:rPr>
        <w:t>giao diện này, có 2 phần sau:</w:t>
      </w:r>
    </w:p>
    <w:p w14:paraId="297EE5F4" w14:textId="77777777" w:rsidR="00C62CF4" w:rsidRDefault="00C62CF4" w:rsidP="006172F7">
      <w:pPr>
        <w:pStyle w:val="ListParagraph"/>
        <w:numPr>
          <w:ilvl w:val="0"/>
          <w:numId w:val="43"/>
        </w:numPr>
        <w:spacing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Tiến hành chọn bộ dữ liệu muốn thử nghiệm.</w:t>
      </w:r>
    </w:p>
    <w:p w14:paraId="6C9C1C3B" w14:textId="4AF71DD3" w:rsidR="00C62CF4" w:rsidRDefault="00C62CF4" w:rsidP="006172F7">
      <w:pPr>
        <w:pStyle w:val="ListParagraph"/>
        <w:numPr>
          <w:ilvl w:val="0"/>
          <w:numId w:val="43"/>
        </w:numPr>
        <w:spacing w:line="360" w:lineRule="auto"/>
        <w:ind w:left="0" w:firstLine="567"/>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Chọn số làng giếng </w:t>
      </w:r>
      <w:r w:rsidR="0016200E">
        <w:rPr>
          <w:rFonts w:ascii="Times New Roman" w:hAnsi="Times New Roman" w:cs="Times New Roman"/>
          <w:sz w:val="28"/>
          <w:szCs w:val="28"/>
          <w:lang w:val="en-US"/>
        </w:rPr>
        <w:t>gần</w:t>
      </w:r>
      <w:r>
        <w:rPr>
          <w:rFonts w:ascii="Times New Roman" w:hAnsi="Times New Roman" w:cs="Times New Roman"/>
          <w:sz w:val="28"/>
          <w:szCs w:val="28"/>
          <w:lang w:val="en-US"/>
        </w:rPr>
        <w:t xml:space="preserve"> nhất, với số láng </w:t>
      </w:r>
      <w:r w:rsidR="00F43753">
        <w:rPr>
          <w:rFonts w:ascii="Times New Roman" w:hAnsi="Times New Roman" w:cs="Times New Roman"/>
          <w:sz w:val="28"/>
          <w:szCs w:val="28"/>
          <w:lang w:val="en-US"/>
        </w:rPr>
        <w:t>giềng</w:t>
      </w:r>
      <w:r>
        <w:rPr>
          <w:rFonts w:ascii="Times New Roman" w:hAnsi="Times New Roman" w:cs="Times New Roman"/>
          <w:sz w:val="28"/>
          <w:szCs w:val="28"/>
          <w:lang w:val="en-US"/>
        </w:rPr>
        <w:t xml:space="preserve"> gần nhất càng cao thì kết quả càng chính xác.</w:t>
      </w:r>
    </w:p>
    <w:p w14:paraId="3BF3E763" w14:textId="4DD20C6C" w:rsidR="00C62CF4" w:rsidRPr="00C62CF4" w:rsidRDefault="00C62CF4" w:rsidP="006172F7">
      <w:pPr>
        <w:ind w:firstLine="567"/>
        <w:jc w:val="both"/>
        <w:rPr>
          <w:rFonts w:ascii="Times New Roman" w:hAnsi="Times New Roman" w:cs="Times New Roman"/>
          <w:sz w:val="28"/>
          <w:szCs w:val="28"/>
          <w:lang w:val="en-US"/>
        </w:rPr>
      </w:pPr>
      <w:r>
        <w:rPr>
          <w:rFonts w:ascii="Times New Roman" w:hAnsi="Times New Roman" w:cs="Times New Roman"/>
          <w:sz w:val="28"/>
          <w:szCs w:val="28"/>
          <w:lang w:val="en-US"/>
        </w:rPr>
        <w:t>Nh</w:t>
      </w:r>
      <w:r w:rsidR="00097408">
        <w:rPr>
          <w:rFonts w:ascii="Times New Roman" w:hAnsi="Times New Roman" w:cs="Times New Roman"/>
          <w:sz w:val="28"/>
          <w:szCs w:val="28"/>
          <w:lang w:val="en-US"/>
        </w:rPr>
        <w:t>ấ</w:t>
      </w:r>
      <w:r>
        <w:rPr>
          <w:rFonts w:ascii="Times New Roman" w:hAnsi="Times New Roman" w:cs="Times New Roman"/>
          <w:sz w:val="28"/>
          <w:szCs w:val="28"/>
          <w:lang w:val="en-US"/>
        </w:rPr>
        <w:t>n nút “Đánh giá mô hình” để tiến hành đánh giá</w:t>
      </w:r>
      <w:r w:rsidR="00B50088">
        <w:rPr>
          <w:rFonts w:ascii="Times New Roman" w:hAnsi="Times New Roman" w:cs="Times New Roman"/>
          <w:sz w:val="28"/>
          <w:szCs w:val="28"/>
          <w:lang w:val="en-US"/>
        </w:rPr>
        <w:t xml:space="preserve"> mô hình, kết quả sẽ được hiển thị ở phần dưới. </w:t>
      </w:r>
    </w:p>
    <w:p w14:paraId="49ECF3D2" w14:textId="77777777" w:rsidR="00B50088" w:rsidRDefault="00B50088" w:rsidP="00AB1ECE">
      <w:pPr>
        <w:pStyle w:val="ListParagraph"/>
        <w:keepNext/>
        <w:spacing w:before="120" w:after="240" w:line="360" w:lineRule="auto"/>
        <w:ind w:left="0"/>
        <w:contextualSpacing w:val="0"/>
        <w:jc w:val="center"/>
      </w:pPr>
      <w:r>
        <w:lastRenderedPageBreak/>
        <w:drawing>
          <wp:inline distT="0" distB="0" distL="0" distR="0" wp14:anchorId="185D00D9" wp14:editId="49666914">
            <wp:extent cx="5760085" cy="42748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73231" cy="4284576"/>
                    </a:xfrm>
                    <a:prstGeom prst="rect">
                      <a:avLst/>
                    </a:prstGeom>
                  </pic:spPr>
                </pic:pic>
              </a:graphicData>
            </a:graphic>
          </wp:inline>
        </w:drawing>
      </w:r>
    </w:p>
    <w:p w14:paraId="0427A609" w14:textId="699E2230" w:rsidR="00E56625" w:rsidRDefault="00B50088" w:rsidP="00AB1ECE">
      <w:pPr>
        <w:pStyle w:val="Caption"/>
        <w:jc w:val="center"/>
        <w:rPr>
          <w:rFonts w:ascii="Times New Roman" w:hAnsi="Times New Roman" w:cs="Times New Roman"/>
          <w:iCs w:val="0"/>
          <w:color w:val="auto"/>
          <w:sz w:val="26"/>
          <w:szCs w:val="26"/>
        </w:rPr>
      </w:pPr>
      <w:bookmarkStart w:id="60" w:name="_Toc29880661"/>
      <w:r w:rsidRPr="00B50088">
        <w:rPr>
          <w:rFonts w:ascii="Times New Roman" w:hAnsi="Times New Roman" w:cs="Times New Roman"/>
          <w:iCs w:val="0"/>
          <w:color w:val="auto"/>
          <w:sz w:val="26"/>
          <w:szCs w:val="26"/>
        </w:rPr>
        <w:t xml:space="preserve">Hình  </w:t>
      </w:r>
      <w:r w:rsidR="00282544">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rPr>
        <w:t>.</w:t>
      </w:r>
      <w:r w:rsidR="00E03B9E">
        <w:rPr>
          <w:rFonts w:ascii="Times New Roman" w:hAnsi="Times New Roman" w:cs="Times New Roman"/>
          <w:iCs w:val="0"/>
          <w:color w:val="auto"/>
          <w:sz w:val="26"/>
          <w:szCs w:val="26"/>
        </w:rPr>
        <w:fldChar w:fldCharType="begin"/>
      </w:r>
      <w:r w:rsidR="00E03B9E">
        <w:rPr>
          <w:rFonts w:ascii="Times New Roman" w:hAnsi="Times New Roman" w:cs="Times New Roman"/>
          <w:iCs w:val="0"/>
          <w:color w:val="auto"/>
          <w:sz w:val="26"/>
          <w:szCs w:val="26"/>
        </w:rPr>
        <w:instrText xml:space="preserve"> SEQ Hình_ \* ARABIC \s 1 </w:instrText>
      </w:r>
      <w:r w:rsidR="00E03B9E">
        <w:rPr>
          <w:rFonts w:ascii="Times New Roman" w:hAnsi="Times New Roman" w:cs="Times New Roman"/>
          <w:iCs w:val="0"/>
          <w:color w:val="auto"/>
          <w:sz w:val="26"/>
          <w:szCs w:val="26"/>
        </w:rPr>
        <w:fldChar w:fldCharType="separate"/>
      </w:r>
      <w:r w:rsidR="00E03B9E">
        <w:rPr>
          <w:rFonts w:ascii="Times New Roman" w:hAnsi="Times New Roman" w:cs="Times New Roman"/>
          <w:iCs w:val="0"/>
          <w:color w:val="auto"/>
          <w:sz w:val="26"/>
          <w:szCs w:val="26"/>
        </w:rPr>
        <w:t>4</w:t>
      </w:r>
      <w:r w:rsidR="00E03B9E">
        <w:rPr>
          <w:rFonts w:ascii="Times New Roman" w:hAnsi="Times New Roman" w:cs="Times New Roman"/>
          <w:iCs w:val="0"/>
          <w:color w:val="auto"/>
          <w:sz w:val="26"/>
          <w:szCs w:val="26"/>
        </w:rPr>
        <w:fldChar w:fldCharType="end"/>
      </w:r>
      <w:r w:rsidRPr="00B50088">
        <w:rPr>
          <w:rFonts w:ascii="Times New Roman" w:hAnsi="Times New Roman" w:cs="Times New Roman"/>
          <w:iCs w:val="0"/>
          <w:color w:val="auto"/>
          <w:sz w:val="26"/>
          <w:szCs w:val="26"/>
        </w:rPr>
        <w:t>: Giao diện phần mềm hiển thị danh sách các phim đã được đánh giá</w:t>
      </w:r>
      <w:bookmarkEnd w:id="60"/>
    </w:p>
    <w:p w14:paraId="7DDED45E" w14:textId="77777777" w:rsidR="00B50088" w:rsidRDefault="00B50088" w:rsidP="006172F7">
      <w:pPr>
        <w:spacing w:line="360" w:lineRule="auto"/>
        <w:ind w:firstLine="567"/>
        <w:jc w:val="both"/>
        <w:rPr>
          <w:rFonts w:ascii="Times New Roman" w:hAnsi="Times New Roman" w:cs="Times New Roman"/>
          <w:sz w:val="28"/>
          <w:szCs w:val="28"/>
          <w:lang w:val="en-US"/>
        </w:rPr>
      </w:pPr>
      <w:r w:rsidRPr="00FF6745">
        <w:rPr>
          <w:rFonts w:ascii="Times New Roman" w:hAnsi="Times New Roman" w:cs="Times New Roman"/>
          <w:sz w:val="28"/>
          <w:szCs w:val="28"/>
          <w:lang w:val="en-US"/>
        </w:rPr>
        <w:t xml:space="preserve">Ở </w:t>
      </w:r>
      <w:r>
        <w:rPr>
          <w:rFonts w:ascii="Times New Roman" w:hAnsi="Times New Roman" w:cs="Times New Roman"/>
          <w:sz w:val="28"/>
          <w:szCs w:val="28"/>
          <w:lang w:val="en-US"/>
        </w:rPr>
        <w:t>giao diện này, có 2 phần sau:</w:t>
      </w:r>
    </w:p>
    <w:p w14:paraId="68860E36" w14:textId="77777777" w:rsidR="00B50088" w:rsidRDefault="00B50088" w:rsidP="006172F7">
      <w:pPr>
        <w:pStyle w:val="ListParagraph"/>
        <w:numPr>
          <w:ilvl w:val="0"/>
          <w:numId w:val="43"/>
        </w:num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Tiến hành chọn bộ dữ liệu muốn thử nghiệm.</w:t>
      </w:r>
    </w:p>
    <w:p w14:paraId="79DC1564" w14:textId="67E57071" w:rsidR="00B50088" w:rsidRPr="00B50088" w:rsidRDefault="00B50088" w:rsidP="006172F7">
      <w:pPr>
        <w:pStyle w:val="ListParagraph"/>
        <w:numPr>
          <w:ilvl w:val="0"/>
          <w:numId w:val="43"/>
        </w:numPr>
        <w:spacing w:line="360" w:lineRule="auto"/>
        <w:jc w:val="both"/>
        <w:rPr>
          <w:rFonts w:ascii="Times New Roman" w:hAnsi="Times New Roman" w:cs="Times New Roman"/>
          <w:sz w:val="28"/>
          <w:szCs w:val="28"/>
          <w:lang w:val="en-US"/>
        </w:rPr>
      </w:pPr>
      <w:r>
        <w:rPr>
          <w:rFonts w:ascii="Times New Roman" w:hAnsi="Times New Roman" w:cs="Times New Roman"/>
          <w:sz w:val="28"/>
          <w:szCs w:val="28"/>
          <w:lang w:val="en-US"/>
        </w:rPr>
        <w:t>Chọn tài khoản muốn hệ thống đưa ra các bộ phim người dùng đã đánh giá trong bộ cơ sở dữ liệu đã chọn.</w:t>
      </w:r>
    </w:p>
    <w:p w14:paraId="0C862254" w14:textId="2773F261" w:rsidR="00B7021B" w:rsidRDefault="00B50088" w:rsidP="006172F7">
      <w:pPr>
        <w:ind w:left="644"/>
        <w:jc w:val="both"/>
        <w:rPr>
          <w:rFonts w:ascii="Times New Roman" w:hAnsi="Times New Roman" w:cs="Times New Roman"/>
          <w:sz w:val="28"/>
          <w:szCs w:val="28"/>
          <w:lang w:val="en-US"/>
        </w:rPr>
      </w:pPr>
      <w:r>
        <w:rPr>
          <w:rFonts w:ascii="Times New Roman" w:hAnsi="Times New Roman" w:cs="Times New Roman"/>
          <w:sz w:val="28"/>
          <w:szCs w:val="28"/>
          <w:lang w:val="en-US"/>
        </w:rPr>
        <w:t>Nh</w:t>
      </w:r>
      <w:r w:rsidR="00496669">
        <w:rPr>
          <w:rFonts w:ascii="Times New Roman" w:hAnsi="Times New Roman" w:cs="Times New Roman"/>
          <w:sz w:val="28"/>
          <w:szCs w:val="28"/>
          <w:lang w:val="en-US"/>
        </w:rPr>
        <w:t>ấ</w:t>
      </w:r>
      <w:r>
        <w:rPr>
          <w:rFonts w:ascii="Times New Roman" w:hAnsi="Times New Roman" w:cs="Times New Roman"/>
          <w:sz w:val="28"/>
          <w:szCs w:val="28"/>
          <w:lang w:val="en-US"/>
        </w:rPr>
        <w:t>n nút “Danh sách vật phẩm” để tiến hành, việc này giúp ta dễ dàng xem được người dùng đã đánh giá các vật phẩm nào.</w:t>
      </w:r>
    </w:p>
    <w:p w14:paraId="5C9A5321" w14:textId="24AA3DFC" w:rsidR="00B50088" w:rsidRPr="00B50088" w:rsidRDefault="00B7021B" w:rsidP="006172F7">
      <w:pPr>
        <w:jc w:val="both"/>
        <w:rPr>
          <w:rFonts w:ascii="Times New Roman" w:hAnsi="Times New Roman" w:cs="Times New Roman"/>
          <w:sz w:val="28"/>
          <w:szCs w:val="28"/>
          <w:lang w:val="en-US"/>
        </w:rPr>
      </w:pPr>
      <w:r>
        <w:rPr>
          <w:rFonts w:ascii="Times New Roman" w:hAnsi="Times New Roman" w:cs="Times New Roman"/>
          <w:sz w:val="28"/>
          <w:szCs w:val="28"/>
          <w:lang w:val="en-US"/>
        </w:rPr>
        <w:br w:type="page"/>
      </w:r>
    </w:p>
    <w:p w14:paraId="2EFBC194" w14:textId="5810F595" w:rsidR="00F36A5E" w:rsidRPr="00187B3D" w:rsidRDefault="005A7922" w:rsidP="006172F7">
      <w:pPr>
        <w:pStyle w:val="Heading1"/>
        <w:jc w:val="both"/>
      </w:pPr>
      <w:bookmarkStart w:id="61" w:name="_Toc29412740"/>
      <w:r>
        <w:lastRenderedPageBreak/>
        <w:t xml:space="preserve">3.2. </w:t>
      </w:r>
      <w:r w:rsidR="006A5F03">
        <w:t>Kết quả và thảo luận</w:t>
      </w:r>
      <w:bookmarkEnd w:id="61"/>
    </w:p>
    <w:p w14:paraId="6E7A6A3C" w14:textId="1DAA3B1C" w:rsidR="00187B3D" w:rsidRPr="00187B3D" w:rsidRDefault="005A7922" w:rsidP="006172F7">
      <w:pPr>
        <w:pStyle w:val="Heading1"/>
        <w:jc w:val="both"/>
      </w:pPr>
      <w:bookmarkStart w:id="62" w:name="_Toc29412741"/>
      <w:r>
        <w:t xml:space="preserve">3.2.1. </w:t>
      </w:r>
      <w:r w:rsidR="00187B3D">
        <w:t>Bảng phân tích, thống kê kết quả thí nghiệm</w:t>
      </w:r>
      <w:bookmarkEnd w:id="62"/>
    </w:p>
    <w:p w14:paraId="6B116ECF" w14:textId="094A0DD7" w:rsidR="00187B3D" w:rsidRPr="005A7922" w:rsidRDefault="00187B3D" w:rsidP="006172F7">
      <w:pPr>
        <w:pStyle w:val="Caption"/>
        <w:spacing w:before="120" w:after="240" w:line="360" w:lineRule="auto"/>
        <w:ind w:left="567" w:firstLine="284"/>
        <w:rPr>
          <w:rFonts w:ascii="Times New Roman" w:hAnsi="Times New Roman" w:cs="Times New Roman"/>
          <w:b/>
          <w:i w:val="0"/>
          <w:iCs w:val="0"/>
          <w:color w:val="auto"/>
          <w:sz w:val="26"/>
          <w:szCs w:val="26"/>
        </w:rPr>
      </w:pPr>
      <w:bookmarkStart w:id="63" w:name="_Toc29967757"/>
      <w:r w:rsidRPr="005A7922">
        <w:rPr>
          <w:rFonts w:ascii="Times New Roman" w:hAnsi="Times New Roman" w:cs="Times New Roman"/>
          <w:b/>
          <w:i w:val="0"/>
          <w:iCs w:val="0"/>
          <w:color w:val="auto"/>
          <w:sz w:val="26"/>
          <w:szCs w:val="26"/>
        </w:rPr>
        <w:t xml:space="preserve">Bảng </w:t>
      </w:r>
      <w:r w:rsidRPr="005A7922">
        <w:rPr>
          <w:rFonts w:ascii="Times New Roman" w:hAnsi="Times New Roman" w:cs="Times New Roman"/>
          <w:b/>
          <w:i w:val="0"/>
          <w:iCs w:val="0"/>
          <w:color w:val="auto"/>
          <w:sz w:val="26"/>
          <w:szCs w:val="26"/>
        </w:rPr>
        <w:fldChar w:fldCharType="begin"/>
      </w:r>
      <w:r w:rsidRPr="005A7922">
        <w:rPr>
          <w:rFonts w:ascii="Times New Roman" w:hAnsi="Times New Roman" w:cs="Times New Roman"/>
          <w:b/>
          <w:i w:val="0"/>
          <w:iCs w:val="0"/>
          <w:color w:val="auto"/>
          <w:sz w:val="26"/>
          <w:szCs w:val="26"/>
        </w:rPr>
        <w:instrText xml:space="preserve"> SEQ Bảng \* ARABIC </w:instrText>
      </w:r>
      <w:r w:rsidRPr="005A7922">
        <w:rPr>
          <w:rFonts w:ascii="Times New Roman" w:hAnsi="Times New Roman" w:cs="Times New Roman"/>
          <w:b/>
          <w:i w:val="0"/>
          <w:iCs w:val="0"/>
          <w:color w:val="auto"/>
          <w:sz w:val="26"/>
          <w:szCs w:val="26"/>
        </w:rPr>
        <w:fldChar w:fldCharType="separate"/>
      </w:r>
      <w:r w:rsidR="00613BE3">
        <w:rPr>
          <w:rFonts w:ascii="Times New Roman" w:hAnsi="Times New Roman" w:cs="Times New Roman"/>
          <w:b/>
          <w:i w:val="0"/>
          <w:iCs w:val="0"/>
          <w:color w:val="auto"/>
          <w:sz w:val="26"/>
          <w:szCs w:val="26"/>
        </w:rPr>
        <w:t>4</w:t>
      </w:r>
      <w:r w:rsidRPr="005A7922">
        <w:rPr>
          <w:rFonts w:ascii="Times New Roman" w:hAnsi="Times New Roman" w:cs="Times New Roman"/>
          <w:b/>
          <w:i w:val="0"/>
          <w:iCs w:val="0"/>
          <w:color w:val="auto"/>
          <w:sz w:val="26"/>
          <w:szCs w:val="26"/>
        </w:rPr>
        <w:fldChar w:fldCharType="end"/>
      </w:r>
      <w:r w:rsidRPr="005A7922">
        <w:rPr>
          <w:rFonts w:ascii="Times New Roman" w:hAnsi="Times New Roman" w:cs="Times New Roman"/>
          <w:b/>
          <w:i w:val="0"/>
          <w:iCs w:val="0"/>
          <w:color w:val="auto"/>
          <w:sz w:val="26"/>
          <w:szCs w:val="26"/>
        </w:rPr>
        <w:t>: Kết quả chạy mô hình với bộ dữ liệu ml-100k</w:t>
      </w:r>
      <w:bookmarkEnd w:id="63"/>
    </w:p>
    <w:tbl>
      <w:tblPr>
        <w:tblStyle w:val="TableGrid"/>
        <w:tblW w:w="5000" w:type="pct"/>
        <w:jc w:val="center"/>
        <w:tblLook w:val="04A0" w:firstRow="1" w:lastRow="0" w:firstColumn="1" w:lastColumn="0" w:noHBand="0" w:noVBand="1"/>
      </w:tblPr>
      <w:tblGrid>
        <w:gridCol w:w="1159"/>
        <w:gridCol w:w="1131"/>
        <w:gridCol w:w="1131"/>
        <w:gridCol w:w="1131"/>
        <w:gridCol w:w="1131"/>
        <w:gridCol w:w="1131"/>
        <w:gridCol w:w="1113"/>
        <w:gridCol w:w="1135"/>
      </w:tblGrid>
      <w:tr w:rsidR="00B370DE" w14:paraId="5BF0DA04" w14:textId="77777777" w:rsidTr="005A7922">
        <w:trPr>
          <w:jc w:val="center"/>
        </w:trPr>
        <w:tc>
          <w:tcPr>
            <w:tcW w:w="640" w:type="pct"/>
            <w:vMerge w:val="restart"/>
            <w:vAlign w:val="center"/>
          </w:tcPr>
          <w:p w14:paraId="463F79DC" w14:textId="2C05FDEB"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sidRPr="00004F9B">
              <w:rPr>
                <w:rFonts w:ascii="Times New Roman" w:hAnsi="Times New Roman" w:cs="Times New Roman"/>
                <w:sz w:val="28"/>
                <w:szCs w:val="28"/>
                <w:lang w:val="en-US"/>
              </w:rPr>
              <w:t>UBCF</w:t>
            </w:r>
          </w:p>
        </w:tc>
        <w:tc>
          <w:tcPr>
            <w:tcW w:w="4360" w:type="pct"/>
            <w:gridSpan w:val="7"/>
            <w:vAlign w:val="center"/>
          </w:tcPr>
          <w:p w14:paraId="0C32B59B" w14:textId="074CA74E" w:rsidR="00B370DE" w:rsidRPr="00004F9B" w:rsidRDefault="00DA3AE9" w:rsidP="006172F7">
            <w:pPr>
              <w:pStyle w:val="ListParagraph"/>
              <w:spacing w:before="120" w:after="240" w:line="360" w:lineRule="auto"/>
              <w:ind w:left="-117"/>
              <w:contextualSpacing w:val="0"/>
              <w:rPr>
                <w:rFonts w:ascii="Times New Roman" w:hAnsi="Times New Roman" w:cs="Times New Roman"/>
                <w:sz w:val="28"/>
                <w:szCs w:val="28"/>
                <w:lang w:val="en-US"/>
              </w:rPr>
            </w:pPr>
            <w:r>
              <w:rPr>
                <w:rFonts w:ascii="Times New Roman" w:hAnsi="Times New Roman" w:cs="Times New Roman"/>
                <w:sz w:val="28"/>
                <w:szCs w:val="28"/>
                <w:lang w:val="en-US"/>
              </w:rPr>
              <w:t xml:space="preserve">Movielens </w:t>
            </w:r>
            <w:r w:rsidR="00B370DE" w:rsidRPr="00004F9B">
              <w:rPr>
                <w:rFonts w:ascii="Times New Roman" w:hAnsi="Times New Roman" w:cs="Times New Roman"/>
                <w:sz w:val="28"/>
                <w:szCs w:val="28"/>
                <w:lang w:val="en-US"/>
              </w:rPr>
              <w:t>100</w:t>
            </w:r>
            <w:r w:rsidR="00B370DE">
              <w:rPr>
                <w:rFonts w:ascii="Times New Roman" w:hAnsi="Times New Roman" w:cs="Times New Roman"/>
                <w:sz w:val="28"/>
                <w:szCs w:val="28"/>
                <w:lang w:val="en-US"/>
              </w:rPr>
              <w:t>K</w:t>
            </w:r>
          </w:p>
        </w:tc>
      </w:tr>
      <w:tr w:rsidR="00F23502" w14:paraId="6C05EBBD" w14:textId="77777777" w:rsidTr="005A7922">
        <w:trPr>
          <w:jc w:val="center"/>
        </w:trPr>
        <w:tc>
          <w:tcPr>
            <w:tcW w:w="640" w:type="pct"/>
            <w:vMerge/>
            <w:vAlign w:val="center"/>
          </w:tcPr>
          <w:p w14:paraId="49E2D0D8" w14:textId="660312E1"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p>
        </w:tc>
        <w:tc>
          <w:tcPr>
            <w:tcW w:w="624" w:type="pct"/>
            <w:vAlign w:val="center"/>
          </w:tcPr>
          <w:p w14:paraId="7D4D4B0A" w14:textId="2751B647"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1.test</w:t>
            </w:r>
          </w:p>
        </w:tc>
        <w:tc>
          <w:tcPr>
            <w:tcW w:w="624" w:type="pct"/>
            <w:vAlign w:val="center"/>
          </w:tcPr>
          <w:p w14:paraId="1944AE47" w14:textId="62C047C3"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2.test</w:t>
            </w:r>
          </w:p>
        </w:tc>
        <w:tc>
          <w:tcPr>
            <w:tcW w:w="624" w:type="pct"/>
            <w:vAlign w:val="center"/>
          </w:tcPr>
          <w:p w14:paraId="7ADEA624" w14:textId="097B35ED"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3.test</w:t>
            </w:r>
          </w:p>
        </w:tc>
        <w:tc>
          <w:tcPr>
            <w:tcW w:w="624" w:type="pct"/>
            <w:vAlign w:val="center"/>
          </w:tcPr>
          <w:p w14:paraId="4A98B6CD" w14:textId="1899FAF6"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4.test</w:t>
            </w:r>
          </w:p>
        </w:tc>
        <w:tc>
          <w:tcPr>
            <w:tcW w:w="624" w:type="pct"/>
            <w:vAlign w:val="center"/>
          </w:tcPr>
          <w:p w14:paraId="5FA9BCE6" w14:textId="5F950125"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5.test</w:t>
            </w:r>
          </w:p>
        </w:tc>
        <w:tc>
          <w:tcPr>
            <w:tcW w:w="614" w:type="pct"/>
            <w:vAlign w:val="center"/>
          </w:tcPr>
          <w:p w14:paraId="0DC0A903" w14:textId="4B092EB3"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w:t>
            </w:r>
            <w:r w:rsidR="00C571E3">
              <w:rPr>
                <w:rFonts w:ascii="Times New Roman" w:hAnsi="Times New Roman" w:cs="Times New Roman"/>
                <w:sz w:val="28"/>
                <w:szCs w:val="28"/>
                <w:lang w:val="en-US"/>
              </w:rPr>
              <w:t>a</w:t>
            </w:r>
            <w:r>
              <w:rPr>
                <w:rFonts w:ascii="Times New Roman" w:hAnsi="Times New Roman" w:cs="Times New Roman"/>
                <w:sz w:val="28"/>
                <w:szCs w:val="28"/>
                <w:lang w:val="en-US"/>
              </w:rPr>
              <w:t>.test</w:t>
            </w:r>
          </w:p>
        </w:tc>
        <w:tc>
          <w:tcPr>
            <w:tcW w:w="624" w:type="pct"/>
            <w:vAlign w:val="center"/>
          </w:tcPr>
          <w:p w14:paraId="1D72C191" w14:textId="36BD4E90" w:rsidR="00B370DE" w:rsidRPr="00004F9B" w:rsidRDefault="00B370DE"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u</w:t>
            </w:r>
            <w:r w:rsidR="00C571E3">
              <w:rPr>
                <w:rFonts w:ascii="Times New Roman" w:hAnsi="Times New Roman" w:cs="Times New Roman"/>
                <w:sz w:val="28"/>
                <w:szCs w:val="28"/>
                <w:lang w:val="en-US"/>
              </w:rPr>
              <w:t>b</w:t>
            </w:r>
            <w:r>
              <w:rPr>
                <w:rFonts w:ascii="Times New Roman" w:hAnsi="Times New Roman" w:cs="Times New Roman"/>
                <w:sz w:val="28"/>
                <w:szCs w:val="28"/>
                <w:lang w:val="en-US"/>
              </w:rPr>
              <w:t>.test</w:t>
            </w:r>
          </w:p>
        </w:tc>
      </w:tr>
      <w:tr w:rsidR="00F23502" w14:paraId="5DFEF10C" w14:textId="77777777" w:rsidTr="005A7922">
        <w:trPr>
          <w:jc w:val="center"/>
        </w:trPr>
        <w:tc>
          <w:tcPr>
            <w:tcW w:w="640" w:type="pct"/>
            <w:vAlign w:val="center"/>
          </w:tcPr>
          <w:p w14:paraId="6FC05B1F" w14:textId="73549440" w:rsidR="007B7F18" w:rsidRDefault="007B7F18"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MSE</w:t>
            </w:r>
          </w:p>
        </w:tc>
        <w:tc>
          <w:tcPr>
            <w:tcW w:w="624" w:type="pct"/>
            <w:vAlign w:val="center"/>
          </w:tcPr>
          <w:p w14:paraId="4174A747" w14:textId="4D0515E0" w:rsidR="007B7F18" w:rsidRPr="00004F9B" w:rsidRDefault="00ED1414" w:rsidP="006172F7">
            <w:pPr>
              <w:pStyle w:val="ListParagraph"/>
              <w:spacing w:before="120" w:after="240" w:line="360" w:lineRule="auto"/>
              <w:ind w:left="0"/>
              <w:contextualSpacing w:val="0"/>
              <w:rPr>
                <w:rFonts w:ascii="Times New Roman" w:hAnsi="Times New Roman" w:cs="Times New Roman"/>
                <w:sz w:val="28"/>
                <w:szCs w:val="28"/>
                <w:lang w:val="en-US"/>
              </w:rPr>
            </w:pPr>
            <w:r w:rsidRPr="00ED1414">
              <w:rPr>
                <w:rFonts w:ascii="Times New Roman" w:hAnsi="Times New Roman" w:cs="Times New Roman"/>
                <w:sz w:val="28"/>
                <w:szCs w:val="28"/>
                <w:lang w:val="en-US"/>
              </w:rPr>
              <w:t>2.1</w:t>
            </w:r>
            <w:r>
              <w:rPr>
                <w:rFonts w:ascii="Times New Roman" w:hAnsi="Times New Roman" w:cs="Times New Roman"/>
                <w:sz w:val="28"/>
                <w:szCs w:val="28"/>
                <w:lang w:val="en-US"/>
              </w:rPr>
              <w:t>1</w:t>
            </w:r>
          </w:p>
        </w:tc>
        <w:tc>
          <w:tcPr>
            <w:tcW w:w="624" w:type="pct"/>
            <w:vAlign w:val="center"/>
          </w:tcPr>
          <w:p w14:paraId="334221BD" w14:textId="62487039" w:rsidR="007B7F18" w:rsidRPr="00004F9B" w:rsidRDefault="00A2568B" w:rsidP="006172F7">
            <w:pPr>
              <w:pStyle w:val="ListParagraph"/>
              <w:spacing w:before="120" w:after="240" w:line="360" w:lineRule="auto"/>
              <w:ind w:left="0"/>
              <w:contextualSpacing w:val="0"/>
              <w:rPr>
                <w:rFonts w:ascii="Times New Roman" w:hAnsi="Times New Roman" w:cs="Times New Roman"/>
                <w:sz w:val="28"/>
                <w:szCs w:val="28"/>
                <w:lang w:val="en-US"/>
              </w:rPr>
            </w:pPr>
            <w:r w:rsidRPr="00A2568B">
              <w:rPr>
                <w:rFonts w:ascii="Times New Roman" w:hAnsi="Times New Roman" w:cs="Times New Roman"/>
                <w:sz w:val="28"/>
                <w:szCs w:val="28"/>
                <w:lang w:val="en-US"/>
              </w:rPr>
              <w:t>2.10</w:t>
            </w:r>
          </w:p>
        </w:tc>
        <w:tc>
          <w:tcPr>
            <w:tcW w:w="624" w:type="pct"/>
            <w:vAlign w:val="center"/>
          </w:tcPr>
          <w:p w14:paraId="0B152C6D" w14:textId="4FAFC547" w:rsidR="007B7F18" w:rsidRPr="00004F9B" w:rsidRDefault="00D852B9" w:rsidP="006172F7">
            <w:pPr>
              <w:pStyle w:val="ListParagraph"/>
              <w:spacing w:before="120" w:after="240" w:line="360" w:lineRule="auto"/>
              <w:ind w:left="0"/>
              <w:contextualSpacing w:val="0"/>
              <w:rPr>
                <w:rFonts w:ascii="Times New Roman" w:hAnsi="Times New Roman" w:cs="Times New Roman"/>
                <w:sz w:val="28"/>
                <w:szCs w:val="28"/>
                <w:lang w:val="en-US"/>
              </w:rPr>
            </w:pPr>
            <w:r w:rsidRPr="00D852B9">
              <w:rPr>
                <w:rFonts w:ascii="Times New Roman" w:hAnsi="Times New Roman" w:cs="Times New Roman"/>
                <w:sz w:val="28"/>
                <w:szCs w:val="28"/>
                <w:lang w:val="en-US"/>
              </w:rPr>
              <w:t>2.12</w:t>
            </w:r>
          </w:p>
        </w:tc>
        <w:tc>
          <w:tcPr>
            <w:tcW w:w="624" w:type="pct"/>
            <w:vAlign w:val="center"/>
          </w:tcPr>
          <w:p w14:paraId="46560021" w14:textId="021ED971" w:rsidR="007B7F18" w:rsidRPr="00004F9B" w:rsidRDefault="00AB7FEF" w:rsidP="006172F7">
            <w:pPr>
              <w:pStyle w:val="ListParagraph"/>
              <w:spacing w:before="120" w:after="240" w:line="360" w:lineRule="auto"/>
              <w:ind w:left="0"/>
              <w:contextualSpacing w:val="0"/>
              <w:rPr>
                <w:rFonts w:ascii="Times New Roman" w:hAnsi="Times New Roman" w:cs="Times New Roman"/>
                <w:sz w:val="28"/>
                <w:szCs w:val="28"/>
                <w:lang w:val="en-US"/>
              </w:rPr>
            </w:pPr>
            <w:r w:rsidRPr="00AB7FEF">
              <w:rPr>
                <w:rFonts w:ascii="Times New Roman" w:hAnsi="Times New Roman" w:cs="Times New Roman"/>
                <w:sz w:val="28"/>
                <w:szCs w:val="28"/>
                <w:lang w:val="en-US"/>
              </w:rPr>
              <w:t>2.07</w:t>
            </w:r>
          </w:p>
        </w:tc>
        <w:tc>
          <w:tcPr>
            <w:tcW w:w="624" w:type="pct"/>
            <w:vAlign w:val="center"/>
          </w:tcPr>
          <w:p w14:paraId="6C4FC41B" w14:textId="788CC6B0" w:rsidR="007B7F18" w:rsidRPr="00004F9B" w:rsidRDefault="00923B18" w:rsidP="006172F7">
            <w:pPr>
              <w:pStyle w:val="ListParagraph"/>
              <w:spacing w:before="120" w:after="240" w:line="360" w:lineRule="auto"/>
              <w:ind w:left="0"/>
              <w:contextualSpacing w:val="0"/>
              <w:rPr>
                <w:rFonts w:ascii="Times New Roman" w:hAnsi="Times New Roman" w:cs="Times New Roman"/>
                <w:sz w:val="28"/>
                <w:szCs w:val="28"/>
                <w:lang w:val="en-US"/>
              </w:rPr>
            </w:pPr>
            <w:r w:rsidRPr="00923B18">
              <w:rPr>
                <w:rFonts w:ascii="Times New Roman" w:hAnsi="Times New Roman" w:cs="Times New Roman"/>
                <w:sz w:val="28"/>
                <w:szCs w:val="28"/>
                <w:lang w:val="en-US"/>
              </w:rPr>
              <w:t>2.098</w:t>
            </w:r>
          </w:p>
        </w:tc>
        <w:tc>
          <w:tcPr>
            <w:tcW w:w="614" w:type="pct"/>
            <w:vAlign w:val="center"/>
          </w:tcPr>
          <w:p w14:paraId="4B234302" w14:textId="393DC71C" w:rsidR="007B7F18" w:rsidRPr="00004F9B" w:rsidRDefault="00F23502" w:rsidP="006172F7">
            <w:pPr>
              <w:pStyle w:val="ListParagraph"/>
              <w:spacing w:before="120" w:after="240" w:line="360" w:lineRule="auto"/>
              <w:ind w:left="0"/>
              <w:contextualSpacing w:val="0"/>
              <w:rPr>
                <w:rFonts w:ascii="Times New Roman" w:hAnsi="Times New Roman" w:cs="Times New Roman"/>
                <w:sz w:val="28"/>
                <w:szCs w:val="28"/>
                <w:lang w:val="en-US"/>
              </w:rPr>
            </w:pPr>
            <w:r w:rsidRPr="00F23502">
              <w:rPr>
                <w:rFonts w:ascii="Times New Roman" w:hAnsi="Times New Roman" w:cs="Times New Roman"/>
                <w:sz w:val="28"/>
                <w:szCs w:val="28"/>
                <w:lang w:val="en-US"/>
              </w:rPr>
              <w:t>2.1</w:t>
            </w:r>
            <w:r>
              <w:rPr>
                <w:rFonts w:ascii="Times New Roman" w:hAnsi="Times New Roman" w:cs="Times New Roman"/>
                <w:sz w:val="28"/>
                <w:szCs w:val="28"/>
                <w:lang w:val="en-US"/>
              </w:rPr>
              <w:t>4</w:t>
            </w:r>
          </w:p>
        </w:tc>
        <w:tc>
          <w:tcPr>
            <w:tcW w:w="624" w:type="pct"/>
            <w:vAlign w:val="center"/>
          </w:tcPr>
          <w:p w14:paraId="22CE7FAA" w14:textId="070E8059" w:rsidR="007B7F18" w:rsidRPr="00004F9B" w:rsidRDefault="00D346A0" w:rsidP="006172F7">
            <w:pPr>
              <w:pStyle w:val="ListParagraph"/>
              <w:spacing w:before="120" w:after="240" w:line="360" w:lineRule="auto"/>
              <w:ind w:left="0"/>
              <w:contextualSpacing w:val="0"/>
              <w:rPr>
                <w:rFonts w:ascii="Times New Roman" w:hAnsi="Times New Roman" w:cs="Times New Roman"/>
                <w:sz w:val="28"/>
                <w:szCs w:val="28"/>
                <w:lang w:val="en-US"/>
              </w:rPr>
            </w:pPr>
            <w:r w:rsidRPr="00D346A0">
              <w:rPr>
                <w:rFonts w:ascii="Times New Roman" w:hAnsi="Times New Roman" w:cs="Times New Roman"/>
                <w:sz w:val="28"/>
                <w:szCs w:val="28"/>
                <w:lang w:val="en-US"/>
              </w:rPr>
              <w:t>2.1</w:t>
            </w:r>
            <w:r>
              <w:rPr>
                <w:rFonts w:ascii="Times New Roman" w:hAnsi="Times New Roman" w:cs="Times New Roman"/>
                <w:sz w:val="28"/>
                <w:szCs w:val="28"/>
                <w:lang w:val="en-US"/>
              </w:rPr>
              <w:t>1</w:t>
            </w:r>
          </w:p>
        </w:tc>
      </w:tr>
      <w:tr w:rsidR="00F23502" w14:paraId="63289B4E" w14:textId="77777777" w:rsidTr="005A7922">
        <w:trPr>
          <w:jc w:val="center"/>
        </w:trPr>
        <w:tc>
          <w:tcPr>
            <w:tcW w:w="640" w:type="pct"/>
            <w:vAlign w:val="center"/>
          </w:tcPr>
          <w:p w14:paraId="3DCA996B" w14:textId="46D44A08" w:rsidR="007B7F18" w:rsidRDefault="007B7F18"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RMSE</w:t>
            </w:r>
          </w:p>
        </w:tc>
        <w:tc>
          <w:tcPr>
            <w:tcW w:w="624" w:type="pct"/>
            <w:vAlign w:val="center"/>
          </w:tcPr>
          <w:p w14:paraId="206C7D1B" w14:textId="0E0766F2" w:rsidR="007B7F18" w:rsidRPr="00004F9B" w:rsidRDefault="00ED1414" w:rsidP="006172F7">
            <w:pPr>
              <w:pStyle w:val="ListParagraph"/>
              <w:spacing w:before="120" w:after="240" w:line="360" w:lineRule="auto"/>
              <w:ind w:left="0"/>
              <w:contextualSpacing w:val="0"/>
              <w:rPr>
                <w:rFonts w:ascii="Times New Roman" w:hAnsi="Times New Roman" w:cs="Times New Roman"/>
                <w:sz w:val="28"/>
                <w:szCs w:val="28"/>
                <w:lang w:val="en-US"/>
              </w:rPr>
            </w:pPr>
            <w:r w:rsidRPr="00ED1414">
              <w:rPr>
                <w:rFonts w:ascii="Times New Roman" w:hAnsi="Times New Roman" w:cs="Times New Roman"/>
                <w:sz w:val="28"/>
                <w:szCs w:val="28"/>
                <w:lang w:val="en-US"/>
              </w:rPr>
              <w:t>1.45</w:t>
            </w:r>
          </w:p>
        </w:tc>
        <w:tc>
          <w:tcPr>
            <w:tcW w:w="624" w:type="pct"/>
            <w:vAlign w:val="center"/>
          </w:tcPr>
          <w:p w14:paraId="7D084979" w14:textId="09D23E04" w:rsidR="007B7F18" w:rsidRPr="00004F9B" w:rsidRDefault="00A2568B" w:rsidP="006172F7">
            <w:pPr>
              <w:pStyle w:val="ListParagraph"/>
              <w:spacing w:before="120" w:after="240" w:line="360" w:lineRule="auto"/>
              <w:ind w:left="0"/>
              <w:contextualSpacing w:val="0"/>
              <w:rPr>
                <w:rFonts w:ascii="Times New Roman" w:hAnsi="Times New Roman" w:cs="Times New Roman"/>
                <w:sz w:val="28"/>
                <w:szCs w:val="28"/>
                <w:lang w:val="en-US"/>
              </w:rPr>
            </w:pPr>
            <w:r w:rsidRPr="00A2568B">
              <w:rPr>
                <w:rFonts w:ascii="Times New Roman" w:hAnsi="Times New Roman" w:cs="Times New Roman"/>
                <w:sz w:val="28"/>
                <w:szCs w:val="28"/>
                <w:lang w:val="en-US"/>
              </w:rPr>
              <w:t>1.4</w:t>
            </w:r>
            <w:r>
              <w:rPr>
                <w:rFonts w:ascii="Times New Roman" w:hAnsi="Times New Roman" w:cs="Times New Roman"/>
                <w:sz w:val="28"/>
                <w:szCs w:val="28"/>
                <w:lang w:val="en-US"/>
              </w:rPr>
              <w:t>5</w:t>
            </w:r>
          </w:p>
        </w:tc>
        <w:tc>
          <w:tcPr>
            <w:tcW w:w="624" w:type="pct"/>
            <w:vAlign w:val="center"/>
          </w:tcPr>
          <w:p w14:paraId="41F7B0E6" w14:textId="5580F5F4" w:rsidR="007B7F18" w:rsidRPr="00004F9B" w:rsidRDefault="00D852B9" w:rsidP="006172F7">
            <w:pPr>
              <w:pStyle w:val="ListParagraph"/>
              <w:spacing w:before="120" w:after="240" w:line="360" w:lineRule="auto"/>
              <w:ind w:left="0"/>
              <w:contextualSpacing w:val="0"/>
              <w:rPr>
                <w:rFonts w:ascii="Times New Roman" w:hAnsi="Times New Roman" w:cs="Times New Roman"/>
                <w:sz w:val="28"/>
                <w:szCs w:val="28"/>
                <w:lang w:val="en-US"/>
              </w:rPr>
            </w:pPr>
            <w:r w:rsidRPr="00D852B9">
              <w:rPr>
                <w:rFonts w:ascii="Times New Roman" w:hAnsi="Times New Roman" w:cs="Times New Roman"/>
                <w:sz w:val="28"/>
                <w:szCs w:val="28"/>
                <w:lang w:val="en-US"/>
              </w:rPr>
              <w:t>1.4</w:t>
            </w:r>
            <w:r>
              <w:rPr>
                <w:rFonts w:ascii="Times New Roman" w:hAnsi="Times New Roman" w:cs="Times New Roman"/>
                <w:sz w:val="28"/>
                <w:szCs w:val="28"/>
                <w:lang w:val="en-US"/>
              </w:rPr>
              <w:t>6</w:t>
            </w:r>
          </w:p>
        </w:tc>
        <w:tc>
          <w:tcPr>
            <w:tcW w:w="624" w:type="pct"/>
            <w:vAlign w:val="center"/>
          </w:tcPr>
          <w:p w14:paraId="564A50D4" w14:textId="62C8C78F" w:rsidR="007B7F18" w:rsidRPr="00004F9B" w:rsidRDefault="00AB7FEF" w:rsidP="006172F7">
            <w:pPr>
              <w:pStyle w:val="ListParagraph"/>
              <w:spacing w:before="120" w:after="240" w:line="360" w:lineRule="auto"/>
              <w:ind w:left="0"/>
              <w:contextualSpacing w:val="0"/>
              <w:rPr>
                <w:rFonts w:ascii="Times New Roman" w:hAnsi="Times New Roman" w:cs="Times New Roman"/>
                <w:sz w:val="28"/>
                <w:szCs w:val="28"/>
                <w:lang w:val="en-US"/>
              </w:rPr>
            </w:pPr>
            <w:r w:rsidRPr="00AB7FEF">
              <w:rPr>
                <w:rFonts w:ascii="Times New Roman" w:hAnsi="Times New Roman" w:cs="Times New Roman"/>
                <w:sz w:val="28"/>
                <w:szCs w:val="28"/>
                <w:lang w:val="en-US"/>
              </w:rPr>
              <w:t>1.4</w:t>
            </w:r>
            <w:r>
              <w:rPr>
                <w:rFonts w:ascii="Times New Roman" w:hAnsi="Times New Roman" w:cs="Times New Roman"/>
                <w:sz w:val="28"/>
                <w:szCs w:val="28"/>
                <w:lang w:val="en-US"/>
              </w:rPr>
              <w:t>4</w:t>
            </w:r>
          </w:p>
        </w:tc>
        <w:tc>
          <w:tcPr>
            <w:tcW w:w="624" w:type="pct"/>
            <w:vAlign w:val="center"/>
          </w:tcPr>
          <w:p w14:paraId="7C0BB6B8" w14:textId="183CC164" w:rsidR="007B7F18" w:rsidRPr="00004F9B" w:rsidRDefault="00923B18" w:rsidP="006172F7">
            <w:pPr>
              <w:pStyle w:val="ListParagraph"/>
              <w:spacing w:before="120" w:after="240" w:line="360" w:lineRule="auto"/>
              <w:ind w:left="0"/>
              <w:contextualSpacing w:val="0"/>
              <w:rPr>
                <w:rFonts w:ascii="Times New Roman" w:hAnsi="Times New Roman" w:cs="Times New Roman"/>
                <w:sz w:val="28"/>
                <w:szCs w:val="28"/>
                <w:lang w:val="en-US"/>
              </w:rPr>
            </w:pPr>
            <w:r w:rsidRPr="00923B18">
              <w:rPr>
                <w:rFonts w:ascii="Times New Roman" w:hAnsi="Times New Roman" w:cs="Times New Roman"/>
                <w:sz w:val="28"/>
                <w:szCs w:val="28"/>
                <w:lang w:val="en-US"/>
              </w:rPr>
              <w:t>1.448</w:t>
            </w:r>
          </w:p>
        </w:tc>
        <w:tc>
          <w:tcPr>
            <w:tcW w:w="614" w:type="pct"/>
            <w:vAlign w:val="center"/>
          </w:tcPr>
          <w:p w14:paraId="686DABA6" w14:textId="5CB3AEF0" w:rsidR="007B7F18" w:rsidRPr="00004F9B" w:rsidRDefault="00F23502" w:rsidP="006172F7">
            <w:pPr>
              <w:pStyle w:val="ListParagraph"/>
              <w:spacing w:before="120" w:after="240" w:line="360" w:lineRule="auto"/>
              <w:ind w:left="0"/>
              <w:contextualSpacing w:val="0"/>
              <w:rPr>
                <w:rFonts w:ascii="Times New Roman" w:hAnsi="Times New Roman" w:cs="Times New Roman"/>
                <w:sz w:val="28"/>
                <w:szCs w:val="28"/>
                <w:lang w:val="en-US"/>
              </w:rPr>
            </w:pPr>
            <w:r>
              <w:rPr>
                <w:rFonts w:ascii="Times New Roman" w:hAnsi="Times New Roman" w:cs="Times New Roman"/>
                <w:sz w:val="28"/>
                <w:szCs w:val="28"/>
                <w:lang w:val="en-US"/>
              </w:rPr>
              <w:t>1.46</w:t>
            </w:r>
          </w:p>
        </w:tc>
        <w:tc>
          <w:tcPr>
            <w:tcW w:w="624" w:type="pct"/>
            <w:vAlign w:val="center"/>
          </w:tcPr>
          <w:p w14:paraId="525EF46B" w14:textId="1497180F" w:rsidR="007B7F18" w:rsidRPr="00004F9B" w:rsidRDefault="00D346A0" w:rsidP="006172F7">
            <w:pPr>
              <w:pStyle w:val="ListParagraph"/>
              <w:spacing w:before="120" w:after="240" w:line="360" w:lineRule="auto"/>
              <w:ind w:left="0"/>
              <w:contextualSpacing w:val="0"/>
              <w:rPr>
                <w:rFonts w:ascii="Times New Roman" w:hAnsi="Times New Roman" w:cs="Times New Roman"/>
                <w:sz w:val="28"/>
                <w:szCs w:val="28"/>
                <w:lang w:val="en-US"/>
              </w:rPr>
            </w:pPr>
            <w:r w:rsidRPr="00D346A0">
              <w:rPr>
                <w:rFonts w:ascii="Times New Roman" w:hAnsi="Times New Roman" w:cs="Times New Roman"/>
                <w:sz w:val="28"/>
                <w:szCs w:val="28"/>
                <w:lang w:val="en-US"/>
              </w:rPr>
              <w:t>1.45</w:t>
            </w:r>
          </w:p>
        </w:tc>
      </w:tr>
    </w:tbl>
    <w:p w14:paraId="0D981142" w14:textId="442ABEDB" w:rsidR="004A60ED" w:rsidRDefault="004A60ED" w:rsidP="006172F7">
      <w:pPr>
        <w:jc w:val="both"/>
        <w:rPr>
          <w:rFonts w:ascii="Times New Roman" w:hAnsi="Times New Roman" w:cs="Times New Roman"/>
          <w:b/>
          <w:bCs/>
          <w:sz w:val="28"/>
          <w:szCs w:val="28"/>
        </w:rPr>
      </w:pPr>
    </w:p>
    <w:p w14:paraId="36E8BA17" w14:textId="23297A9D" w:rsidR="0021549F" w:rsidRDefault="0021549F" w:rsidP="006172F7">
      <w:pPr>
        <w:ind w:firstLine="284"/>
        <w:jc w:val="both"/>
        <w:rPr>
          <w:rFonts w:ascii="Times New Roman" w:hAnsi="Times New Roman" w:cs="Times New Roman"/>
          <w:sz w:val="28"/>
          <w:szCs w:val="28"/>
          <w:lang w:val="en-US"/>
        </w:rPr>
      </w:pPr>
      <w:r>
        <w:rPr>
          <w:rFonts w:ascii="Times New Roman" w:hAnsi="Times New Roman" w:cs="Times New Roman"/>
          <w:sz w:val="28"/>
          <w:szCs w:val="28"/>
          <w:lang w:val="en-US"/>
        </w:rPr>
        <w:t>Nhận xét: Dựa vào kết quả độ sai lệch trong bảng 4, kết quả sa</w:t>
      </w:r>
      <w:r w:rsidR="00C709F1">
        <w:rPr>
          <w:rFonts w:ascii="Times New Roman" w:hAnsi="Times New Roman" w:cs="Times New Roman"/>
          <w:sz w:val="28"/>
          <w:szCs w:val="28"/>
          <w:lang w:val="en-US"/>
        </w:rPr>
        <w:t>i</w:t>
      </w:r>
      <w:r>
        <w:rPr>
          <w:rFonts w:ascii="Times New Roman" w:hAnsi="Times New Roman" w:cs="Times New Roman"/>
          <w:sz w:val="28"/>
          <w:szCs w:val="28"/>
          <w:lang w:val="en-US"/>
        </w:rPr>
        <w:t xml:space="preserve"> lệch giữa các bộ dữ liệu không quá lớn . Trong đó bộ dữ liệu ua có kết quả sai lệch lớn nhất từ dự đoán so với thực tế, ngoài ra bộ dữ liệu u4 có kết quả nhỏ nhất.</w:t>
      </w:r>
    </w:p>
    <w:p w14:paraId="1EEAD06C" w14:textId="7EF66D98" w:rsidR="0021549F" w:rsidRPr="0021549F" w:rsidRDefault="0021549F" w:rsidP="006172F7">
      <w:pPr>
        <w:ind w:firstLine="284"/>
        <w:jc w:val="both"/>
        <w:rPr>
          <w:rFonts w:ascii="Times New Roman" w:hAnsi="Times New Roman" w:cs="Times New Roman"/>
          <w:sz w:val="28"/>
          <w:szCs w:val="28"/>
          <w:lang w:val="en-US"/>
        </w:rPr>
      </w:pPr>
      <w:r>
        <w:rPr>
          <w:rFonts w:ascii="Times New Roman" w:hAnsi="Times New Roman" w:cs="Times New Roman"/>
          <w:sz w:val="28"/>
          <w:szCs w:val="28"/>
          <w:lang w:val="en-US"/>
        </w:rPr>
        <w:t>Từ kết quả của bảng 4, ta có biểu đồ của các mô hình trên các tập dữ liệu sau.</w:t>
      </w:r>
    </w:p>
    <w:p w14:paraId="0F7779BF" w14:textId="77777777" w:rsidR="00DF2C22" w:rsidRDefault="005A7922" w:rsidP="004634D7">
      <w:pPr>
        <w:pStyle w:val="Heading1"/>
        <w:ind w:left="284"/>
        <w:jc w:val="both"/>
      </w:pPr>
      <w:bookmarkStart w:id="64" w:name="_Toc29412742"/>
      <w:r>
        <w:t xml:space="preserve">3.2.2. </w:t>
      </w:r>
      <w:r w:rsidR="00187B3D">
        <w:t>Biểu đồ</w:t>
      </w:r>
      <w:bookmarkEnd w:id="64"/>
    </w:p>
    <w:p w14:paraId="6807C5C1" w14:textId="403A1654" w:rsidR="002B1E80" w:rsidRDefault="0021549F" w:rsidP="00DF2C22">
      <w:pPr>
        <w:jc w:val="center"/>
      </w:pPr>
      <w:r>
        <w:drawing>
          <wp:inline distT="0" distB="0" distL="0" distR="0" wp14:anchorId="131E160D" wp14:editId="6030DCED">
            <wp:extent cx="5511800" cy="3505200"/>
            <wp:effectExtent l="0" t="0" r="12700" b="0"/>
            <wp:docPr id="11" name="Chart 11">
              <a:extLst xmlns:a="http://schemas.openxmlformats.org/drawingml/2006/main">
                <a:ext uri="{FF2B5EF4-FFF2-40B4-BE49-F238E27FC236}">
                  <a16:creationId xmlns:a16="http://schemas.microsoft.com/office/drawing/2014/main" id="{7A116ABE-1322-4A07-80C4-A809DAE8C2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B6CB1E6" w14:textId="208A86B2" w:rsidR="002B1E80" w:rsidRPr="0021549F" w:rsidRDefault="002B1E80" w:rsidP="00AB1ECE">
      <w:pPr>
        <w:pStyle w:val="Caption"/>
        <w:jc w:val="center"/>
        <w:rPr>
          <w:rFonts w:ascii="Times New Roman" w:hAnsi="Times New Roman" w:cs="Times New Roman"/>
          <w:iCs w:val="0"/>
          <w:color w:val="auto"/>
          <w:sz w:val="26"/>
          <w:szCs w:val="26"/>
          <w:lang w:val="en-US"/>
        </w:rPr>
      </w:pPr>
      <w:r w:rsidRPr="00A501E5">
        <w:rPr>
          <w:rFonts w:ascii="Times New Roman" w:hAnsi="Times New Roman" w:cs="Times New Roman"/>
          <w:iCs w:val="0"/>
          <w:color w:val="auto"/>
          <w:sz w:val="26"/>
          <w:szCs w:val="26"/>
          <w:lang w:val="en-US"/>
        </w:rPr>
        <w:t xml:space="preserve">Hình  </w:t>
      </w:r>
      <w:r w:rsidR="00477833">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lang w:val="en-US"/>
        </w:rPr>
        <w:t>.</w:t>
      </w:r>
      <w:r w:rsidR="00477833">
        <w:rPr>
          <w:rFonts w:ascii="Times New Roman" w:hAnsi="Times New Roman" w:cs="Times New Roman"/>
          <w:iCs w:val="0"/>
          <w:color w:val="auto"/>
          <w:sz w:val="26"/>
          <w:szCs w:val="26"/>
          <w:lang w:val="en-US"/>
        </w:rPr>
        <w:t>5</w:t>
      </w:r>
      <w:r w:rsidRPr="00A501E5">
        <w:rPr>
          <w:rFonts w:ascii="Times New Roman" w:hAnsi="Times New Roman" w:cs="Times New Roman"/>
          <w:iCs w:val="0"/>
          <w:color w:val="auto"/>
          <w:sz w:val="26"/>
          <w:szCs w:val="26"/>
          <w:lang w:val="en-US"/>
        </w:rPr>
        <w:t>: Biểu đồ đường của các tập dữ liệu với phương pháp MSE</w:t>
      </w:r>
    </w:p>
    <w:p w14:paraId="5C1555B0" w14:textId="77777777" w:rsidR="002B1E80" w:rsidRPr="002B1E80" w:rsidRDefault="008848BD" w:rsidP="00AB1ECE">
      <w:pPr>
        <w:pStyle w:val="ListParagraph"/>
        <w:keepNext/>
        <w:spacing w:before="120" w:after="240" w:line="360" w:lineRule="auto"/>
        <w:ind w:left="0"/>
        <w:contextualSpacing w:val="0"/>
        <w:jc w:val="center"/>
        <w:rPr>
          <w:rFonts w:ascii="Times New Roman" w:hAnsi="Times New Roman" w:cs="Times New Roman"/>
          <w:sz w:val="26"/>
          <w:szCs w:val="26"/>
          <w:lang w:val="en-US"/>
        </w:rPr>
      </w:pPr>
      <w:r w:rsidRPr="002B1E80">
        <w:rPr>
          <w:rFonts w:ascii="Times New Roman" w:hAnsi="Times New Roman" w:cs="Times New Roman"/>
          <w:sz w:val="26"/>
          <w:szCs w:val="26"/>
          <w:lang w:val="en-US"/>
        </w:rPr>
        <w:lastRenderedPageBreak/>
        <w:drawing>
          <wp:inline distT="0" distB="0" distL="0" distR="0" wp14:anchorId="5195923F" wp14:editId="7F3ABF05">
            <wp:extent cx="5410200" cy="3928533"/>
            <wp:effectExtent l="0" t="0" r="0" b="15240"/>
            <wp:docPr id="12" name="Chart 12">
              <a:extLst xmlns:a="http://schemas.openxmlformats.org/drawingml/2006/main">
                <a:ext uri="{FF2B5EF4-FFF2-40B4-BE49-F238E27FC236}">
                  <a16:creationId xmlns:a16="http://schemas.microsoft.com/office/drawing/2014/main" id="{7A116ABE-1322-4A07-80C4-A809DAE8C2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45A8E87" w14:textId="2C90CC8F" w:rsidR="00A625C0" w:rsidRDefault="002B1E80" w:rsidP="00AB1ECE">
      <w:pPr>
        <w:pStyle w:val="Caption"/>
        <w:jc w:val="center"/>
        <w:rPr>
          <w:rFonts w:ascii="Times New Roman" w:hAnsi="Times New Roman" w:cs="Times New Roman"/>
          <w:iCs w:val="0"/>
          <w:color w:val="auto"/>
          <w:sz w:val="26"/>
          <w:szCs w:val="26"/>
          <w:lang w:val="en-US"/>
        </w:rPr>
      </w:pPr>
      <w:r w:rsidRPr="00A501E5">
        <w:rPr>
          <w:rFonts w:ascii="Times New Roman" w:hAnsi="Times New Roman" w:cs="Times New Roman"/>
          <w:iCs w:val="0"/>
          <w:color w:val="auto"/>
          <w:sz w:val="26"/>
          <w:szCs w:val="26"/>
          <w:lang w:val="en-US"/>
        </w:rPr>
        <w:t xml:space="preserve">Hình  </w:t>
      </w:r>
      <w:r w:rsidR="00477833">
        <w:rPr>
          <w:rFonts w:ascii="Times New Roman" w:hAnsi="Times New Roman" w:cs="Times New Roman"/>
          <w:iCs w:val="0"/>
          <w:color w:val="auto"/>
          <w:sz w:val="26"/>
          <w:szCs w:val="26"/>
          <w:lang w:val="en-US"/>
        </w:rPr>
        <w:t>3</w:t>
      </w:r>
      <w:r w:rsidR="00E03B9E">
        <w:rPr>
          <w:rFonts w:ascii="Times New Roman" w:hAnsi="Times New Roman" w:cs="Times New Roman"/>
          <w:iCs w:val="0"/>
          <w:color w:val="auto"/>
          <w:sz w:val="26"/>
          <w:szCs w:val="26"/>
          <w:lang w:val="en-US"/>
        </w:rPr>
        <w:t>.</w:t>
      </w:r>
      <w:r w:rsidR="00477833">
        <w:rPr>
          <w:rFonts w:ascii="Times New Roman" w:hAnsi="Times New Roman" w:cs="Times New Roman"/>
          <w:iCs w:val="0"/>
          <w:color w:val="auto"/>
          <w:sz w:val="26"/>
          <w:szCs w:val="26"/>
          <w:lang w:val="en-US"/>
        </w:rPr>
        <w:t>6</w:t>
      </w:r>
      <w:r w:rsidRPr="00A501E5">
        <w:rPr>
          <w:rFonts w:ascii="Times New Roman" w:hAnsi="Times New Roman" w:cs="Times New Roman"/>
          <w:iCs w:val="0"/>
          <w:color w:val="auto"/>
          <w:sz w:val="26"/>
          <w:szCs w:val="26"/>
          <w:lang w:val="en-US"/>
        </w:rPr>
        <w:t>: Biểu đồ đường của các tập dữ liệu trên phương pháp RMSE</w:t>
      </w:r>
    </w:p>
    <w:p w14:paraId="4A0460F1" w14:textId="738E77ED" w:rsidR="00F46829" w:rsidRPr="00F46829" w:rsidRDefault="00F46829" w:rsidP="00177B80">
      <w:pPr>
        <w:spacing w:before="120" w:after="120" w:line="360" w:lineRule="auto"/>
        <w:ind w:firstLine="567"/>
        <w:jc w:val="both"/>
        <w:rPr>
          <w:rFonts w:ascii="Times New Roman" w:hAnsi="Times New Roman" w:cs="Times New Roman"/>
          <w:sz w:val="26"/>
          <w:szCs w:val="26"/>
          <w:lang w:val="en-US"/>
        </w:rPr>
      </w:pPr>
      <w:r w:rsidRPr="00F46829">
        <w:rPr>
          <w:rFonts w:ascii="Times New Roman" w:hAnsi="Times New Roman" w:cs="Times New Roman"/>
          <w:sz w:val="26"/>
          <w:szCs w:val="26"/>
          <w:lang w:val="en-US"/>
        </w:rPr>
        <w:t>The</w:t>
      </w:r>
      <w:r>
        <w:rPr>
          <w:rFonts w:ascii="Times New Roman" w:hAnsi="Times New Roman" w:cs="Times New Roman"/>
          <w:sz w:val="26"/>
          <w:szCs w:val="26"/>
          <w:lang w:val="en-US"/>
        </w:rPr>
        <w:t>o quan sát, hai biểu đồ ở trên đều thể hiện những ý nghĩa khá tương đồng nhau. Cụ thể là với bộ cơ sở dữ liệu u4 đạt giá trí thấp nhấp và giá trị ua đạt giá trị cao nhất, điều này</w:t>
      </w:r>
      <w:r w:rsidR="000B415F">
        <w:rPr>
          <w:rFonts w:ascii="Times New Roman" w:hAnsi="Times New Roman" w:cs="Times New Roman"/>
          <w:sz w:val="26"/>
          <w:szCs w:val="26"/>
          <w:lang w:val="en-US"/>
        </w:rPr>
        <w:t xml:space="preserve"> mang ý nghĩa gì</w:t>
      </w:r>
      <w:r>
        <w:rPr>
          <w:rFonts w:ascii="Times New Roman" w:hAnsi="Times New Roman" w:cs="Times New Roman"/>
          <w:sz w:val="26"/>
          <w:szCs w:val="26"/>
          <w:lang w:val="en-US"/>
        </w:rPr>
        <w:t xml:space="preserve"> sẽ được trình bày cụ thể hơn ở phần thảo luận phía dưới.</w:t>
      </w:r>
    </w:p>
    <w:p w14:paraId="065F2F00" w14:textId="1991CA0F" w:rsidR="00787B29" w:rsidRPr="00187B3D" w:rsidRDefault="005A7922" w:rsidP="006172F7">
      <w:pPr>
        <w:pStyle w:val="Heading1"/>
        <w:jc w:val="both"/>
      </w:pPr>
      <w:bookmarkStart w:id="65" w:name="_Toc29412743"/>
      <w:r>
        <w:t xml:space="preserve">3.2.3. </w:t>
      </w:r>
      <w:r w:rsidR="00B9668E">
        <w:t>Thảo luận</w:t>
      </w:r>
      <w:bookmarkEnd w:id="65"/>
    </w:p>
    <w:p w14:paraId="767A7E54" w14:textId="3EA6A339" w:rsidR="00CC613C" w:rsidRDefault="00CC613C" w:rsidP="006172F7">
      <w:pPr>
        <w:pStyle w:val="Subtitle"/>
      </w:pPr>
      <w:r w:rsidRPr="00CC613C">
        <w:t xml:space="preserve">Với mô hình lọc cộng tác dựa trên người dùng – </w:t>
      </w:r>
      <w:r w:rsidRPr="00CC613C">
        <w:rPr>
          <w:i/>
          <w:iCs/>
        </w:rPr>
        <w:t xml:space="preserve">UBCF </w:t>
      </w:r>
      <w:r w:rsidRPr="00CC613C">
        <w:t>thì ta thấy đường biểu diễn từng hình</w:t>
      </w:r>
      <w:r w:rsidR="00BC480E">
        <w:t xml:space="preserve"> 3.5 và 3.6</w:t>
      </w:r>
      <w:r w:rsidR="002937AA">
        <w:t xml:space="preserve"> của</w:t>
      </w:r>
      <w:r w:rsidRPr="00CC613C">
        <w:t xml:space="preserve"> các tập dữ liệu u1.test; u2.test; u3.test; u4.test; u5.test; ua.test; và ub.test.</w:t>
      </w:r>
    </w:p>
    <w:p w14:paraId="4B3E1E11" w14:textId="186C3164" w:rsidR="002429F8" w:rsidRDefault="004B422F" w:rsidP="006172F7">
      <w:pPr>
        <w:pStyle w:val="Subtitle"/>
      </w:pPr>
      <w:r>
        <w:t>Theo quan sát, k</w:t>
      </w:r>
      <w:r w:rsidR="002429F8">
        <w:t>ết quả MSE và RMSE cho</w:t>
      </w:r>
      <w:r w:rsidR="00D06061">
        <w:t xml:space="preserve"> ta</w:t>
      </w:r>
      <w:r w:rsidR="002429F8">
        <w:t xml:space="preserve"> biết sai số dự đoán của thuật toán trên các bộ dữ liệu. </w:t>
      </w:r>
      <w:r w:rsidR="00EF5F7F">
        <w:t>K</w:t>
      </w:r>
      <w:r w:rsidR="002429F8">
        <w:t>ết quả được so sánh trên biểu đồ cho thấy thuật toán được xây dựng không có sai lệch lớn</w:t>
      </w:r>
      <w:r w:rsidR="00674CCA">
        <w:t xml:space="preserve"> (biên độ lệch không quá 0,1).</w:t>
      </w:r>
    </w:p>
    <w:p w14:paraId="0CB4785D" w14:textId="0E0560B7" w:rsidR="002D7C11" w:rsidRDefault="00ED6FA1" w:rsidP="006172F7">
      <w:pPr>
        <w:pStyle w:val="Subtitle"/>
      </w:pPr>
      <w:r>
        <w:t>Điều này có thể giải thích do</w:t>
      </w:r>
      <w:r w:rsidR="00021BE6">
        <w:t xml:space="preserve"> </w:t>
      </w:r>
      <w:r>
        <w:t>sự khác nhau cơ bản giữa các</w:t>
      </w:r>
      <w:r w:rsidR="00021BE6">
        <w:t xml:space="preserve"> bộ </w:t>
      </w:r>
      <w:r>
        <w:t>dữ liệu được dùng ở trên</w:t>
      </w:r>
      <w:r w:rsidR="00C81CD3">
        <w:t>,</w:t>
      </w:r>
      <w:r>
        <w:t xml:space="preserve"> được</w:t>
      </w:r>
      <w:r w:rsidR="00021BE6">
        <w:t xml:space="preserve"> phân chia</w:t>
      </w:r>
      <w:r w:rsidRPr="00ED6FA1">
        <w:t xml:space="preserve"> </w:t>
      </w:r>
      <w:r w:rsidR="00C81CD3">
        <w:t>từ bộ dữ liệu</w:t>
      </w:r>
      <w:r w:rsidRPr="00ED6FA1">
        <w:t xml:space="preserve"> mẫu</w:t>
      </w:r>
      <w:r w:rsidR="00C81CD3">
        <w:t xml:space="preserve"> </w:t>
      </w:r>
      <w:r w:rsidRPr="00ED6FA1">
        <w:t>100k</w:t>
      </w:r>
      <w:r w:rsidR="00C81CD3">
        <w:t xml:space="preserve"> một cách ngẫu nhiên</w:t>
      </w:r>
      <w:r w:rsidR="00021BE6">
        <w:t>.</w:t>
      </w:r>
      <w:r w:rsidR="00951DDB">
        <w:t xml:space="preserve"> Do các dữ liệu các bộ dữ liệu </w:t>
      </w:r>
      <w:r w:rsidR="00951DDB" w:rsidRPr="00CC613C">
        <w:t>u1.test; u2.test; u3.test; u4.test; u5.test; ua.test; và ub.test</w:t>
      </w:r>
      <w:r w:rsidR="00951DDB">
        <w:t xml:space="preserve"> được phân chia một </w:t>
      </w:r>
      <w:r w:rsidR="00951DDB">
        <w:lastRenderedPageBreak/>
        <w:t>cách ngẫu nhiên từ bộ dữ liệu mẫu u.data nên</w:t>
      </w:r>
      <w:r w:rsidR="00021BE6">
        <w:t xml:space="preserve"> ta có thể </w:t>
      </w:r>
      <w:r w:rsidR="00951DDB">
        <w:t>xác định</w:t>
      </w:r>
      <w:r w:rsidR="00021BE6">
        <w:t xml:space="preserve"> thuật toán</w:t>
      </w:r>
      <w:r w:rsidR="007552FF">
        <w:t xml:space="preserve"> đã</w:t>
      </w:r>
      <w:r w:rsidR="00021BE6">
        <w:t xml:space="preserve"> xây dựng đảm</w:t>
      </w:r>
      <w:r>
        <w:t xml:space="preserve"> được</w:t>
      </w:r>
      <w:r w:rsidR="00021BE6">
        <w:t xml:space="preserve"> bảo độ chính xác.</w:t>
      </w:r>
    </w:p>
    <w:p w14:paraId="3B779E64" w14:textId="0C14A293" w:rsidR="0057195B" w:rsidRDefault="00951DDB" w:rsidP="006172F7">
      <w:pPr>
        <w:pStyle w:val="Subtitle"/>
      </w:pPr>
      <w:r>
        <w:t>Nhưng</w:t>
      </w:r>
      <w:r w:rsidR="00ED6FA1">
        <w:t xml:space="preserve"> n</w:t>
      </w:r>
      <w:r w:rsidR="002D7C11">
        <w:t>hìn chung, kết quả dự đoán</w:t>
      </w:r>
      <w:r w:rsidR="00E75A0A">
        <w:t xml:space="preserve"> vẫn</w:t>
      </w:r>
      <w:r w:rsidR="002D7C11">
        <w:t xml:space="preserve"> chưa đạt được độ chính xác </w:t>
      </w:r>
      <w:r w:rsidR="006C259F">
        <w:t xml:space="preserve">tuyệt đối </w:t>
      </w:r>
      <w:r w:rsidR="00E75A0A">
        <w:t xml:space="preserve">mà </w:t>
      </w:r>
      <w:r w:rsidR="0021549F">
        <w:t>vẫn còn có</w:t>
      </w:r>
      <w:r w:rsidR="00E75A0A">
        <w:t xml:space="preserve"> sự sai lệch</w:t>
      </w:r>
      <w:r w:rsidR="002D7C11">
        <w:t xml:space="preserve">. </w:t>
      </w:r>
      <w:r w:rsidR="007552FF">
        <w:t>Sự sai lệch này chứng tỏ quá trình xây dựng thuật toán</w:t>
      </w:r>
      <w:r w:rsidR="00C81CD3">
        <w:t xml:space="preserve"> dưới dạng mã nguồn code theo sơ </w:t>
      </w:r>
      <w:r w:rsidR="00C8249B">
        <w:t>đồ</w:t>
      </w:r>
      <w:r w:rsidR="007552FF">
        <w:t xml:space="preserve"> </w:t>
      </w:r>
      <w:r w:rsidR="00C81CD3">
        <w:t>ở</w:t>
      </w:r>
      <w:r w:rsidR="007552FF">
        <w:t xml:space="preserve"> </w:t>
      </w:r>
      <w:r w:rsidR="007552FF" w:rsidRPr="007552FF">
        <w:rPr>
          <w:i/>
          <w:iCs/>
        </w:rPr>
        <w:t xml:space="preserve">Hình </w:t>
      </w:r>
      <w:r w:rsidR="0000569D">
        <w:rPr>
          <w:i/>
          <w:iCs/>
        </w:rPr>
        <w:t>2.1</w:t>
      </w:r>
      <w:r w:rsidR="007552FF">
        <w:t xml:space="preserve"> </w:t>
      </w:r>
      <w:r w:rsidR="0087127D">
        <w:t>vẫn còn lỗi, khiến cho kết quả bài toán bị sai lệch đi</w:t>
      </w:r>
      <w:r w:rsidR="00392395">
        <w:t>.</w:t>
      </w:r>
      <w:r w:rsidR="00DA3700">
        <w:t xml:space="preserve"> Và đây cũng là </w:t>
      </w:r>
      <w:r w:rsidR="007552FF">
        <w:t>vấn đề</w:t>
      </w:r>
      <w:r w:rsidR="00DA3700">
        <w:t>,</w:t>
      </w:r>
      <w:r w:rsidR="007552FF">
        <w:t xml:space="preserve"> </w:t>
      </w:r>
      <w:r w:rsidR="002D7C11">
        <w:t xml:space="preserve">mà </w:t>
      </w:r>
      <w:r w:rsidR="00B855D5">
        <w:t>khóa luận này</w:t>
      </w:r>
      <w:r w:rsidR="002D7C11">
        <w:t xml:space="preserve"> </w:t>
      </w:r>
      <w:r w:rsidR="00ED6FA1">
        <w:t>cần nghiên cứu và cải thiện</w:t>
      </w:r>
      <w:r w:rsidR="00E75A0A">
        <w:t xml:space="preserve"> thêm</w:t>
      </w:r>
      <w:r w:rsidR="00ED6FA1">
        <w:t>,</w:t>
      </w:r>
      <w:r w:rsidR="002A78C3">
        <w:t xml:space="preserve"> qua đó đưa ra </w:t>
      </w:r>
      <w:r w:rsidR="007552FF">
        <w:t>kết quả chính xác hơn</w:t>
      </w:r>
      <w:r w:rsidR="00A0729D">
        <w:t xml:space="preserve"> cho bài toán</w:t>
      </w:r>
      <w:r w:rsidR="007552FF">
        <w:t>.</w:t>
      </w:r>
    </w:p>
    <w:p w14:paraId="01FCA24C" w14:textId="77777777" w:rsidR="0057195B" w:rsidRDefault="0057195B" w:rsidP="006172F7">
      <w:pPr>
        <w:jc w:val="both"/>
        <w:rPr>
          <w:rFonts w:ascii="Times New Roman" w:hAnsi="Times New Roman" w:cs="Times New Roman"/>
          <w:sz w:val="26"/>
          <w:szCs w:val="26"/>
          <w:lang w:val="en-US"/>
        </w:rPr>
      </w:pPr>
      <w:r>
        <w:br w:type="page"/>
      </w:r>
    </w:p>
    <w:p w14:paraId="2AAABB66" w14:textId="75078340" w:rsidR="001A3B8D" w:rsidRPr="00781362" w:rsidRDefault="006066C5" w:rsidP="00AB1ECE">
      <w:pPr>
        <w:pStyle w:val="Heading1"/>
        <w:jc w:val="center"/>
        <w:rPr>
          <w:shd w:val="clear" w:color="auto" w:fill="FFFFFF"/>
        </w:rPr>
      </w:pPr>
      <w:bookmarkStart w:id="66" w:name="_Toc29412744"/>
      <w:r>
        <w:rPr>
          <w:shd w:val="clear" w:color="auto" w:fill="FFFFFF"/>
        </w:rPr>
        <w:lastRenderedPageBreak/>
        <w:t>KẾT LUẬN</w:t>
      </w:r>
      <w:bookmarkEnd w:id="66"/>
    </w:p>
    <w:p w14:paraId="7BB22BA7" w14:textId="188DA16E" w:rsidR="00CA5724" w:rsidRDefault="00083FFE" w:rsidP="006172F7">
      <w:pPr>
        <w:pStyle w:val="Subtitle"/>
        <w:ind w:firstLine="0"/>
        <w:rPr>
          <w:shd w:val="clear" w:color="auto" w:fill="FFFFFF"/>
        </w:rPr>
      </w:pPr>
      <w:r>
        <w:rPr>
          <w:shd w:val="clear" w:color="auto" w:fill="FFFFFF"/>
        </w:rPr>
        <w:t xml:space="preserve">Với sự phát triển bùng nổ của công nghệ thông tin hiện tai, các ứng dụng về </w:t>
      </w:r>
      <w:r w:rsidR="00CA5724" w:rsidRPr="00CA5724">
        <w:rPr>
          <w:i/>
          <w:iCs/>
          <w:shd w:val="clear" w:color="auto" w:fill="FFFFFF"/>
        </w:rPr>
        <w:t>RS</w:t>
      </w:r>
      <w:r w:rsidR="00CA5724">
        <w:rPr>
          <w:i/>
          <w:iCs/>
          <w:shd w:val="clear" w:color="auto" w:fill="FFFFFF"/>
        </w:rPr>
        <w:t xml:space="preserve"> </w:t>
      </w:r>
      <w:r w:rsidR="00CA5724">
        <w:rPr>
          <w:shd w:val="clear" w:color="auto" w:fill="FFFFFF"/>
        </w:rPr>
        <w:t>ngày càng được phát triển và đánh giá cao. Nắm bắt được xu thế của thời đại, tôi đã bắt đầu nghiên cứu đề tài “</w:t>
      </w:r>
      <w:r w:rsidR="007255A7">
        <w:rPr>
          <w:shd w:val="clear" w:color="auto" w:fill="FFFFFF"/>
        </w:rPr>
        <w:t xml:space="preserve">Xây dựng </w:t>
      </w:r>
      <w:r w:rsidR="00B45554">
        <w:rPr>
          <w:shd w:val="clear" w:color="auto" w:fill="FFFFFF"/>
        </w:rPr>
        <w:t xml:space="preserve">hệ tư vấn </w:t>
      </w:r>
      <w:r w:rsidR="000C4C54">
        <w:rPr>
          <w:shd w:val="clear" w:color="auto" w:fill="FFFFFF"/>
        </w:rPr>
        <w:t>sử dụng</w:t>
      </w:r>
      <w:r w:rsidR="00B45554">
        <w:rPr>
          <w:shd w:val="clear" w:color="auto" w:fill="FFFFFF"/>
        </w:rPr>
        <w:t xml:space="preserve"> phương pháp lọc cộng tác</w:t>
      </w:r>
      <w:r w:rsidR="00CA5724">
        <w:rPr>
          <w:shd w:val="clear" w:color="auto" w:fill="FFFFFF"/>
        </w:rPr>
        <w:t>” và đã được một số kết quả như sau:</w:t>
      </w:r>
    </w:p>
    <w:p w14:paraId="33EE662D" w14:textId="669BD8DC" w:rsidR="00CA5724" w:rsidRDefault="005A7922" w:rsidP="006172F7">
      <w:pPr>
        <w:pStyle w:val="Subtitle"/>
        <w:rPr>
          <w:shd w:val="clear" w:color="auto" w:fill="FFFFFF"/>
        </w:rPr>
      </w:pPr>
      <w:r>
        <w:rPr>
          <w:shd w:val="clear" w:color="auto" w:fill="FFFFFF"/>
        </w:rPr>
        <w:t xml:space="preserve">- </w:t>
      </w:r>
      <w:r w:rsidR="00CA5724">
        <w:rPr>
          <w:shd w:val="clear" w:color="auto" w:fill="FFFFFF"/>
        </w:rPr>
        <w:t>Nắm được lý thuyết cơ bản về xây dựng hệ tư vấn</w:t>
      </w:r>
      <w:r w:rsidR="009D551D">
        <w:rPr>
          <w:shd w:val="clear" w:color="auto" w:fill="FFFFFF"/>
        </w:rPr>
        <w:t>.</w:t>
      </w:r>
    </w:p>
    <w:p w14:paraId="6897EADE" w14:textId="2B40D113" w:rsidR="00CA5724" w:rsidRDefault="005A7922" w:rsidP="006172F7">
      <w:pPr>
        <w:pStyle w:val="Subtitle"/>
        <w:rPr>
          <w:shd w:val="clear" w:color="auto" w:fill="FFFFFF"/>
        </w:rPr>
      </w:pPr>
      <w:r>
        <w:rPr>
          <w:shd w:val="clear" w:color="auto" w:fill="FFFFFF"/>
        </w:rPr>
        <w:t xml:space="preserve">- </w:t>
      </w:r>
      <w:r w:rsidR="00CA5724">
        <w:rPr>
          <w:shd w:val="clear" w:color="auto" w:fill="FFFFFF"/>
        </w:rPr>
        <w:t>Xây dựng được thuật toán hệ tư vấn theo phương pháp lọc cộng tác</w:t>
      </w:r>
      <w:r w:rsidR="00EA17C2">
        <w:rPr>
          <w:shd w:val="clear" w:color="auto" w:fill="FFFFFF"/>
        </w:rPr>
        <w:t xml:space="preserve"> d</w:t>
      </w:r>
      <w:r w:rsidR="00A11747">
        <w:rPr>
          <w:shd w:val="clear" w:color="auto" w:fill="FFFFFF"/>
        </w:rPr>
        <w:t>ựa</w:t>
      </w:r>
      <w:r w:rsidR="00CA5724">
        <w:rPr>
          <w:shd w:val="clear" w:color="auto" w:fill="FFFFFF"/>
        </w:rPr>
        <w:t xml:space="preserve"> trên người dùng</w:t>
      </w:r>
      <w:r w:rsidR="00D33005">
        <w:rPr>
          <w:shd w:val="clear" w:color="auto" w:fill="FFFFFF"/>
        </w:rPr>
        <w:t>.</w:t>
      </w:r>
    </w:p>
    <w:p w14:paraId="172AC24F" w14:textId="6EE3959A" w:rsidR="00781362" w:rsidRDefault="00CA5724" w:rsidP="006172F7">
      <w:pPr>
        <w:pStyle w:val="Subtitle"/>
        <w:rPr>
          <w:shd w:val="clear" w:color="auto" w:fill="FFFFFF"/>
        </w:rPr>
      </w:pPr>
      <w:r>
        <w:rPr>
          <w:shd w:val="clear" w:color="auto" w:fill="FFFFFF"/>
        </w:rPr>
        <w:t>Ngoài</w:t>
      </w:r>
      <w:r w:rsidRPr="00CA5724">
        <w:rPr>
          <w:shd w:val="clear" w:color="auto" w:fill="FFFFFF"/>
        </w:rPr>
        <w:t xml:space="preserve"> </w:t>
      </w:r>
      <w:r>
        <w:rPr>
          <w:shd w:val="clear" w:color="auto" w:fill="FFFFFF"/>
        </w:rPr>
        <w:t xml:space="preserve">những </w:t>
      </w:r>
      <w:r w:rsidR="00D33005">
        <w:rPr>
          <w:shd w:val="clear" w:color="auto" w:fill="FFFFFF"/>
        </w:rPr>
        <w:t>kết quả đạt được thì bên cạnh đó còn một số thiếu sót:</w:t>
      </w:r>
    </w:p>
    <w:p w14:paraId="2BEF2497" w14:textId="4F0EF753" w:rsidR="00D33005" w:rsidRDefault="005A7922" w:rsidP="006172F7">
      <w:pPr>
        <w:pStyle w:val="Subtitle"/>
        <w:rPr>
          <w:shd w:val="clear" w:color="auto" w:fill="FFFFFF"/>
        </w:rPr>
      </w:pPr>
      <w:r>
        <w:rPr>
          <w:shd w:val="clear" w:color="auto" w:fill="FFFFFF"/>
        </w:rPr>
        <w:t xml:space="preserve">- </w:t>
      </w:r>
      <w:r w:rsidR="00D33005">
        <w:rPr>
          <w:shd w:val="clear" w:color="auto" w:fill="FFFFFF"/>
        </w:rPr>
        <w:t xml:space="preserve">Phương pháp xây dựng mô hình </w:t>
      </w:r>
      <w:r w:rsidR="00D33005" w:rsidRPr="00D33005">
        <w:rPr>
          <w:i/>
          <w:iCs/>
          <w:shd w:val="clear" w:color="auto" w:fill="FFFFFF"/>
        </w:rPr>
        <w:t>UBCF</w:t>
      </w:r>
      <w:r w:rsidR="00D33005">
        <w:rPr>
          <w:i/>
          <w:iCs/>
          <w:shd w:val="clear" w:color="auto" w:fill="FFFFFF"/>
        </w:rPr>
        <w:t xml:space="preserve"> </w:t>
      </w:r>
      <w:r w:rsidR="00D33005">
        <w:rPr>
          <w:shd w:val="clear" w:color="auto" w:fill="FFFFFF"/>
        </w:rPr>
        <w:t>để đưa ra các đề xuất</w:t>
      </w:r>
      <w:r w:rsidR="00D67022">
        <w:rPr>
          <w:shd w:val="clear" w:color="auto" w:fill="FFFFFF"/>
        </w:rPr>
        <w:t xml:space="preserve"> </w:t>
      </w:r>
      <w:r w:rsidR="00A02ECE">
        <w:rPr>
          <w:shd w:val="clear" w:color="auto" w:fill="FFFFFF"/>
        </w:rPr>
        <w:t>chỉ dừng ở mức nghiên cứu chưa có tính sáng tạo</w:t>
      </w:r>
      <w:r w:rsidR="00977732">
        <w:rPr>
          <w:shd w:val="clear" w:color="auto" w:fill="FFFFFF"/>
        </w:rPr>
        <w:t xml:space="preserve"> để nâng cao hiệu quả của bài toán hệ tư vấn</w:t>
      </w:r>
      <w:r w:rsidR="00A02ECE">
        <w:rPr>
          <w:shd w:val="clear" w:color="auto" w:fill="FFFFFF"/>
        </w:rPr>
        <w:t>.</w:t>
      </w:r>
    </w:p>
    <w:p w14:paraId="58670766" w14:textId="670FD616" w:rsidR="00A02ECE" w:rsidRPr="00A02ECE" w:rsidRDefault="00A02ECE" w:rsidP="006172F7">
      <w:pPr>
        <w:pStyle w:val="Subtitle"/>
      </w:pPr>
      <w:r>
        <w:t>- Chưa xây dựng một hệ thống hoàn chỉnh áp dụng phương pháp lọc cộng tác đề xuất phim mà chỉ dừng ở ngang mức kiểm nghiệm độ chính xác của thuật toán.</w:t>
      </w:r>
    </w:p>
    <w:p w14:paraId="15E85CB4" w14:textId="4A868E4C" w:rsidR="00D33005" w:rsidRDefault="005A7922" w:rsidP="006172F7">
      <w:pPr>
        <w:pStyle w:val="Subtitle"/>
        <w:rPr>
          <w:shd w:val="clear" w:color="auto" w:fill="FFFFFF"/>
        </w:rPr>
      </w:pPr>
      <w:r>
        <w:rPr>
          <w:shd w:val="clear" w:color="auto" w:fill="FFFFFF"/>
        </w:rPr>
        <w:t xml:space="preserve">- </w:t>
      </w:r>
      <w:r w:rsidR="00D33005">
        <w:rPr>
          <w:shd w:val="clear" w:color="auto" w:fill="FFFFFF"/>
        </w:rPr>
        <w:t>Vấn đề về khởi động lạnh chưa được giải quyết</w:t>
      </w:r>
      <w:r w:rsidR="00D6498F">
        <w:rPr>
          <w:shd w:val="clear" w:color="auto" w:fill="FFFFFF"/>
        </w:rPr>
        <w:t>.</w:t>
      </w:r>
    </w:p>
    <w:p w14:paraId="5258C75C" w14:textId="24754531" w:rsidR="00D33005" w:rsidRDefault="00D33005" w:rsidP="006172F7">
      <w:pPr>
        <w:pStyle w:val="Subtitle"/>
        <w:rPr>
          <w:shd w:val="clear" w:color="auto" w:fill="FFFFFF"/>
        </w:rPr>
      </w:pPr>
      <w:r>
        <w:rPr>
          <w:shd w:val="clear" w:color="auto" w:fill="FFFFFF"/>
        </w:rPr>
        <w:t>Nhìn chung, việc nghiên cứu lĩnh vực này hoàn toàn khả thi và thực tiễn, phù hợp với nhu cầu hiện nay. Do đó trong thời gian tới, tôi sẽ tiếp tục nghiên cứu thêm các phương pháp khác của hệ tư vấn để cải thiện kết quả độ chính xác và có thể xác định được chính xác hơn, cũng như đưa ra các khuyến nghị phù hợp hơn với từng người dùng trong hệ thống.</w:t>
      </w:r>
    </w:p>
    <w:p w14:paraId="730BBD97" w14:textId="5F1879F1" w:rsidR="00D33005" w:rsidRPr="00D33005" w:rsidRDefault="00D33005" w:rsidP="006172F7">
      <w:pPr>
        <w:jc w:val="both"/>
        <w:rPr>
          <w:rFonts w:ascii="Times New Roman" w:hAnsi="Times New Roman" w:cs="Times New Roman"/>
          <w:color w:val="000000"/>
          <w:sz w:val="28"/>
          <w:szCs w:val="28"/>
          <w:shd w:val="clear" w:color="auto" w:fill="FFFFFF"/>
          <w:lang w:val="en-US"/>
        </w:rPr>
      </w:pPr>
      <w:r>
        <w:rPr>
          <w:rFonts w:ascii="Times New Roman" w:hAnsi="Times New Roman" w:cs="Times New Roman"/>
          <w:color w:val="000000"/>
          <w:sz w:val="28"/>
          <w:szCs w:val="28"/>
          <w:shd w:val="clear" w:color="auto" w:fill="FFFFFF"/>
          <w:lang w:val="en-US"/>
        </w:rPr>
        <w:br w:type="page"/>
      </w:r>
    </w:p>
    <w:p w14:paraId="068AD0D6" w14:textId="6E09770A" w:rsidR="00CD145C" w:rsidRPr="0037453C" w:rsidRDefault="00F865C5" w:rsidP="008731D8">
      <w:pPr>
        <w:pStyle w:val="Heading1"/>
        <w:jc w:val="center"/>
      </w:pPr>
      <w:bookmarkStart w:id="67" w:name="_Toc29412745"/>
      <w:r w:rsidRPr="0037453C">
        <w:lastRenderedPageBreak/>
        <w:t>DANH MỤC TÀI LIỆU THAM KHẢO</w:t>
      </w:r>
      <w:bookmarkEnd w:id="67"/>
    </w:p>
    <w:p w14:paraId="45411E64" w14:textId="77777777" w:rsidR="00E659FB" w:rsidRPr="000C0D66" w:rsidRDefault="00D81DC2"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fldChar w:fldCharType="begin"/>
      </w:r>
      <w:r w:rsidR="00EF799F" w:rsidRPr="000C0D66">
        <w:rPr>
          <w:rFonts w:ascii="Times New Roman" w:hAnsi="Times New Roman" w:cs="Times New Roman"/>
          <w:sz w:val="26"/>
          <w:szCs w:val="26"/>
        </w:rPr>
        <w:instrText xml:space="preserve"> ADDIN ZOTERO_BIBL {"uncited":[],"omitted":[],"custom":[]} CSL_BIBLIOGRAPHY </w:instrText>
      </w:r>
      <w:r w:rsidRPr="000C0D66">
        <w:rPr>
          <w:rFonts w:ascii="Times New Roman" w:hAnsi="Times New Roman" w:cs="Times New Roman"/>
          <w:sz w:val="26"/>
          <w:szCs w:val="26"/>
        </w:rPr>
        <w:fldChar w:fldCharType="separate"/>
      </w:r>
      <w:r w:rsidR="00E659FB" w:rsidRPr="000C0D66">
        <w:rPr>
          <w:rFonts w:ascii="Times New Roman" w:hAnsi="Times New Roman" w:cs="Times New Roman"/>
          <w:sz w:val="26"/>
          <w:szCs w:val="26"/>
        </w:rPr>
        <w:t>1.</w:t>
      </w:r>
      <w:r w:rsidR="00E659FB" w:rsidRPr="000C0D66">
        <w:rPr>
          <w:rFonts w:ascii="Times New Roman" w:hAnsi="Times New Roman" w:cs="Times New Roman"/>
          <w:sz w:val="26"/>
          <w:szCs w:val="26"/>
        </w:rPr>
        <w:tab/>
        <w:t>(2019). Recommender system. Wikipedia, &lt;https://en.wikipedia.org/w/index.php?title=Recommender_system&amp;oldid=927234992&gt;, accessed: 07/12/2019.</w:t>
      </w:r>
    </w:p>
    <w:p w14:paraId="6E37AFCD"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w:t>
      </w:r>
      <w:r w:rsidRPr="000C0D66">
        <w:rPr>
          <w:rFonts w:ascii="Times New Roman" w:hAnsi="Times New Roman" w:cs="Times New Roman"/>
          <w:sz w:val="26"/>
          <w:szCs w:val="26"/>
        </w:rPr>
        <w:tab/>
        <w:t>Goldberg D., David Nichols, Brian M. Oki và cộng sự. (1992). Using collaborative filtering to weave an information Tapestry. Association for Computing Machinery.</w:t>
      </w:r>
    </w:p>
    <w:p w14:paraId="696044A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w:t>
      </w:r>
      <w:r w:rsidRPr="000C0D66">
        <w:rPr>
          <w:rFonts w:ascii="Times New Roman" w:hAnsi="Times New Roman" w:cs="Times New Roman"/>
          <w:sz w:val="26"/>
          <w:szCs w:val="26"/>
        </w:rPr>
        <w:tab/>
        <w:t>(2019). Collaborative filtering. Wikipedia, &lt;https://en.wikipedia.org/w/index.php?title=Collaborative_filtering&amp;oldid=923933501&gt;, accessed: 06/12/2019.</w:t>
      </w:r>
    </w:p>
    <w:p w14:paraId="2D35C9C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w:t>
      </w:r>
      <w:r w:rsidRPr="000C0D66">
        <w:rPr>
          <w:rFonts w:ascii="Times New Roman" w:hAnsi="Times New Roman" w:cs="Times New Roman"/>
          <w:sz w:val="26"/>
          <w:szCs w:val="26"/>
        </w:rPr>
        <w:tab/>
        <w:t xml:space="preserve">Gomez-Uribe C.A. và Hunt N. (2015). The Netflix Recommender System: Algorithms, Business Value, and Innovation. </w:t>
      </w:r>
      <w:r w:rsidRPr="000C0D66">
        <w:rPr>
          <w:rFonts w:ascii="Times New Roman" w:hAnsi="Times New Roman" w:cs="Times New Roman"/>
          <w:i/>
          <w:iCs/>
          <w:sz w:val="26"/>
          <w:szCs w:val="26"/>
        </w:rPr>
        <w:t>ACM Trans Manag Inf Sys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6</w:t>
      </w:r>
      <w:r w:rsidRPr="000C0D66">
        <w:rPr>
          <w:rFonts w:ascii="Times New Roman" w:hAnsi="Times New Roman" w:cs="Times New Roman"/>
          <w:sz w:val="26"/>
          <w:szCs w:val="26"/>
        </w:rPr>
        <w:t>(</w:t>
      </w:r>
      <w:r w:rsidRPr="000C0D66">
        <w:rPr>
          <w:rFonts w:ascii="Times New Roman" w:hAnsi="Times New Roman" w:cs="Times New Roman"/>
          <w:b/>
          <w:bCs/>
          <w:sz w:val="26"/>
          <w:szCs w:val="26"/>
        </w:rPr>
        <w:t>4</w:t>
      </w:r>
      <w:r w:rsidRPr="000C0D66">
        <w:rPr>
          <w:rFonts w:ascii="Times New Roman" w:hAnsi="Times New Roman" w:cs="Times New Roman"/>
          <w:sz w:val="26"/>
          <w:szCs w:val="26"/>
        </w:rPr>
        <w:t>), 1–19.</w:t>
      </w:r>
    </w:p>
    <w:p w14:paraId="0389AEDC"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5.</w:t>
      </w:r>
      <w:r w:rsidRPr="000C0D66">
        <w:rPr>
          <w:rFonts w:ascii="Times New Roman" w:hAnsi="Times New Roman" w:cs="Times New Roman"/>
          <w:sz w:val="26"/>
          <w:szCs w:val="26"/>
        </w:rPr>
        <w:tab/>
        <w:t>(2019). Luật số lớn. Wikipedia tiếng Việt, &lt;https://vi.wikipedia.org/w/index.php?title=Lu%E1%BA%ADt_s%E1%BB%91_l%E1%BB%9Bn&amp;oldid=50200374&gt;, accessed: 22/11/2019.</w:t>
      </w:r>
    </w:p>
    <w:p w14:paraId="5405D4CF"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6.</w:t>
      </w:r>
      <w:r w:rsidRPr="000C0D66">
        <w:rPr>
          <w:rFonts w:ascii="Times New Roman" w:hAnsi="Times New Roman" w:cs="Times New Roman"/>
          <w:sz w:val="26"/>
          <w:szCs w:val="26"/>
        </w:rPr>
        <w:tab/>
        <w:t>(2019). Tâm lý học đám đông. Wikipedia tiếng Việt, &lt;https://vi.wikipedia.org/w/index.php?title=T%C3%A2m_l%C3%BD_h%E1%BB%8Dc_%C4%91%C3%A1m_%C4%91%C3%B4ng&amp;oldid=50237198&gt;, accessed: 22/11/2019.</w:t>
      </w:r>
    </w:p>
    <w:p w14:paraId="7EC1ED73"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7.</w:t>
      </w:r>
      <w:r w:rsidRPr="000C0D66">
        <w:rPr>
          <w:rFonts w:ascii="Times New Roman" w:hAnsi="Times New Roman" w:cs="Times New Roman"/>
          <w:sz w:val="26"/>
          <w:szCs w:val="26"/>
        </w:rPr>
        <w:tab/>
        <w:t>(2019). Big data. Wikipedia, &lt;https://en.wikipedia.org/w/index.php?title=Big_data&amp;oldid=923021290&gt;, accessed: 27/10/2019.</w:t>
      </w:r>
    </w:p>
    <w:p w14:paraId="70BF5653"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8.</w:t>
      </w:r>
      <w:r w:rsidRPr="000C0D66">
        <w:rPr>
          <w:rFonts w:ascii="Times New Roman" w:hAnsi="Times New Roman" w:cs="Times New Roman"/>
          <w:sz w:val="26"/>
          <w:szCs w:val="26"/>
        </w:rPr>
        <w:tab/>
        <w:t>(2019). Bolero Việt Nam. Wikipedia tiếng Việt, &lt;https://vi.wikipedia.org/w/index.php?title=Bolero_Vi%E1%BB%87t_Nam&amp;oldid=56303669&gt;, accessed: 05/12/2019.</w:t>
      </w:r>
    </w:p>
    <w:p w14:paraId="775FB099"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9.</w:t>
      </w:r>
      <w:r w:rsidRPr="000C0D66">
        <w:rPr>
          <w:rFonts w:ascii="Times New Roman" w:hAnsi="Times New Roman" w:cs="Times New Roman"/>
          <w:sz w:val="26"/>
          <w:szCs w:val="26"/>
        </w:rPr>
        <w:tab/>
        <w:t>(2019). Nhạc thiếu nhi. Wikipedia tiếng Việt, &lt;https://vi.wikipedia.org/w/index.php?title=Nh%E1%BA%A1c_thi%E1%BA%BFu_nhi&amp;oldid=55175651&gt;, accessed: 05/12/2019.</w:t>
      </w:r>
    </w:p>
    <w:p w14:paraId="2D06E6ED"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lastRenderedPageBreak/>
        <w:t>10.</w:t>
      </w:r>
      <w:r w:rsidRPr="000C0D66">
        <w:rPr>
          <w:rFonts w:ascii="Times New Roman" w:hAnsi="Times New Roman" w:cs="Times New Roman"/>
          <w:sz w:val="26"/>
          <w:szCs w:val="26"/>
        </w:rPr>
        <w:tab/>
        <w:t>(2019). Vector. Wikipedia, &lt;https://en.wikipedia.org/w/index.php?title=Vector&amp;oldid=927424924&gt;, accessed: 07/12/2019.</w:t>
      </w:r>
    </w:p>
    <w:p w14:paraId="7CD5E9FC"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1.</w:t>
      </w:r>
      <w:r w:rsidRPr="000C0D66">
        <w:rPr>
          <w:rFonts w:ascii="Times New Roman" w:hAnsi="Times New Roman" w:cs="Times New Roman"/>
          <w:sz w:val="26"/>
          <w:szCs w:val="26"/>
        </w:rPr>
        <w:tab/>
        <w:t>(2019). Euclidean distance. Wikipedia, &lt;https://en.wikipedia.org/w/index.php?title=Euclidean_distance&amp;oldid=914121508&gt;, accessed: 07/12/2019.</w:t>
      </w:r>
    </w:p>
    <w:p w14:paraId="357E6B39"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2.</w:t>
      </w:r>
      <w:r w:rsidRPr="000C0D66">
        <w:rPr>
          <w:rFonts w:ascii="Times New Roman" w:hAnsi="Times New Roman" w:cs="Times New Roman"/>
          <w:sz w:val="26"/>
          <w:szCs w:val="26"/>
        </w:rPr>
        <w:tab/>
        <w:t>Manhattan distance - Wiktionary. &lt;https://en.wiktionary.org/wiki/Manhattan_distance&gt;, accessed: 07/12/2019.</w:t>
      </w:r>
    </w:p>
    <w:p w14:paraId="4DE43B27"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3.</w:t>
      </w:r>
      <w:r w:rsidRPr="000C0D66">
        <w:rPr>
          <w:rFonts w:ascii="Times New Roman" w:hAnsi="Times New Roman" w:cs="Times New Roman"/>
          <w:sz w:val="26"/>
          <w:szCs w:val="26"/>
        </w:rPr>
        <w:tab/>
        <w:t>Vu T. (2017). Bài 23: Content-based Recommendation Systems. Tiep Vu’s blog, &lt;https://machinelearningcoban.com/2017/05/17/contentbasedrecommendersys/&gt;, accessed: 04/10/2019.</w:t>
      </w:r>
    </w:p>
    <w:p w14:paraId="47BE3204"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4.</w:t>
      </w:r>
      <w:r w:rsidRPr="000C0D66">
        <w:rPr>
          <w:rFonts w:ascii="Times New Roman" w:hAnsi="Times New Roman" w:cs="Times New Roman"/>
          <w:sz w:val="26"/>
          <w:szCs w:val="26"/>
        </w:rPr>
        <w:tab/>
        <w:t>Vu T. (2017). Bài 24: Neighborhood-Based Collaborative Filtering. Tiep Vu’s blog, &lt;https://machinelearningcoban.com/2017/05/24/collaborativefiltering/&gt;, accessed: 27/09/2019.</w:t>
      </w:r>
    </w:p>
    <w:p w14:paraId="66919E0A"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5.</w:t>
      </w:r>
      <w:r w:rsidRPr="000C0D66">
        <w:rPr>
          <w:rFonts w:ascii="Times New Roman" w:hAnsi="Times New Roman" w:cs="Times New Roman"/>
          <w:sz w:val="26"/>
          <w:szCs w:val="26"/>
        </w:rPr>
        <w:tab/>
        <w:t>Gregory D. Linden;, Jennifer A. Jacobi, và Eric A. Benson Collaborative recommendations using item-to-item similarity mappings. &lt;https://patents.google.com/patent/US6266649B1/en&gt;.</w:t>
      </w:r>
    </w:p>
    <w:p w14:paraId="7B68D69F"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6.</w:t>
      </w:r>
      <w:r w:rsidRPr="000C0D66">
        <w:rPr>
          <w:rFonts w:ascii="Times New Roman" w:hAnsi="Times New Roman" w:cs="Times New Roman"/>
          <w:sz w:val="26"/>
          <w:szCs w:val="26"/>
        </w:rPr>
        <w:tab/>
        <w:t xml:space="preserve">Linden G., Smith B., và York J. (2003). Amazon.com recommendations: item-to-item collaborative filtering. </w:t>
      </w:r>
      <w:r w:rsidRPr="000C0D66">
        <w:rPr>
          <w:rFonts w:ascii="Times New Roman" w:hAnsi="Times New Roman" w:cs="Times New Roman"/>
          <w:i/>
          <w:iCs/>
          <w:sz w:val="26"/>
          <w:szCs w:val="26"/>
        </w:rPr>
        <w:t>IEEE Internet Compu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7</w:t>
      </w:r>
      <w:r w:rsidRPr="000C0D66">
        <w:rPr>
          <w:rFonts w:ascii="Times New Roman" w:hAnsi="Times New Roman" w:cs="Times New Roman"/>
          <w:sz w:val="26"/>
          <w:szCs w:val="26"/>
        </w:rPr>
        <w:t>(</w:t>
      </w:r>
      <w:r w:rsidRPr="000C0D66">
        <w:rPr>
          <w:rFonts w:ascii="Times New Roman" w:hAnsi="Times New Roman" w:cs="Times New Roman"/>
          <w:b/>
          <w:bCs/>
          <w:sz w:val="26"/>
          <w:szCs w:val="26"/>
        </w:rPr>
        <w:t>1</w:t>
      </w:r>
      <w:r w:rsidRPr="000C0D66">
        <w:rPr>
          <w:rFonts w:ascii="Times New Roman" w:hAnsi="Times New Roman" w:cs="Times New Roman"/>
          <w:sz w:val="26"/>
          <w:szCs w:val="26"/>
        </w:rPr>
        <w:t>), 76–80.</w:t>
      </w:r>
    </w:p>
    <w:p w14:paraId="7FFE8EAA"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7.</w:t>
      </w:r>
      <w:r w:rsidRPr="000C0D66">
        <w:rPr>
          <w:rFonts w:ascii="Times New Roman" w:hAnsi="Times New Roman" w:cs="Times New Roman"/>
          <w:sz w:val="26"/>
          <w:szCs w:val="26"/>
        </w:rPr>
        <w:tab/>
        <w:t xml:space="preserve">Wang D., Liang Y., Xu D. và cộng sự. (2018). A content-based recommender system for computer science publications. </w:t>
      </w:r>
      <w:r w:rsidRPr="000C0D66">
        <w:rPr>
          <w:rFonts w:ascii="Times New Roman" w:hAnsi="Times New Roman" w:cs="Times New Roman"/>
          <w:i/>
          <w:iCs/>
          <w:sz w:val="26"/>
          <w:szCs w:val="26"/>
        </w:rPr>
        <w:t>Knowl-Based Sys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57</w:t>
      </w:r>
      <w:r w:rsidRPr="000C0D66">
        <w:rPr>
          <w:rFonts w:ascii="Times New Roman" w:hAnsi="Times New Roman" w:cs="Times New Roman"/>
          <w:sz w:val="26"/>
          <w:szCs w:val="26"/>
        </w:rPr>
        <w:t>, 1–9.</w:t>
      </w:r>
    </w:p>
    <w:p w14:paraId="63B4082A"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8.</w:t>
      </w:r>
      <w:r w:rsidRPr="000C0D66">
        <w:rPr>
          <w:rFonts w:ascii="Times New Roman" w:hAnsi="Times New Roman" w:cs="Times New Roman"/>
          <w:sz w:val="26"/>
          <w:szCs w:val="26"/>
        </w:rPr>
        <w:tab/>
        <w:t xml:space="preserve">Adomavicius G. và Tuzhilin A. (2005). Toward the next generation of recommender systems: a survey of the state-of-the-art and possible extensions. </w:t>
      </w:r>
      <w:r w:rsidRPr="000C0D66">
        <w:rPr>
          <w:rFonts w:ascii="Times New Roman" w:hAnsi="Times New Roman" w:cs="Times New Roman"/>
          <w:i/>
          <w:iCs/>
          <w:sz w:val="26"/>
          <w:szCs w:val="26"/>
        </w:rPr>
        <w:t>IEEE Trans Knowl Data Eng</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7</w:t>
      </w:r>
      <w:r w:rsidRPr="000C0D66">
        <w:rPr>
          <w:rFonts w:ascii="Times New Roman" w:hAnsi="Times New Roman" w:cs="Times New Roman"/>
          <w:sz w:val="26"/>
          <w:szCs w:val="26"/>
        </w:rPr>
        <w:t>(</w:t>
      </w:r>
      <w:r w:rsidRPr="000C0D66">
        <w:rPr>
          <w:rFonts w:ascii="Times New Roman" w:hAnsi="Times New Roman" w:cs="Times New Roman"/>
          <w:b/>
          <w:bCs/>
          <w:sz w:val="26"/>
          <w:szCs w:val="26"/>
        </w:rPr>
        <w:t>6</w:t>
      </w:r>
      <w:r w:rsidRPr="000C0D66">
        <w:rPr>
          <w:rFonts w:ascii="Times New Roman" w:hAnsi="Times New Roman" w:cs="Times New Roman"/>
          <w:sz w:val="26"/>
          <w:szCs w:val="26"/>
        </w:rPr>
        <w:t>), 734–749.</w:t>
      </w:r>
    </w:p>
    <w:p w14:paraId="0CAA2F9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19.</w:t>
      </w:r>
      <w:r w:rsidRPr="000C0D66">
        <w:rPr>
          <w:rFonts w:ascii="Times New Roman" w:hAnsi="Times New Roman" w:cs="Times New Roman"/>
          <w:sz w:val="26"/>
          <w:szCs w:val="26"/>
        </w:rPr>
        <w:tab/>
        <w:t xml:space="preserve">Ekstrand M.D. (2011). Collaborative Filtering Recommender Systems. </w:t>
      </w:r>
      <w:r w:rsidRPr="000C0D66">
        <w:rPr>
          <w:rFonts w:ascii="Times New Roman" w:hAnsi="Times New Roman" w:cs="Times New Roman"/>
          <w:i/>
          <w:iCs/>
          <w:sz w:val="26"/>
          <w:szCs w:val="26"/>
        </w:rPr>
        <w:t>Found Trends® Human–Computer Interac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4</w:t>
      </w:r>
      <w:r w:rsidRPr="000C0D66">
        <w:rPr>
          <w:rFonts w:ascii="Times New Roman" w:hAnsi="Times New Roman" w:cs="Times New Roman"/>
          <w:sz w:val="26"/>
          <w:szCs w:val="26"/>
        </w:rPr>
        <w:t>(</w:t>
      </w:r>
      <w:r w:rsidRPr="000C0D66">
        <w:rPr>
          <w:rFonts w:ascii="Times New Roman" w:hAnsi="Times New Roman" w:cs="Times New Roman"/>
          <w:b/>
          <w:bCs/>
          <w:sz w:val="26"/>
          <w:szCs w:val="26"/>
        </w:rPr>
        <w:t>2</w:t>
      </w:r>
      <w:r w:rsidRPr="000C0D66">
        <w:rPr>
          <w:rFonts w:ascii="Times New Roman" w:hAnsi="Times New Roman" w:cs="Times New Roman"/>
          <w:sz w:val="26"/>
          <w:szCs w:val="26"/>
        </w:rPr>
        <w:t>), 81–173.</w:t>
      </w:r>
    </w:p>
    <w:p w14:paraId="77EF8E43"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lastRenderedPageBreak/>
        <w:t>20.</w:t>
      </w:r>
      <w:r w:rsidRPr="000C0D66">
        <w:rPr>
          <w:rFonts w:ascii="Times New Roman" w:hAnsi="Times New Roman" w:cs="Times New Roman"/>
          <w:sz w:val="26"/>
          <w:szCs w:val="26"/>
        </w:rPr>
        <w:tab/>
        <w:t xml:space="preserve">Lam X.N., Vu T., Le T.D. và cộng sự. (2008). Addressing cold-start problem in recommendation systems. </w:t>
      </w:r>
      <w:r w:rsidRPr="000C0D66">
        <w:rPr>
          <w:rFonts w:ascii="Times New Roman" w:hAnsi="Times New Roman" w:cs="Times New Roman"/>
          <w:i/>
          <w:iCs/>
          <w:sz w:val="26"/>
          <w:szCs w:val="26"/>
        </w:rPr>
        <w:t>Proceedings of the 2nd international conference on Ubiquitous information management and communication  - ICUIMC ’08</w:t>
      </w:r>
      <w:r w:rsidRPr="000C0D66">
        <w:rPr>
          <w:rFonts w:ascii="Times New Roman" w:hAnsi="Times New Roman" w:cs="Times New Roman"/>
          <w:sz w:val="26"/>
          <w:szCs w:val="26"/>
        </w:rPr>
        <w:t>, Suwon, Korea, ACM Press, 208.</w:t>
      </w:r>
    </w:p>
    <w:p w14:paraId="3C319035"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1.</w:t>
      </w:r>
      <w:r w:rsidRPr="000C0D66">
        <w:rPr>
          <w:rFonts w:ascii="Times New Roman" w:hAnsi="Times New Roman" w:cs="Times New Roman"/>
          <w:sz w:val="26"/>
          <w:szCs w:val="26"/>
        </w:rPr>
        <w:tab/>
        <w:t xml:space="preserve">Francesco Ricci L.R. and B.S. và Bracha Shapira </w:t>
      </w:r>
      <w:r w:rsidRPr="000C0D66">
        <w:rPr>
          <w:rFonts w:ascii="Times New Roman" w:hAnsi="Times New Roman" w:cs="Times New Roman"/>
          <w:i/>
          <w:iCs/>
          <w:sz w:val="26"/>
          <w:szCs w:val="26"/>
        </w:rPr>
        <w:t>Introduction to Recommender Systems Handbook</w:t>
      </w:r>
      <w:r w:rsidRPr="000C0D66">
        <w:rPr>
          <w:rFonts w:ascii="Times New Roman" w:hAnsi="Times New Roman" w:cs="Times New Roman"/>
          <w:sz w:val="26"/>
          <w:szCs w:val="26"/>
        </w:rPr>
        <w:t>, .</w:t>
      </w:r>
    </w:p>
    <w:p w14:paraId="5476226F"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2.</w:t>
      </w:r>
      <w:r w:rsidRPr="000C0D66">
        <w:rPr>
          <w:rFonts w:ascii="Times New Roman" w:hAnsi="Times New Roman" w:cs="Times New Roman"/>
          <w:sz w:val="26"/>
          <w:szCs w:val="26"/>
        </w:rPr>
        <w:tab/>
        <w:t xml:space="preserve">Su X. và Khoshgoftaar T.M. (2009). A Survey of Collaborative Filtering Techniques. </w:t>
      </w:r>
      <w:r w:rsidRPr="000C0D66">
        <w:rPr>
          <w:rFonts w:ascii="Times New Roman" w:hAnsi="Times New Roman" w:cs="Times New Roman"/>
          <w:i/>
          <w:iCs/>
          <w:sz w:val="26"/>
          <w:szCs w:val="26"/>
        </w:rPr>
        <w:t>Adv Artif Intell</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2009</w:t>
      </w:r>
      <w:r w:rsidRPr="000C0D66">
        <w:rPr>
          <w:rFonts w:ascii="Times New Roman" w:hAnsi="Times New Roman" w:cs="Times New Roman"/>
          <w:sz w:val="26"/>
          <w:szCs w:val="26"/>
        </w:rPr>
        <w:t>, 1–19.</w:t>
      </w:r>
    </w:p>
    <w:p w14:paraId="5313ECB7"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3.</w:t>
      </w:r>
      <w:r w:rsidRPr="000C0D66">
        <w:rPr>
          <w:rFonts w:ascii="Times New Roman" w:hAnsi="Times New Roman" w:cs="Times New Roman"/>
          <w:sz w:val="26"/>
          <w:szCs w:val="26"/>
        </w:rPr>
        <w:tab/>
        <w:t xml:space="preserve">Buhmann M.D., Melville P., Sindhwani V. và cộng sự. (2011). Recommender Systems. </w:t>
      </w:r>
      <w:r w:rsidRPr="000C0D66">
        <w:rPr>
          <w:rFonts w:ascii="Times New Roman" w:hAnsi="Times New Roman" w:cs="Times New Roman"/>
          <w:i/>
          <w:iCs/>
          <w:sz w:val="26"/>
          <w:szCs w:val="26"/>
        </w:rPr>
        <w:t>Encyclopedia of Machine Learning</w:t>
      </w:r>
      <w:r w:rsidRPr="000C0D66">
        <w:rPr>
          <w:rFonts w:ascii="Times New Roman" w:hAnsi="Times New Roman" w:cs="Times New Roman"/>
          <w:sz w:val="26"/>
          <w:szCs w:val="26"/>
        </w:rPr>
        <w:t>. Springer US, Boston, MA, 829–838.</w:t>
      </w:r>
    </w:p>
    <w:p w14:paraId="3E6D140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4.</w:t>
      </w:r>
      <w:r w:rsidRPr="000C0D66">
        <w:rPr>
          <w:rFonts w:ascii="Times New Roman" w:hAnsi="Times New Roman" w:cs="Times New Roman"/>
          <w:sz w:val="26"/>
          <w:szCs w:val="26"/>
        </w:rPr>
        <w:tab/>
        <w:t xml:space="preserve">Elahi M., Ricci F., và Rubens N. (2016). A survey of active learning in collaborative filtering recommender systems. </w:t>
      </w:r>
      <w:r w:rsidRPr="000C0D66">
        <w:rPr>
          <w:rFonts w:ascii="Times New Roman" w:hAnsi="Times New Roman" w:cs="Times New Roman"/>
          <w:i/>
          <w:iCs/>
          <w:sz w:val="26"/>
          <w:szCs w:val="26"/>
        </w:rPr>
        <w:t>Comput Sci Rev</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20</w:t>
      </w:r>
      <w:r w:rsidRPr="000C0D66">
        <w:rPr>
          <w:rFonts w:ascii="Times New Roman" w:hAnsi="Times New Roman" w:cs="Times New Roman"/>
          <w:sz w:val="26"/>
          <w:szCs w:val="26"/>
        </w:rPr>
        <w:t>, 29–50.</w:t>
      </w:r>
    </w:p>
    <w:p w14:paraId="79A536F0"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5.</w:t>
      </w:r>
      <w:r w:rsidRPr="000C0D66">
        <w:rPr>
          <w:rFonts w:ascii="Times New Roman" w:hAnsi="Times New Roman" w:cs="Times New Roman"/>
          <w:sz w:val="26"/>
          <w:szCs w:val="26"/>
        </w:rPr>
        <w:tab/>
        <w:t>Wen - Recommendation System Based on Collaborative Filte.pdf. &lt;http://www.zheng-wen.com/WenRecommendation.pdf&gt;, accessed: 12/10/2019.</w:t>
      </w:r>
    </w:p>
    <w:p w14:paraId="52398774"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6.</w:t>
      </w:r>
      <w:r w:rsidRPr="000C0D66">
        <w:rPr>
          <w:rFonts w:ascii="Times New Roman" w:hAnsi="Times New Roman" w:cs="Times New Roman"/>
          <w:sz w:val="26"/>
          <w:szCs w:val="26"/>
        </w:rPr>
        <w:tab/>
        <w:t xml:space="preserve">Hofmann T. Latent Semantic Models for Collaborative filtering. </w:t>
      </w:r>
      <w:r w:rsidRPr="000C0D66">
        <w:rPr>
          <w:rFonts w:ascii="Times New Roman" w:hAnsi="Times New Roman" w:cs="Times New Roman"/>
          <w:i/>
          <w:iCs/>
          <w:sz w:val="26"/>
          <w:szCs w:val="26"/>
        </w:rPr>
        <w:t>ACM Trans Inf Syst</w:t>
      </w:r>
      <w:r w:rsidRPr="000C0D66">
        <w:rPr>
          <w:rFonts w:ascii="Times New Roman" w:hAnsi="Times New Roman" w:cs="Times New Roman"/>
          <w:sz w:val="26"/>
          <w:szCs w:val="26"/>
        </w:rPr>
        <w:t>, 89–115.</w:t>
      </w:r>
    </w:p>
    <w:p w14:paraId="040E4722"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7.</w:t>
      </w:r>
      <w:r w:rsidRPr="000C0D66">
        <w:rPr>
          <w:rFonts w:ascii="Times New Roman" w:hAnsi="Times New Roman" w:cs="Times New Roman"/>
          <w:sz w:val="26"/>
          <w:szCs w:val="26"/>
        </w:rPr>
        <w:tab/>
        <w:t xml:space="preserve">Koren Y., Bell R., và Volinsky C. (2009). Matrix Factorization Techniques for Recommender Systems. </w:t>
      </w:r>
      <w:r w:rsidRPr="000C0D66">
        <w:rPr>
          <w:rFonts w:ascii="Times New Roman" w:hAnsi="Times New Roman" w:cs="Times New Roman"/>
          <w:i/>
          <w:iCs/>
          <w:sz w:val="26"/>
          <w:szCs w:val="26"/>
        </w:rPr>
        <w:t>Computer</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42</w:t>
      </w:r>
      <w:r w:rsidRPr="000C0D66">
        <w:rPr>
          <w:rFonts w:ascii="Times New Roman" w:hAnsi="Times New Roman" w:cs="Times New Roman"/>
          <w:sz w:val="26"/>
          <w:szCs w:val="26"/>
        </w:rPr>
        <w:t>(</w:t>
      </w:r>
      <w:r w:rsidRPr="000C0D66">
        <w:rPr>
          <w:rFonts w:ascii="Times New Roman" w:hAnsi="Times New Roman" w:cs="Times New Roman"/>
          <w:b/>
          <w:bCs/>
          <w:sz w:val="26"/>
          <w:szCs w:val="26"/>
        </w:rPr>
        <w:t>8</w:t>
      </w:r>
      <w:r w:rsidRPr="000C0D66">
        <w:rPr>
          <w:rFonts w:ascii="Times New Roman" w:hAnsi="Times New Roman" w:cs="Times New Roman"/>
          <w:sz w:val="26"/>
          <w:szCs w:val="26"/>
        </w:rPr>
        <w:t>), 30–37.</w:t>
      </w:r>
    </w:p>
    <w:p w14:paraId="32CB9C99"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8.</w:t>
      </w:r>
      <w:r w:rsidRPr="000C0D66">
        <w:rPr>
          <w:rFonts w:ascii="Times New Roman" w:hAnsi="Times New Roman" w:cs="Times New Roman"/>
          <w:sz w:val="26"/>
          <w:szCs w:val="26"/>
        </w:rPr>
        <w:tab/>
        <w:t xml:space="preserve">Sarwar B., Karypis G., Konstan J. và cộng sự. (2001). Item-based collaborative filtering recommendation algorithms. </w:t>
      </w:r>
      <w:r w:rsidRPr="000C0D66">
        <w:rPr>
          <w:rFonts w:ascii="Times New Roman" w:hAnsi="Times New Roman" w:cs="Times New Roman"/>
          <w:i/>
          <w:iCs/>
          <w:sz w:val="26"/>
          <w:szCs w:val="26"/>
        </w:rPr>
        <w:t>Proceedings of the tenth international conference on World Wide Web  - WWW ’01</w:t>
      </w:r>
      <w:r w:rsidRPr="000C0D66">
        <w:rPr>
          <w:rFonts w:ascii="Times New Roman" w:hAnsi="Times New Roman" w:cs="Times New Roman"/>
          <w:sz w:val="26"/>
          <w:szCs w:val="26"/>
        </w:rPr>
        <w:t>, Hong Kong, Hong Kong, ACM Press, 285–295.</w:t>
      </w:r>
    </w:p>
    <w:p w14:paraId="48436ABB"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29.</w:t>
      </w:r>
      <w:r w:rsidRPr="000C0D66">
        <w:rPr>
          <w:rFonts w:ascii="Times New Roman" w:hAnsi="Times New Roman" w:cs="Times New Roman"/>
          <w:sz w:val="26"/>
          <w:szCs w:val="26"/>
        </w:rPr>
        <w:tab/>
        <w:t xml:space="preserve">Bottou L. (2012). Stochastic Gradient Descent Tricks. </w:t>
      </w:r>
      <w:r w:rsidRPr="000C0D66">
        <w:rPr>
          <w:rFonts w:ascii="Times New Roman" w:hAnsi="Times New Roman" w:cs="Times New Roman"/>
          <w:i/>
          <w:iCs/>
          <w:sz w:val="26"/>
          <w:szCs w:val="26"/>
        </w:rPr>
        <w:t>Neural Networks: Tricks of the Trade</w:t>
      </w:r>
      <w:r w:rsidRPr="000C0D66">
        <w:rPr>
          <w:rFonts w:ascii="Times New Roman" w:hAnsi="Times New Roman" w:cs="Times New Roman"/>
          <w:sz w:val="26"/>
          <w:szCs w:val="26"/>
        </w:rPr>
        <w:t>. Springer Berlin Heidelberg, Berlin, Heidelberg, 421–436.</w:t>
      </w:r>
    </w:p>
    <w:p w14:paraId="5D6256E8"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0.</w:t>
      </w:r>
      <w:r w:rsidRPr="000C0D66">
        <w:rPr>
          <w:rFonts w:ascii="Times New Roman" w:hAnsi="Times New Roman" w:cs="Times New Roman"/>
          <w:sz w:val="26"/>
          <w:szCs w:val="26"/>
        </w:rPr>
        <w:tab/>
        <w:t>Dr. Jerry Eriksson và Prof. Dr. Patrik Eklund Matrix Factorization Methods for Recommender Systems Shameem Ahamed Puthiya Parambath. &lt;http://www.diva-portal.org/smash/get/diva2:633561/FULLTEXT01.pdf&gt;.</w:t>
      </w:r>
    </w:p>
    <w:p w14:paraId="20ACED5B"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lastRenderedPageBreak/>
        <w:t>31.</w:t>
      </w:r>
      <w:r w:rsidRPr="000C0D66">
        <w:rPr>
          <w:rFonts w:ascii="Times New Roman" w:hAnsi="Times New Roman" w:cs="Times New Roman"/>
          <w:sz w:val="26"/>
          <w:szCs w:val="26"/>
        </w:rPr>
        <w:tab/>
        <w:t>Badriyah T. và Prasetyaningrum I. (2015). BUILDING A RECOMMENDATION SYSTEM FOR ONLINE SHOPPING BASED ON ITEM-BASED COLLABORATIVE FILTERING. 10.</w:t>
      </w:r>
    </w:p>
    <w:p w14:paraId="251A853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2.</w:t>
      </w:r>
      <w:r w:rsidRPr="000C0D66">
        <w:rPr>
          <w:rFonts w:ascii="Times New Roman" w:hAnsi="Times New Roman" w:cs="Times New Roman"/>
          <w:sz w:val="26"/>
          <w:szCs w:val="26"/>
        </w:rPr>
        <w:tab/>
        <w:t xml:space="preserve">Herlocker J.L., Konstan J.A., Terveen L.G. và cộng sự. (2004). Evaluating collaborative filtering recommender systems. </w:t>
      </w:r>
      <w:r w:rsidRPr="000C0D66">
        <w:rPr>
          <w:rFonts w:ascii="Times New Roman" w:hAnsi="Times New Roman" w:cs="Times New Roman"/>
          <w:i/>
          <w:iCs/>
          <w:sz w:val="26"/>
          <w:szCs w:val="26"/>
        </w:rPr>
        <w:t>ACM Trans Inf Sys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22</w:t>
      </w:r>
      <w:r w:rsidRPr="000C0D66">
        <w:rPr>
          <w:rFonts w:ascii="Times New Roman" w:hAnsi="Times New Roman" w:cs="Times New Roman"/>
          <w:sz w:val="26"/>
          <w:szCs w:val="26"/>
        </w:rPr>
        <w:t>(</w:t>
      </w:r>
      <w:r w:rsidRPr="000C0D66">
        <w:rPr>
          <w:rFonts w:ascii="Times New Roman" w:hAnsi="Times New Roman" w:cs="Times New Roman"/>
          <w:b/>
          <w:bCs/>
          <w:sz w:val="26"/>
          <w:szCs w:val="26"/>
        </w:rPr>
        <w:t>1</w:t>
      </w:r>
      <w:r w:rsidRPr="000C0D66">
        <w:rPr>
          <w:rFonts w:ascii="Times New Roman" w:hAnsi="Times New Roman" w:cs="Times New Roman"/>
          <w:sz w:val="26"/>
          <w:szCs w:val="26"/>
        </w:rPr>
        <w:t>), 5–53.</w:t>
      </w:r>
    </w:p>
    <w:p w14:paraId="05746712"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3.</w:t>
      </w:r>
      <w:r w:rsidRPr="000C0D66">
        <w:rPr>
          <w:rFonts w:ascii="Times New Roman" w:hAnsi="Times New Roman" w:cs="Times New Roman"/>
          <w:sz w:val="26"/>
          <w:szCs w:val="26"/>
        </w:rPr>
        <w:tab/>
        <w:t xml:space="preserve">Nikzad–Khasmakhi N., Balafar M.A., và Reza Feizi–Derakhshi M. (2019). The state-of-the-art in expert recommendation systems. </w:t>
      </w:r>
      <w:r w:rsidRPr="000C0D66">
        <w:rPr>
          <w:rFonts w:ascii="Times New Roman" w:hAnsi="Times New Roman" w:cs="Times New Roman"/>
          <w:i/>
          <w:iCs/>
          <w:sz w:val="26"/>
          <w:szCs w:val="26"/>
        </w:rPr>
        <w:t>Eng Appl Artif Intell</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82</w:t>
      </w:r>
      <w:r w:rsidRPr="000C0D66">
        <w:rPr>
          <w:rFonts w:ascii="Times New Roman" w:hAnsi="Times New Roman" w:cs="Times New Roman"/>
          <w:sz w:val="26"/>
          <w:szCs w:val="26"/>
        </w:rPr>
        <w:t>, 126–147.</w:t>
      </w:r>
    </w:p>
    <w:p w14:paraId="5DA2CED7"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4.</w:t>
      </w:r>
      <w:r w:rsidRPr="000C0D66">
        <w:rPr>
          <w:rFonts w:ascii="Times New Roman" w:hAnsi="Times New Roman" w:cs="Times New Roman"/>
          <w:sz w:val="26"/>
          <w:szCs w:val="26"/>
        </w:rPr>
        <w:tab/>
        <w:t xml:space="preserve">Milovančević N.S. và Gračanac A. (2019). Time and ontology for resource recommendation system. </w:t>
      </w:r>
      <w:r w:rsidRPr="000C0D66">
        <w:rPr>
          <w:rFonts w:ascii="Times New Roman" w:hAnsi="Times New Roman" w:cs="Times New Roman"/>
          <w:i/>
          <w:iCs/>
          <w:sz w:val="26"/>
          <w:szCs w:val="26"/>
        </w:rPr>
        <w:t>Phys Stat Mech Its Appl</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525</w:t>
      </w:r>
      <w:r w:rsidRPr="000C0D66">
        <w:rPr>
          <w:rFonts w:ascii="Times New Roman" w:hAnsi="Times New Roman" w:cs="Times New Roman"/>
          <w:sz w:val="26"/>
          <w:szCs w:val="26"/>
        </w:rPr>
        <w:t>, 752–760.</w:t>
      </w:r>
    </w:p>
    <w:p w14:paraId="49E5FBE0"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5.</w:t>
      </w:r>
      <w:r w:rsidRPr="000C0D66">
        <w:rPr>
          <w:rFonts w:ascii="Times New Roman" w:hAnsi="Times New Roman" w:cs="Times New Roman"/>
          <w:sz w:val="26"/>
          <w:szCs w:val="26"/>
        </w:rPr>
        <w:tab/>
        <w:t xml:space="preserve">Zihayat M., Ayanso A., Zhao X. và cộng sự. (2019). A utility-based news recommendation system. </w:t>
      </w:r>
      <w:r w:rsidRPr="000C0D66">
        <w:rPr>
          <w:rFonts w:ascii="Times New Roman" w:hAnsi="Times New Roman" w:cs="Times New Roman"/>
          <w:i/>
          <w:iCs/>
          <w:sz w:val="26"/>
          <w:szCs w:val="26"/>
        </w:rPr>
        <w:t>Decis Support Sys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17</w:t>
      </w:r>
      <w:r w:rsidRPr="000C0D66">
        <w:rPr>
          <w:rFonts w:ascii="Times New Roman" w:hAnsi="Times New Roman" w:cs="Times New Roman"/>
          <w:sz w:val="26"/>
          <w:szCs w:val="26"/>
        </w:rPr>
        <w:t>, 14–27.</w:t>
      </w:r>
    </w:p>
    <w:p w14:paraId="16FC9E30"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6.</w:t>
      </w:r>
      <w:r w:rsidRPr="000C0D66">
        <w:rPr>
          <w:rFonts w:ascii="Times New Roman" w:hAnsi="Times New Roman" w:cs="Times New Roman"/>
          <w:sz w:val="26"/>
          <w:szCs w:val="26"/>
        </w:rPr>
        <w:tab/>
        <w:t xml:space="preserve">Ni L., Lin H., Zhang M. và cộng sự. (2018). Hybrid Filtrations Recommendation System based on Privacy Preserving in Edge Computing. </w:t>
      </w:r>
      <w:r w:rsidRPr="000C0D66">
        <w:rPr>
          <w:rFonts w:ascii="Times New Roman" w:hAnsi="Times New Roman" w:cs="Times New Roman"/>
          <w:i/>
          <w:iCs/>
          <w:sz w:val="26"/>
          <w:szCs w:val="26"/>
        </w:rPr>
        <w:t>Procedia Comput Sci</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29</w:t>
      </w:r>
      <w:r w:rsidRPr="000C0D66">
        <w:rPr>
          <w:rFonts w:ascii="Times New Roman" w:hAnsi="Times New Roman" w:cs="Times New Roman"/>
          <w:sz w:val="26"/>
          <w:szCs w:val="26"/>
        </w:rPr>
        <w:t>, 407–409.</w:t>
      </w:r>
    </w:p>
    <w:p w14:paraId="744D5ACC"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7.</w:t>
      </w:r>
      <w:r w:rsidRPr="000C0D66">
        <w:rPr>
          <w:rFonts w:ascii="Times New Roman" w:hAnsi="Times New Roman" w:cs="Times New Roman"/>
          <w:sz w:val="26"/>
          <w:szCs w:val="26"/>
        </w:rPr>
        <w:tab/>
        <w:t xml:space="preserve">Shakhovska N., Fedushko S., ml M.G. và cộng sự. (2019). Development of Mobile System for Medical Recommendations. </w:t>
      </w:r>
      <w:r w:rsidRPr="000C0D66">
        <w:rPr>
          <w:rFonts w:ascii="Times New Roman" w:hAnsi="Times New Roman" w:cs="Times New Roman"/>
          <w:i/>
          <w:iCs/>
          <w:sz w:val="26"/>
          <w:szCs w:val="26"/>
        </w:rPr>
        <w:t>Procedia Comput Sci</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55</w:t>
      </w:r>
      <w:r w:rsidRPr="000C0D66">
        <w:rPr>
          <w:rFonts w:ascii="Times New Roman" w:hAnsi="Times New Roman" w:cs="Times New Roman"/>
          <w:sz w:val="26"/>
          <w:szCs w:val="26"/>
        </w:rPr>
        <w:t>, 43–50.</w:t>
      </w:r>
    </w:p>
    <w:p w14:paraId="56A12943"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8.</w:t>
      </w:r>
      <w:r w:rsidRPr="000C0D66">
        <w:rPr>
          <w:rFonts w:ascii="Times New Roman" w:hAnsi="Times New Roman" w:cs="Times New Roman"/>
          <w:sz w:val="26"/>
          <w:szCs w:val="26"/>
        </w:rPr>
        <w:tab/>
        <w:t xml:space="preserve">Yang S., Korayem M., AlJadda K. và cộng sự. (2017). Combining content-based and collaborative filtering for job recommendation system: A cost-sensitive Statistical Relational Learning approach. </w:t>
      </w:r>
      <w:r w:rsidRPr="000C0D66">
        <w:rPr>
          <w:rFonts w:ascii="Times New Roman" w:hAnsi="Times New Roman" w:cs="Times New Roman"/>
          <w:i/>
          <w:iCs/>
          <w:sz w:val="26"/>
          <w:szCs w:val="26"/>
        </w:rPr>
        <w:t>Knowl-Based Syst</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36</w:t>
      </w:r>
      <w:r w:rsidRPr="000C0D66">
        <w:rPr>
          <w:rFonts w:ascii="Times New Roman" w:hAnsi="Times New Roman" w:cs="Times New Roman"/>
          <w:sz w:val="26"/>
          <w:szCs w:val="26"/>
        </w:rPr>
        <w:t>, 37–45.</w:t>
      </w:r>
    </w:p>
    <w:p w14:paraId="7FB8D191"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39.</w:t>
      </w:r>
      <w:r w:rsidRPr="000C0D66">
        <w:rPr>
          <w:rFonts w:ascii="Times New Roman" w:hAnsi="Times New Roman" w:cs="Times New Roman"/>
          <w:sz w:val="26"/>
          <w:szCs w:val="26"/>
        </w:rPr>
        <w:tab/>
        <w:t>(PDF) Javawock: A Java Class Recommender System Based on Collaborative Filtering. ResearchGate, &lt;https://www.researchgate.net/publication/221390198_Javawock_A_Java_Class_Recommender_System_Based_on_Collaborative_Filtering&gt;, accessed: 18/10/2019.</w:t>
      </w:r>
    </w:p>
    <w:p w14:paraId="704CACE5"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0.</w:t>
      </w:r>
      <w:r w:rsidRPr="000C0D66">
        <w:rPr>
          <w:rFonts w:ascii="Times New Roman" w:hAnsi="Times New Roman" w:cs="Times New Roman"/>
          <w:sz w:val="26"/>
          <w:szCs w:val="26"/>
        </w:rPr>
        <w:tab/>
        <w:t xml:space="preserve">Kong F., Li J., và Lv Z. (2018). Construction of intelligent traffic information recommendation system based on long short-term memory. </w:t>
      </w:r>
      <w:r w:rsidRPr="000C0D66">
        <w:rPr>
          <w:rFonts w:ascii="Times New Roman" w:hAnsi="Times New Roman" w:cs="Times New Roman"/>
          <w:i/>
          <w:iCs/>
          <w:sz w:val="26"/>
          <w:szCs w:val="26"/>
        </w:rPr>
        <w:t>J Comput Sci</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26</w:t>
      </w:r>
      <w:r w:rsidRPr="000C0D66">
        <w:rPr>
          <w:rFonts w:ascii="Times New Roman" w:hAnsi="Times New Roman" w:cs="Times New Roman"/>
          <w:sz w:val="26"/>
          <w:szCs w:val="26"/>
        </w:rPr>
        <w:t>, 78–86.</w:t>
      </w:r>
    </w:p>
    <w:p w14:paraId="4891CBE5"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lastRenderedPageBreak/>
        <w:t>41.</w:t>
      </w:r>
      <w:r w:rsidRPr="000C0D66">
        <w:rPr>
          <w:rFonts w:ascii="Times New Roman" w:hAnsi="Times New Roman" w:cs="Times New Roman"/>
          <w:sz w:val="26"/>
          <w:szCs w:val="26"/>
        </w:rPr>
        <w:tab/>
        <w:t>Yang Li, Suhang Wang, Quan Pan và cộng sự. Learning binary codes with neural collaborative filtering for efficient recommendation systems. &lt;https://doi.org/10.1016/j.knosys.2019.02.012&gt;.</w:t>
      </w:r>
    </w:p>
    <w:p w14:paraId="1C47F007"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2.</w:t>
      </w:r>
      <w:r w:rsidRPr="000C0D66">
        <w:rPr>
          <w:rFonts w:ascii="Times New Roman" w:hAnsi="Times New Roman" w:cs="Times New Roman"/>
          <w:sz w:val="26"/>
          <w:szCs w:val="26"/>
        </w:rPr>
        <w:tab/>
        <w:t>Badr Ait Hammou, Ayoub Ait Lahcen, và Salma Mouline An effective distributed predictive model with Matrix factorization and random forest for Big Data recommendation systems. .</w:t>
      </w:r>
    </w:p>
    <w:p w14:paraId="0ECFFC3C"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3.</w:t>
      </w:r>
      <w:r w:rsidRPr="000C0D66">
        <w:rPr>
          <w:rFonts w:ascii="Times New Roman" w:hAnsi="Times New Roman" w:cs="Times New Roman"/>
          <w:sz w:val="26"/>
          <w:szCs w:val="26"/>
        </w:rPr>
        <w:tab/>
        <w:t>Liang Ying và LiuBoqin Application of Transfer Learning in Task Recommendation System. &lt;sci-hub.tw/10.1016/j.proeng.2017.01.178&gt;.</w:t>
      </w:r>
    </w:p>
    <w:p w14:paraId="5C0C4C68"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4.</w:t>
      </w:r>
      <w:r w:rsidRPr="000C0D66">
        <w:rPr>
          <w:rFonts w:ascii="Times New Roman" w:hAnsi="Times New Roman" w:cs="Times New Roman"/>
          <w:sz w:val="26"/>
          <w:szCs w:val="26"/>
        </w:rPr>
        <w:tab/>
        <w:t xml:space="preserve">Helmers C., Krishnan P., và Patnam M. (2019). Attention and saliency on the internet: Evidence from an online recommendation system. </w:t>
      </w:r>
      <w:r w:rsidRPr="000C0D66">
        <w:rPr>
          <w:rFonts w:ascii="Times New Roman" w:hAnsi="Times New Roman" w:cs="Times New Roman"/>
          <w:i/>
          <w:iCs/>
          <w:sz w:val="26"/>
          <w:szCs w:val="26"/>
        </w:rPr>
        <w:t>J Econ Behav Organ</w:t>
      </w:r>
      <w:r w:rsidRPr="000C0D66">
        <w:rPr>
          <w:rFonts w:ascii="Times New Roman" w:hAnsi="Times New Roman" w:cs="Times New Roman"/>
          <w:sz w:val="26"/>
          <w:szCs w:val="26"/>
        </w:rPr>
        <w:t xml:space="preserve">, </w:t>
      </w:r>
      <w:r w:rsidRPr="000C0D66">
        <w:rPr>
          <w:rFonts w:ascii="Times New Roman" w:hAnsi="Times New Roman" w:cs="Times New Roman"/>
          <w:b/>
          <w:bCs/>
          <w:sz w:val="26"/>
          <w:szCs w:val="26"/>
        </w:rPr>
        <w:t>161</w:t>
      </w:r>
      <w:r w:rsidRPr="000C0D66">
        <w:rPr>
          <w:rFonts w:ascii="Times New Roman" w:hAnsi="Times New Roman" w:cs="Times New Roman"/>
          <w:sz w:val="26"/>
          <w:szCs w:val="26"/>
        </w:rPr>
        <w:t>, 216–242.</w:t>
      </w:r>
    </w:p>
    <w:p w14:paraId="5EDC1DFA"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5.</w:t>
      </w:r>
      <w:r w:rsidRPr="000C0D66">
        <w:rPr>
          <w:rFonts w:ascii="Times New Roman" w:hAnsi="Times New Roman" w:cs="Times New Roman"/>
          <w:sz w:val="26"/>
          <w:szCs w:val="26"/>
        </w:rPr>
        <w:tab/>
        <w:t>Phạm Nhật Trí, Nguyễn Bình Long, và Phạm Nguyễn Đức Dương Nghiên cứu lớp bài toán luật kết hợp trong lãnh vực khai phá dữ liệu. Nghiên cứu cơ sở lý thuyết họ giải thuật Apriori. .</w:t>
      </w:r>
    </w:p>
    <w:p w14:paraId="3D76E4C0"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6.</w:t>
      </w:r>
      <w:r w:rsidRPr="000C0D66">
        <w:rPr>
          <w:rFonts w:ascii="Times New Roman" w:hAnsi="Times New Roman" w:cs="Times New Roman"/>
          <w:sz w:val="26"/>
          <w:szCs w:val="26"/>
        </w:rPr>
        <w:tab/>
        <w:t>Phan Quốc Nghĩa, Nguyễn Minh Kỳ, Đặng Hoài Phƣơng và cộng sự. HỆ TƯ VẤN LỌC CỘNG TÁC THEO NGƯỜI DÙNG DỰA TRÊN ĐỘ ĐO HÀM Ý THỐNG KÊ. .</w:t>
      </w:r>
    </w:p>
    <w:p w14:paraId="153266EE"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7.</w:t>
      </w:r>
      <w:r w:rsidRPr="000C0D66">
        <w:rPr>
          <w:rFonts w:ascii="Times New Roman" w:hAnsi="Times New Roman" w:cs="Times New Roman"/>
          <w:sz w:val="26"/>
          <w:szCs w:val="26"/>
        </w:rPr>
        <w:tab/>
        <w:t>HUỲNH NGỌC TÍN PHÁT TRIỂN MỘT SỐ PHƯƠNG PHÁP KHUYẾN NGHỊ HỖ TRỢ TÌM KIẾM THÔNG TIN HỌC THUẬT DỰA TRÊN TIẾP CẬN PHÂN TÍCH MẠNG XÃ HỘI. .</w:t>
      </w:r>
    </w:p>
    <w:p w14:paraId="49A36F62"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8.</w:t>
      </w:r>
      <w:r w:rsidRPr="000C0D66">
        <w:rPr>
          <w:rFonts w:ascii="Times New Roman" w:hAnsi="Times New Roman" w:cs="Times New Roman"/>
          <w:sz w:val="26"/>
          <w:szCs w:val="26"/>
        </w:rPr>
        <w:tab/>
        <w:t>K45_Dang_Thanh_Hai_Thesis.pdf. &lt;http://uet.vnu.edu.vn/~thuyhq/Student_Thesis/K45_Dang_Thanh_Hai_Thesis.pdf&gt;, accessed: 12/10/2019.</w:t>
      </w:r>
    </w:p>
    <w:p w14:paraId="1DF4E1EA"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t>49.</w:t>
      </w:r>
      <w:r w:rsidRPr="000C0D66">
        <w:rPr>
          <w:rFonts w:ascii="Times New Roman" w:hAnsi="Times New Roman" w:cs="Times New Roman"/>
          <w:sz w:val="26"/>
          <w:szCs w:val="26"/>
        </w:rPr>
        <w:tab/>
        <w:t xml:space="preserve">Walunj S.G. và Sadafale K. (2013). An online recommendation system for e-commerce based on apache mahout framework. </w:t>
      </w:r>
      <w:r w:rsidRPr="000C0D66">
        <w:rPr>
          <w:rFonts w:ascii="Times New Roman" w:hAnsi="Times New Roman" w:cs="Times New Roman"/>
          <w:i/>
          <w:iCs/>
          <w:sz w:val="26"/>
          <w:szCs w:val="26"/>
        </w:rPr>
        <w:t>Proceedings of the 2013 annual conference on Computers and people research - SIGMIS-CPR ’13</w:t>
      </w:r>
      <w:r w:rsidRPr="000C0D66">
        <w:rPr>
          <w:rFonts w:ascii="Times New Roman" w:hAnsi="Times New Roman" w:cs="Times New Roman"/>
          <w:sz w:val="26"/>
          <w:szCs w:val="26"/>
        </w:rPr>
        <w:t>, Cincinnati, Ohio, USA, ACM Press, 153.</w:t>
      </w:r>
    </w:p>
    <w:p w14:paraId="568B8348" w14:textId="77777777" w:rsidR="00E659FB" w:rsidRPr="000C0D66" w:rsidRDefault="00E659FB" w:rsidP="000C0D66">
      <w:pPr>
        <w:pStyle w:val="Bibliography"/>
        <w:spacing w:before="120" w:after="120" w:line="360" w:lineRule="auto"/>
        <w:rPr>
          <w:rFonts w:ascii="Times New Roman" w:hAnsi="Times New Roman" w:cs="Times New Roman"/>
          <w:sz w:val="26"/>
          <w:szCs w:val="26"/>
        </w:rPr>
      </w:pPr>
      <w:r w:rsidRPr="000C0D66">
        <w:rPr>
          <w:rFonts w:ascii="Times New Roman" w:hAnsi="Times New Roman" w:cs="Times New Roman"/>
          <w:sz w:val="26"/>
          <w:szCs w:val="26"/>
        </w:rPr>
        <w:lastRenderedPageBreak/>
        <w:t>50.</w:t>
      </w:r>
      <w:r w:rsidRPr="000C0D66">
        <w:rPr>
          <w:rFonts w:ascii="Times New Roman" w:hAnsi="Times New Roman" w:cs="Times New Roman"/>
          <w:sz w:val="26"/>
          <w:szCs w:val="26"/>
        </w:rPr>
        <w:tab/>
        <w:t>(2019). Mean squared error. Wikipedia, &lt;https://en.wikipedia.org/w/index.php?title=Mean_squared_error&amp;oldid=929853135&gt;, accessed: 15/12/2019.</w:t>
      </w:r>
    </w:p>
    <w:p w14:paraId="54B0CBA8" w14:textId="5C6B27E3" w:rsidR="007B442C" w:rsidRPr="00006B9B" w:rsidRDefault="00D81DC2" w:rsidP="000C0D66">
      <w:pPr>
        <w:tabs>
          <w:tab w:val="left" w:pos="567"/>
        </w:tabs>
        <w:spacing w:before="120" w:after="120" w:line="360" w:lineRule="auto"/>
        <w:ind w:firstLine="284"/>
        <w:rPr>
          <w:rFonts w:ascii="Times New Roman" w:hAnsi="Times New Roman" w:cs="Times New Roman"/>
          <w:sz w:val="26"/>
          <w:szCs w:val="26"/>
        </w:rPr>
        <w:sectPr w:rsidR="007B442C" w:rsidRPr="00006B9B" w:rsidSect="00A501E5">
          <w:pgSz w:w="11907" w:h="16839" w:code="9"/>
          <w:pgMar w:top="1418" w:right="1134" w:bottom="1418" w:left="1701" w:header="720" w:footer="720" w:gutter="0"/>
          <w:cols w:space="720"/>
          <w:docGrid w:linePitch="360"/>
        </w:sectPr>
      </w:pPr>
      <w:r w:rsidRPr="000C0D66">
        <w:rPr>
          <w:rFonts w:ascii="Times New Roman" w:hAnsi="Times New Roman" w:cs="Times New Roman"/>
          <w:sz w:val="26"/>
          <w:szCs w:val="26"/>
        </w:rPr>
        <w:fldChar w:fldCharType="end"/>
      </w:r>
    </w:p>
    <w:p w14:paraId="1C4D6DEC" w14:textId="5C6D8BDB" w:rsidR="00CD073D" w:rsidRPr="00006B9B" w:rsidRDefault="004D3D0E" w:rsidP="006172F7">
      <w:pPr>
        <w:jc w:val="both"/>
        <w:rPr>
          <w:rFonts w:ascii="Times New Roman" w:hAnsi="Times New Roman" w:cs="Times New Roman"/>
          <w:sz w:val="24"/>
          <w:szCs w:val="24"/>
        </w:rPr>
      </w:pPr>
      <w:r>
        <w:rPr>
          <w:lang w:val="en-US"/>
        </w:rPr>
        <w:lastRenderedPageBreak/>
        <w:drawing>
          <wp:inline distT="0" distB="0" distL="0" distR="0" wp14:anchorId="719B44FF" wp14:editId="5D1EAAAF">
            <wp:extent cx="5760720" cy="64566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6456680"/>
                    </a:xfrm>
                    <a:prstGeom prst="rect">
                      <a:avLst/>
                    </a:prstGeom>
                  </pic:spPr>
                </pic:pic>
              </a:graphicData>
            </a:graphic>
          </wp:inline>
        </w:drawing>
      </w:r>
    </w:p>
    <w:sectPr w:rsidR="00CD073D" w:rsidRPr="00006B9B" w:rsidSect="00A501E5">
      <w:pgSz w:w="11907" w:h="16839"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33AE6" w14:textId="77777777" w:rsidR="0099403D" w:rsidRDefault="0099403D" w:rsidP="002A74E0">
      <w:pPr>
        <w:spacing w:after="0" w:line="240" w:lineRule="auto"/>
      </w:pPr>
      <w:r>
        <w:separator/>
      </w:r>
    </w:p>
  </w:endnote>
  <w:endnote w:type="continuationSeparator" w:id="0">
    <w:p w14:paraId="21BEF9BD" w14:textId="77777777" w:rsidR="0099403D" w:rsidRDefault="0099403D" w:rsidP="002A7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Batang"/>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44700156"/>
      <w:docPartObj>
        <w:docPartGallery w:val="Page Numbers (Bottom of Page)"/>
        <w:docPartUnique/>
      </w:docPartObj>
    </w:sdtPr>
    <w:sdtEndPr>
      <w:rPr>
        <w:noProof/>
      </w:rPr>
    </w:sdtEndPr>
    <w:sdtContent>
      <w:p w14:paraId="0D0FDEBF" w14:textId="38E5835C" w:rsidR="00C81CD3" w:rsidRDefault="00C81CD3">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5854A413" w14:textId="77777777" w:rsidR="00C81CD3" w:rsidRDefault="00C81CD3" w:rsidP="002A7DC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D738B" w14:textId="6A1672E0" w:rsidR="00C81CD3" w:rsidRDefault="00C81CD3" w:rsidP="0026236E">
    <w:pPr>
      <w:pStyle w:val="Footer"/>
      <w:tabs>
        <w:tab w:val="clear" w:pos="9360"/>
        <w:tab w:val="center" w:pos="4536"/>
        <w:tab w:val="left" w:pos="5256"/>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911462746"/>
      <w:docPartObj>
        <w:docPartGallery w:val="Page Numbers (Bottom of Page)"/>
        <w:docPartUnique/>
      </w:docPartObj>
    </w:sdtPr>
    <w:sdtEndPr>
      <w:rPr>
        <w:noProof/>
      </w:rPr>
    </w:sdtEndPr>
    <w:sdtContent>
      <w:p w14:paraId="24FA5562" w14:textId="4C8BFC33" w:rsidR="00C81CD3" w:rsidRDefault="00C81CD3" w:rsidP="00A501E5">
        <w:pPr>
          <w:pStyle w:val="Footer"/>
          <w:tabs>
            <w:tab w:val="clear" w:pos="9360"/>
          </w:tabs>
          <w:jc w:val="center"/>
        </w:pPr>
        <w:r>
          <w:rPr>
            <w:noProof w:val="0"/>
          </w:rPr>
          <w:fldChar w:fldCharType="begin"/>
        </w:r>
        <w:r>
          <w:instrText xml:space="preserve"> PAGE   \* MERGEFORMAT </w:instrText>
        </w:r>
        <w:r>
          <w:rPr>
            <w:noProof w:val="0"/>
          </w:rPr>
          <w:fldChar w:fldCharType="separate"/>
        </w:r>
        <w:r>
          <w:t>v</w:t>
        </w:r>
        <w:r>
          <w:t>i</w:t>
        </w:r>
        <w:r>
          <w:fldChar w:fldCharType="end"/>
        </w:r>
      </w:p>
    </w:sdtContent>
  </w:sdt>
  <w:p w14:paraId="564DDB57" w14:textId="13AE68E2" w:rsidR="00C81CD3" w:rsidRDefault="00C81CD3" w:rsidP="0026236E">
    <w:pPr>
      <w:pStyle w:val="Footer"/>
      <w:tabs>
        <w:tab w:val="clear" w:pos="9360"/>
        <w:tab w:val="center" w:pos="4536"/>
        <w:tab w:val="left" w:pos="5256"/>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sz w:val="26"/>
        <w:szCs w:val="26"/>
      </w:rPr>
      <w:id w:val="1156954123"/>
      <w:docPartObj>
        <w:docPartGallery w:val="Page Numbers (Bottom of Page)"/>
        <w:docPartUnique/>
      </w:docPartObj>
    </w:sdtPr>
    <w:sdtEndPr>
      <w:rPr>
        <w:rFonts w:ascii="Times New Roman" w:hAnsi="Times New Roman" w:cs="Times New Roman"/>
        <w:noProof/>
      </w:rPr>
    </w:sdtEndPr>
    <w:sdtContent>
      <w:p w14:paraId="34AF8239" w14:textId="0D6F3392" w:rsidR="00C81CD3" w:rsidRPr="00A501E5" w:rsidRDefault="00C81CD3">
        <w:pPr>
          <w:pStyle w:val="Footer"/>
          <w:jc w:val="right"/>
          <w:rPr>
            <w:rFonts w:ascii="Times New Roman" w:hAnsi="Times New Roman" w:cs="Times New Roman"/>
            <w:sz w:val="26"/>
            <w:szCs w:val="26"/>
          </w:rPr>
        </w:pPr>
        <w:r w:rsidRPr="00A501E5">
          <w:rPr>
            <w:rFonts w:ascii="Times New Roman" w:hAnsi="Times New Roman" w:cs="Times New Roman"/>
            <w:noProof w:val="0"/>
            <w:sz w:val="26"/>
            <w:szCs w:val="26"/>
          </w:rPr>
          <w:fldChar w:fldCharType="begin"/>
        </w:r>
        <w:r w:rsidRPr="00A501E5">
          <w:rPr>
            <w:rFonts w:ascii="Times New Roman" w:hAnsi="Times New Roman" w:cs="Times New Roman"/>
            <w:sz w:val="26"/>
            <w:szCs w:val="26"/>
          </w:rPr>
          <w:instrText xml:space="preserve"> PAGE   \* MERGEFORMAT </w:instrText>
        </w:r>
        <w:r w:rsidRPr="00A501E5">
          <w:rPr>
            <w:rFonts w:ascii="Times New Roman" w:hAnsi="Times New Roman" w:cs="Times New Roman"/>
            <w:noProof w:val="0"/>
            <w:sz w:val="26"/>
            <w:szCs w:val="26"/>
          </w:rPr>
          <w:fldChar w:fldCharType="separate"/>
        </w:r>
        <w:r>
          <w:rPr>
            <w:rFonts w:ascii="Times New Roman" w:hAnsi="Times New Roman" w:cs="Times New Roman"/>
            <w:sz w:val="26"/>
            <w:szCs w:val="26"/>
          </w:rPr>
          <w:t>5</w:t>
        </w:r>
        <w:r>
          <w:rPr>
            <w:rFonts w:ascii="Times New Roman" w:hAnsi="Times New Roman" w:cs="Times New Roman"/>
            <w:sz w:val="26"/>
            <w:szCs w:val="26"/>
          </w:rPr>
          <w:t>1</w:t>
        </w:r>
        <w:r w:rsidRPr="00A501E5">
          <w:rPr>
            <w:rFonts w:ascii="Times New Roman" w:hAnsi="Times New Roman" w:cs="Times New Roman"/>
            <w:sz w:val="26"/>
            <w:szCs w:val="26"/>
          </w:rPr>
          <w:fldChar w:fldCharType="end"/>
        </w:r>
      </w:p>
    </w:sdtContent>
  </w:sdt>
  <w:p w14:paraId="58B247DD" w14:textId="77777777" w:rsidR="00C81CD3" w:rsidRDefault="00C81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B1E80" w14:textId="77777777" w:rsidR="0099403D" w:rsidRDefault="0099403D" w:rsidP="002A74E0">
      <w:pPr>
        <w:spacing w:after="0" w:line="240" w:lineRule="auto"/>
      </w:pPr>
      <w:r>
        <w:separator/>
      </w:r>
    </w:p>
  </w:footnote>
  <w:footnote w:type="continuationSeparator" w:id="0">
    <w:p w14:paraId="1E97918A" w14:textId="77777777" w:rsidR="0099403D" w:rsidRDefault="0099403D" w:rsidP="002A74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603A1"/>
    <w:multiLevelType w:val="multilevel"/>
    <w:tmpl w:val="0409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3942FB"/>
    <w:multiLevelType w:val="hybridMultilevel"/>
    <w:tmpl w:val="471A2C36"/>
    <w:lvl w:ilvl="0" w:tplc="84509574">
      <w:start w:val="1"/>
      <w:numFmt w:val="bullet"/>
      <w:lvlText w:val="-"/>
      <w:lvlJc w:val="left"/>
      <w:pPr>
        <w:ind w:left="1152" w:hanging="360"/>
      </w:pPr>
      <w:rPr>
        <w:rFonts w:ascii="Calibri" w:eastAsiaTheme="minorHAnsi" w:hAnsi="Calibri" w:cs="Calibri" w:hint="default"/>
      </w:rPr>
    </w:lvl>
    <w:lvl w:ilvl="1" w:tplc="042A0003" w:tentative="1">
      <w:start w:val="1"/>
      <w:numFmt w:val="bullet"/>
      <w:lvlText w:val="o"/>
      <w:lvlJc w:val="left"/>
      <w:pPr>
        <w:ind w:left="1872" w:hanging="360"/>
      </w:pPr>
      <w:rPr>
        <w:rFonts w:ascii="Courier New" w:hAnsi="Courier New" w:cs="Courier New" w:hint="default"/>
      </w:rPr>
    </w:lvl>
    <w:lvl w:ilvl="2" w:tplc="042A0005" w:tentative="1">
      <w:start w:val="1"/>
      <w:numFmt w:val="bullet"/>
      <w:lvlText w:val=""/>
      <w:lvlJc w:val="left"/>
      <w:pPr>
        <w:ind w:left="2592" w:hanging="360"/>
      </w:pPr>
      <w:rPr>
        <w:rFonts w:ascii="Wingdings" w:hAnsi="Wingdings" w:hint="default"/>
      </w:rPr>
    </w:lvl>
    <w:lvl w:ilvl="3" w:tplc="042A0001" w:tentative="1">
      <w:start w:val="1"/>
      <w:numFmt w:val="bullet"/>
      <w:lvlText w:val=""/>
      <w:lvlJc w:val="left"/>
      <w:pPr>
        <w:ind w:left="3312" w:hanging="360"/>
      </w:pPr>
      <w:rPr>
        <w:rFonts w:ascii="Symbol" w:hAnsi="Symbol" w:hint="default"/>
      </w:rPr>
    </w:lvl>
    <w:lvl w:ilvl="4" w:tplc="042A0003" w:tentative="1">
      <w:start w:val="1"/>
      <w:numFmt w:val="bullet"/>
      <w:lvlText w:val="o"/>
      <w:lvlJc w:val="left"/>
      <w:pPr>
        <w:ind w:left="4032" w:hanging="360"/>
      </w:pPr>
      <w:rPr>
        <w:rFonts w:ascii="Courier New" w:hAnsi="Courier New" w:cs="Courier New" w:hint="default"/>
      </w:rPr>
    </w:lvl>
    <w:lvl w:ilvl="5" w:tplc="042A0005" w:tentative="1">
      <w:start w:val="1"/>
      <w:numFmt w:val="bullet"/>
      <w:lvlText w:val=""/>
      <w:lvlJc w:val="left"/>
      <w:pPr>
        <w:ind w:left="4752" w:hanging="360"/>
      </w:pPr>
      <w:rPr>
        <w:rFonts w:ascii="Wingdings" w:hAnsi="Wingdings" w:hint="default"/>
      </w:rPr>
    </w:lvl>
    <w:lvl w:ilvl="6" w:tplc="042A0001" w:tentative="1">
      <w:start w:val="1"/>
      <w:numFmt w:val="bullet"/>
      <w:lvlText w:val=""/>
      <w:lvlJc w:val="left"/>
      <w:pPr>
        <w:ind w:left="5472" w:hanging="360"/>
      </w:pPr>
      <w:rPr>
        <w:rFonts w:ascii="Symbol" w:hAnsi="Symbol" w:hint="default"/>
      </w:rPr>
    </w:lvl>
    <w:lvl w:ilvl="7" w:tplc="042A0003" w:tentative="1">
      <w:start w:val="1"/>
      <w:numFmt w:val="bullet"/>
      <w:lvlText w:val="o"/>
      <w:lvlJc w:val="left"/>
      <w:pPr>
        <w:ind w:left="6192" w:hanging="360"/>
      </w:pPr>
      <w:rPr>
        <w:rFonts w:ascii="Courier New" w:hAnsi="Courier New" w:cs="Courier New" w:hint="default"/>
      </w:rPr>
    </w:lvl>
    <w:lvl w:ilvl="8" w:tplc="042A0005" w:tentative="1">
      <w:start w:val="1"/>
      <w:numFmt w:val="bullet"/>
      <w:lvlText w:val=""/>
      <w:lvlJc w:val="left"/>
      <w:pPr>
        <w:ind w:left="6912" w:hanging="360"/>
      </w:pPr>
      <w:rPr>
        <w:rFonts w:ascii="Wingdings" w:hAnsi="Wingdings" w:hint="default"/>
      </w:rPr>
    </w:lvl>
  </w:abstractNum>
  <w:abstractNum w:abstractNumId="2" w15:restartNumberingAfterBreak="0">
    <w:nsid w:val="1455343A"/>
    <w:multiLevelType w:val="hybridMultilevel"/>
    <w:tmpl w:val="86D4E6CA"/>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 w15:restartNumberingAfterBreak="0">
    <w:nsid w:val="1BFC547B"/>
    <w:multiLevelType w:val="multilevel"/>
    <w:tmpl w:val="0409001F"/>
    <w:numStyleLink w:val="Style2"/>
  </w:abstractNum>
  <w:abstractNum w:abstractNumId="4" w15:restartNumberingAfterBreak="0">
    <w:nsid w:val="1D30796D"/>
    <w:multiLevelType w:val="hybridMultilevel"/>
    <w:tmpl w:val="7222DAD6"/>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5" w15:restartNumberingAfterBreak="0">
    <w:nsid w:val="1FF07A75"/>
    <w:multiLevelType w:val="hybridMultilevel"/>
    <w:tmpl w:val="54547DB0"/>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6" w15:restartNumberingAfterBreak="0">
    <w:nsid w:val="203004EE"/>
    <w:multiLevelType w:val="multilevel"/>
    <w:tmpl w:val="8A66FA16"/>
    <w:lvl w:ilvl="0">
      <w:start w:val="1"/>
      <w:numFmt w:val="bullet"/>
      <w:lvlText w:val="-"/>
      <w:lvlJc w:val="left"/>
      <w:pPr>
        <w:tabs>
          <w:tab w:val="num" w:pos="720"/>
        </w:tabs>
        <w:ind w:left="720" w:hanging="360"/>
      </w:pPr>
      <w:rPr>
        <w:rFonts w:ascii="Calibri" w:eastAsiaTheme="minorHAnsi"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591F4F"/>
    <w:multiLevelType w:val="hybridMultilevel"/>
    <w:tmpl w:val="61E89018"/>
    <w:lvl w:ilvl="0" w:tplc="9196C41E">
      <w:numFmt w:val="bullet"/>
      <w:lvlText w:val=""/>
      <w:lvlJc w:val="left"/>
      <w:pPr>
        <w:ind w:left="1494" w:hanging="360"/>
      </w:pPr>
      <w:rPr>
        <w:rFonts w:ascii="Wingdings" w:eastAsiaTheme="minorEastAsia" w:hAnsi="Wingdings" w:cs="Times New Roman" w:hint="default"/>
      </w:rPr>
    </w:lvl>
    <w:lvl w:ilvl="1" w:tplc="042A0003" w:tentative="1">
      <w:start w:val="1"/>
      <w:numFmt w:val="bullet"/>
      <w:lvlText w:val="o"/>
      <w:lvlJc w:val="left"/>
      <w:pPr>
        <w:ind w:left="2214" w:hanging="360"/>
      </w:pPr>
      <w:rPr>
        <w:rFonts w:ascii="Courier New" w:hAnsi="Courier New" w:cs="Courier New" w:hint="default"/>
      </w:rPr>
    </w:lvl>
    <w:lvl w:ilvl="2" w:tplc="042A0005" w:tentative="1">
      <w:start w:val="1"/>
      <w:numFmt w:val="bullet"/>
      <w:lvlText w:val=""/>
      <w:lvlJc w:val="left"/>
      <w:pPr>
        <w:ind w:left="2934" w:hanging="360"/>
      </w:pPr>
      <w:rPr>
        <w:rFonts w:ascii="Wingdings" w:hAnsi="Wingdings" w:hint="default"/>
      </w:rPr>
    </w:lvl>
    <w:lvl w:ilvl="3" w:tplc="042A0001" w:tentative="1">
      <w:start w:val="1"/>
      <w:numFmt w:val="bullet"/>
      <w:lvlText w:val=""/>
      <w:lvlJc w:val="left"/>
      <w:pPr>
        <w:ind w:left="3654" w:hanging="360"/>
      </w:pPr>
      <w:rPr>
        <w:rFonts w:ascii="Symbol" w:hAnsi="Symbol" w:hint="default"/>
      </w:rPr>
    </w:lvl>
    <w:lvl w:ilvl="4" w:tplc="042A0003" w:tentative="1">
      <w:start w:val="1"/>
      <w:numFmt w:val="bullet"/>
      <w:lvlText w:val="o"/>
      <w:lvlJc w:val="left"/>
      <w:pPr>
        <w:ind w:left="4374" w:hanging="360"/>
      </w:pPr>
      <w:rPr>
        <w:rFonts w:ascii="Courier New" w:hAnsi="Courier New" w:cs="Courier New" w:hint="default"/>
      </w:rPr>
    </w:lvl>
    <w:lvl w:ilvl="5" w:tplc="042A0005" w:tentative="1">
      <w:start w:val="1"/>
      <w:numFmt w:val="bullet"/>
      <w:lvlText w:val=""/>
      <w:lvlJc w:val="left"/>
      <w:pPr>
        <w:ind w:left="5094" w:hanging="360"/>
      </w:pPr>
      <w:rPr>
        <w:rFonts w:ascii="Wingdings" w:hAnsi="Wingdings" w:hint="default"/>
      </w:rPr>
    </w:lvl>
    <w:lvl w:ilvl="6" w:tplc="042A0001" w:tentative="1">
      <w:start w:val="1"/>
      <w:numFmt w:val="bullet"/>
      <w:lvlText w:val=""/>
      <w:lvlJc w:val="left"/>
      <w:pPr>
        <w:ind w:left="5814" w:hanging="360"/>
      </w:pPr>
      <w:rPr>
        <w:rFonts w:ascii="Symbol" w:hAnsi="Symbol" w:hint="default"/>
      </w:rPr>
    </w:lvl>
    <w:lvl w:ilvl="7" w:tplc="042A0003" w:tentative="1">
      <w:start w:val="1"/>
      <w:numFmt w:val="bullet"/>
      <w:lvlText w:val="o"/>
      <w:lvlJc w:val="left"/>
      <w:pPr>
        <w:ind w:left="6534" w:hanging="360"/>
      </w:pPr>
      <w:rPr>
        <w:rFonts w:ascii="Courier New" w:hAnsi="Courier New" w:cs="Courier New" w:hint="default"/>
      </w:rPr>
    </w:lvl>
    <w:lvl w:ilvl="8" w:tplc="042A0005" w:tentative="1">
      <w:start w:val="1"/>
      <w:numFmt w:val="bullet"/>
      <w:lvlText w:val=""/>
      <w:lvlJc w:val="left"/>
      <w:pPr>
        <w:ind w:left="7254" w:hanging="360"/>
      </w:pPr>
      <w:rPr>
        <w:rFonts w:ascii="Wingdings" w:hAnsi="Wingdings" w:hint="default"/>
      </w:rPr>
    </w:lvl>
  </w:abstractNum>
  <w:abstractNum w:abstractNumId="8" w15:restartNumberingAfterBreak="0">
    <w:nsid w:val="25114956"/>
    <w:multiLevelType w:val="hybridMultilevel"/>
    <w:tmpl w:val="7B3E9178"/>
    <w:lvl w:ilvl="0" w:tplc="84509574">
      <w:start w:val="1"/>
      <w:numFmt w:val="bullet"/>
      <w:lvlText w:val="-"/>
      <w:lvlJc w:val="left"/>
      <w:pPr>
        <w:ind w:left="1854" w:hanging="360"/>
      </w:pPr>
      <w:rPr>
        <w:rFonts w:ascii="Calibri" w:eastAsiaTheme="minorHAnsi" w:hAnsi="Calibri" w:cs="Calibri" w:hint="default"/>
      </w:rPr>
    </w:lvl>
    <w:lvl w:ilvl="1" w:tplc="042A0003" w:tentative="1">
      <w:start w:val="1"/>
      <w:numFmt w:val="bullet"/>
      <w:lvlText w:val="o"/>
      <w:lvlJc w:val="left"/>
      <w:pPr>
        <w:ind w:left="2574" w:hanging="360"/>
      </w:pPr>
      <w:rPr>
        <w:rFonts w:ascii="Courier New" w:hAnsi="Courier New" w:cs="Courier New" w:hint="default"/>
      </w:rPr>
    </w:lvl>
    <w:lvl w:ilvl="2" w:tplc="042A0005" w:tentative="1">
      <w:start w:val="1"/>
      <w:numFmt w:val="bullet"/>
      <w:lvlText w:val=""/>
      <w:lvlJc w:val="left"/>
      <w:pPr>
        <w:ind w:left="3294" w:hanging="360"/>
      </w:pPr>
      <w:rPr>
        <w:rFonts w:ascii="Wingdings" w:hAnsi="Wingdings" w:hint="default"/>
      </w:rPr>
    </w:lvl>
    <w:lvl w:ilvl="3" w:tplc="042A0001" w:tentative="1">
      <w:start w:val="1"/>
      <w:numFmt w:val="bullet"/>
      <w:lvlText w:val=""/>
      <w:lvlJc w:val="left"/>
      <w:pPr>
        <w:ind w:left="4014" w:hanging="360"/>
      </w:pPr>
      <w:rPr>
        <w:rFonts w:ascii="Symbol" w:hAnsi="Symbol" w:hint="default"/>
      </w:rPr>
    </w:lvl>
    <w:lvl w:ilvl="4" w:tplc="042A0003" w:tentative="1">
      <w:start w:val="1"/>
      <w:numFmt w:val="bullet"/>
      <w:lvlText w:val="o"/>
      <w:lvlJc w:val="left"/>
      <w:pPr>
        <w:ind w:left="4734" w:hanging="360"/>
      </w:pPr>
      <w:rPr>
        <w:rFonts w:ascii="Courier New" w:hAnsi="Courier New" w:cs="Courier New" w:hint="default"/>
      </w:rPr>
    </w:lvl>
    <w:lvl w:ilvl="5" w:tplc="042A0005" w:tentative="1">
      <w:start w:val="1"/>
      <w:numFmt w:val="bullet"/>
      <w:lvlText w:val=""/>
      <w:lvlJc w:val="left"/>
      <w:pPr>
        <w:ind w:left="5454" w:hanging="360"/>
      </w:pPr>
      <w:rPr>
        <w:rFonts w:ascii="Wingdings" w:hAnsi="Wingdings" w:hint="default"/>
      </w:rPr>
    </w:lvl>
    <w:lvl w:ilvl="6" w:tplc="042A0001" w:tentative="1">
      <w:start w:val="1"/>
      <w:numFmt w:val="bullet"/>
      <w:lvlText w:val=""/>
      <w:lvlJc w:val="left"/>
      <w:pPr>
        <w:ind w:left="6174" w:hanging="360"/>
      </w:pPr>
      <w:rPr>
        <w:rFonts w:ascii="Symbol" w:hAnsi="Symbol" w:hint="default"/>
      </w:rPr>
    </w:lvl>
    <w:lvl w:ilvl="7" w:tplc="042A0003" w:tentative="1">
      <w:start w:val="1"/>
      <w:numFmt w:val="bullet"/>
      <w:lvlText w:val="o"/>
      <w:lvlJc w:val="left"/>
      <w:pPr>
        <w:ind w:left="6894" w:hanging="360"/>
      </w:pPr>
      <w:rPr>
        <w:rFonts w:ascii="Courier New" w:hAnsi="Courier New" w:cs="Courier New" w:hint="default"/>
      </w:rPr>
    </w:lvl>
    <w:lvl w:ilvl="8" w:tplc="042A0005" w:tentative="1">
      <w:start w:val="1"/>
      <w:numFmt w:val="bullet"/>
      <w:lvlText w:val=""/>
      <w:lvlJc w:val="left"/>
      <w:pPr>
        <w:ind w:left="7614" w:hanging="360"/>
      </w:pPr>
      <w:rPr>
        <w:rFonts w:ascii="Wingdings" w:hAnsi="Wingdings" w:hint="default"/>
      </w:rPr>
    </w:lvl>
  </w:abstractNum>
  <w:abstractNum w:abstractNumId="9" w15:restartNumberingAfterBreak="0">
    <w:nsid w:val="27325F57"/>
    <w:multiLevelType w:val="hybridMultilevel"/>
    <w:tmpl w:val="8A9C0C94"/>
    <w:lvl w:ilvl="0" w:tplc="84509574">
      <w:start w:val="1"/>
      <w:numFmt w:val="bullet"/>
      <w:lvlText w:val="-"/>
      <w:lvlJc w:val="left"/>
      <w:pPr>
        <w:ind w:left="1077" w:hanging="360"/>
      </w:pPr>
      <w:rPr>
        <w:rFonts w:ascii="Calibri" w:eastAsiaTheme="minorHAnsi" w:hAnsi="Calibri" w:cs="Calibri" w:hint="default"/>
      </w:rPr>
    </w:lvl>
    <w:lvl w:ilvl="1" w:tplc="042A0003">
      <w:start w:val="1"/>
      <w:numFmt w:val="bullet"/>
      <w:lvlText w:val="o"/>
      <w:lvlJc w:val="left"/>
      <w:pPr>
        <w:ind w:left="1797" w:hanging="360"/>
      </w:pPr>
      <w:rPr>
        <w:rFonts w:ascii="Courier New" w:hAnsi="Courier New" w:cs="Courier New" w:hint="default"/>
      </w:rPr>
    </w:lvl>
    <w:lvl w:ilvl="2" w:tplc="042A0005" w:tentative="1">
      <w:start w:val="1"/>
      <w:numFmt w:val="bullet"/>
      <w:lvlText w:val=""/>
      <w:lvlJc w:val="left"/>
      <w:pPr>
        <w:ind w:left="2517" w:hanging="360"/>
      </w:pPr>
      <w:rPr>
        <w:rFonts w:ascii="Wingdings" w:hAnsi="Wingdings" w:hint="default"/>
      </w:rPr>
    </w:lvl>
    <w:lvl w:ilvl="3" w:tplc="042A0001" w:tentative="1">
      <w:start w:val="1"/>
      <w:numFmt w:val="bullet"/>
      <w:lvlText w:val=""/>
      <w:lvlJc w:val="left"/>
      <w:pPr>
        <w:ind w:left="3237" w:hanging="360"/>
      </w:pPr>
      <w:rPr>
        <w:rFonts w:ascii="Symbol" w:hAnsi="Symbol" w:hint="default"/>
      </w:rPr>
    </w:lvl>
    <w:lvl w:ilvl="4" w:tplc="042A0003" w:tentative="1">
      <w:start w:val="1"/>
      <w:numFmt w:val="bullet"/>
      <w:lvlText w:val="o"/>
      <w:lvlJc w:val="left"/>
      <w:pPr>
        <w:ind w:left="3957" w:hanging="360"/>
      </w:pPr>
      <w:rPr>
        <w:rFonts w:ascii="Courier New" w:hAnsi="Courier New" w:cs="Courier New" w:hint="default"/>
      </w:rPr>
    </w:lvl>
    <w:lvl w:ilvl="5" w:tplc="042A0005" w:tentative="1">
      <w:start w:val="1"/>
      <w:numFmt w:val="bullet"/>
      <w:lvlText w:val=""/>
      <w:lvlJc w:val="left"/>
      <w:pPr>
        <w:ind w:left="4677" w:hanging="360"/>
      </w:pPr>
      <w:rPr>
        <w:rFonts w:ascii="Wingdings" w:hAnsi="Wingdings" w:hint="default"/>
      </w:rPr>
    </w:lvl>
    <w:lvl w:ilvl="6" w:tplc="042A0001" w:tentative="1">
      <w:start w:val="1"/>
      <w:numFmt w:val="bullet"/>
      <w:lvlText w:val=""/>
      <w:lvlJc w:val="left"/>
      <w:pPr>
        <w:ind w:left="5397" w:hanging="360"/>
      </w:pPr>
      <w:rPr>
        <w:rFonts w:ascii="Symbol" w:hAnsi="Symbol" w:hint="default"/>
      </w:rPr>
    </w:lvl>
    <w:lvl w:ilvl="7" w:tplc="042A0003" w:tentative="1">
      <w:start w:val="1"/>
      <w:numFmt w:val="bullet"/>
      <w:lvlText w:val="o"/>
      <w:lvlJc w:val="left"/>
      <w:pPr>
        <w:ind w:left="6117" w:hanging="360"/>
      </w:pPr>
      <w:rPr>
        <w:rFonts w:ascii="Courier New" w:hAnsi="Courier New" w:cs="Courier New" w:hint="default"/>
      </w:rPr>
    </w:lvl>
    <w:lvl w:ilvl="8" w:tplc="042A0005" w:tentative="1">
      <w:start w:val="1"/>
      <w:numFmt w:val="bullet"/>
      <w:lvlText w:val=""/>
      <w:lvlJc w:val="left"/>
      <w:pPr>
        <w:ind w:left="6837" w:hanging="360"/>
      </w:pPr>
      <w:rPr>
        <w:rFonts w:ascii="Wingdings" w:hAnsi="Wingdings" w:hint="default"/>
      </w:rPr>
    </w:lvl>
  </w:abstractNum>
  <w:abstractNum w:abstractNumId="10" w15:restartNumberingAfterBreak="0">
    <w:nsid w:val="28F33651"/>
    <w:multiLevelType w:val="hybridMultilevel"/>
    <w:tmpl w:val="1F4AC50E"/>
    <w:lvl w:ilvl="0" w:tplc="84509574">
      <w:start w:val="1"/>
      <w:numFmt w:val="bullet"/>
      <w:lvlText w:val="-"/>
      <w:lvlJc w:val="left"/>
      <w:pPr>
        <w:ind w:left="2138" w:hanging="360"/>
      </w:pPr>
      <w:rPr>
        <w:rFonts w:ascii="Calibri" w:eastAsiaTheme="minorHAnsi" w:hAnsi="Calibri" w:cs="Calibri" w:hint="default"/>
      </w:rPr>
    </w:lvl>
    <w:lvl w:ilvl="1" w:tplc="042A0003" w:tentative="1">
      <w:start w:val="1"/>
      <w:numFmt w:val="bullet"/>
      <w:lvlText w:val="o"/>
      <w:lvlJc w:val="left"/>
      <w:pPr>
        <w:ind w:left="2858" w:hanging="360"/>
      </w:pPr>
      <w:rPr>
        <w:rFonts w:ascii="Courier New" w:hAnsi="Courier New" w:cs="Courier New" w:hint="default"/>
      </w:rPr>
    </w:lvl>
    <w:lvl w:ilvl="2" w:tplc="042A0005" w:tentative="1">
      <w:start w:val="1"/>
      <w:numFmt w:val="bullet"/>
      <w:lvlText w:val=""/>
      <w:lvlJc w:val="left"/>
      <w:pPr>
        <w:ind w:left="3578" w:hanging="360"/>
      </w:pPr>
      <w:rPr>
        <w:rFonts w:ascii="Wingdings" w:hAnsi="Wingdings" w:hint="default"/>
      </w:rPr>
    </w:lvl>
    <w:lvl w:ilvl="3" w:tplc="042A0001" w:tentative="1">
      <w:start w:val="1"/>
      <w:numFmt w:val="bullet"/>
      <w:lvlText w:val=""/>
      <w:lvlJc w:val="left"/>
      <w:pPr>
        <w:ind w:left="4298" w:hanging="360"/>
      </w:pPr>
      <w:rPr>
        <w:rFonts w:ascii="Symbol" w:hAnsi="Symbol" w:hint="default"/>
      </w:rPr>
    </w:lvl>
    <w:lvl w:ilvl="4" w:tplc="042A0003" w:tentative="1">
      <w:start w:val="1"/>
      <w:numFmt w:val="bullet"/>
      <w:lvlText w:val="o"/>
      <w:lvlJc w:val="left"/>
      <w:pPr>
        <w:ind w:left="5018" w:hanging="360"/>
      </w:pPr>
      <w:rPr>
        <w:rFonts w:ascii="Courier New" w:hAnsi="Courier New" w:cs="Courier New" w:hint="default"/>
      </w:rPr>
    </w:lvl>
    <w:lvl w:ilvl="5" w:tplc="042A0005" w:tentative="1">
      <w:start w:val="1"/>
      <w:numFmt w:val="bullet"/>
      <w:lvlText w:val=""/>
      <w:lvlJc w:val="left"/>
      <w:pPr>
        <w:ind w:left="5738" w:hanging="360"/>
      </w:pPr>
      <w:rPr>
        <w:rFonts w:ascii="Wingdings" w:hAnsi="Wingdings" w:hint="default"/>
      </w:rPr>
    </w:lvl>
    <w:lvl w:ilvl="6" w:tplc="042A0001" w:tentative="1">
      <w:start w:val="1"/>
      <w:numFmt w:val="bullet"/>
      <w:lvlText w:val=""/>
      <w:lvlJc w:val="left"/>
      <w:pPr>
        <w:ind w:left="6458" w:hanging="360"/>
      </w:pPr>
      <w:rPr>
        <w:rFonts w:ascii="Symbol" w:hAnsi="Symbol" w:hint="default"/>
      </w:rPr>
    </w:lvl>
    <w:lvl w:ilvl="7" w:tplc="042A0003" w:tentative="1">
      <w:start w:val="1"/>
      <w:numFmt w:val="bullet"/>
      <w:lvlText w:val="o"/>
      <w:lvlJc w:val="left"/>
      <w:pPr>
        <w:ind w:left="7178" w:hanging="360"/>
      </w:pPr>
      <w:rPr>
        <w:rFonts w:ascii="Courier New" w:hAnsi="Courier New" w:cs="Courier New" w:hint="default"/>
      </w:rPr>
    </w:lvl>
    <w:lvl w:ilvl="8" w:tplc="042A0005" w:tentative="1">
      <w:start w:val="1"/>
      <w:numFmt w:val="bullet"/>
      <w:lvlText w:val=""/>
      <w:lvlJc w:val="left"/>
      <w:pPr>
        <w:ind w:left="7898" w:hanging="360"/>
      </w:pPr>
      <w:rPr>
        <w:rFonts w:ascii="Wingdings" w:hAnsi="Wingdings" w:hint="default"/>
      </w:rPr>
    </w:lvl>
  </w:abstractNum>
  <w:abstractNum w:abstractNumId="11" w15:restartNumberingAfterBreak="0">
    <w:nsid w:val="2B175D0D"/>
    <w:multiLevelType w:val="hybridMultilevel"/>
    <w:tmpl w:val="A1F00A7A"/>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12" w15:restartNumberingAfterBreak="0">
    <w:nsid w:val="2C14400D"/>
    <w:multiLevelType w:val="hybridMultilevel"/>
    <w:tmpl w:val="F90A7F2C"/>
    <w:lvl w:ilvl="0" w:tplc="84509574">
      <w:start w:val="1"/>
      <w:numFmt w:val="bullet"/>
      <w:lvlText w:val="-"/>
      <w:lvlJc w:val="left"/>
      <w:pPr>
        <w:ind w:left="2520" w:hanging="360"/>
      </w:pPr>
      <w:rPr>
        <w:rFonts w:ascii="Calibri" w:eastAsiaTheme="minorHAnsi" w:hAnsi="Calibri" w:cs="Calibri"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13" w15:restartNumberingAfterBreak="0">
    <w:nsid w:val="2E7926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ECC7817"/>
    <w:multiLevelType w:val="hybridMultilevel"/>
    <w:tmpl w:val="357E77B8"/>
    <w:lvl w:ilvl="0" w:tplc="84509574">
      <w:start w:val="1"/>
      <w:numFmt w:val="bullet"/>
      <w:lvlText w:val="-"/>
      <w:lvlJc w:val="left"/>
      <w:pPr>
        <w:ind w:left="1004" w:hanging="360"/>
      </w:pPr>
      <w:rPr>
        <w:rFonts w:ascii="Calibri" w:eastAsiaTheme="minorHAnsi" w:hAnsi="Calibri" w:cs="Calibri" w:hint="default"/>
      </w:rPr>
    </w:lvl>
    <w:lvl w:ilvl="1" w:tplc="D44E39FC">
      <w:start w:val="1"/>
      <w:numFmt w:val="bullet"/>
      <w:lvlText w:val="+"/>
      <w:lvlJc w:val="left"/>
      <w:pPr>
        <w:ind w:left="1724" w:hanging="360"/>
      </w:pPr>
      <w:rPr>
        <w:rFonts w:ascii="Courier New" w:hAnsi="Courier New" w:hint="default"/>
      </w:rPr>
    </w:lvl>
    <w:lvl w:ilvl="2" w:tplc="042A0005" w:tentative="1">
      <w:start w:val="1"/>
      <w:numFmt w:val="bullet"/>
      <w:lvlText w:val=""/>
      <w:lvlJc w:val="left"/>
      <w:pPr>
        <w:ind w:left="2444" w:hanging="360"/>
      </w:pPr>
      <w:rPr>
        <w:rFonts w:ascii="Wingdings" w:hAnsi="Wingdings" w:hint="default"/>
      </w:rPr>
    </w:lvl>
    <w:lvl w:ilvl="3" w:tplc="042A0001" w:tentative="1">
      <w:start w:val="1"/>
      <w:numFmt w:val="bullet"/>
      <w:lvlText w:val=""/>
      <w:lvlJc w:val="left"/>
      <w:pPr>
        <w:ind w:left="3164" w:hanging="360"/>
      </w:pPr>
      <w:rPr>
        <w:rFonts w:ascii="Symbol" w:hAnsi="Symbol" w:hint="default"/>
      </w:rPr>
    </w:lvl>
    <w:lvl w:ilvl="4" w:tplc="042A0003" w:tentative="1">
      <w:start w:val="1"/>
      <w:numFmt w:val="bullet"/>
      <w:lvlText w:val="o"/>
      <w:lvlJc w:val="left"/>
      <w:pPr>
        <w:ind w:left="3884" w:hanging="360"/>
      </w:pPr>
      <w:rPr>
        <w:rFonts w:ascii="Courier New" w:hAnsi="Courier New" w:cs="Courier New" w:hint="default"/>
      </w:rPr>
    </w:lvl>
    <w:lvl w:ilvl="5" w:tplc="042A0005" w:tentative="1">
      <w:start w:val="1"/>
      <w:numFmt w:val="bullet"/>
      <w:lvlText w:val=""/>
      <w:lvlJc w:val="left"/>
      <w:pPr>
        <w:ind w:left="4604" w:hanging="360"/>
      </w:pPr>
      <w:rPr>
        <w:rFonts w:ascii="Wingdings" w:hAnsi="Wingdings" w:hint="default"/>
      </w:rPr>
    </w:lvl>
    <w:lvl w:ilvl="6" w:tplc="042A0001" w:tentative="1">
      <w:start w:val="1"/>
      <w:numFmt w:val="bullet"/>
      <w:lvlText w:val=""/>
      <w:lvlJc w:val="left"/>
      <w:pPr>
        <w:ind w:left="5324" w:hanging="360"/>
      </w:pPr>
      <w:rPr>
        <w:rFonts w:ascii="Symbol" w:hAnsi="Symbol" w:hint="default"/>
      </w:rPr>
    </w:lvl>
    <w:lvl w:ilvl="7" w:tplc="042A0003" w:tentative="1">
      <w:start w:val="1"/>
      <w:numFmt w:val="bullet"/>
      <w:lvlText w:val="o"/>
      <w:lvlJc w:val="left"/>
      <w:pPr>
        <w:ind w:left="6044" w:hanging="360"/>
      </w:pPr>
      <w:rPr>
        <w:rFonts w:ascii="Courier New" w:hAnsi="Courier New" w:cs="Courier New" w:hint="default"/>
      </w:rPr>
    </w:lvl>
    <w:lvl w:ilvl="8" w:tplc="042A0005" w:tentative="1">
      <w:start w:val="1"/>
      <w:numFmt w:val="bullet"/>
      <w:lvlText w:val=""/>
      <w:lvlJc w:val="left"/>
      <w:pPr>
        <w:ind w:left="6764" w:hanging="360"/>
      </w:pPr>
      <w:rPr>
        <w:rFonts w:ascii="Wingdings" w:hAnsi="Wingdings" w:hint="default"/>
      </w:rPr>
    </w:lvl>
  </w:abstractNum>
  <w:abstractNum w:abstractNumId="15" w15:restartNumberingAfterBreak="0">
    <w:nsid w:val="2F2601FD"/>
    <w:multiLevelType w:val="hybridMultilevel"/>
    <w:tmpl w:val="E0C452A8"/>
    <w:lvl w:ilvl="0" w:tplc="84509574">
      <w:start w:val="1"/>
      <w:numFmt w:val="bullet"/>
      <w:lvlText w:val="-"/>
      <w:lvlJc w:val="left"/>
      <w:pPr>
        <w:ind w:left="1854" w:hanging="360"/>
      </w:pPr>
      <w:rPr>
        <w:rFonts w:ascii="Calibri" w:eastAsiaTheme="minorHAnsi" w:hAnsi="Calibri" w:cs="Calibri" w:hint="default"/>
      </w:rPr>
    </w:lvl>
    <w:lvl w:ilvl="1" w:tplc="042A0003" w:tentative="1">
      <w:start w:val="1"/>
      <w:numFmt w:val="bullet"/>
      <w:lvlText w:val="o"/>
      <w:lvlJc w:val="left"/>
      <w:pPr>
        <w:ind w:left="2574" w:hanging="360"/>
      </w:pPr>
      <w:rPr>
        <w:rFonts w:ascii="Courier New" w:hAnsi="Courier New" w:cs="Courier New" w:hint="default"/>
      </w:rPr>
    </w:lvl>
    <w:lvl w:ilvl="2" w:tplc="042A0005" w:tentative="1">
      <w:start w:val="1"/>
      <w:numFmt w:val="bullet"/>
      <w:lvlText w:val=""/>
      <w:lvlJc w:val="left"/>
      <w:pPr>
        <w:ind w:left="3294" w:hanging="360"/>
      </w:pPr>
      <w:rPr>
        <w:rFonts w:ascii="Wingdings" w:hAnsi="Wingdings" w:hint="default"/>
      </w:rPr>
    </w:lvl>
    <w:lvl w:ilvl="3" w:tplc="042A0001" w:tentative="1">
      <w:start w:val="1"/>
      <w:numFmt w:val="bullet"/>
      <w:lvlText w:val=""/>
      <w:lvlJc w:val="left"/>
      <w:pPr>
        <w:ind w:left="4014" w:hanging="360"/>
      </w:pPr>
      <w:rPr>
        <w:rFonts w:ascii="Symbol" w:hAnsi="Symbol" w:hint="default"/>
      </w:rPr>
    </w:lvl>
    <w:lvl w:ilvl="4" w:tplc="042A0003" w:tentative="1">
      <w:start w:val="1"/>
      <w:numFmt w:val="bullet"/>
      <w:lvlText w:val="o"/>
      <w:lvlJc w:val="left"/>
      <w:pPr>
        <w:ind w:left="4734" w:hanging="360"/>
      </w:pPr>
      <w:rPr>
        <w:rFonts w:ascii="Courier New" w:hAnsi="Courier New" w:cs="Courier New" w:hint="default"/>
      </w:rPr>
    </w:lvl>
    <w:lvl w:ilvl="5" w:tplc="042A0005" w:tentative="1">
      <w:start w:val="1"/>
      <w:numFmt w:val="bullet"/>
      <w:lvlText w:val=""/>
      <w:lvlJc w:val="left"/>
      <w:pPr>
        <w:ind w:left="5454" w:hanging="360"/>
      </w:pPr>
      <w:rPr>
        <w:rFonts w:ascii="Wingdings" w:hAnsi="Wingdings" w:hint="default"/>
      </w:rPr>
    </w:lvl>
    <w:lvl w:ilvl="6" w:tplc="042A0001" w:tentative="1">
      <w:start w:val="1"/>
      <w:numFmt w:val="bullet"/>
      <w:lvlText w:val=""/>
      <w:lvlJc w:val="left"/>
      <w:pPr>
        <w:ind w:left="6174" w:hanging="360"/>
      </w:pPr>
      <w:rPr>
        <w:rFonts w:ascii="Symbol" w:hAnsi="Symbol" w:hint="default"/>
      </w:rPr>
    </w:lvl>
    <w:lvl w:ilvl="7" w:tplc="042A0003" w:tentative="1">
      <w:start w:val="1"/>
      <w:numFmt w:val="bullet"/>
      <w:lvlText w:val="o"/>
      <w:lvlJc w:val="left"/>
      <w:pPr>
        <w:ind w:left="6894" w:hanging="360"/>
      </w:pPr>
      <w:rPr>
        <w:rFonts w:ascii="Courier New" w:hAnsi="Courier New" w:cs="Courier New" w:hint="default"/>
      </w:rPr>
    </w:lvl>
    <w:lvl w:ilvl="8" w:tplc="042A0005" w:tentative="1">
      <w:start w:val="1"/>
      <w:numFmt w:val="bullet"/>
      <w:lvlText w:val=""/>
      <w:lvlJc w:val="left"/>
      <w:pPr>
        <w:ind w:left="7614" w:hanging="360"/>
      </w:pPr>
      <w:rPr>
        <w:rFonts w:ascii="Wingdings" w:hAnsi="Wingdings" w:hint="default"/>
      </w:rPr>
    </w:lvl>
  </w:abstractNum>
  <w:abstractNum w:abstractNumId="16" w15:restartNumberingAfterBreak="0">
    <w:nsid w:val="354A0C31"/>
    <w:multiLevelType w:val="hybridMultilevel"/>
    <w:tmpl w:val="AB1E3F6C"/>
    <w:lvl w:ilvl="0" w:tplc="84509574">
      <w:start w:val="1"/>
      <w:numFmt w:val="bullet"/>
      <w:lvlText w:val="-"/>
      <w:lvlJc w:val="left"/>
      <w:pPr>
        <w:ind w:left="2208" w:hanging="360"/>
      </w:pPr>
      <w:rPr>
        <w:rFonts w:ascii="Calibri" w:eastAsiaTheme="minorHAnsi" w:hAnsi="Calibri" w:cs="Calibri" w:hint="default"/>
      </w:rPr>
    </w:lvl>
    <w:lvl w:ilvl="1" w:tplc="D44E39FC">
      <w:start w:val="1"/>
      <w:numFmt w:val="bullet"/>
      <w:lvlText w:val="+"/>
      <w:lvlJc w:val="left"/>
      <w:pPr>
        <w:ind w:left="2928" w:hanging="360"/>
      </w:pPr>
      <w:rPr>
        <w:rFonts w:ascii="Courier New" w:hAnsi="Courier New" w:hint="default"/>
      </w:rPr>
    </w:lvl>
    <w:lvl w:ilvl="2" w:tplc="042A0005" w:tentative="1">
      <w:start w:val="1"/>
      <w:numFmt w:val="bullet"/>
      <w:lvlText w:val=""/>
      <w:lvlJc w:val="left"/>
      <w:pPr>
        <w:ind w:left="3648" w:hanging="360"/>
      </w:pPr>
      <w:rPr>
        <w:rFonts w:ascii="Wingdings" w:hAnsi="Wingdings" w:hint="default"/>
      </w:rPr>
    </w:lvl>
    <w:lvl w:ilvl="3" w:tplc="042A0001" w:tentative="1">
      <w:start w:val="1"/>
      <w:numFmt w:val="bullet"/>
      <w:lvlText w:val=""/>
      <w:lvlJc w:val="left"/>
      <w:pPr>
        <w:ind w:left="4368" w:hanging="360"/>
      </w:pPr>
      <w:rPr>
        <w:rFonts w:ascii="Symbol" w:hAnsi="Symbol" w:hint="default"/>
      </w:rPr>
    </w:lvl>
    <w:lvl w:ilvl="4" w:tplc="042A0003" w:tentative="1">
      <w:start w:val="1"/>
      <w:numFmt w:val="bullet"/>
      <w:lvlText w:val="o"/>
      <w:lvlJc w:val="left"/>
      <w:pPr>
        <w:ind w:left="5088" w:hanging="360"/>
      </w:pPr>
      <w:rPr>
        <w:rFonts w:ascii="Courier New" w:hAnsi="Courier New" w:cs="Courier New" w:hint="default"/>
      </w:rPr>
    </w:lvl>
    <w:lvl w:ilvl="5" w:tplc="042A0005" w:tentative="1">
      <w:start w:val="1"/>
      <w:numFmt w:val="bullet"/>
      <w:lvlText w:val=""/>
      <w:lvlJc w:val="left"/>
      <w:pPr>
        <w:ind w:left="5808" w:hanging="360"/>
      </w:pPr>
      <w:rPr>
        <w:rFonts w:ascii="Wingdings" w:hAnsi="Wingdings" w:hint="default"/>
      </w:rPr>
    </w:lvl>
    <w:lvl w:ilvl="6" w:tplc="042A0001" w:tentative="1">
      <w:start w:val="1"/>
      <w:numFmt w:val="bullet"/>
      <w:lvlText w:val=""/>
      <w:lvlJc w:val="left"/>
      <w:pPr>
        <w:ind w:left="6528" w:hanging="360"/>
      </w:pPr>
      <w:rPr>
        <w:rFonts w:ascii="Symbol" w:hAnsi="Symbol" w:hint="default"/>
      </w:rPr>
    </w:lvl>
    <w:lvl w:ilvl="7" w:tplc="042A0003" w:tentative="1">
      <w:start w:val="1"/>
      <w:numFmt w:val="bullet"/>
      <w:lvlText w:val="o"/>
      <w:lvlJc w:val="left"/>
      <w:pPr>
        <w:ind w:left="7248" w:hanging="360"/>
      </w:pPr>
      <w:rPr>
        <w:rFonts w:ascii="Courier New" w:hAnsi="Courier New" w:cs="Courier New" w:hint="default"/>
      </w:rPr>
    </w:lvl>
    <w:lvl w:ilvl="8" w:tplc="042A0005" w:tentative="1">
      <w:start w:val="1"/>
      <w:numFmt w:val="bullet"/>
      <w:lvlText w:val=""/>
      <w:lvlJc w:val="left"/>
      <w:pPr>
        <w:ind w:left="7968" w:hanging="360"/>
      </w:pPr>
      <w:rPr>
        <w:rFonts w:ascii="Wingdings" w:hAnsi="Wingdings" w:hint="default"/>
      </w:rPr>
    </w:lvl>
  </w:abstractNum>
  <w:abstractNum w:abstractNumId="17" w15:restartNumberingAfterBreak="0">
    <w:nsid w:val="36243992"/>
    <w:multiLevelType w:val="multilevel"/>
    <w:tmpl w:val="0409001F"/>
    <w:lvl w:ilvl="0">
      <w:start w:val="2"/>
      <w:numFmt w:val="decimal"/>
      <w:lvlText w:val="%1."/>
      <w:lvlJc w:val="left"/>
      <w:pPr>
        <w:ind w:left="360" w:hanging="360"/>
      </w:pPr>
      <w:rPr>
        <w:rFonts w:hint="default"/>
      </w:rPr>
    </w:lvl>
    <w:lvl w:ilvl="1">
      <w:start w:val="1"/>
      <w:numFmt w:val="decimal"/>
      <w:lvlText w:val="%1.%2."/>
      <w:lvlJc w:val="left"/>
      <w:pPr>
        <w:ind w:left="114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2A751F8"/>
    <w:multiLevelType w:val="hybridMultilevel"/>
    <w:tmpl w:val="C1EE37BE"/>
    <w:lvl w:ilvl="0" w:tplc="84509574">
      <w:start w:val="1"/>
      <w:numFmt w:val="bullet"/>
      <w:lvlText w:val="-"/>
      <w:lvlJc w:val="left"/>
      <w:pPr>
        <w:ind w:left="1571" w:hanging="360"/>
      </w:pPr>
      <w:rPr>
        <w:rFonts w:ascii="Calibri" w:eastAsiaTheme="minorHAnsi" w:hAnsi="Calibri" w:cs="Calibri" w:hint="default"/>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abstractNum w:abstractNumId="19" w15:restartNumberingAfterBreak="0">
    <w:nsid w:val="443316C6"/>
    <w:multiLevelType w:val="hybridMultilevel"/>
    <w:tmpl w:val="B4B2C7EC"/>
    <w:lvl w:ilvl="0" w:tplc="84509574">
      <w:start w:val="1"/>
      <w:numFmt w:val="bullet"/>
      <w:lvlText w:val="-"/>
      <w:lvlJc w:val="left"/>
      <w:pPr>
        <w:ind w:left="1004" w:hanging="360"/>
      </w:pPr>
      <w:rPr>
        <w:rFonts w:ascii="Calibri" w:eastAsiaTheme="minorHAnsi" w:hAnsi="Calibri" w:cs="Calibri" w:hint="default"/>
      </w:rPr>
    </w:lvl>
    <w:lvl w:ilvl="1" w:tplc="042A0003" w:tentative="1">
      <w:start w:val="1"/>
      <w:numFmt w:val="bullet"/>
      <w:lvlText w:val="o"/>
      <w:lvlJc w:val="left"/>
      <w:pPr>
        <w:ind w:left="1724" w:hanging="360"/>
      </w:pPr>
      <w:rPr>
        <w:rFonts w:ascii="Courier New" w:hAnsi="Courier New" w:cs="Courier New" w:hint="default"/>
      </w:rPr>
    </w:lvl>
    <w:lvl w:ilvl="2" w:tplc="042A0005" w:tentative="1">
      <w:start w:val="1"/>
      <w:numFmt w:val="bullet"/>
      <w:lvlText w:val=""/>
      <w:lvlJc w:val="left"/>
      <w:pPr>
        <w:ind w:left="2444" w:hanging="360"/>
      </w:pPr>
      <w:rPr>
        <w:rFonts w:ascii="Wingdings" w:hAnsi="Wingdings" w:hint="default"/>
      </w:rPr>
    </w:lvl>
    <w:lvl w:ilvl="3" w:tplc="042A0001" w:tentative="1">
      <w:start w:val="1"/>
      <w:numFmt w:val="bullet"/>
      <w:lvlText w:val=""/>
      <w:lvlJc w:val="left"/>
      <w:pPr>
        <w:ind w:left="3164" w:hanging="360"/>
      </w:pPr>
      <w:rPr>
        <w:rFonts w:ascii="Symbol" w:hAnsi="Symbol" w:hint="default"/>
      </w:rPr>
    </w:lvl>
    <w:lvl w:ilvl="4" w:tplc="042A0003" w:tentative="1">
      <w:start w:val="1"/>
      <w:numFmt w:val="bullet"/>
      <w:lvlText w:val="o"/>
      <w:lvlJc w:val="left"/>
      <w:pPr>
        <w:ind w:left="3884" w:hanging="360"/>
      </w:pPr>
      <w:rPr>
        <w:rFonts w:ascii="Courier New" w:hAnsi="Courier New" w:cs="Courier New" w:hint="default"/>
      </w:rPr>
    </w:lvl>
    <w:lvl w:ilvl="5" w:tplc="042A0005" w:tentative="1">
      <w:start w:val="1"/>
      <w:numFmt w:val="bullet"/>
      <w:lvlText w:val=""/>
      <w:lvlJc w:val="left"/>
      <w:pPr>
        <w:ind w:left="4604" w:hanging="360"/>
      </w:pPr>
      <w:rPr>
        <w:rFonts w:ascii="Wingdings" w:hAnsi="Wingdings" w:hint="default"/>
      </w:rPr>
    </w:lvl>
    <w:lvl w:ilvl="6" w:tplc="042A0001" w:tentative="1">
      <w:start w:val="1"/>
      <w:numFmt w:val="bullet"/>
      <w:lvlText w:val=""/>
      <w:lvlJc w:val="left"/>
      <w:pPr>
        <w:ind w:left="5324" w:hanging="360"/>
      </w:pPr>
      <w:rPr>
        <w:rFonts w:ascii="Symbol" w:hAnsi="Symbol" w:hint="default"/>
      </w:rPr>
    </w:lvl>
    <w:lvl w:ilvl="7" w:tplc="042A0003" w:tentative="1">
      <w:start w:val="1"/>
      <w:numFmt w:val="bullet"/>
      <w:lvlText w:val="o"/>
      <w:lvlJc w:val="left"/>
      <w:pPr>
        <w:ind w:left="6044" w:hanging="360"/>
      </w:pPr>
      <w:rPr>
        <w:rFonts w:ascii="Courier New" w:hAnsi="Courier New" w:cs="Courier New" w:hint="default"/>
      </w:rPr>
    </w:lvl>
    <w:lvl w:ilvl="8" w:tplc="042A0005" w:tentative="1">
      <w:start w:val="1"/>
      <w:numFmt w:val="bullet"/>
      <w:lvlText w:val=""/>
      <w:lvlJc w:val="left"/>
      <w:pPr>
        <w:ind w:left="6764" w:hanging="360"/>
      </w:pPr>
      <w:rPr>
        <w:rFonts w:ascii="Wingdings" w:hAnsi="Wingdings" w:hint="default"/>
      </w:rPr>
    </w:lvl>
  </w:abstractNum>
  <w:abstractNum w:abstractNumId="20" w15:restartNumberingAfterBreak="0">
    <w:nsid w:val="449972D3"/>
    <w:multiLevelType w:val="hybridMultilevel"/>
    <w:tmpl w:val="5440AA32"/>
    <w:lvl w:ilvl="0" w:tplc="04090001">
      <w:start w:val="1"/>
      <w:numFmt w:val="bullet"/>
      <w:lvlText w:val=""/>
      <w:lvlJc w:val="left"/>
      <w:pPr>
        <w:ind w:left="720" w:hanging="360"/>
      </w:pPr>
      <w:rPr>
        <w:rFonts w:ascii="Symbol" w:hAnsi="Symbol" w:hint="default"/>
      </w:rPr>
    </w:lvl>
    <w:lvl w:ilvl="1" w:tplc="84509574">
      <w:start w:val="1"/>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5B3EF9"/>
    <w:multiLevelType w:val="hybridMultilevel"/>
    <w:tmpl w:val="47F63BE0"/>
    <w:lvl w:ilvl="0" w:tplc="84509574">
      <w:start w:val="1"/>
      <w:numFmt w:val="bullet"/>
      <w:lvlText w:val="-"/>
      <w:lvlJc w:val="left"/>
      <w:pPr>
        <w:ind w:left="1571" w:hanging="360"/>
      </w:pPr>
      <w:rPr>
        <w:rFonts w:ascii="Calibri" w:eastAsiaTheme="minorHAnsi" w:hAnsi="Calibri" w:cs="Calibri" w:hint="default"/>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abstractNum w:abstractNumId="22" w15:restartNumberingAfterBreak="0">
    <w:nsid w:val="4C1F0D81"/>
    <w:multiLevelType w:val="hybridMultilevel"/>
    <w:tmpl w:val="6EA04D0C"/>
    <w:lvl w:ilvl="0" w:tplc="84509574">
      <w:start w:val="1"/>
      <w:numFmt w:val="bullet"/>
      <w:lvlText w:val="-"/>
      <w:lvlJc w:val="left"/>
      <w:pPr>
        <w:ind w:left="2138" w:hanging="360"/>
      </w:pPr>
      <w:rPr>
        <w:rFonts w:ascii="Calibri" w:eastAsiaTheme="minorHAnsi" w:hAnsi="Calibri" w:cs="Calibri" w:hint="default"/>
      </w:rPr>
    </w:lvl>
    <w:lvl w:ilvl="1" w:tplc="042A0003" w:tentative="1">
      <w:start w:val="1"/>
      <w:numFmt w:val="bullet"/>
      <w:lvlText w:val="o"/>
      <w:lvlJc w:val="left"/>
      <w:pPr>
        <w:ind w:left="2858" w:hanging="360"/>
      </w:pPr>
      <w:rPr>
        <w:rFonts w:ascii="Courier New" w:hAnsi="Courier New" w:cs="Courier New" w:hint="default"/>
      </w:rPr>
    </w:lvl>
    <w:lvl w:ilvl="2" w:tplc="042A0005" w:tentative="1">
      <w:start w:val="1"/>
      <w:numFmt w:val="bullet"/>
      <w:lvlText w:val=""/>
      <w:lvlJc w:val="left"/>
      <w:pPr>
        <w:ind w:left="3578" w:hanging="360"/>
      </w:pPr>
      <w:rPr>
        <w:rFonts w:ascii="Wingdings" w:hAnsi="Wingdings" w:hint="default"/>
      </w:rPr>
    </w:lvl>
    <w:lvl w:ilvl="3" w:tplc="042A0001" w:tentative="1">
      <w:start w:val="1"/>
      <w:numFmt w:val="bullet"/>
      <w:lvlText w:val=""/>
      <w:lvlJc w:val="left"/>
      <w:pPr>
        <w:ind w:left="4298" w:hanging="360"/>
      </w:pPr>
      <w:rPr>
        <w:rFonts w:ascii="Symbol" w:hAnsi="Symbol" w:hint="default"/>
      </w:rPr>
    </w:lvl>
    <w:lvl w:ilvl="4" w:tplc="042A0003" w:tentative="1">
      <w:start w:val="1"/>
      <w:numFmt w:val="bullet"/>
      <w:lvlText w:val="o"/>
      <w:lvlJc w:val="left"/>
      <w:pPr>
        <w:ind w:left="5018" w:hanging="360"/>
      </w:pPr>
      <w:rPr>
        <w:rFonts w:ascii="Courier New" w:hAnsi="Courier New" w:cs="Courier New" w:hint="default"/>
      </w:rPr>
    </w:lvl>
    <w:lvl w:ilvl="5" w:tplc="042A0005" w:tentative="1">
      <w:start w:val="1"/>
      <w:numFmt w:val="bullet"/>
      <w:lvlText w:val=""/>
      <w:lvlJc w:val="left"/>
      <w:pPr>
        <w:ind w:left="5738" w:hanging="360"/>
      </w:pPr>
      <w:rPr>
        <w:rFonts w:ascii="Wingdings" w:hAnsi="Wingdings" w:hint="default"/>
      </w:rPr>
    </w:lvl>
    <w:lvl w:ilvl="6" w:tplc="042A0001" w:tentative="1">
      <w:start w:val="1"/>
      <w:numFmt w:val="bullet"/>
      <w:lvlText w:val=""/>
      <w:lvlJc w:val="left"/>
      <w:pPr>
        <w:ind w:left="6458" w:hanging="360"/>
      </w:pPr>
      <w:rPr>
        <w:rFonts w:ascii="Symbol" w:hAnsi="Symbol" w:hint="default"/>
      </w:rPr>
    </w:lvl>
    <w:lvl w:ilvl="7" w:tplc="042A0003" w:tentative="1">
      <w:start w:val="1"/>
      <w:numFmt w:val="bullet"/>
      <w:lvlText w:val="o"/>
      <w:lvlJc w:val="left"/>
      <w:pPr>
        <w:ind w:left="7178" w:hanging="360"/>
      </w:pPr>
      <w:rPr>
        <w:rFonts w:ascii="Courier New" w:hAnsi="Courier New" w:cs="Courier New" w:hint="default"/>
      </w:rPr>
    </w:lvl>
    <w:lvl w:ilvl="8" w:tplc="042A0005" w:tentative="1">
      <w:start w:val="1"/>
      <w:numFmt w:val="bullet"/>
      <w:lvlText w:val=""/>
      <w:lvlJc w:val="left"/>
      <w:pPr>
        <w:ind w:left="7898" w:hanging="360"/>
      </w:pPr>
      <w:rPr>
        <w:rFonts w:ascii="Wingdings" w:hAnsi="Wingdings" w:hint="default"/>
      </w:rPr>
    </w:lvl>
  </w:abstractNum>
  <w:abstractNum w:abstractNumId="23" w15:restartNumberingAfterBreak="0">
    <w:nsid w:val="4DC11D93"/>
    <w:multiLevelType w:val="hybridMultilevel"/>
    <w:tmpl w:val="A0C07698"/>
    <w:lvl w:ilvl="0" w:tplc="84509574">
      <w:start w:val="1"/>
      <w:numFmt w:val="bullet"/>
      <w:lvlText w:val="-"/>
      <w:lvlJc w:val="left"/>
      <w:pPr>
        <w:ind w:left="1854" w:hanging="360"/>
      </w:pPr>
      <w:rPr>
        <w:rFonts w:ascii="Calibri" w:eastAsiaTheme="minorHAnsi" w:hAnsi="Calibri" w:cs="Calibri" w:hint="default"/>
      </w:rPr>
    </w:lvl>
    <w:lvl w:ilvl="1" w:tplc="042A0003" w:tentative="1">
      <w:start w:val="1"/>
      <w:numFmt w:val="bullet"/>
      <w:lvlText w:val="o"/>
      <w:lvlJc w:val="left"/>
      <w:pPr>
        <w:ind w:left="2574" w:hanging="360"/>
      </w:pPr>
      <w:rPr>
        <w:rFonts w:ascii="Courier New" w:hAnsi="Courier New" w:cs="Courier New" w:hint="default"/>
      </w:rPr>
    </w:lvl>
    <w:lvl w:ilvl="2" w:tplc="042A0005" w:tentative="1">
      <w:start w:val="1"/>
      <w:numFmt w:val="bullet"/>
      <w:lvlText w:val=""/>
      <w:lvlJc w:val="left"/>
      <w:pPr>
        <w:ind w:left="3294" w:hanging="360"/>
      </w:pPr>
      <w:rPr>
        <w:rFonts w:ascii="Wingdings" w:hAnsi="Wingdings" w:hint="default"/>
      </w:rPr>
    </w:lvl>
    <w:lvl w:ilvl="3" w:tplc="042A0001" w:tentative="1">
      <w:start w:val="1"/>
      <w:numFmt w:val="bullet"/>
      <w:lvlText w:val=""/>
      <w:lvlJc w:val="left"/>
      <w:pPr>
        <w:ind w:left="4014" w:hanging="360"/>
      </w:pPr>
      <w:rPr>
        <w:rFonts w:ascii="Symbol" w:hAnsi="Symbol" w:hint="default"/>
      </w:rPr>
    </w:lvl>
    <w:lvl w:ilvl="4" w:tplc="042A0003" w:tentative="1">
      <w:start w:val="1"/>
      <w:numFmt w:val="bullet"/>
      <w:lvlText w:val="o"/>
      <w:lvlJc w:val="left"/>
      <w:pPr>
        <w:ind w:left="4734" w:hanging="360"/>
      </w:pPr>
      <w:rPr>
        <w:rFonts w:ascii="Courier New" w:hAnsi="Courier New" w:cs="Courier New" w:hint="default"/>
      </w:rPr>
    </w:lvl>
    <w:lvl w:ilvl="5" w:tplc="042A0005" w:tentative="1">
      <w:start w:val="1"/>
      <w:numFmt w:val="bullet"/>
      <w:lvlText w:val=""/>
      <w:lvlJc w:val="left"/>
      <w:pPr>
        <w:ind w:left="5454" w:hanging="360"/>
      </w:pPr>
      <w:rPr>
        <w:rFonts w:ascii="Wingdings" w:hAnsi="Wingdings" w:hint="default"/>
      </w:rPr>
    </w:lvl>
    <w:lvl w:ilvl="6" w:tplc="042A0001" w:tentative="1">
      <w:start w:val="1"/>
      <w:numFmt w:val="bullet"/>
      <w:lvlText w:val=""/>
      <w:lvlJc w:val="left"/>
      <w:pPr>
        <w:ind w:left="6174" w:hanging="360"/>
      </w:pPr>
      <w:rPr>
        <w:rFonts w:ascii="Symbol" w:hAnsi="Symbol" w:hint="default"/>
      </w:rPr>
    </w:lvl>
    <w:lvl w:ilvl="7" w:tplc="042A0003" w:tentative="1">
      <w:start w:val="1"/>
      <w:numFmt w:val="bullet"/>
      <w:lvlText w:val="o"/>
      <w:lvlJc w:val="left"/>
      <w:pPr>
        <w:ind w:left="6894" w:hanging="360"/>
      </w:pPr>
      <w:rPr>
        <w:rFonts w:ascii="Courier New" w:hAnsi="Courier New" w:cs="Courier New" w:hint="default"/>
      </w:rPr>
    </w:lvl>
    <w:lvl w:ilvl="8" w:tplc="042A0005" w:tentative="1">
      <w:start w:val="1"/>
      <w:numFmt w:val="bullet"/>
      <w:lvlText w:val=""/>
      <w:lvlJc w:val="left"/>
      <w:pPr>
        <w:ind w:left="7614" w:hanging="360"/>
      </w:pPr>
      <w:rPr>
        <w:rFonts w:ascii="Wingdings" w:hAnsi="Wingdings" w:hint="default"/>
      </w:rPr>
    </w:lvl>
  </w:abstractNum>
  <w:abstractNum w:abstractNumId="24" w15:restartNumberingAfterBreak="0">
    <w:nsid w:val="51305907"/>
    <w:multiLevelType w:val="multilevel"/>
    <w:tmpl w:val="0409001F"/>
    <w:numStyleLink w:val="Style1"/>
  </w:abstractNum>
  <w:abstractNum w:abstractNumId="25" w15:restartNumberingAfterBreak="0">
    <w:nsid w:val="51B562FD"/>
    <w:multiLevelType w:val="hybridMultilevel"/>
    <w:tmpl w:val="7D04731E"/>
    <w:lvl w:ilvl="0" w:tplc="84509574">
      <w:start w:val="1"/>
      <w:numFmt w:val="bullet"/>
      <w:lvlText w:val="-"/>
      <w:lvlJc w:val="left"/>
      <w:pPr>
        <w:ind w:left="1146" w:hanging="360"/>
      </w:pPr>
      <w:rPr>
        <w:rFonts w:ascii="Calibri" w:eastAsiaTheme="minorHAnsi" w:hAnsi="Calibri" w:cs="Calibri" w:hint="default"/>
      </w:rPr>
    </w:lvl>
    <w:lvl w:ilvl="1" w:tplc="042A0003">
      <w:start w:val="1"/>
      <w:numFmt w:val="bullet"/>
      <w:lvlText w:val="o"/>
      <w:lvlJc w:val="left"/>
      <w:pPr>
        <w:ind w:left="1866" w:hanging="360"/>
      </w:pPr>
      <w:rPr>
        <w:rFonts w:ascii="Courier New" w:hAnsi="Courier New" w:cs="Courier New" w:hint="default"/>
      </w:rPr>
    </w:lvl>
    <w:lvl w:ilvl="2" w:tplc="042A0005" w:tentative="1">
      <w:start w:val="1"/>
      <w:numFmt w:val="bullet"/>
      <w:lvlText w:val=""/>
      <w:lvlJc w:val="left"/>
      <w:pPr>
        <w:ind w:left="2586" w:hanging="360"/>
      </w:pPr>
      <w:rPr>
        <w:rFonts w:ascii="Wingdings" w:hAnsi="Wingdings" w:hint="default"/>
      </w:rPr>
    </w:lvl>
    <w:lvl w:ilvl="3" w:tplc="042A0001" w:tentative="1">
      <w:start w:val="1"/>
      <w:numFmt w:val="bullet"/>
      <w:lvlText w:val=""/>
      <w:lvlJc w:val="left"/>
      <w:pPr>
        <w:ind w:left="3306" w:hanging="360"/>
      </w:pPr>
      <w:rPr>
        <w:rFonts w:ascii="Symbol" w:hAnsi="Symbol" w:hint="default"/>
      </w:rPr>
    </w:lvl>
    <w:lvl w:ilvl="4" w:tplc="042A0003" w:tentative="1">
      <w:start w:val="1"/>
      <w:numFmt w:val="bullet"/>
      <w:lvlText w:val="o"/>
      <w:lvlJc w:val="left"/>
      <w:pPr>
        <w:ind w:left="4026" w:hanging="360"/>
      </w:pPr>
      <w:rPr>
        <w:rFonts w:ascii="Courier New" w:hAnsi="Courier New" w:cs="Courier New" w:hint="default"/>
      </w:rPr>
    </w:lvl>
    <w:lvl w:ilvl="5" w:tplc="042A0005" w:tentative="1">
      <w:start w:val="1"/>
      <w:numFmt w:val="bullet"/>
      <w:lvlText w:val=""/>
      <w:lvlJc w:val="left"/>
      <w:pPr>
        <w:ind w:left="4746" w:hanging="360"/>
      </w:pPr>
      <w:rPr>
        <w:rFonts w:ascii="Wingdings" w:hAnsi="Wingdings" w:hint="default"/>
      </w:rPr>
    </w:lvl>
    <w:lvl w:ilvl="6" w:tplc="042A0001" w:tentative="1">
      <w:start w:val="1"/>
      <w:numFmt w:val="bullet"/>
      <w:lvlText w:val=""/>
      <w:lvlJc w:val="left"/>
      <w:pPr>
        <w:ind w:left="5466" w:hanging="360"/>
      </w:pPr>
      <w:rPr>
        <w:rFonts w:ascii="Symbol" w:hAnsi="Symbol" w:hint="default"/>
      </w:rPr>
    </w:lvl>
    <w:lvl w:ilvl="7" w:tplc="042A0003" w:tentative="1">
      <w:start w:val="1"/>
      <w:numFmt w:val="bullet"/>
      <w:lvlText w:val="o"/>
      <w:lvlJc w:val="left"/>
      <w:pPr>
        <w:ind w:left="6186" w:hanging="360"/>
      </w:pPr>
      <w:rPr>
        <w:rFonts w:ascii="Courier New" w:hAnsi="Courier New" w:cs="Courier New" w:hint="default"/>
      </w:rPr>
    </w:lvl>
    <w:lvl w:ilvl="8" w:tplc="042A0005" w:tentative="1">
      <w:start w:val="1"/>
      <w:numFmt w:val="bullet"/>
      <w:lvlText w:val=""/>
      <w:lvlJc w:val="left"/>
      <w:pPr>
        <w:ind w:left="6906" w:hanging="360"/>
      </w:pPr>
      <w:rPr>
        <w:rFonts w:ascii="Wingdings" w:hAnsi="Wingdings" w:hint="default"/>
      </w:rPr>
    </w:lvl>
  </w:abstractNum>
  <w:abstractNum w:abstractNumId="26" w15:restartNumberingAfterBreak="0">
    <w:nsid w:val="559E5B4A"/>
    <w:multiLevelType w:val="hybridMultilevel"/>
    <w:tmpl w:val="F2CACCEA"/>
    <w:lvl w:ilvl="0" w:tplc="84509574">
      <w:start w:val="1"/>
      <w:numFmt w:val="bullet"/>
      <w:lvlText w:val="-"/>
      <w:lvlJc w:val="left"/>
      <w:pPr>
        <w:ind w:left="1004" w:hanging="360"/>
      </w:pPr>
      <w:rPr>
        <w:rFonts w:ascii="Calibri" w:eastAsiaTheme="minorHAnsi" w:hAnsi="Calibri" w:cs="Calibri" w:hint="default"/>
      </w:rPr>
    </w:lvl>
    <w:lvl w:ilvl="1" w:tplc="042A0003" w:tentative="1">
      <w:start w:val="1"/>
      <w:numFmt w:val="bullet"/>
      <w:lvlText w:val="o"/>
      <w:lvlJc w:val="left"/>
      <w:pPr>
        <w:ind w:left="1724" w:hanging="360"/>
      </w:pPr>
      <w:rPr>
        <w:rFonts w:ascii="Courier New" w:hAnsi="Courier New" w:cs="Courier New" w:hint="default"/>
      </w:rPr>
    </w:lvl>
    <w:lvl w:ilvl="2" w:tplc="042A0005" w:tentative="1">
      <w:start w:val="1"/>
      <w:numFmt w:val="bullet"/>
      <w:lvlText w:val=""/>
      <w:lvlJc w:val="left"/>
      <w:pPr>
        <w:ind w:left="2444" w:hanging="360"/>
      </w:pPr>
      <w:rPr>
        <w:rFonts w:ascii="Wingdings" w:hAnsi="Wingdings" w:hint="default"/>
      </w:rPr>
    </w:lvl>
    <w:lvl w:ilvl="3" w:tplc="042A0001" w:tentative="1">
      <w:start w:val="1"/>
      <w:numFmt w:val="bullet"/>
      <w:lvlText w:val=""/>
      <w:lvlJc w:val="left"/>
      <w:pPr>
        <w:ind w:left="3164" w:hanging="360"/>
      </w:pPr>
      <w:rPr>
        <w:rFonts w:ascii="Symbol" w:hAnsi="Symbol" w:hint="default"/>
      </w:rPr>
    </w:lvl>
    <w:lvl w:ilvl="4" w:tplc="042A0003" w:tentative="1">
      <w:start w:val="1"/>
      <w:numFmt w:val="bullet"/>
      <w:lvlText w:val="o"/>
      <w:lvlJc w:val="left"/>
      <w:pPr>
        <w:ind w:left="3884" w:hanging="360"/>
      </w:pPr>
      <w:rPr>
        <w:rFonts w:ascii="Courier New" w:hAnsi="Courier New" w:cs="Courier New" w:hint="default"/>
      </w:rPr>
    </w:lvl>
    <w:lvl w:ilvl="5" w:tplc="042A0005" w:tentative="1">
      <w:start w:val="1"/>
      <w:numFmt w:val="bullet"/>
      <w:lvlText w:val=""/>
      <w:lvlJc w:val="left"/>
      <w:pPr>
        <w:ind w:left="4604" w:hanging="360"/>
      </w:pPr>
      <w:rPr>
        <w:rFonts w:ascii="Wingdings" w:hAnsi="Wingdings" w:hint="default"/>
      </w:rPr>
    </w:lvl>
    <w:lvl w:ilvl="6" w:tplc="042A0001" w:tentative="1">
      <w:start w:val="1"/>
      <w:numFmt w:val="bullet"/>
      <w:lvlText w:val=""/>
      <w:lvlJc w:val="left"/>
      <w:pPr>
        <w:ind w:left="5324" w:hanging="360"/>
      </w:pPr>
      <w:rPr>
        <w:rFonts w:ascii="Symbol" w:hAnsi="Symbol" w:hint="default"/>
      </w:rPr>
    </w:lvl>
    <w:lvl w:ilvl="7" w:tplc="042A0003" w:tentative="1">
      <w:start w:val="1"/>
      <w:numFmt w:val="bullet"/>
      <w:lvlText w:val="o"/>
      <w:lvlJc w:val="left"/>
      <w:pPr>
        <w:ind w:left="6044" w:hanging="360"/>
      </w:pPr>
      <w:rPr>
        <w:rFonts w:ascii="Courier New" w:hAnsi="Courier New" w:cs="Courier New" w:hint="default"/>
      </w:rPr>
    </w:lvl>
    <w:lvl w:ilvl="8" w:tplc="042A0005" w:tentative="1">
      <w:start w:val="1"/>
      <w:numFmt w:val="bullet"/>
      <w:lvlText w:val=""/>
      <w:lvlJc w:val="left"/>
      <w:pPr>
        <w:ind w:left="6764" w:hanging="360"/>
      </w:pPr>
      <w:rPr>
        <w:rFonts w:ascii="Wingdings" w:hAnsi="Wingdings" w:hint="default"/>
      </w:rPr>
    </w:lvl>
  </w:abstractNum>
  <w:abstractNum w:abstractNumId="27" w15:restartNumberingAfterBreak="0">
    <w:nsid w:val="55D47BC0"/>
    <w:multiLevelType w:val="hybridMultilevel"/>
    <w:tmpl w:val="7606408E"/>
    <w:lvl w:ilvl="0" w:tplc="84509574">
      <w:start w:val="1"/>
      <w:numFmt w:val="bullet"/>
      <w:lvlText w:val="-"/>
      <w:lvlJc w:val="left"/>
      <w:pPr>
        <w:ind w:left="1854" w:hanging="360"/>
      </w:pPr>
      <w:rPr>
        <w:rFonts w:ascii="Calibri" w:eastAsiaTheme="minorHAnsi" w:hAnsi="Calibri" w:cs="Calibri" w:hint="default"/>
      </w:rPr>
    </w:lvl>
    <w:lvl w:ilvl="1" w:tplc="042A0003" w:tentative="1">
      <w:start w:val="1"/>
      <w:numFmt w:val="bullet"/>
      <w:lvlText w:val="o"/>
      <w:lvlJc w:val="left"/>
      <w:pPr>
        <w:ind w:left="2574" w:hanging="360"/>
      </w:pPr>
      <w:rPr>
        <w:rFonts w:ascii="Courier New" w:hAnsi="Courier New" w:cs="Courier New" w:hint="default"/>
      </w:rPr>
    </w:lvl>
    <w:lvl w:ilvl="2" w:tplc="042A0005" w:tentative="1">
      <w:start w:val="1"/>
      <w:numFmt w:val="bullet"/>
      <w:lvlText w:val=""/>
      <w:lvlJc w:val="left"/>
      <w:pPr>
        <w:ind w:left="3294" w:hanging="360"/>
      </w:pPr>
      <w:rPr>
        <w:rFonts w:ascii="Wingdings" w:hAnsi="Wingdings" w:hint="default"/>
      </w:rPr>
    </w:lvl>
    <w:lvl w:ilvl="3" w:tplc="042A0001" w:tentative="1">
      <w:start w:val="1"/>
      <w:numFmt w:val="bullet"/>
      <w:lvlText w:val=""/>
      <w:lvlJc w:val="left"/>
      <w:pPr>
        <w:ind w:left="4014" w:hanging="360"/>
      </w:pPr>
      <w:rPr>
        <w:rFonts w:ascii="Symbol" w:hAnsi="Symbol" w:hint="default"/>
      </w:rPr>
    </w:lvl>
    <w:lvl w:ilvl="4" w:tplc="042A0003" w:tentative="1">
      <w:start w:val="1"/>
      <w:numFmt w:val="bullet"/>
      <w:lvlText w:val="o"/>
      <w:lvlJc w:val="left"/>
      <w:pPr>
        <w:ind w:left="4734" w:hanging="360"/>
      </w:pPr>
      <w:rPr>
        <w:rFonts w:ascii="Courier New" w:hAnsi="Courier New" w:cs="Courier New" w:hint="default"/>
      </w:rPr>
    </w:lvl>
    <w:lvl w:ilvl="5" w:tplc="042A0005" w:tentative="1">
      <w:start w:val="1"/>
      <w:numFmt w:val="bullet"/>
      <w:lvlText w:val=""/>
      <w:lvlJc w:val="left"/>
      <w:pPr>
        <w:ind w:left="5454" w:hanging="360"/>
      </w:pPr>
      <w:rPr>
        <w:rFonts w:ascii="Wingdings" w:hAnsi="Wingdings" w:hint="default"/>
      </w:rPr>
    </w:lvl>
    <w:lvl w:ilvl="6" w:tplc="042A0001" w:tentative="1">
      <w:start w:val="1"/>
      <w:numFmt w:val="bullet"/>
      <w:lvlText w:val=""/>
      <w:lvlJc w:val="left"/>
      <w:pPr>
        <w:ind w:left="6174" w:hanging="360"/>
      </w:pPr>
      <w:rPr>
        <w:rFonts w:ascii="Symbol" w:hAnsi="Symbol" w:hint="default"/>
      </w:rPr>
    </w:lvl>
    <w:lvl w:ilvl="7" w:tplc="042A0003" w:tentative="1">
      <w:start w:val="1"/>
      <w:numFmt w:val="bullet"/>
      <w:lvlText w:val="o"/>
      <w:lvlJc w:val="left"/>
      <w:pPr>
        <w:ind w:left="6894" w:hanging="360"/>
      </w:pPr>
      <w:rPr>
        <w:rFonts w:ascii="Courier New" w:hAnsi="Courier New" w:cs="Courier New" w:hint="default"/>
      </w:rPr>
    </w:lvl>
    <w:lvl w:ilvl="8" w:tplc="042A0005" w:tentative="1">
      <w:start w:val="1"/>
      <w:numFmt w:val="bullet"/>
      <w:lvlText w:val=""/>
      <w:lvlJc w:val="left"/>
      <w:pPr>
        <w:ind w:left="7614" w:hanging="360"/>
      </w:pPr>
      <w:rPr>
        <w:rFonts w:ascii="Wingdings" w:hAnsi="Wingdings" w:hint="default"/>
      </w:rPr>
    </w:lvl>
  </w:abstractNum>
  <w:abstractNum w:abstractNumId="28" w15:restartNumberingAfterBreak="0">
    <w:nsid w:val="5689143C"/>
    <w:multiLevelType w:val="hybridMultilevel"/>
    <w:tmpl w:val="FBDCE8F2"/>
    <w:lvl w:ilvl="0" w:tplc="84509574">
      <w:start w:val="1"/>
      <w:numFmt w:val="bullet"/>
      <w:lvlText w:val="-"/>
      <w:lvlJc w:val="left"/>
      <w:pPr>
        <w:ind w:left="1353" w:hanging="360"/>
      </w:pPr>
      <w:rPr>
        <w:rFonts w:ascii="Calibri" w:eastAsiaTheme="minorHAnsi" w:hAnsi="Calibri" w:cs="Calibri" w:hint="default"/>
      </w:rPr>
    </w:lvl>
    <w:lvl w:ilvl="1" w:tplc="042A0003" w:tentative="1">
      <w:start w:val="1"/>
      <w:numFmt w:val="bullet"/>
      <w:lvlText w:val="o"/>
      <w:lvlJc w:val="left"/>
      <w:pPr>
        <w:ind w:left="2073" w:hanging="360"/>
      </w:pPr>
      <w:rPr>
        <w:rFonts w:ascii="Courier New" w:hAnsi="Courier New" w:cs="Courier New" w:hint="default"/>
      </w:rPr>
    </w:lvl>
    <w:lvl w:ilvl="2" w:tplc="042A0005" w:tentative="1">
      <w:start w:val="1"/>
      <w:numFmt w:val="bullet"/>
      <w:lvlText w:val=""/>
      <w:lvlJc w:val="left"/>
      <w:pPr>
        <w:ind w:left="2793" w:hanging="360"/>
      </w:pPr>
      <w:rPr>
        <w:rFonts w:ascii="Wingdings" w:hAnsi="Wingdings" w:hint="default"/>
      </w:rPr>
    </w:lvl>
    <w:lvl w:ilvl="3" w:tplc="042A0001" w:tentative="1">
      <w:start w:val="1"/>
      <w:numFmt w:val="bullet"/>
      <w:lvlText w:val=""/>
      <w:lvlJc w:val="left"/>
      <w:pPr>
        <w:ind w:left="3513" w:hanging="360"/>
      </w:pPr>
      <w:rPr>
        <w:rFonts w:ascii="Symbol" w:hAnsi="Symbol" w:hint="default"/>
      </w:rPr>
    </w:lvl>
    <w:lvl w:ilvl="4" w:tplc="042A0003" w:tentative="1">
      <w:start w:val="1"/>
      <w:numFmt w:val="bullet"/>
      <w:lvlText w:val="o"/>
      <w:lvlJc w:val="left"/>
      <w:pPr>
        <w:ind w:left="4233" w:hanging="360"/>
      </w:pPr>
      <w:rPr>
        <w:rFonts w:ascii="Courier New" w:hAnsi="Courier New" w:cs="Courier New" w:hint="default"/>
      </w:rPr>
    </w:lvl>
    <w:lvl w:ilvl="5" w:tplc="042A0005" w:tentative="1">
      <w:start w:val="1"/>
      <w:numFmt w:val="bullet"/>
      <w:lvlText w:val=""/>
      <w:lvlJc w:val="left"/>
      <w:pPr>
        <w:ind w:left="4953" w:hanging="360"/>
      </w:pPr>
      <w:rPr>
        <w:rFonts w:ascii="Wingdings" w:hAnsi="Wingdings" w:hint="default"/>
      </w:rPr>
    </w:lvl>
    <w:lvl w:ilvl="6" w:tplc="042A0001" w:tentative="1">
      <w:start w:val="1"/>
      <w:numFmt w:val="bullet"/>
      <w:lvlText w:val=""/>
      <w:lvlJc w:val="left"/>
      <w:pPr>
        <w:ind w:left="5673" w:hanging="360"/>
      </w:pPr>
      <w:rPr>
        <w:rFonts w:ascii="Symbol" w:hAnsi="Symbol" w:hint="default"/>
      </w:rPr>
    </w:lvl>
    <w:lvl w:ilvl="7" w:tplc="042A0003" w:tentative="1">
      <w:start w:val="1"/>
      <w:numFmt w:val="bullet"/>
      <w:lvlText w:val="o"/>
      <w:lvlJc w:val="left"/>
      <w:pPr>
        <w:ind w:left="6393" w:hanging="360"/>
      </w:pPr>
      <w:rPr>
        <w:rFonts w:ascii="Courier New" w:hAnsi="Courier New" w:cs="Courier New" w:hint="default"/>
      </w:rPr>
    </w:lvl>
    <w:lvl w:ilvl="8" w:tplc="042A0005" w:tentative="1">
      <w:start w:val="1"/>
      <w:numFmt w:val="bullet"/>
      <w:lvlText w:val=""/>
      <w:lvlJc w:val="left"/>
      <w:pPr>
        <w:ind w:left="7113" w:hanging="360"/>
      </w:pPr>
      <w:rPr>
        <w:rFonts w:ascii="Wingdings" w:hAnsi="Wingdings" w:hint="default"/>
      </w:rPr>
    </w:lvl>
  </w:abstractNum>
  <w:abstractNum w:abstractNumId="29" w15:restartNumberingAfterBreak="0">
    <w:nsid w:val="56B770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9F3D81"/>
    <w:multiLevelType w:val="hybridMultilevel"/>
    <w:tmpl w:val="85800CA4"/>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1" w15:restartNumberingAfterBreak="0">
    <w:nsid w:val="59A14546"/>
    <w:multiLevelType w:val="hybridMultilevel"/>
    <w:tmpl w:val="8D00E1D0"/>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2" w15:restartNumberingAfterBreak="0">
    <w:nsid w:val="618E4C8E"/>
    <w:multiLevelType w:val="hybridMultilevel"/>
    <w:tmpl w:val="3754E172"/>
    <w:lvl w:ilvl="0" w:tplc="84509574">
      <w:start w:val="1"/>
      <w:numFmt w:val="bullet"/>
      <w:lvlText w:val="-"/>
      <w:lvlJc w:val="left"/>
      <w:pPr>
        <w:ind w:left="1356" w:hanging="360"/>
      </w:pPr>
      <w:rPr>
        <w:rFonts w:ascii="Calibri" w:eastAsiaTheme="minorHAnsi" w:hAnsi="Calibri" w:cs="Calibri" w:hint="default"/>
      </w:rPr>
    </w:lvl>
    <w:lvl w:ilvl="1" w:tplc="042A0003" w:tentative="1">
      <w:start w:val="1"/>
      <w:numFmt w:val="bullet"/>
      <w:lvlText w:val="o"/>
      <w:lvlJc w:val="left"/>
      <w:pPr>
        <w:ind w:left="2076" w:hanging="360"/>
      </w:pPr>
      <w:rPr>
        <w:rFonts w:ascii="Courier New" w:hAnsi="Courier New" w:cs="Courier New" w:hint="default"/>
      </w:rPr>
    </w:lvl>
    <w:lvl w:ilvl="2" w:tplc="042A0005" w:tentative="1">
      <w:start w:val="1"/>
      <w:numFmt w:val="bullet"/>
      <w:lvlText w:val=""/>
      <w:lvlJc w:val="left"/>
      <w:pPr>
        <w:ind w:left="2796" w:hanging="360"/>
      </w:pPr>
      <w:rPr>
        <w:rFonts w:ascii="Wingdings" w:hAnsi="Wingdings" w:hint="default"/>
      </w:rPr>
    </w:lvl>
    <w:lvl w:ilvl="3" w:tplc="042A0001" w:tentative="1">
      <w:start w:val="1"/>
      <w:numFmt w:val="bullet"/>
      <w:lvlText w:val=""/>
      <w:lvlJc w:val="left"/>
      <w:pPr>
        <w:ind w:left="3516" w:hanging="360"/>
      </w:pPr>
      <w:rPr>
        <w:rFonts w:ascii="Symbol" w:hAnsi="Symbol" w:hint="default"/>
      </w:rPr>
    </w:lvl>
    <w:lvl w:ilvl="4" w:tplc="042A0003" w:tentative="1">
      <w:start w:val="1"/>
      <w:numFmt w:val="bullet"/>
      <w:lvlText w:val="o"/>
      <w:lvlJc w:val="left"/>
      <w:pPr>
        <w:ind w:left="4236" w:hanging="360"/>
      </w:pPr>
      <w:rPr>
        <w:rFonts w:ascii="Courier New" w:hAnsi="Courier New" w:cs="Courier New" w:hint="default"/>
      </w:rPr>
    </w:lvl>
    <w:lvl w:ilvl="5" w:tplc="042A0005" w:tentative="1">
      <w:start w:val="1"/>
      <w:numFmt w:val="bullet"/>
      <w:lvlText w:val=""/>
      <w:lvlJc w:val="left"/>
      <w:pPr>
        <w:ind w:left="4956" w:hanging="360"/>
      </w:pPr>
      <w:rPr>
        <w:rFonts w:ascii="Wingdings" w:hAnsi="Wingdings" w:hint="default"/>
      </w:rPr>
    </w:lvl>
    <w:lvl w:ilvl="6" w:tplc="042A0001" w:tentative="1">
      <w:start w:val="1"/>
      <w:numFmt w:val="bullet"/>
      <w:lvlText w:val=""/>
      <w:lvlJc w:val="left"/>
      <w:pPr>
        <w:ind w:left="5676" w:hanging="360"/>
      </w:pPr>
      <w:rPr>
        <w:rFonts w:ascii="Symbol" w:hAnsi="Symbol" w:hint="default"/>
      </w:rPr>
    </w:lvl>
    <w:lvl w:ilvl="7" w:tplc="042A0003" w:tentative="1">
      <w:start w:val="1"/>
      <w:numFmt w:val="bullet"/>
      <w:lvlText w:val="o"/>
      <w:lvlJc w:val="left"/>
      <w:pPr>
        <w:ind w:left="6396" w:hanging="360"/>
      </w:pPr>
      <w:rPr>
        <w:rFonts w:ascii="Courier New" w:hAnsi="Courier New" w:cs="Courier New" w:hint="default"/>
      </w:rPr>
    </w:lvl>
    <w:lvl w:ilvl="8" w:tplc="042A0005" w:tentative="1">
      <w:start w:val="1"/>
      <w:numFmt w:val="bullet"/>
      <w:lvlText w:val=""/>
      <w:lvlJc w:val="left"/>
      <w:pPr>
        <w:ind w:left="7116" w:hanging="360"/>
      </w:pPr>
      <w:rPr>
        <w:rFonts w:ascii="Wingdings" w:hAnsi="Wingdings" w:hint="default"/>
      </w:rPr>
    </w:lvl>
  </w:abstractNum>
  <w:abstractNum w:abstractNumId="33" w15:restartNumberingAfterBreak="0">
    <w:nsid w:val="646428D1"/>
    <w:multiLevelType w:val="hybridMultilevel"/>
    <w:tmpl w:val="08C0EACE"/>
    <w:lvl w:ilvl="0" w:tplc="84509574">
      <w:start w:val="1"/>
      <w:numFmt w:val="bullet"/>
      <w:lvlText w:val="-"/>
      <w:lvlJc w:val="left"/>
      <w:pPr>
        <w:ind w:left="1288" w:hanging="360"/>
      </w:pPr>
      <w:rPr>
        <w:rFonts w:ascii="Calibri" w:eastAsiaTheme="minorHAnsi" w:hAnsi="Calibri" w:cs="Calibri" w:hint="default"/>
      </w:rPr>
    </w:lvl>
    <w:lvl w:ilvl="1" w:tplc="042A0003" w:tentative="1">
      <w:start w:val="1"/>
      <w:numFmt w:val="bullet"/>
      <w:lvlText w:val="o"/>
      <w:lvlJc w:val="left"/>
      <w:pPr>
        <w:ind w:left="2008" w:hanging="360"/>
      </w:pPr>
      <w:rPr>
        <w:rFonts w:ascii="Courier New" w:hAnsi="Courier New" w:cs="Courier New" w:hint="default"/>
      </w:rPr>
    </w:lvl>
    <w:lvl w:ilvl="2" w:tplc="042A0005" w:tentative="1">
      <w:start w:val="1"/>
      <w:numFmt w:val="bullet"/>
      <w:lvlText w:val=""/>
      <w:lvlJc w:val="left"/>
      <w:pPr>
        <w:ind w:left="2728" w:hanging="360"/>
      </w:pPr>
      <w:rPr>
        <w:rFonts w:ascii="Wingdings" w:hAnsi="Wingdings" w:hint="default"/>
      </w:rPr>
    </w:lvl>
    <w:lvl w:ilvl="3" w:tplc="042A0001" w:tentative="1">
      <w:start w:val="1"/>
      <w:numFmt w:val="bullet"/>
      <w:lvlText w:val=""/>
      <w:lvlJc w:val="left"/>
      <w:pPr>
        <w:ind w:left="3448" w:hanging="360"/>
      </w:pPr>
      <w:rPr>
        <w:rFonts w:ascii="Symbol" w:hAnsi="Symbol" w:hint="default"/>
      </w:rPr>
    </w:lvl>
    <w:lvl w:ilvl="4" w:tplc="042A0003" w:tentative="1">
      <w:start w:val="1"/>
      <w:numFmt w:val="bullet"/>
      <w:lvlText w:val="o"/>
      <w:lvlJc w:val="left"/>
      <w:pPr>
        <w:ind w:left="4168" w:hanging="360"/>
      </w:pPr>
      <w:rPr>
        <w:rFonts w:ascii="Courier New" w:hAnsi="Courier New" w:cs="Courier New" w:hint="default"/>
      </w:rPr>
    </w:lvl>
    <w:lvl w:ilvl="5" w:tplc="042A0005" w:tentative="1">
      <w:start w:val="1"/>
      <w:numFmt w:val="bullet"/>
      <w:lvlText w:val=""/>
      <w:lvlJc w:val="left"/>
      <w:pPr>
        <w:ind w:left="4888" w:hanging="360"/>
      </w:pPr>
      <w:rPr>
        <w:rFonts w:ascii="Wingdings" w:hAnsi="Wingdings" w:hint="default"/>
      </w:rPr>
    </w:lvl>
    <w:lvl w:ilvl="6" w:tplc="042A0001" w:tentative="1">
      <w:start w:val="1"/>
      <w:numFmt w:val="bullet"/>
      <w:lvlText w:val=""/>
      <w:lvlJc w:val="left"/>
      <w:pPr>
        <w:ind w:left="5608" w:hanging="360"/>
      </w:pPr>
      <w:rPr>
        <w:rFonts w:ascii="Symbol" w:hAnsi="Symbol" w:hint="default"/>
      </w:rPr>
    </w:lvl>
    <w:lvl w:ilvl="7" w:tplc="042A0003" w:tentative="1">
      <w:start w:val="1"/>
      <w:numFmt w:val="bullet"/>
      <w:lvlText w:val="o"/>
      <w:lvlJc w:val="left"/>
      <w:pPr>
        <w:ind w:left="6328" w:hanging="360"/>
      </w:pPr>
      <w:rPr>
        <w:rFonts w:ascii="Courier New" w:hAnsi="Courier New" w:cs="Courier New" w:hint="default"/>
      </w:rPr>
    </w:lvl>
    <w:lvl w:ilvl="8" w:tplc="042A0005" w:tentative="1">
      <w:start w:val="1"/>
      <w:numFmt w:val="bullet"/>
      <w:lvlText w:val=""/>
      <w:lvlJc w:val="left"/>
      <w:pPr>
        <w:ind w:left="7048" w:hanging="360"/>
      </w:pPr>
      <w:rPr>
        <w:rFonts w:ascii="Wingdings" w:hAnsi="Wingdings" w:hint="default"/>
      </w:rPr>
    </w:lvl>
  </w:abstractNum>
  <w:abstractNum w:abstractNumId="34" w15:restartNumberingAfterBreak="0">
    <w:nsid w:val="6B7828BF"/>
    <w:multiLevelType w:val="hybridMultilevel"/>
    <w:tmpl w:val="624EDDD2"/>
    <w:lvl w:ilvl="0" w:tplc="84509574">
      <w:start w:val="1"/>
      <w:numFmt w:val="bullet"/>
      <w:lvlText w:val="-"/>
      <w:lvlJc w:val="left"/>
      <w:pPr>
        <w:ind w:left="1287" w:hanging="360"/>
      </w:pPr>
      <w:rPr>
        <w:rFonts w:ascii="Calibri" w:eastAsiaTheme="minorHAnsi" w:hAnsi="Calibri" w:cs="Calibri" w:hint="default"/>
      </w:rPr>
    </w:lvl>
    <w:lvl w:ilvl="1" w:tplc="D44E39FC">
      <w:start w:val="1"/>
      <w:numFmt w:val="bullet"/>
      <w:lvlText w:val="+"/>
      <w:lvlJc w:val="left"/>
      <w:pPr>
        <w:ind w:left="2007" w:hanging="360"/>
      </w:pPr>
      <w:rPr>
        <w:rFonts w:ascii="Courier New" w:hAnsi="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5" w15:restartNumberingAfterBreak="0">
    <w:nsid w:val="6D906DB6"/>
    <w:multiLevelType w:val="hybridMultilevel"/>
    <w:tmpl w:val="3B4AEDE2"/>
    <w:lvl w:ilvl="0" w:tplc="84509574">
      <w:start w:val="1"/>
      <w:numFmt w:val="bullet"/>
      <w:lvlText w:val="-"/>
      <w:lvlJc w:val="left"/>
      <w:pPr>
        <w:ind w:left="1644" w:hanging="360"/>
      </w:pPr>
      <w:rPr>
        <w:rFonts w:ascii="Calibri" w:eastAsiaTheme="minorHAnsi" w:hAnsi="Calibri" w:cs="Calibri" w:hint="default"/>
      </w:rPr>
    </w:lvl>
    <w:lvl w:ilvl="1" w:tplc="042A0003" w:tentative="1">
      <w:start w:val="1"/>
      <w:numFmt w:val="bullet"/>
      <w:lvlText w:val="o"/>
      <w:lvlJc w:val="left"/>
      <w:pPr>
        <w:ind w:left="2364" w:hanging="360"/>
      </w:pPr>
      <w:rPr>
        <w:rFonts w:ascii="Courier New" w:hAnsi="Courier New" w:cs="Courier New" w:hint="default"/>
      </w:rPr>
    </w:lvl>
    <w:lvl w:ilvl="2" w:tplc="042A0005" w:tentative="1">
      <w:start w:val="1"/>
      <w:numFmt w:val="bullet"/>
      <w:lvlText w:val=""/>
      <w:lvlJc w:val="left"/>
      <w:pPr>
        <w:ind w:left="3084" w:hanging="360"/>
      </w:pPr>
      <w:rPr>
        <w:rFonts w:ascii="Wingdings" w:hAnsi="Wingdings" w:hint="default"/>
      </w:rPr>
    </w:lvl>
    <w:lvl w:ilvl="3" w:tplc="042A0001" w:tentative="1">
      <w:start w:val="1"/>
      <w:numFmt w:val="bullet"/>
      <w:lvlText w:val=""/>
      <w:lvlJc w:val="left"/>
      <w:pPr>
        <w:ind w:left="3804" w:hanging="360"/>
      </w:pPr>
      <w:rPr>
        <w:rFonts w:ascii="Symbol" w:hAnsi="Symbol" w:hint="default"/>
      </w:rPr>
    </w:lvl>
    <w:lvl w:ilvl="4" w:tplc="042A0003" w:tentative="1">
      <w:start w:val="1"/>
      <w:numFmt w:val="bullet"/>
      <w:lvlText w:val="o"/>
      <w:lvlJc w:val="left"/>
      <w:pPr>
        <w:ind w:left="4524" w:hanging="360"/>
      </w:pPr>
      <w:rPr>
        <w:rFonts w:ascii="Courier New" w:hAnsi="Courier New" w:cs="Courier New" w:hint="default"/>
      </w:rPr>
    </w:lvl>
    <w:lvl w:ilvl="5" w:tplc="042A0005" w:tentative="1">
      <w:start w:val="1"/>
      <w:numFmt w:val="bullet"/>
      <w:lvlText w:val=""/>
      <w:lvlJc w:val="left"/>
      <w:pPr>
        <w:ind w:left="5244" w:hanging="360"/>
      </w:pPr>
      <w:rPr>
        <w:rFonts w:ascii="Wingdings" w:hAnsi="Wingdings" w:hint="default"/>
      </w:rPr>
    </w:lvl>
    <w:lvl w:ilvl="6" w:tplc="042A0001" w:tentative="1">
      <w:start w:val="1"/>
      <w:numFmt w:val="bullet"/>
      <w:lvlText w:val=""/>
      <w:lvlJc w:val="left"/>
      <w:pPr>
        <w:ind w:left="5964" w:hanging="360"/>
      </w:pPr>
      <w:rPr>
        <w:rFonts w:ascii="Symbol" w:hAnsi="Symbol" w:hint="default"/>
      </w:rPr>
    </w:lvl>
    <w:lvl w:ilvl="7" w:tplc="042A0003" w:tentative="1">
      <w:start w:val="1"/>
      <w:numFmt w:val="bullet"/>
      <w:lvlText w:val="o"/>
      <w:lvlJc w:val="left"/>
      <w:pPr>
        <w:ind w:left="6684" w:hanging="360"/>
      </w:pPr>
      <w:rPr>
        <w:rFonts w:ascii="Courier New" w:hAnsi="Courier New" w:cs="Courier New" w:hint="default"/>
      </w:rPr>
    </w:lvl>
    <w:lvl w:ilvl="8" w:tplc="042A0005" w:tentative="1">
      <w:start w:val="1"/>
      <w:numFmt w:val="bullet"/>
      <w:lvlText w:val=""/>
      <w:lvlJc w:val="left"/>
      <w:pPr>
        <w:ind w:left="7404" w:hanging="360"/>
      </w:pPr>
      <w:rPr>
        <w:rFonts w:ascii="Wingdings" w:hAnsi="Wingdings" w:hint="default"/>
      </w:rPr>
    </w:lvl>
  </w:abstractNum>
  <w:abstractNum w:abstractNumId="36" w15:restartNumberingAfterBreak="0">
    <w:nsid w:val="6E143CCC"/>
    <w:multiLevelType w:val="multilevel"/>
    <w:tmpl w:val="0409001F"/>
    <w:styleLink w:val="Style1"/>
    <w:lvl w:ilvl="0">
      <w:start w:val="2"/>
      <w:numFmt w:val="decimal"/>
      <w:lvlText w:val="%1."/>
      <w:lvlJc w:val="left"/>
      <w:pPr>
        <w:ind w:left="360" w:hanging="360"/>
      </w:pPr>
      <w:rPr>
        <w:rFonts w:hint="default"/>
      </w:rPr>
    </w:lvl>
    <w:lvl w:ilvl="1">
      <w:start w:val="1"/>
      <w:numFmt w:val="decimal"/>
      <w:lvlText w:val="%1.%2."/>
      <w:lvlJc w:val="left"/>
      <w:pPr>
        <w:ind w:left="114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7A7EBC"/>
    <w:multiLevelType w:val="hybridMultilevel"/>
    <w:tmpl w:val="693A5EB8"/>
    <w:lvl w:ilvl="0" w:tplc="84509574">
      <w:start w:val="1"/>
      <w:numFmt w:val="bullet"/>
      <w:lvlText w:val="-"/>
      <w:lvlJc w:val="left"/>
      <w:pPr>
        <w:ind w:left="1571" w:hanging="360"/>
      </w:pPr>
      <w:rPr>
        <w:rFonts w:ascii="Calibri" w:eastAsiaTheme="minorHAnsi" w:hAnsi="Calibri" w:cs="Calibri" w:hint="default"/>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abstractNum w:abstractNumId="38" w15:restartNumberingAfterBreak="0">
    <w:nsid w:val="71743DDA"/>
    <w:multiLevelType w:val="hybridMultilevel"/>
    <w:tmpl w:val="23525F4C"/>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39" w15:restartNumberingAfterBreak="0">
    <w:nsid w:val="746D4BDB"/>
    <w:multiLevelType w:val="hybridMultilevel"/>
    <w:tmpl w:val="AA4CCEF6"/>
    <w:lvl w:ilvl="0" w:tplc="84509574">
      <w:start w:val="1"/>
      <w:numFmt w:val="bullet"/>
      <w:lvlText w:val="-"/>
      <w:lvlJc w:val="left"/>
      <w:pPr>
        <w:ind w:left="2208" w:hanging="360"/>
      </w:pPr>
      <w:rPr>
        <w:rFonts w:ascii="Calibri" w:eastAsiaTheme="minorHAnsi" w:hAnsi="Calibri" w:cs="Calibri" w:hint="default"/>
      </w:rPr>
    </w:lvl>
    <w:lvl w:ilvl="1" w:tplc="042A0003">
      <w:start w:val="1"/>
      <w:numFmt w:val="bullet"/>
      <w:lvlText w:val="o"/>
      <w:lvlJc w:val="left"/>
      <w:pPr>
        <w:ind w:left="2928" w:hanging="360"/>
      </w:pPr>
      <w:rPr>
        <w:rFonts w:ascii="Courier New" w:hAnsi="Courier New" w:cs="Courier New" w:hint="default"/>
      </w:rPr>
    </w:lvl>
    <w:lvl w:ilvl="2" w:tplc="042A0005" w:tentative="1">
      <w:start w:val="1"/>
      <w:numFmt w:val="bullet"/>
      <w:lvlText w:val=""/>
      <w:lvlJc w:val="left"/>
      <w:pPr>
        <w:ind w:left="3648" w:hanging="360"/>
      </w:pPr>
      <w:rPr>
        <w:rFonts w:ascii="Wingdings" w:hAnsi="Wingdings" w:hint="default"/>
      </w:rPr>
    </w:lvl>
    <w:lvl w:ilvl="3" w:tplc="042A0001" w:tentative="1">
      <w:start w:val="1"/>
      <w:numFmt w:val="bullet"/>
      <w:lvlText w:val=""/>
      <w:lvlJc w:val="left"/>
      <w:pPr>
        <w:ind w:left="4368" w:hanging="360"/>
      </w:pPr>
      <w:rPr>
        <w:rFonts w:ascii="Symbol" w:hAnsi="Symbol" w:hint="default"/>
      </w:rPr>
    </w:lvl>
    <w:lvl w:ilvl="4" w:tplc="042A0003" w:tentative="1">
      <w:start w:val="1"/>
      <w:numFmt w:val="bullet"/>
      <w:lvlText w:val="o"/>
      <w:lvlJc w:val="left"/>
      <w:pPr>
        <w:ind w:left="5088" w:hanging="360"/>
      </w:pPr>
      <w:rPr>
        <w:rFonts w:ascii="Courier New" w:hAnsi="Courier New" w:cs="Courier New" w:hint="default"/>
      </w:rPr>
    </w:lvl>
    <w:lvl w:ilvl="5" w:tplc="042A0005" w:tentative="1">
      <w:start w:val="1"/>
      <w:numFmt w:val="bullet"/>
      <w:lvlText w:val=""/>
      <w:lvlJc w:val="left"/>
      <w:pPr>
        <w:ind w:left="5808" w:hanging="360"/>
      </w:pPr>
      <w:rPr>
        <w:rFonts w:ascii="Wingdings" w:hAnsi="Wingdings" w:hint="default"/>
      </w:rPr>
    </w:lvl>
    <w:lvl w:ilvl="6" w:tplc="042A0001" w:tentative="1">
      <w:start w:val="1"/>
      <w:numFmt w:val="bullet"/>
      <w:lvlText w:val=""/>
      <w:lvlJc w:val="left"/>
      <w:pPr>
        <w:ind w:left="6528" w:hanging="360"/>
      </w:pPr>
      <w:rPr>
        <w:rFonts w:ascii="Symbol" w:hAnsi="Symbol" w:hint="default"/>
      </w:rPr>
    </w:lvl>
    <w:lvl w:ilvl="7" w:tplc="042A0003" w:tentative="1">
      <w:start w:val="1"/>
      <w:numFmt w:val="bullet"/>
      <w:lvlText w:val="o"/>
      <w:lvlJc w:val="left"/>
      <w:pPr>
        <w:ind w:left="7248" w:hanging="360"/>
      </w:pPr>
      <w:rPr>
        <w:rFonts w:ascii="Courier New" w:hAnsi="Courier New" w:cs="Courier New" w:hint="default"/>
      </w:rPr>
    </w:lvl>
    <w:lvl w:ilvl="8" w:tplc="042A0005" w:tentative="1">
      <w:start w:val="1"/>
      <w:numFmt w:val="bullet"/>
      <w:lvlText w:val=""/>
      <w:lvlJc w:val="left"/>
      <w:pPr>
        <w:ind w:left="7968" w:hanging="360"/>
      </w:pPr>
      <w:rPr>
        <w:rFonts w:ascii="Wingdings" w:hAnsi="Wingdings" w:hint="default"/>
      </w:rPr>
    </w:lvl>
  </w:abstractNum>
  <w:abstractNum w:abstractNumId="40" w15:restartNumberingAfterBreak="0">
    <w:nsid w:val="75C4345D"/>
    <w:multiLevelType w:val="hybridMultilevel"/>
    <w:tmpl w:val="09345F46"/>
    <w:lvl w:ilvl="0" w:tplc="84509574">
      <w:start w:val="1"/>
      <w:numFmt w:val="bullet"/>
      <w:lvlText w:val="-"/>
      <w:lvlJc w:val="left"/>
      <w:pPr>
        <w:ind w:left="1287" w:hanging="360"/>
      </w:pPr>
      <w:rPr>
        <w:rFonts w:ascii="Calibri" w:eastAsiaTheme="minorHAnsi" w:hAnsi="Calibri" w:cs="Calibri" w:hint="default"/>
      </w:rPr>
    </w:lvl>
    <w:lvl w:ilvl="1" w:tplc="D44E39FC">
      <w:start w:val="1"/>
      <w:numFmt w:val="bullet"/>
      <w:lvlText w:val="+"/>
      <w:lvlJc w:val="left"/>
      <w:pPr>
        <w:ind w:left="2007" w:hanging="360"/>
      </w:pPr>
      <w:rPr>
        <w:rFonts w:ascii="Courier New" w:hAnsi="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41" w15:restartNumberingAfterBreak="0">
    <w:nsid w:val="760D13AB"/>
    <w:multiLevelType w:val="hybridMultilevel"/>
    <w:tmpl w:val="6E6EDDE0"/>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42" w15:restartNumberingAfterBreak="0">
    <w:nsid w:val="7799705B"/>
    <w:multiLevelType w:val="hybridMultilevel"/>
    <w:tmpl w:val="63DC5FD8"/>
    <w:lvl w:ilvl="0" w:tplc="84509574">
      <w:start w:val="1"/>
      <w:numFmt w:val="bullet"/>
      <w:lvlText w:val="-"/>
      <w:lvlJc w:val="left"/>
      <w:pPr>
        <w:ind w:left="1288" w:hanging="360"/>
      </w:pPr>
      <w:rPr>
        <w:rFonts w:ascii="Calibri" w:eastAsiaTheme="minorHAnsi" w:hAnsi="Calibri" w:cs="Calibri" w:hint="default"/>
      </w:rPr>
    </w:lvl>
    <w:lvl w:ilvl="1" w:tplc="042A0003">
      <w:start w:val="1"/>
      <w:numFmt w:val="bullet"/>
      <w:lvlText w:val="o"/>
      <w:lvlJc w:val="left"/>
      <w:pPr>
        <w:ind w:left="2008" w:hanging="360"/>
      </w:pPr>
      <w:rPr>
        <w:rFonts w:ascii="Courier New" w:hAnsi="Courier New" w:cs="Courier New" w:hint="default"/>
      </w:rPr>
    </w:lvl>
    <w:lvl w:ilvl="2" w:tplc="042A0005" w:tentative="1">
      <w:start w:val="1"/>
      <w:numFmt w:val="bullet"/>
      <w:lvlText w:val=""/>
      <w:lvlJc w:val="left"/>
      <w:pPr>
        <w:ind w:left="2728" w:hanging="360"/>
      </w:pPr>
      <w:rPr>
        <w:rFonts w:ascii="Wingdings" w:hAnsi="Wingdings" w:hint="default"/>
      </w:rPr>
    </w:lvl>
    <w:lvl w:ilvl="3" w:tplc="042A0001" w:tentative="1">
      <w:start w:val="1"/>
      <w:numFmt w:val="bullet"/>
      <w:lvlText w:val=""/>
      <w:lvlJc w:val="left"/>
      <w:pPr>
        <w:ind w:left="3448" w:hanging="360"/>
      </w:pPr>
      <w:rPr>
        <w:rFonts w:ascii="Symbol" w:hAnsi="Symbol" w:hint="default"/>
      </w:rPr>
    </w:lvl>
    <w:lvl w:ilvl="4" w:tplc="042A0003" w:tentative="1">
      <w:start w:val="1"/>
      <w:numFmt w:val="bullet"/>
      <w:lvlText w:val="o"/>
      <w:lvlJc w:val="left"/>
      <w:pPr>
        <w:ind w:left="4168" w:hanging="360"/>
      </w:pPr>
      <w:rPr>
        <w:rFonts w:ascii="Courier New" w:hAnsi="Courier New" w:cs="Courier New" w:hint="default"/>
      </w:rPr>
    </w:lvl>
    <w:lvl w:ilvl="5" w:tplc="042A0005" w:tentative="1">
      <w:start w:val="1"/>
      <w:numFmt w:val="bullet"/>
      <w:lvlText w:val=""/>
      <w:lvlJc w:val="left"/>
      <w:pPr>
        <w:ind w:left="4888" w:hanging="360"/>
      </w:pPr>
      <w:rPr>
        <w:rFonts w:ascii="Wingdings" w:hAnsi="Wingdings" w:hint="default"/>
      </w:rPr>
    </w:lvl>
    <w:lvl w:ilvl="6" w:tplc="042A0001" w:tentative="1">
      <w:start w:val="1"/>
      <w:numFmt w:val="bullet"/>
      <w:lvlText w:val=""/>
      <w:lvlJc w:val="left"/>
      <w:pPr>
        <w:ind w:left="5608" w:hanging="360"/>
      </w:pPr>
      <w:rPr>
        <w:rFonts w:ascii="Symbol" w:hAnsi="Symbol" w:hint="default"/>
      </w:rPr>
    </w:lvl>
    <w:lvl w:ilvl="7" w:tplc="042A0003" w:tentative="1">
      <w:start w:val="1"/>
      <w:numFmt w:val="bullet"/>
      <w:lvlText w:val="o"/>
      <w:lvlJc w:val="left"/>
      <w:pPr>
        <w:ind w:left="6328" w:hanging="360"/>
      </w:pPr>
      <w:rPr>
        <w:rFonts w:ascii="Courier New" w:hAnsi="Courier New" w:cs="Courier New" w:hint="default"/>
      </w:rPr>
    </w:lvl>
    <w:lvl w:ilvl="8" w:tplc="042A0005" w:tentative="1">
      <w:start w:val="1"/>
      <w:numFmt w:val="bullet"/>
      <w:lvlText w:val=""/>
      <w:lvlJc w:val="left"/>
      <w:pPr>
        <w:ind w:left="7048" w:hanging="360"/>
      </w:pPr>
      <w:rPr>
        <w:rFonts w:ascii="Wingdings" w:hAnsi="Wingdings" w:hint="default"/>
      </w:rPr>
    </w:lvl>
  </w:abstractNum>
  <w:abstractNum w:abstractNumId="43" w15:restartNumberingAfterBreak="0">
    <w:nsid w:val="77C80914"/>
    <w:multiLevelType w:val="hybridMultilevel"/>
    <w:tmpl w:val="D8AA995A"/>
    <w:lvl w:ilvl="0" w:tplc="84509574">
      <w:start w:val="1"/>
      <w:numFmt w:val="bullet"/>
      <w:lvlText w:val="-"/>
      <w:lvlJc w:val="left"/>
      <w:pPr>
        <w:ind w:left="1287" w:hanging="360"/>
      </w:pPr>
      <w:rPr>
        <w:rFonts w:ascii="Calibri" w:eastAsiaTheme="minorHAnsi" w:hAnsi="Calibri" w:cs="Calibri" w:hint="default"/>
      </w:rPr>
    </w:lvl>
    <w:lvl w:ilvl="1" w:tplc="042A0003" w:tentative="1">
      <w:start w:val="1"/>
      <w:numFmt w:val="bullet"/>
      <w:lvlText w:val="o"/>
      <w:lvlJc w:val="left"/>
      <w:pPr>
        <w:ind w:left="2007" w:hanging="360"/>
      </w:pPr>
      <w:rPr>
        <w:rFonts w:ascii="Courier New" w:hAnsi="Courier New" w:cs="Courier New" w:hint="default"/>
      </w:rPr>
    </w:lvl>
    <w:lvl w:ilvl="2" w:tplc="042A0005" w:tentative="1">
      <w:start w:val="1"/>
      <w:numFmt w:val="bullet"/>
      <w:lvlText w:val=""/>
      <w:lvlJc w:val="left"/>
      <w:pPr>
        <w:ind w:left="2727" w:hanging="360"/>
      </w:pPr>
      <w:rPr>
        <w:rFonts w:ascii="Wingdings" w:hAnsi="Wingdings" w:hint="default"/>
      </w:rPr>
    </w:lvl>
    <w:lvl w:ilvl="3" w:tplc="042A0001" w:tentative="1">
      <w:start w:val="1"/>
      <w:numFmt w:val="bullet"/>
      <w:lvlText w:val=""/>
      <w:lvlJc w:val="left"/>
      <w:pPr>
        <w:ind w:left="3447" w:hanging="360"/>
      </w:pPr>
      <w:rPr>
        <w:rFonts w:ascii="Symbol" w:hAnsi="Symbol" w:hint="default"/>
      </w:rPr>
    </w:lvl>
    <w:lvl w:ilvl="4" w:tplc="042A0003" w:tentative="1">
      <w:start w:val="1"/>
      <w:numFmt w:val="bullet"/>
      <w:lvlText w:val="o"/>
      <w:lvlJc w:val="left"/>
      <w:pPr>
        <w:ind w:left="4167" w:hanging="360"/>
      </w:pPr>
      <w:rPr>
        <w:rFonts w:ascii="Courier New" w:hAnsi="Courier New" w:cs="Courier New" w:hint="default"/>
      </w:rPr>
    </w:lvl>
    <w:lvl w:ilvl="5" w:tplc="042A0005" w:tentative="1">
      <w:start w:val="1"/>
      <w:numFmt w:val="bullet"/>
      <w:lvlText w:val=""/>
      <w:lvlJc w:val="left"/>
      <w:pPr>
        <w:ind w:left="4887" w:hanging="360"/>
      </w:pPr>
      <w:rPr>
        <w:rFonts w:ascii="Wingdings" w:hAnsi="Wingdings" w:hint="default"/>
      </w:rPr>
    </w:lvl>
    <w:lvl w:ilvl="6" w:tplc="042A0001" w:tentative="1">
      <w:start w:val="1"/>
      <w:numFmt w:val="bullet"/>
      <w:lvlText w:val=""/>
      <w:lvlJc w:val="left"/>
      <w:pPr>
        <w:ind w:left="5607" w:hanging="360"/>
      </w:pPr>
      <w:rPr>
        <w:rFonts w:ascii="Symbol" w:hAnsi="Symbol" w:hint="default"/>
      </w:rPr>
    </w:lvl>
    <w:lvl w:ilvl="7" w:tplc="042A0003" w:tentative="1">
      <w:start w:val="1"/>
      <w:numFmt w:val="bullet"/>
      <w:lvlText w:val="o"/>
      <w:lvlJc w:val="left"/>
      <w:pPr>
        <w:ind w:left="6327" w:hanging="360"/>
      </w:pPr>
      <w:rPr>
        <w:rFonts w:ascii="Courier New" w:hAnsi="Courier New" w:cs="Courier New" w:hint="default"/>
      </w:rPr>
    </w:lvl>
    <w:lvl w:ilvl="8" w:tplc="042A0005" w:tentative="1">
      <w:start w:val="1"/>
      <w:numFmt w:val="bullet"/>
      <w:lvlText w:val=""/>
      <w:lvlJc w:val="left"/>
      <w:pPr>
        <w:ind w:left="7047" w:hanging="360"/>
      </w:pPr>
      <w:rPr>
        <w:rFonts w:ascii="Wingdings" w:hAnsi="Wingdings" w:hint="default"/>
      </w:rPr>
    </w:lvl>
  </w:abstractNum>
  <w:abstractNum w:abstractNumId="44" w15:restartNumberingAfterBreak="0">
    <w:nsid w:val="7E597701"/>
    <w:multiLevelType w:val="hybridMultilevel"/>
    <w:tmpl w:val="5CCC6A34"/>
    <w:lvl w:ilvl="0" w:tplc="84509574">
      <w:start w:val="1"/>
      <w:numFmt w:val="bullet"/>
      <w:lvlText w:val="-"/>
      <w:lvlJc w:val="left"/>
      <w:pPr>
        <w:ind w:left="1571" w:hanging="360"/>
      </w:pPr>
      <w:rPr>
        <w:rFonts w:ascii="Calibri" w:eastAsiaTheme="minorHAnsi" w:hAnsi="Calibri" w:cs="Calibri" w:hint="default"/>
      </w:rPr>
    </w:lvl>
    <w:lvl w:ilvl="1" w:tplc="042A0003" w:tentative="1">
      <w:start w:val="1"/>
      <w:numFmt w:val="bullet"/>
      <w:lvlText w:val="o"/>
      <w:lvlJc w:val="left"/>
      <w:pPr>
        <w:ind w:left="2291" w:hanging="360"/>
      </w:pPr>
      <w:rPr>
        <w:rFonts w:ascii="Courier New" w:hAnsi="Courier New" w:cs="Courier New" w:hint="default"/>
      </w:rPr>
    </w:lvl>
    <w:lvl w:ilvl="2" w:tplc="042A0005" w:tentative="1">
      <w:start w:val="1"/>
      <w:numFmt w:val="bullet"/>
      <w:lvlText w:val=""/>
      <w:lvlJc w:val="left"/>
      <w:pPr>
        <w:ind w:left="3011" w:hanging="360"/>
      </w:pPr>
      <w:rPr>
        <w:rFonts w:ascii="Wingdings" w:hAnsi="Wingdings" w:hint="default"/>
      </w:rPr>
    </w:lvl>
    <w:lvl w:ilvl="3" w:tplc="042A0001" w:tentative="1">
      <w:start w:val="1"/>
      <w:numFmt w:val="bullet"/>
      <w:lvlText w:val=""/>
      <w:lvlJc w:val="left"/>
      <w:pPr>
        <w:ind w:left="3731" w:hanging="360"/>
      </w:pPr>
      <w:rPr>
        <w:rFonts w:ascii="Symbol" w:hAnsi="Symbol" w:hint="default"/>
      </w:rPr>
    </w:lvl>
    <w:lvl w:ilvl="4" w:tplc="042A0003" w:tentative="1">
      <w:start w:val="1"/>
      <w:numFmt w:val="bullet"/>
      <w:lvlText w:val="o"/>
      <w:lvlJc w:val="left"/>
      <w:pPr>
        <w:ind w:left="4451" w:hanging="360"/>
      </w:pPr>
      <w:rPr>
        <w:rFonts w:ascii="Courier New" w:hAnsi="Courier New" w:cs="Courier New" w:hint="default"/>
      </w:rPr>
    </w:lvl>
    <w:lvl w:ilvl="5" w:tplc="042A0005" w:tentative="1">
      <w:start w:val="1"/>
      <w:numFmt w:val="bullet"/>
      <w:lvlText w:val=""/>
      <w:lvlJc w:val="left"/>
      <w:pPr>
        <w:ind w:left="5171" w:hanging="360"/>
      </w:pPr>
      <w:rPr>
        <w:rFonts w:ascii="Wingdings" w:hAnsi="Wingdings" w:hint="default"/>
      </w:rPr>
    </w:lvl>
    <w:lvl w:ilvl="6" w:tplc="042A0001" w:tentative="1">
      <w:start w:val="1"/>
      <w:numFmt w:val="bullet"/>
      <w:lvlText w:val=""/>
      <w:lvlJc w:val="left"/>
      <w:pPr>
        <w:ind w:left="5891" w:hanging="360"/>
      </w:pPr>
      <w:rPr>
        <w:rFonts w:ascii="Symbol" w:hAnsi="Symbol" w:hint="default"/>
      </w:rPr>
    </w:lvl>
    <w:lvl w:ilvl="7" w:tplc="042A0003" w:tentative="1">
      <w:start w:val="1"/>
      <w:numFmt w:val="bullet"/>
      <w:lvlText w:val="o"/>
      <w:lvlJc w:val="left"/>
      <w:pPr>
        <w:ind w:left="6611" w:hanging="360"/>
      </w:pPr>
      <w:rPr>
        <w:rFonts w:ascii="Courier New" w:hAnsi="Courier New" w:cs="Courier New" w:hint="default"/>
      </w:rPr>
    </w:lvl>
    <w:lvl w:ilvl="8" w:tplc="042A0005" w:tentative="1">
      <w:start w:val="1"/>
      <w:numFmt w:val="bullet"/>
      <w:lvlText w:val=""/>
      <w:lvlJc w:val="left"/>
      <w:pPr>
        <w:ind w:left="7331" w:hanging="360"/>
      </w:pPr>
      <w:rPr>
        <w:rFonts w:ascii="Wingdings" w:hAnsi="Wingdings" w:hint="default"/>
      </w:rPr>
    </w:lvl>
  </w:abstractNum>
  <w:num w:numId="1">
    <w:abstractNumId w:val="29"/>
  </w:num>
  <w:num w:numId="2">
    <w:abstractNumId w:val="24"/>
  </w:num>
  <w:num w:numId="3">
    <w:abstractNumId w:val="3"/>
  </w:num>
  <w:num w:numId="4">
    <w:abstractNumId w:val="9"/>
  </w:num>
  <w:num w:numId="5">
    <w:abstractNumId w:val="13"/>
  </w:num>
  <w:num w:numId="6">
    <w:abstractNumId w:val="27"/>
  </w:num>
  <w:num w:numId="7">
    <w:abstractNumId w:val="25"/>
  </w:num>
  <w:num w:numId="8">
    <w:abstractNumId w:val="28"/>
  </w:num>
  <w:num w:numId="9">
    <w:abstractNumId w:val="1"/>
  </w:num>
  <w:num w:numId="10">
    <w:abstractNumId w:val="6"/>
  </w:num>
  <w:num w:numId="11">
    <w:abstractNumId w:val="44"/>
  </w:num>
  <w:num w:numId="12">
    <w:abstractNumId w:val="23"/>
  </w:num>
  <w:num w:numId="13">
    <w:abstractNumId w:val="15"/>
  </w:num>
  <w:num w:numId="14">
    <w:abstractNumId w:val="42"/>
  </w:num>
  <w:num w:numId="15">
    <w:abstractNumId w:val="33"/>
  </w:num>
  <w:num w:numId="16">
    <w:abstractNumId w:val="8"/>
  </w:num>
  <w:num w:numId="17">
    <w:abstractNumId w:val="2"/>
  </w:num>
  <w:num w:numId="18">
    <w:abstractNumId w:val="36"/>
  </w:num>
  <w:num w:numId="19">
    <w:abstractNumId w:val="0"/>
  </w:num>
  <w:num w:numId="20">
    <w:abstractNumId w:val="11"/>
  </w:num>
  <w:num w:numId="21">
    <w:abstractNumId w:val="43"/>
  </w:num>
  <w:num w:numId="22">
    <w:abstractNumId w:val="18"/>
  </w:num>
  <w:num w:numId="23">
    <w:abstractNumId w:val="37"/>
  </w:num>
  <w:num w:numId="24">
    <w:abstractNumId w:val="41"/>
  </w:num>
  <w:num w:numId="25">
    <w:abstractNumId w:val="4"/>
  </w:num>
  <w:num w:numId="26">
    <w:abstractNumId w:val="5"/>
  </w:num>
  <w:num w:numId="27">
    <w:abstractNumId w:val="30"/>
  </w:num>
  <w:num w:numId="28">
    <w:abstractNumId w:val="10"/>
  </w:num>
  <w:num w:numId="29">
    <w:abstractNumId w:val="22"/>
  </w:num>
  <w:num w:numId="30">
    <w:abstractNumId w:val="39"/>
  </w:num>
  <w:num w:numId="31">
    <w:abstractNumId w:val="12"/>
  </w:num>
  <w:num w:numId="32">
    <w:abstractNumId w:val="31"/>
  </w:num>
  <w:num w:numId="33">
    <w:abstractNumId w:val="34"/>
  </w:num>
  <w:num w:numId="34">
    <w:abstractNumId w:val="7"/>
  </w:num>
  <w:num w:numId="35">
    <w:abstractNumId w:val="16"/>
  </w:num>
  <w:num w:numId="36">
    <w:abstractNumId w:val="17"/>
  </w:num>
  <w:num w:numId="37">
    <w:abstractNumId w:val="32"/>
  </w:num>
  <w:num w:numId="38">
    <w:abstractNumId w:val="20"/>
  </w:num>
  <w:num w:numId="39">
    <w:abstractNumId w:val="35"/>
  </w:num>
  <w:num w:numId="40">
    <w:abstractNumId w:val="21"/>
  </w:num>
  <w:num w:numId="41">
    <w:abstractNumId w:val="14"/>
  </w:num>
  <w:num w:numId="42">
    <w:abstractNumId w:val="26"/>
  </w:num>
  <w:num w:numId="43">
    <w:abstractNumId w:val="19"/>
  </w:num>
  <w:num w:numId="44">
    <w:abstractNumId w:val="40"/>
  </w:num>
  <w:num w:numId="45">
    <w:abstractNumId w:val="3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74E0"/>
    <w:rsid w:val="00000AC0"/>
    <w:rsid w:val="00003263"/>
    <w:rsid w:val="00004025"/>
    <w:rsid w:val="00004F9B"/>
    <w:rsid w:val="000053E7"/>
    <w:rsid w:val="0000569D"/>
    <w:rsid w:val="0000638C"/>
    <w:rsid w:val="000063B8"/>
    <w:rsid w:val="00006653"/>
    <w:rsid w:val="00006B9B"/>
    <w:rsid w:val="000102B6"/>
    <w:rsid w:val="00010651"/>
    <w:rsid w:val="000116E4"/>
    <w:rsid w:val="000119D5"/>
    <w:rsid w:val="0001415C"/>
    <w:rsid w:val="000152F6"/>
    <w:rsid w:val="000155A7"/>
    <w:rsid w:val="00015B82"/>
    <w:rsid w:val="0001626C"/>
    <w:rsid w:val="00021BE6"/>
    <w:rsid w:val="00022197"/>
    <w:rsid w:val="0002250B"/>
    <w:rsid w:val="00023D27"/>
    <w:rsid w:val="00025443"/>
    <w:rsid w:val="00025F18"/>
    <w:rsid w:val="0002713D"/>
    <w:rsid w:val="00030675"/>
    <w:rsid w:val="0003185F"/>
    <w:rsid w:val="00032BFC"/>
    <w:rsid w:val="000333F7"/>
    <w:rsid w:val="00036004"/>
    <w:rsid w:val="00036CBA"/>
    <w:rsid w:val="00037A61"/>
    <w:rsid w:val="00037FB5"/>
    <w:rsid w:val="000418C0"/>
    <w:rsid w:val="00041B82"/>
    <w:rsid w:val="000438F2"/>
    <w:rsid w:val="000440CF"/>
    <w:rsid w:val="0004561A"/>
    <w:rsid w:val="000474B6"/>
    <w:rsid w:val="0005063D"/>
    <w:rsid w:val="000518D5"/>
    <w:rsid w:val="00051C76"/>
    <w:rsid w:val="00053854"/>
    <w:rsid w:val="0005396C"/>
    <w:rsid w:val="00054018"/>
    <w:rsid w:val="00054BEF"/>
    <w:rsid w:val="00054DEA"/>
    <w:rsid w:val="00056399"/>
    <w:rsid w:val="00056675"/>
    <w:rsid w:val="00056F9C"/>
    <w:rsid w:val="000608F1"/>
    <w:rsid w:val="00060E0A"/>
    <w:rsid w:val="00061664"/>
    <w:rsid w:val="0006231A"/>
    <w:rsid w:val="0006312E"/>
    <w:rsid w:val="000637D4"/>
    <w:rsid w:val="00063929"/>
    <w:rsid w:val="00064D65"/>
    <w:rsid w:val="0006568D"/>
    <w:rsid w:val="000679E9"/>
    <w:rsid w:val="00070B4D"/>
    <w:rsid w:val="00071690"/>
    <w:rsid w:val="000717AE"/>
    <w:rsid w:val="00072281"/>
    <w:rsid w:val="000742D1"/>
    <w:rsid w:val="00074375"/>
    <w:rsid w:val="000747BB"/>
    <w:rsid w:val="00075337"/>
    <w:rsid w:val="00075930"/>
    <w:rsid w:val="000760BA"/>
    <w:rsid w:val="00076628"/>
    <w:rsid w:val="000767EB"/>
    <w:rsid w:val="0007696F"/>
    <w:rsid w:val="00080FBE"/>
    <w:rsid w:val="00081165"/>
    <w:rsid w:val="000811EC"/>
    <w:rsid w:val="00081F99"/>
    <w:rsid w:val="0008392F"/>
    <w:rsid w:val="00083BB2"/>
    <w:rsid w:val="00083FFE"/>
    <w:rsid w:val="00084E1F"/>
    <w:rsid w:val="000869FB"/>
    <w:rsid w:val="00087560"/>
    <w:rsid w:val="000879B4"/>
    <w:rsid w:val="000903EF"/>
    <w:rsid w:val="00091163"/>
    <w:rsid w:val="00094165"/>
    <w:rsid w:val="000944DA"/>
    <w:rsid w:val="00096796"/>
    <w:rsid w:val="000969F1"/>
    <w:rsid w:val="00097079"/>
    <w:rsid w:val="00097408"/>
    <w:rsid w:val="000A03E5"/>
    <w:rsid w:val="000A271E"/>
    <w:rsid w:val="000A2C66"/>
    <w:rsid w:val="000A3B82"/>
    <w:rsid w:val="000A6935"/>
    <w:rsid w:val="000A6F12"/>
    <w:rsid w:val="000A7DCC"/>
    <w:rsid w:val="000B36F7"/>
    <w:rsid w:val="000B415F"/>
    <w:rsid w:val="000B59E9"/>
    <w:rsid w:val="000B6D7B"/>
    <w:rsid w:val="000B7478"/>
    <w:rsid w:val="000B7D0B"/>
    <w:rsid w:val="000C0D66"/>
    <w:rsid w:val="000C128F"/>
    <w:rsid w:val="000C133B"/>
    <w:rsid w:val="000C2469"/>
    <w:rsid w:val="000C4C54"/>
    <w:rsid w:val="000C7E14"/>
    <w:rsid w:val="000D0A2E"/>
    <w:rsid w:val="000D1893"/>
    <w:rsid w:val="000D250C"/>
    <w:rsid w:val="000D35F6"/>
    <w:rsid w:val="000D3DA8"/>
    <w:rsid w:val="000D54AC"/>
    <w:rsid w:val="000D6CCC"/>
    <w:rsid w:val="000E0744"/>
    <w:rsid w:val="000E15EC"/>
    <w:rsid w:val="000E3356"/>
    <w:rsid w:val="000E3ABC"/>
    <w:rsid w:val="000E3BFE"/>
    <w:rsid w:val="000E4559"/>
    <w:rsid w:val="000E60DF"/>
    <w:rsid w:val="000F10A0"/>
    <w:rsid w:val="000F14D0"/>
    <w:rsid w:val="000F2C8E"/>
    <w:rsid w:val="000F4A8E"/>
    <w:rsid w:val="000F5124"/>
    <w:rsid w:val="000F51B2"/>
    <w:rsid w:val="000F611B"/>
    <w:rsid w:val="000F745B"/>
    <w:rsid w:val="000F764A"/>
    <w:rsid w:val="00101599"/>
    <w:rsid w:val="0010183C"/>
    <w:rsid w:val="00101DC0"/>
    <w:rsid w:val="0010213F"/>
    <w:rsid w:val="0010377F"/>
    <w:rsid w:val="00103DE9"/>
    <w:rsid w:val="00103F69"/>
    <w:rsid w:val="001056CF"/>
    <w:rsid w:val="00107F09"/>
    <w:rsid w:val="001110AD"/>
    <w:rsid w:val="001121B3"/>
    <w:rsid w:val="00113A2D"/>
    <w:rsid w:val="0011431E"/>
    <w:rsid w:val="00114AB2"/>
    <w:rsid w:val="00117CAD"/>
    <w:rsid w:val="00120BB6"/>
    <w:rsid w:val="00122C6C"/>
    <w:rsid w:val="00122EDA"/>
    <w:rsid w:val="001258B9"/>
    <w:rsid w:val="0012678B"/>
    <w:rsid w:val="00127287"/>
    <w:rsid w:val="00133F4B"/>
    <w:rsid w:val="001353DC"/>
    <w:rsid w:val="00135AB9"/>
    <w:rsid w:val="00137DE1"/>
    <w:rsid w:val="00140ABE"/>
    <w:rsid w:val="00141F2E"/>
    <w:rsid w:val="00143721"/>
    <w:rsid w:val="00144375"/>
    <w:rsid w:val="0014511F"/>
    <w:rsid w:val="00147B41"/>
    <w:rsid w:val="00147BA0"/>
    <w:rsid w:val="00147E6F"/>
    <w:rsid w:val="001500B8"/>
    <w:rsid w:val="00153FA7"/>
    <w:rsid w:val="00154413"/>
    <w:rsid w:val="001554E5"/>
    <w:rsid w:val="00157DE9"/>
    <w:rsid w:val="00157F23"/>
    <w:rsid w:val="0016200E"/>
    <w:rsid w:val="00162441"/>
    <w:rsid w:val="00162F26"/>
    <w:rsid w:val="0016310C"/>
    <w:rsid w:val="00163B96"/>
    <w:rsid w:val="001643AB"/>
    <w:rsid w:val="00164ABD"/>
    <w:rsid w:val="00164D42"/>
    <w:rsid w:val="00166271"/>
    <w:rsid w:val="001676DA"/>
    <w:rsid w:val="00170D64"/>
    <w:rsid w:val="00171E92"/>
    <w:rsid w:val="001723FC"/>
    <w:rsid w:val="001759C7"/>
    <w:rsid w:val="001764DD"/>
    <w:rsid w:val="001774AF"/>
    <w:rsid w:val="00177B80"/>
    <w:rsid w:val="00177DD8"/>
    <w:rsid w:val="00180BE4"/>
    <w:rsid w:val="00180F88"/>
    <w:rsid w:val="001810E9"/>
    <w:rsid w:val="00181CE6"/>
    <w:rsid w:val="001835AA"/>
    <w:rsid w:val="001836DA"/>
    <w:rsid w:val="00183874"/>
    <w:rsid w:val="00184AD3"/>
    <w:rsid w:val="00185FC4"/>
    <w:rsid w:val="0018605D"/>
    <w:rsid w:val="001865DA"/>
    <w:rsid w:val="00187B3D"/>
    <w:rsid w:val="001907E4"/>
    <w:rsid w:val="00190B96"/>
    <w:rsid w:val="00191617"/>
    <w:rsid w:val="0019289E"/>
    <w:rsid w:val="0019366C"/>
    <w:rsid w:val="00195413"/>
    <w:rsid w:val="00195A2E"/>
    <w:rsid w:val="001A087D"/>
    <w:rsid w:val="001A3B8D"/>
    <w:rsid w:val="001A5C0C"/>
    <w:rsid w:val="001A6012"/>
    <w:rsid w:val="001A6418"/>
    <w:rsid w:val="001B0C78"/>
    <w:rsid w:val="001B25F8"/>
    <w:rsid w:val="001B39EB"/>
    <w:rsid w:val="001B474F"/>
    <w:rsid w:val="001B4B5E"/>
    <w:rsid w:val="001B688F"/>
    <w:rsid w:val="001B6995"/>
    <w:rsid w:val="001B70E4"/>
    <w:rsid w:val="001B78F4"/>
    <w:rsid w:val="001B7FD4"/>
    <w:rsid w:val="001C19B5"/>
    <w:rsid w:val="001C1D88"/>
    <w:rsid w:val="001C20E8"/>
    <w:rsid w:val="001C36B0"/>
    <w:rsid w:val="001C48B2"/>
    <w:rsid w:val="001C545D"/>
    <w:rsid w:val="001D0CB7"/>
    <w:rsid w:val="001D13DE"/>
    <w:rsid w:val="001D1BD3"/>
    <w:rsid w:val="001D232F"/>
    <w:rsid w:val="001D249E"/>
    <w:rsid w:val="001D5D29"/>
    <w:rsid w:val="001D7D4D"/>
    <w:rsid w:val="001D7FA8"/>
    <w:rsid w:val="001E0E93"/>
    <w:rsid w:val="001E3149"/>
    <w:rsid w:val="001E5D7D"/>
    <w:rsid w:val="001F1F23"/>
    <w:rsid w:val="001F1FE6"/>
    <w:rsid w:val="001F34CA"/>
    <w:rsid w:val="001F4BEC"/>
    <w:rsid w:val="001F57ED"/>
    <w:rsid w:val="001F744A"/>
    <w:rsid w:val="002001ED"/>
    <w:rsid w:val="002002CA"/>
    <w:rsid w:val="00200324"/>
    <w:rsid w:val="00200545"/>
    <w:rsid w:val="00200A14"/>
    <w:rsid w:val="00201298"/>
    <w:rsid w:val="0020252F"/>
    <w:rsid w:val="00202B3E"/>
    <w:rsid w:val="002037F8"/>
    <w:rsid w:val="00204207"/>
    <w:rsid w:val="0020463D"/>
    <w:rsid w:val="0020492B"/>
    <w:rsid w:val="00205EA7"/>
    <w:rsid w:val="00205EBD"/>
    <w:rsid w:val="00210A29"/>
    <w:rsid w:val="002115EC"/>
    <w:rsid w:val="0021209A"/>
    <w:rsid w:val="0021485F"/>
    <w:rsid w:val="002150FE"/>
    <w:rsid w:val="0021549F"/>
    <w:rsid w:val="002163F5"/>
    <w:rsid w:val="002208FE"/>
    <w:rsid w:val="00220AE5"/>
    <w:rsid w:val="00221663"/>
    <w:rsid w:val="00221C1B"/>
    <w:rsid w:val="00222D6D"/>
    <w:rsid w:val="0022660C"/>
    <w:rsid w:val="00226AC8"/>
    <w:rsid w:val="00227F0C"/>
    <w:rsid w:val="00231F9C"/>
    <w:rsid w:val="00232C69"/>
    <w:rsid w:val="00233307"/>
    <w:rsid w:val="00235137"/>
    <w:rsid w:val="0023655C"/>
    <w:rsid w:val="0023690C"/>
    <w:rsid w:val="00236AA4"/>
    <w:rsid w:val="00236B9B"/>
    <w:rsid w:val="00237896"/>
    <w:rsid w:val="00241578"/>
    <w:rsid w:val="002415FF"/>
    <w:rsid w:val="00241A66"/>
    <w:rsid w:val="002429F8"/>
    <w:rsid w:val="00243597"/>
    <w:rsid w:val="00245BBD"/>
    <w:rsid w:val="00245E5A"/>
    <w:rsid w:val="00245FF2"/>
    <w:rsid w:val="00246600"/>
    <w:rsid w:val="00247A03"/>
    <w:rsid w:val="00247BD1"/>
    <w:rsid w:val="002500DA"/>
    <w:rsid w:val="0025192C"/>
    <w:rsid w:val="002530B9"/>
    <w:rsid w:val="002545EA"/>
    <w:rsid w:val="00254AD0"/>
    <w:rsid w:val="00254BC9"/>
    <w:rsid w:val="00255B70"/>
    <w:rsid w:val="00255F41"/>
    <w:rsid w:val="002562A3"/>
    <w:rsid w:val="00256303"/>
    <w:rsid w:val="00256CDA"/>
    <w:rsid w:val="00256EA4"/>
    <w:rsid w:val="00257CBF"/>
    <w:rsid w:val="0026125C"/>
    <w:rsid w:val="00261266"/>
    <w:rsid w:val="0026236E"/>
    <w:rsid w:val="00263945"/>
    <w:rsid w:val="00263A9C"/>
    <w:rsid w:val="0026458B"/>
    <w:rsid w:val="00264C96"/>
    <w:rsid w:val="002653AC"/>
    <w:rsid w:val="002661D1"/>
    <w:rsid w:val="00271645"/>
    <w:rsid w:val="0027166E"/>
    <w:rsid w:val="00271C92"/>
    <w:rsid w:val="00271D35"/>
    <w:rsid w:val="00272C6B"/>
    <w:rsid w:val="00272EFE"/>
    <w:rsid w:val="00273EC6"/>
    <w:rsid w:val="00273FE0"/>
    <w:rsid w:val="002766D2"/>
    <w:rsid w:val="0027720E"/>
    <w:rsid w:val="00281535"/>
    <w:rsid w:val="00282544"/>
    <w:rsid w:val="00282551"/>
    <w:rsid w:val="00283A0C"/>
    <w:rsid w:val="0028488F"/>
    <w:rsid w:val="002850E1"/>
    <w:rsid w:val="00287549"/>
    <w:rsid w:val="0028791D"/>
    <w:rsid w:val="00287C75"/>
    <w:rsid w:val="00290084"/>
    <w:rsid w:val="00290E52"/>
    <w:rsid w:val="0029138D"/>
    <w:rsid w:val="002937AA"/>
    <w:rsid w:val="0029476D"/>
    <w:rsid w:val="00294B94"/>
    <w:rsid w:val="0029515B"/>
    <w:rsid w:val="00295CB9"/>
    <w:rsid w:val="00296228"/>
    <w:rsid w:val="00297A79"/>
    <w:rsid w:val="002A094C"/>
    <w:rsid w:val="002A36F5"/>
    <w:rsid w:val="002A47E3"/>
    <w:rsid w:val="002A74E0"/>
    <w:rsid w:val="002A7753"/>
    <w:rsid w:val="002A78C3"/>
    <w:rsid w:val="002A7BAB"/>
    <w:rsid w:val="002A7DCB"/>
    <w:rsid w:val="002B045F"/>
    <w:rsid w:val="002B114E"/>
    <w:rsid w:val="002B1E80"/>
    <w:rsid w:val="002B32C9"/>
    <w:rsid w:val="002B5306"/>
    <w:rsid w:val="002B640B"/>
    <w:rsid w:val="002B7480"/>
    <w:rsid w:val="002B776B"/>
    <w:rsid w:val="002B7F79"/>
    <w:rsid w:val="002C0908"/>
    <w:rsid w:val="002C2183"/>
    <w:rsid w:val="002C2F4F"/>
    <w:rsid w:val="002C3A03"/>
    <w:rsid w:val="002C4133"/>
    <w:rsid w:val="002C5B8E"/>
    <w:rsid w:val="002C5D0B"/>
    <w:rsid w:val="002C71D6"/>
    <w:rsid w:val="002C75AF"/>
    <w:rsid w:val="002C7C88"/>
    <w:rsid w:val="002D0AAF"/>
    <w:rsid w:val="002D189E"/>
    <w:rsid w:val="002D26F7"/>
    <w:rsid w:val="002D36F2"/>
    <w:rsid w:val="002D415A"/>
    <w:rsid w:val="002D4466"/>
    <w:rsid w:val="002D6A8E"/>
    <w:rsid w:val="002D6CCC"/>
    <w:rsid w:val="002D756C"/>
    <w:rsid w:val="002D7C11"/>
    <w:rsid w:val="002E0733"/>
    <w:rsid w:val="002E0C96"/>
    <w:rsid w:val="002E116D"/>
    <w:rsid w:val="002E11A2"/>
    <w:rsid w:val="002E12DA"/>
    <w:rsid w:val="002E2840"/>
    <w:rsid w:val="002E3BB5"/>
    <w:rsid w:val="002E5810"/>
    <w:rsid w:val="002E69DD"/>
    <w:rsid w:val="002E7CAB"/>
    <w:rsid w:val="002F0A60"/>
    <w:rsid w:val="002F1359"/>
    <w:rsid w:val="002F1371"/>
    <w:rsid w:val="002F36DF"/>
    <w:rsid w:val="002F561A"/>
    <w:rsid w:val="002F6EDB"/>
    <w:rsid w:val="002F79EE"/>
    <w:rsid w:val="002F7C16"/>
    <w:rsid w:val="002F7F2F"/>
    <w:rsid w:val="00302378"/>
    <w:rsid w:val="00302423"/>
    <w:rsid w:val="00302AB7"/>
    <w:rsid w:val="00303A62"/>
    <w:rsid w:val="00305E2C"/>
    <w:rsid w:val="00306C96"/>
    <w:rsid w:val="003108A6"/>
    <w:rsid w:val="0031168D"/>
    <w:rsid w:val="00312192"/>
    <w:rsid w:val="00312604"/>
    <w:rsid w:val="003139C4"/>
    <w:rsid w:val="00314D27"/>
    <w:rsid w:val="0031613D"/>
    <w:rsid w:val="0031786A"/>
    <w:rsid w:val="003203AD"/>
    <w:rsid w:val="00321701"/>
    <w:rsid w:val="0032436B"/>
    <w:rsid w:val="00325DF9"/>
    <w:rsid w:val="003276E8"/>
    <w:rsid w:val="00332898"/>
    <w:rsid w:val="003341DF"/>
    <w:rsid w:val="003358C0"/>
    <w:rsid w:val="00336EEA"/>
    <w:rsid w:val="00337C9B"/>
    <w:rsid w:val="00337D39"/>
    <w:rsid w:val="00337F42"/>
    <w:rsid w:val="003408E2"/>
    <w:rsid w:val="00340D60"/>
    <w:rsid w:val="00341049"/>
    <w:rsid w:val="003428E9"/>
    <w:rsid w:val="003432FC"/>
    <w:rsid w:val="00344360"/>
    <w:rsid w:val="00344779"/>
    <w:rsid w:val="00344CCB"/>
    <w:rsid w:val="003459C8"/>
    <w:rsid w:val="00346A74"/>
    <w:rsid w:val="00346F37"/>
    <w:rsid w:val="00347AA4"/>
    <w:rsid w:val="00350433"/>
    <w:rsid w:val="003504AA"/>
    <w:rsid w:val="0035074B"/>
    <w:rsid w:val="00350884"/>
    <w:rsid w:val="00350F14"/>
    <w:rsid w:val="00350F8D"/>
    <w:rsid w:val="00351317"/>
    <w:rsid w:val="00351A93"/>
    <w:rsid w:val="00351C9E"/>
    <w:rsid w:val="003521A5"/>
    <w:rsid w:val="00354B8D"/>
    <w:rsid w:val="00354C49"/>
    <w:rsid w:val="00354CD1"/>
    <w:rsid w:val="003562EF"/>
    <w:rsid w:val="0035636F"/>
    <w:rsid w:val="003563BA"/>
    <w:rsid w:val="00356BBD"/>
    <w:rsid w:val="00360252"/>
    <w:rsid w:val="0036026D"/>
    <w:rsid w:val="00360C04"/>
    <w:rsid w:val="00361037"/>
    <w:rsid w:val="0036192C"/>
    <w:rsid w:val="00362D22"/>
    <w:rsid w:val="003667D9"/>
    <w:rsid w:val="00366E81"/>
    <w:rsid w:val="00370FF2"/>
    <w:rsid w:val="00373726"/>
    <w:rsid w:val="0037412B"/>
    <w:rsid w:val="0037453C"/>
    <w:rsid w:val="00374D96"/>
    <w:rsid w:val="003755E1"/>
    <w:rsid w:val="00380A30"/>
    <w:rsid w:val="00380B53"/>
    <w:rsid w:val="00380CA7"/>
    <w:rsid w:val="00381C04"/>
    <w:rsid w:val="003839FD"/>
    <w:rsid w:val="00383FF4"/>
    <w:rsid w:val="003851FB"/>
    <w:rsid w:val="00385575"/>
    <w:rsid w:val="0038595A"/>
    <w:rsid w:val="0038780A"/>
    <w:rsid w:val="00390651"/>
    <w:rsid w:val="003906AC"/>
    <w:rsid w:val="00390766"/>
    <w:rsid w:val="00391471"/>
    <w:rsid w:val="00391B5E"/>
    <w:rsid w:val="00392395"/>
    <w:rsid w:val="003943FE"/>
    <w:rsid w:val="00394430"/>
    <w:rsid w:val="00396C02"/>
    <w:rsid w:val="003A07DC"/>
    <w:rsid w:val="003A144A"/>
    <w:rsid w:val="003A16FD"/>
    <w:rsid w:val="003A37BD"/>
    <w:rsid w:val="003A48A3"/>
    <w:rsid w:val="003A48FC"/>
    <w:rsid w:val="003A4F75"/>
    <w:rsid w:val="003A5BCD"/>
    <w:rsid w:val="003A675D"/>
    <w:rsid w:val="003A746D"/>
    <w:rsid w:val="003A785B"/>
    <w:rsid w:val="003A7CC9"/>
    <w:rsid w:val="003B0A1A"/>
    <w:rsid w:val="003B2E38"/>
    <w:rsid w:val="003B3263"/>
    <w:rsid w:val="003B38D3"/>
    <w:rsid w:val="003B410A"/>
    <w:rsid w:val="003B4330"/>
    <w:rsid w:val="003B4A90"/>
    <w:rsid w:val="003B4C3E"/>
    <w:rsid w:val="003B4E4E"/>
    <w:rsid w:val="003B5AF4"/>
    <w:rsid w:val="003B7800"/>
    <w:rsid w:val="003C0AE0"/>
    <w:rsid w:val="003C142C"/>
    <w:rsid w:val="003C2740"/>
    <w:rsid w:val="003C2AC9"/>
    <w:rsid w:val="003C3D2C"/>
    <w:rsid w:val="003C4790"/>
    <w:rsid w:val="003C646E"/>
    <w:rsid w:val="003C65DE"/>
    <w:rsid w:val="003C7BCF"/>
    <w:rsid w:val="003D181F"/>
    <w:rsid w:val="003D36E0"/>
    <w:rsid w:val="003D3F4F"/>
    <w:rsid w:val="003D4186"/>
    <w:rsid w:val="003D4EB1"/>
    <w:rsid w:val="003D5F30"/>
    <w:rsid w:val="003E244C"/>
    <w:rsid w:val="003E2F94"/>
    <w:rsid w:val="003E4C38"/>
    <w:rsid w:val="003E4E48"/>
    <w:rsid w:val="003E5084"/>
    <w:rsid w:val="003E796F"/>
    <w:rsid w:val="003F1603"/>
    <w:rsid w:val="003F3243"/>
    <w:rsid w:val="003F5250"/>
    <w:rsid w:val="003F7A42"/>
    <w:rsid w:val="0040089E"/>
    <w:rsid w:val="00400AE3"/>
    <w:rsid w:val="00401004"/>
    <w:rsid w:val="004015E3"/>
    <w:rsid w:val="004015E7"/>
    <w:rsid w:val="00402384"/>
    <w:rsid w:val="00404268"/>
    <w:rsid w:val="004052C7"/>
    <w:rsid w:val="00405D43"/>
    <w:rsid w:val="0041231D"/>
    <w:rsid w:val="004131A6"/>
    <w:rsid w:val="004139E3"/>
    <w:rsid w:val="00414A9B"/>
    <w:rsid w:val="0041628A"/>
    <w:rsid w:val="00417BBD"/>
    <w:rsid w:val="004200EA"/>
    <w:rsid w:val="004204F9"/>
    <w:rsid w:val="00420535"/>
    <w:rsid w:val="00422887"/>
    <w:rsid w:val="00424935"/>
    <w:rsid w:val="0042542B"/>
    <w:rsid w:val="00426662"/>
    <w:rsid w:val="00427173"/>
    <w:rsid w:val="004314FA"/>
    <w:rsid w:val="004325F8"/>
    <w:rsid w:val="00432B54"/>
    <w:rsid w:val="00432B63"/>
    <w:rsid w:val="004367EA"/>
    <w:rsid w:val="00436EDA"/>
    <w:rsid w:val="00436FB1"/>
    <w:rsid w:val="00440053"/>
    <w:rsid w:val="004409CD"/>
    <w:rsid w:val="00440EF3"/>
    <w:rsid w:val="0044199A"/>
    <w:rsid w:val="00442A4C"/>
    <w:rsid w:val="004439D3"/>
    <w:rsid w:val="00443FA4"/>
    <w:rsid w:val="004453F2"/>
    <w:rsid w:val="00445E3F"/>
    <w:rsid w:val="00445ECE"/>
    <w:rsid w:val="004471A0"/>
    <w:rsid w:val="00452358"/>
    <w:rsid w:val="004531A6"/>
    <w:rsid w:val="004532A9"/>
    <w:rsid w:val="00453A0D"/>
    <w:rsid w:val="0045436C"/>
    <w:rsid w:val="00454CFD"/>
    <w:rsid w:val="00455625"/>
    <w:rsid w:val="00455EF1"/>
    <w:rsid w:val="00456CD8"/>
    <w:rsid w:val="00457AD0"/>
    <w:rsid w:val="00457AE0"/>
    <w:rsid w:val="004608D6"/>
    <w:rsid w:val="004625FE"/>
    <w:rsid w:val="004634D7"/>
    <w:rsid w:val="004638A7"/>
    <w:rsid w:val="00465080"/>
    <w:rsid w:val="0046538C"/>
    <w:rsid w:val="004653C6"/>
    <w:rsid w:val="004653D8"/>
    <w:rsid w:val="00465E8E"/>
    <w:rsid w:val="00466B50"/>
    <w:rsid w:val="004675D5"/>
    <w:rsid w:val="00473579"/>
    <w:rsid w:val="004736CF"/>
    <w:rsid w:val="00474275"/>
    <w:rsid w:val="00475A32"/>
    <w:rsid w:val="004765CC"/>
    <w:rsid w:val="00476B96"/>
    <w:rsid w:val="00477833"/>
    <w:rsid w:val="00477844"/>
    <w:rsid w:val="004779C9"/>
    <w:rsid w:val="00477E90"/>
    <w:rsid w:val="0048027C"/>
    <w:rsid w:val="00480F2C"/>
    <w:rsid w:val="0048153D"/>
    <w:rsid w:val="00481AF3"/>
    <w:rsid w:val="0048204E"/>
    <w:rsid w:val="004823DD"/>
    <w:rsid w:val="004827E0"/>
    <w:rsid w:val="00484A0D"/>
    <w:rsid w:val="00485190"/>
    <w:rsid w:val="00491074"/>
    <w:rsid w:val="00491F22"/>
    <w:rsid w:val="00492953"/>
    <w:rsid w:val="00493A39"/>
    <w:rsid w:val="00493D07"/>
    <w:rsid w:val="00493EBB"/>
    <w:rsid w:val="00496669"/>
    <w:rsid w:val="004979AB"/>
    <w:rsid w:val="004A0336"/>
    <w:rsid w:val="004A1540"/>
    <w:rsid w:val="004A1B25"/>
    <w:rsid w:val="004A22D7"/>
    <w:rsid w:val="004A329F"/>
    <w:rsid w:val="004A56F9"/>
    <w:rsid w:val="004A60ED"/>
    <w:rsid w:val="004B0C8B"/>
    <w:rsid w:val="004B202A"/>
    <w:rsid w:val="004B3631"/>
    <w:rsid w:val="004B422F"/>
    <w:rsid w:val="004B4B5D"/>
    <w:rsid w:val="004B4F4A"/>
    <w:rsid w:val="004B54C6"/>
    <w:rsid w:val="004B5CF8"/>
    <w:rsid w:val="004B63A0"/>
    <w:rsid w:val="004B64BB"/>
    <w:rsid w:val="004B6A2C"/>
    <w:rsid w:val="004C04ED"/>
    <w:rsid w:val="004C09E5"/>
    <w:rsid w:val="004C13D9"/>
    <w:rsid w:val="004C169C"/>
    <w:rsid w:val="004C1ACE"/>
    <w:rsid w:val="004C2D1F"/>
    <w:rsid w:val="004C4D18"/>
    <w:rsid w:val="004C4F67"/>
    <w:rsid w:val="004C5309"/>
    <w:rsid w:val="004C598B"/>
    <w:rsid w:val="004D0A71"/>
    <w:rsid w:val="004D0B7C"/>
    <w:rsid w:val="004D0DCC"/>
    <w:rsid w:val="004D102E"/>
    <w:rsid w:val="004D1259"/>
    <w:rsid w:val="004D17D5"/>
    <w:rsid w:val="004D3D0E"/>
    <w:rsid w:val="004D4968"/>
    <w:rsid w:val="004D5676"/>
    <w:rsid w:val="004D5B62"/>
    <w:rsid w:val="004D6AFE"/>
    <w:rsid w:val="004E35A0"/>
    <w:rsid w:val="004E366E"/>
    <w:rsid w:val="004E42CB"/>
    <w:rsid w:val="004E5301"/>
    <w:rsid w:val="004E5387"/>
    <w:rsid w:val="004E5789"/>
    <w:rsid w:val="004E73C7"/>
    <w:rsid w:val="004E7A93"/>
    <w:rsid w:val="004E7C29"/>
    <w:rsid w:val="004F086B"/>
    <w:rsid w:val="004F5499"/>
    <w:rsid w:val="004F66AD"/>
    <w:rsid w:val="004F78A1"/>
    <w:rsid w:val="004F79C3"/>
    <w:rsid w:val="004F7A10"/>
    <w:rsid w:val="0050088A"/>
    <w:rsid w:val="0050106E"/>
    <w:rsid w:val="00502151"/>
    <w:rsid w:val="00502E30"/>
    <w:rsid w:val="00502F2B"/>
    <w:rsid w:val="00505206"/>
    <w:rsid w:val="0050554D"/>
    <w:rsid w:val="00506176"/>
    <w:rsid w:val="00507504"/>
    <w:rsid w:val="00510FD3"/>
    <w:rsid w:val="005111C1"/>
    <w:rsid w:val="005115E5"/>
    <w:rsid w:val="00511722"/>
    <w:rsid w:val="005118BC"/>
    <w:rsid w:val="005129C5"/>
    <w:rsid w:val="00513F91"/>
    <w:rsid w:val="00514C72"/>
    <w:rsid w:val="00515686"/>
    <w:rsid w:val="005167C7"/>
    <w:rsid w:val="00517EF6"/>
    <w:rsid w:val="0052043B"/>
    <w:rsid w:val="00523FBD"/>
    <w:rsid w:val="00525997"/>
    <w:rsid w:val="005259C6"/>
    <w:rsid w:val="00525DA7"/>
    <w:rsid w:val="00526A90"/>
    <w:rsid w:val="00527BFF"/>
    <w:rsid w:val="00530319"/>
    <w:rsid w:val="0053088C"/>
    <w:rsid w:val="00530F91"/>
    <w:rsid w:val="00532512"/>
    <w:rsid w:val="005326E4"/>
    <w:rsid w:val="00532B46"/>
    <w:rsid w:val="005330D3"/>
    <w:rsid w:val="00533E5F"/>
    <w:rsid w:val="00534914"/>
    <w:rsid w:val="005359E0"/>
    <w:rsid w:val="00536617"/>
    <w:rsid w:val="00541571"/>
    <w:rsid w:val="00541A96"/>
    <w:rsid w:val="0054361D"/>
    <w:rsid w:val="00544A71"/>
    <w:rsid w:val="00547B27"/>
    <w:rsid w:val="00547B44"/>
    <w:rsid w:val="00550587"/>
    <w:rsid w:val="00550C03"/>
    <w:rsid w:val="00550F19"/>
    <w:rsid w:val="00551153"/>
    <w:rsid w:val="005524EF"/>
    <w:rsid w:val="005563D4"/>
    <w:rsid w:val="00557F56"/>
    <w:rsid w:val="00560B5B"/>
    <w:rsid w:val="005612CD"/>
    <w:rsid w:val="005618B2"/>
    <w:rsid w:val="00561FD6"/>
    <w:rsid w:val="00562019"/>
    <w:rsid w:val="005624C5"/>
    <w:rsid w:val="005642E3"/>
    <w:rsid w:val="00564687"/>
    <w:rsid w:val="00564B4F"/>
    <w:rsid w:val="00565CDB"/>
    <w:rsid w:val="00566096"/>
    <w:rsid w:val="00570DE1"/>
    <w:rsid w:val="005710E0"/>
    <w:rsid w:val="0057195B"/>
    <w:rsid w:val="00572450"/>
    <w:rsid w:val="00572D06"/>
    <w:rsid w:val="005742F2"/>
    <w:rsid w:val="00574F6A"/>
    <w:rsid w:val="00576710"/>
    <w:rsid w:val="00577666"/>
    <w:rsid w:val="00577CF3"/>
    <w:rsid w:val="00581035"/>
    <w:rsid w:val="0058299D"/>
    <w:rsid w:val="005833CE"/>
    <w:rsid w:val="00584A7E"/>
    <w:rsid w:val="005860CD"/>
    <w:rsid w:val="00586C27"/>
    <w:rsid w:val="00586E93"/>
    <w:rsid w:val="005962BC"/>
    <w:rsid w:val="00597BF9"/>
    <w:rsid w:val="005A2F57"/>
    <w:rsid w:val="005A3808"/>
    <w:rsid w:val="005A39F7"/>
    <w:rsid w:val="005A49EA"/>
    <w:rsid w:val="005A5BB1"/>
    <w:rsid w:val="005A5E78"/>
    <w:rsid w:val="005A6741"/>
    <w:rsid w:val="005A6A11"/>
    <w:rsid w:val="005A6AB4"/>
    <w:rsid w:val="005A74D5"/>
    <w:rsid w:val="005A7922"/>
    <w:rsid w:val="005A7F79"/>
    <w:rsid w:val="005B0314"/>
    <w:rsid w:val="005B06A0"/>
    <w:rsid w:val="005B16B8"/>
    <w:rsid w:val="005B31E9"/>
    <w:rsid w:val="005B4A77"/>
    <w:rsid w:val="005B5765"/>
    <w:rsid w:val="005B6861"/>
    <w:rsid w:val="005B74A3"/>
    <w:rsid w:val="005B787E"/>
    <w:rsid w:val="005B78F2"/>
    <w:rsid w:val="005C0751"/>
    <w:rsid w:val="005C09D9"/>
    <w:rsid w:val="005C3C8D"/>
    <w:rsid w:val="005C6013"/>
    <w:rsid w:val="005C6843"/>
    <w:rsid w:val="005C796A"/>
    <w:rsid w:val="005C7E5D"/>
    <w:rsid w:val="005D008A"/>
    <w:rsid w:val="005D0231"/>
    <w:rsid w:val="005D2F08"/>
    <w:rsid w:val="005D4517"/>
    <w:rsid w:val="005D587C"/>
    <w:rsid w:val="005D76A6"/>
    <w:rsid w:val="005D7D11"/>
    <w:rsid w:val="005E0291"/>
    <w:rsid w:val="005E3D6A"/>
    <w:rsid w:val="005E42F2"/>
    <w:rsid w:val="005E4E5E"/>
    <w:rsid w:val="005E5E88"/>
    <w:rsid w:val="005E613B"/>
    <w:rsid w:val="005E7E44"/>
    <w:rsid w:val="005E7FAF"/>
    <w:rsid w:val="005F024D"/>
    <w:rsid w:val="005F4F2B"/>
    <w:rsid w:val="005F51D6"/>
    <w:rsid w:val="005F52CD"/>
    <w:rsid w:val="005F6716"/>
    <w:rsid w:val="005F676B"/>
    <w:rsid w:val="005F6EAE"/>
    <w:rsid w:val="0060071D"/>
    <w:rsid w:val="00601CA1"/>
    <w:rsid w:val="00601CDC"/>
    <w:rsid w:val="00603257"/>
    <w:rsid w:val="0060362C"/>
    <w:rsid w:val="00603AD2"/>
    <w:rsid w:val="00603DB8"/>
    <w:rsid w:val="00604581"/>
    <w:rsid w:val="00604955"/>
    <w:rsid w:val="0060586A"/>
    <w:rsid w:val="00605A08"/>
    <w:rsid w:val="006066C5"/>
    <w:rsid w:val="00606747"/>
    <w:rsid w:val="00606BB9"/>
    <w:rsid w:val="00607581"/>
    <w:rsid w:val="00610886"/>
    <w:rsid w:val="00610FF1"/>
    <w:rsid w:val="00611AFA"/>
    <w:rsid w:val="00612DE3"/>
    <w:rsid w:val="00613600"/>
    <w:rsid w:val="00613BE3"/>
    <w:rsid w:val="00614C85"/>
    <w:rsid w:val="00617241"/>
    <w:rsid w:val="006172F7"/>
    <w:rsid w:val="00621701"/>
    <w:rsid w:val="00621C01"/>
    <w:rsid w:val="00622B0B"/>
    <w:rsid w:val="00623D33"/>
    <w:rsid w:val="00624129"/>
    <w:rsid w:val="00624371"/>
    <w:rsid w:val="00625B8E"/>
    <w:rsid w:val="00627211"/>
    <w:rsid w:val="00627A27"/>
    <w:rsid w:val="00627A80"/>
    <w:rsid w:val="006303A4"/>
    <w:rsid w:val="00634D76"/>
    <w:rsid w:val="006357F8"/>
    <w:rsid w:val="006363C3"/>
    <w:rsid w:val="0063680E"/>
    <w:rsid w:val="00640EFA"/>
    <w:rsid w:val="00641B31"/>
    <w:rsid w:val="00644E35"/>
    <w:rsid w:val="0064654D"/>
    <w:rsid w:val="006470AF"/>
    <w:rsid w:val="00651608"/>
    <w:rsid w:val="00651E97"/>
    <w:rsid w:val="00652A5F"/>
    <w:rsid w:val="006530DB"/>
    <w:rsid w:val="0065342A"/>
    <w:rsid w:val="006540DC"/>
    <w:rsid w:val="00655022"/>
    <w:rsid w:val="0065619C"/>
    <w:rsid w:val="006570DB"/>
    <w:rsid w:val="006609F5"/>
    <w:rsid w:val="00664A30"/>
    <w:rsid w:val="006657B4"/>
    <w:rsid w:val="00665E30"/>
    <w:rsid w:val="0066612F"/>
    <w:rsid w:val="0066674C"/>
    <w:rsid w:val="00666E45"/>
    <w:rsid w:val="006709BF"/>
    <w:rsid w:val="006712E2"/>
    <w:rsid w:val="00671566"/>
    <w:rsid w:val="00671966"/>
    <w:rsid w:val="00674CCA"/>
    <w:rsid w:val="00676297"/>
    <w:rsid w:val="00677F04"/>
    <w:rsid w:val="00680A2F"/>
    <w:rsid w:val="00680BFB"/>
    <w:rsid w:val="00681067"/>
    <w:rsid w:val="0068151E"/>
    <w:rsid w:val="00681DA3"/>
    <w:rsid w:val="006820C4"/>
    <w:rsid w:val="006845A4"/>
    <w:rsid w:val="006866B0"/>
    <w:rsid w:val="00686B2F"/>
    <w:rsid w:val="00687A2E"/>
    <w:rsid w:val="00687D2E"/>
    <w:rsid w:val="00691A8B"/>
    <w:rsid w:val="00692450"/>
    <w:rsid w:val="006924C8"/>
    <w:rsid w:val="006927C0"/>
    <w:rsid w:val="006955A7"/>
    <w:rsid w:val="006955D3"/>
    <w:rsid w:val="0069560B"/>
    <w:rsid w:val="00695F0E"/>
    <w:rsid w:val="00697281"/>
    <w:rsid w:val="006A0A24"/>
    <w:rsid w:val="006A14DA"/>
    <w:rsid w:val="006A2989"/>
    <w:rsid w:val="006A4357"/>
    <w:rsid w:val="006A5F03"/>
    <w:rsid w:val="006A70A7"/>
    <w:rsid w:val="006A70FB"/>
    <w:rsid w:val="006A7315"/>
    <w:rsid w:val="006A7702"/>
    <w:rsid w:val="006A781A"/>
    <w:rsid w:val="006A79A5"/>
    <w:rsid w:val="006A7ADD"/>
    <w:rsid w:val="006B0507"/>
    <w:rsid w:val="006B1715"/>
    <w:rsid w:val="006B2F72"/>
    <w:rsid w:val="006B3809"/>
    <w:rsid w:val="006B62C2"/>
    <w:rsid w:val="006B646D"/>
    <w:rsid w:val="006C0423"/>
    <w:rsid w:val="006C0BE3"/>
    <w:rsid w:val="006C125B"/>
    <w:rsid w:val="006C18DF"/>
    <w:rsid w:val="006C1C7C"/>
    <w:rsid w:val="006C259F"/>
    <w:rsid w:val="006C2A2F"/>
    <w:rsid w:val="006C37EE"/>
    <w:rsid w:val="006C533D"/>
    <w:rsid w:val="006C59D4"/>
    <w:rsid w:val="006D1137"/>
    <w:rsid w:val="006D16D5"/>
    <w:rsid w:val="006D1707"/>
    <w:rsid w:val="006D1B33"/>
    <w:rsid w:val="006D274E"/>
    <w:rsid w:val="006D2D5C"/>
    <w:rsid w:val="006D2F59"/>
    <w:rsid w:val="006D2FB1"/>
    <w:rsid w:val="006D3E46"/>
    <w:rsid w:val="006D3E77"/>
    <w:rsid w:val="006D5119"/>
    <w:rsid w:val="006D5287"/>
    <w:rsid w:val="006D5D9F"/>
    <w:rsid w:val="006D6EA0"/>
    <w:rsid w:val="006D71CD"/>
    <w:rsid w:val="006D73B9"/>
    <w:rsid w:val="006D7AFF"/>
    <w:rsid w:val="006E1D03"/>
    <w:rsid w:val="006E28B2"/>
    <w:rsid w:val="006E2F35"/>
    <w:rsid w:val="006E2F54"/>
    <w:rsid w:val="006E3348"/>
    <w:rsid w:val="006E3A03"/>
    <w:rsid w:val="006E4FFC"/>
    <w:rsid w:val="006E6DAC"/>
    <w:rsid w:val="006E7273"/>
    <w:rsid w:val="006E7FB0"/>
    <w:rsid w:val="006F183C"/>
    <w:rsid w:val="006F1E23"/>
    <w:rsid w:val="006F1EE1"/>
    <w:rsid w:val="006F1F5F"/>
    <w:rsid w:val="006F2575"/>
    <w:rsid w:val="006F4707"/>
    <w:rsid w:val="006F5343"/>
    <w:rsid w:val="006F6B33"/>
    <w:rsid w:val="006F6D18"/>
    <w:rsid w:val="00702B5B"/>
    <w:rsid w:val="0070441E"/>
    <w:rsid w:val="00704C5E"/>
    <w:rsid w:val="0070650D"/>
    <w:rsid w:val="007073B4"/>
    <w:rsid w:val="00707538"/>
    <w:rsid w:val="00707C01"/>
    <w:rsid w:val="00710059"/>
    <w:rsid w:val="00711A32"/>
    <w:rsid w:val="00712292"/>
    <w:rsid w:val="007127E0"/>
    <w:rsid w:val="00712F39"/>
    <w:rsid w:val="007141B9"/>
    <w:rsid w:val="007169DB"/>
    <w:rsid w:val="007170ED"/>
    <w:rsid w:val="00717F41"/>
    <w:rsid w:val="00720AE2"/>
    <w:rsid w:val="00722801"/>
    <w:rsid w:val="007243C1"/>
    <w:rsid w:val="0072484A"/>
    <w:rsid w:val="007255A7"/>
    <w:rsid w:val="007257FF"/>
    <w:rsid w:val="007258D1"/>
    <w:rsid w:val="007262CD"/>
    <w:rsid w:val="00726C58"/>
    <w:rsid w:val="00727B4E"/>
    <w:rsid w:val="00730303"/>
    <w:rsid w:val="00730779"/>
    <w:rsid w:val="00731199"/>
    <w:rsid w:val="00731E02"/>
    <w:rsid w:val="007323B0"/>
    <w:rsid w:val="00732512"/>
    <w:rsid w:val="007338C0"/>
    <w:rsid w:val="007340CD"/>
    <w:rsid w:val="007341EB"/>
    <w:rsid w:val="00736D2A"/>
    <w:rsid w:val="00737461"/>
    <w:rsid w:val="007410FD"/>
    <w:rsid w:val="00741284"/>
    <w:rsid w:val="007420BE"/>
    <w:rsid w:val="007423C4"/>
    <w:rsid w:val="00742470"/>
    <w:rsid w:val="00742AF3"/>
    <w:rsid w:val="00742ED3"/>
    <w:rsid w:val="007430B5"/>
    <w:rsid w:val="00743854"/>
    <w:rsid w:val="00744763"/>
    <w:rsid w:val="007453F3"/>
    <w:rsid w:val="007457AB"/>
    <w:rsid w:val="00745B7B"/>
    <w:rsid w:val="0074622D"/>
    <w:rsid w:val="00746348"/>
    <w:rsid w:val="00746DE4"/>
    <w:rsid w:val="007471A7"/>
    <w:rsid w:val="007502A6"/>
    <w:rsid w:val="00750C6B"/>
    <w:rsid w:val="00750E7F"/>
    <w:rsid w:val="00751D25"/>
    <w:rsid w:val="00751FF9"/>
    <w:rsid w:val="0075256A"/>
    <w:rsid w:val="007539D1"/>
    <w:rsid w:val="00754242"/>
    <w:rsid w:val="00754264"/>
    <w:rsid w:val="00754AE3"/>
    <w:rsid w:val="007552FF"/>
    <w:rsid w:val="00756AB3"/>
    <w:rsid w:val="007606C7"/>
    <w:rsid w:val="00760E88"/>
    <w:rsid w:val="007610E4"/>
    <w:rsid w:val="007627C3"/>
    <w:rsid w:val="007632A3"/>
    <w:rsid w:val="007649A6"/>
    <w:rsid w:val="0076546B"/>
    <w:rsid w:val="0076558F"/>
    <w:rsid w:val="007668FD"/>
    <w:rsid w:val="00766A2B"/>
    <w:rsid w:val="00766CD4"/>
    <w:rsid w:val="007714F2"/>
    <w:rsid w:val="00772E82"/>
    <w:rsid w:val="00773D28"/>
    <w:rsid w:val="0077405C"/>
    <w:rsid w:val="00774156"/>
    <w:rsid w:val="0077494C"/>
    <w:rsid w:val="00775712"/>
    <w:rsid w:val="00776E3A"/>
    <w:rsid w:val="00776E90"/>
    <w:rsid w:val="00777362"/>
    <w:rsid w:val="007775B6"/>
    <w:rsid w:val="0078099D"/>
    <w:rsid w:val="00781362"/>
    <w:rsid w:val="0078197E"/>
    <w:rsid w:val="0078216D"/>
    <w:rsid w:val="00782BD2"/>
    <w:rsid w:val="00782C2B"/>
    <w:rsid w:val="0078446E"/>
    <w:rsid w:val="00784B0D"/>
    <w:rsid w:val="00785106"/>
    <w:rsid w:val="00785F2B"/>
    <w:rsid w:val="0078610B"/>
    <w:rsid w:val="00787B29"/>
    <w:rsid w:val="0079014C"/>
    <w:rsid w:val="0079092C"/>
    <w:rsid w:val="00790F76"/>
    <w:rsid w:val="00791371"/>
    <w:rsid w:val="007947DA"/>
    <w:rsid w:val="00795729"/>
    <w:rsid w:val="00795EC4"/>
    <w:rsid w:val="007961ED"/>
    <w:rsid w:val="007967F3"/>
    <w:rsid w:val="00796A63"/>
    <w:rsid w:val="00796F66"/>
    <w:rsid w:val="007A02C2"/>
    <w:rsid w:val="007A14D6"/>
    <w:rsid w:val="007A19ED"/>
    <w:rsid w:val="007A46FC"/>
    <w:rsid w:val="007A4CB5"/>
    <w:rsid w:val="007A582B"/>
    <w:rsid w:val="007A783D"/>
    <w:rsid w:val="007B0F80"/>
    <w:rsid w:val="007B39C2"/>
    <w:rsid w:val="007B3ABB"/>
    <w:rsid w:val="007B40CB"/>
    <w:rsid w:val="007B442C"/>
    <w:rsid w:val="007B5B50"/>
    <w:rsid w:val="007B65BA"/>
    <w:rsid w:val="007B7F18"/>
    <w:rsid w:val="007C1E33"/>
    <w:rsid w:val="007C21D2"/>
    <w:rsid w:val="007C2653"/>
    <w:rsid w:val="007C394F"/>
    <w:rsid w:val="007C6745"/>
    <w:rsid w:val="007C6E7C"/>
    <w:rsid w:val="007C7849"/>
    <w:rsid w:val="007C7A8B"/>
    <w:rsid w:val="007D045B"/>
    <w:rsid w:val="007D17FF"/>
    <w:rsid w:val="007D1B98"/>
    <w:rsid w:val="007D1BA2"/>
    <w:rsid w:val="007D2379"/>
    <w:rsid w:val="007D2535"/>
    <w:rsid w:val="007D2DD6"/>
    <w:rsid w:val="007D4D9F"/>
    <w:rsid w:val="007D5A86"/>
    <w:rsid w:val="007D62A1"/>
    <w:rsid w:val="007D669E"/>
    <w:rsid w:val="007D71EF"/>
    <w:rsid w:val="007D752B"/>
    <w:rsid w:val="007D77A8"/>
    <w:rsid w:val="007E0356"/>
    <w:rsid w:val="007E0AA5"/>
    <w:rsid w:val="007E1ECF"/>
    <w:rsid w:val="007E2304"/>
    <w:rsid w:val="007E2628"/>
    <w:rsid w:val="007E276C"/>
    <w:rsid w:val="007E27DB"/>
    <w:rsid w:val="007E39BB"/>
    <w:rsid w:val="007E3A88"/>
    <w:rsid w:val="007E436F"/>
    <w:rsid w:val="007E4DAB"/>
    <w:rsid w:val="007E5569"/>
    <w:rsid w:val="007E61C1"/>
    <w:rsid w:val="007E6EED"/>
    <w:rsid w:val="007E7E2F"/>
    <w:rsid w:val="007E7F12"/>
    <w:rsid w:val="007F0EAF"/>
    <w:rsid w:val="007F1B47"/>
    <w:rsid w:val="007F2BE6"/>
    <w:rsid w:val="007F426D"/>
    <w:rsid w:val="007F6AEF"/>
    <w:rsid w:val="007F718A"/>
    <w:rsid w:val="00800BCC"/>
    <w:rsid w:val="0080105D"/>
    <w:rsid w:val="00801F5E"/>
    <w:rsid w:val="0080364A"/>
    <w:rsid w:val="00804EB0"/>
    <w:rsid w:val="00804F8F"/>
    <w:rsid w:val="008052D3"/>
    <w:rsid w:val="00805859"/>
    <w:rsid w:val="00807649"/>
    <w:rsid w:val="00807E21"/>
    <w:rsid w:val="00810058"/>
    <w:rsid w:val="00810FB5"/>
    <w:rsid w:val="008110E2"/>
    <w:rsid w:val="008132AF"/>
    <w:rsid w:val="00813F7B"/>
    <w:rsid w:val="008144E3"/>
    <w:rsid w:val="008148C4"/>
    <w:rsid w:val="00814E26"/>
    <w:rsid w:val="0081694A"/>
    <w:rsid w:val="00817542"/>
    <w:rsid w:val="008179E1"/>
    <w:rsid w:val="00817A48"/>
    <w:rsid w:val="00817B34"/>
    <w:rsid w:val="00820491"/>
    <w:rsid w:val="00820CF1"/>
    <w:rsid w:val="00821932"/>
    <w:rsid w:val="00822BF4"/>
    <w:rsid w:val="00823605"/>
    <w:rsid w:val="008260EC"/>
    <w:rsid w:val="00826540"/>
    <w:rsid w:val="008279D6"/>
    <w:rsid w:val="00827FA7"/>
    <w:rsid w:val="00830CE9"/>
    <w:rsid w:val="008313C6"/>
    <w:rsid w:val="00833B5C"/>
    <w:rsid w:val="008347B9"/>
    <w:rsid w:val="008355CB"/>
    <w:rsid w:val="00835692"/>
    <w:rsid w:val="00835826"/>
    <w:rsid w:val="00836952"/>
    <w:rsid w:val="00836FF5"/>
    <w:rsid w:val="0083774D"/>
    <w:rsid w:val="00837B17"/>
    <w:rsid w:val="00837D08"/>
    <w:rsid w:val="008406FC"/>
    <w:rsid w:val="00840EDD"/>
    <w:rsid w:val="0084193B"/>
    <w:rsid w:val="00842853"/>
    <w:rsid w:val="0084460B"/>
    <w:rsid w:val="00844F2F"/>
    <w:rsid w:val="00845077"/>
    <w:rsid w:val="008461B3"/>
    <w:rsid w:val="00846661"/>
    <w:rsid w:val="00847DAE"/>
    <w:rsid w:val="00847F5B"/>
    <w:rsid w:val="00850B10"/>
    <w:rsid w:val="008513DB"/>
    <w:rsid w:val="008514E0"/>
    <w:rsid w:val="00851704"/>
    <w:rsid w:val="00852239"/>
    <w:rsid w:val="0085324E"/>
    <w:rsid w:val="00854E4C"/>
    <w:rsid w:val="008569A9"/>
    <w:rsid w:val="00857C76"/>
    <w:rsid w:val="00861620"/>
    <w:rsid w:val="00861696"/>
    <w:rsid w:val="00863BE0"/>
    <w:rsid w:val="008645F2"/>
    <w:rsid w:val="0086476C"/>
    <w:rsid w:val="008648FB"/>
    <w:rsid w:val="00865BA2"/>
    <w:rsid w:val="00867B52"/>
    <w:rsid w:val="00867D7E"/>
    <w:rsid w:val="008701E7"/>
    <w:rsid w:val="008702F4"/>
    <w:rsid w:val="008707EA"/>
    <w:rsid w:val="00870957"/>
    <w:rsid w:val="0087127D"/>
    <w:rsid w:val="0087265A"/>
    <w:rsid w:val="00872A12"/>
    <w:rsid w:val="00872B39"/>
    <w:rsid w:val="008731D8"/>
    <w:rsid w:val="00873B0E"/>
    <w:rsid w:val="00874108"/>
    <w:rsid w:val="0087432B"/>
    <w:rsid w:val="00875B0E"/>
    <w:rsid w:val="00875CCF"/>
    <w:rsid w:val="00876951"/>
    <w:rsid w:val="00880752"/>
    <w:rsid w:val="00881B0D"/>
    <w:rsid w:val="0088234B"/>
    <w:rsid w:val="0088372B"/>
    <w:rsid w:val="0088389F"/>
    <w:rsid w:val="008848BD"/>
    <w:rsid w:val="0088618E"/>
    <w:rsid w:val="008864A5"/>
    <w:rsid w:val="008905B8"/>
    <w:rsid w:val="008906DD"/>
    <w:rsid w:val="00892CAD"/>
    <w:rsid w:val="00893AC4"/>
    <w:rsid w:val="0089573B"/>
    <w:rsid w:val="00895CF2"/>
    <w:rsid w:val="00896D8F"/>
    <w:rsid w:val="008A071E"/>
    <w:rsid w:val="008A0F8E"/>
    <w:rsid w:val="008A1DAC"/>
    <w:rsid w:val="008A3720"/>
    <w:rsid w:val="008A3AF6"/>
    <w:rsid w:val="008A5CF8"/>
    <w:rsid w:val="008A6012"/>
    <w:rsid w:val="008A725D"/>
    <w:rsid w:val="008A7747"/>
    <w:rsid w:val="008B0A5F"/>
    <w:rsid w:val="008B2158"/>
    <w:rsid w:val="008B2DFF"/>
    <w:rsid w:val="008B3C76"/>
    <w:rsid w:val="008B3F53"/>
    <w:rsid w:val="008C0886"/>
    <w:rsid w:val="008C096B"/>
    <w:rsid w:val="008C1073"/>
    <w:rsid w:val="008C1CDF"/>
    <w:rsid w:val="008C2BD8"/>
    <w:rsid w:val="008C2D2B"/>
    <w:rsid w:val="008C2F48"/>
    <w:rsid w:val="008C433E"/>
    <w:rsid w:val="008C4435"/>
    <w:rsid w:val="008C6471"/>
    <w:rsid w:val="008D0D1B"/>
    <w:rsid w:val="008D1276"/>
    <w:rsid w:val="008D238D"/>
    <w:rsid w:val="008D28CE"/>
    <w:rsid w:val="008D3DD9"/>
    <w:rsid w:val="008D43DC"/>
    <w:rsid w:val="008D46D1"/>
    <w:rsid w:val="008D4704"/>
    <w:rsid w:val="008D4BEA"/>
    <w:rsid w:val="008D6813"/>
    <w:rsid w:val="008D71D1"/>
    <w:rsid w:val="008D756A"/>
    <w:rsid w:val="008D78FC"/>
    <w:rsid w:val="008D7A02"/>
    <w:rsid w:val="008E2E03"/>
    <w:rsid w:val="008E42F2"/>
    <w:rsid w:val="008E7034"/>
    <w:rsid w:val="008F0036"/>
    <w:rsid w:val="008F012A"/>
    <w:rsid w:val="008F0A2F"/>
    <w:rsid w:val="008F19D2"/>
    <w:rsid w:val="008F23F5"/>
    <w:rsid w:val="008F560D"/>
    <w:rsid w:val="008F6CFA"/>
    <w:rsid w:val="008F756B"/>
    <w:rsid w:val="0090022B"/>
    <w:rsid w:val="00900EE6"/>
    <w:rsid w:val="0090175A"/>
    <w:rsid w:val="00904697"/>
    <w:rsid w:val="00905797"/>
    <w:rsid w:val="0090588C"/>
    <w:rsid w:val="009071A4"/>
    <w:rsid w:val="009104A9"/>
    <w:rsid w:val="009105ED"/>
    <w:rsid w:val="00910D82"/>
    <w:rsid w:val="009114F4"/>
    <w:rsid w:val="009121E5"/>
    <w:rsid w:val="009122D6"/>
    <w:rsid w:val="00912C2B"/>
    <w:rsid w:val="009150BA"/>
    <w:rsid w:val="0091534F"/>
    <w:rsid w:val="00916D8F"/>
    <w:rsid w:val="00916F85"/>
    <w:rsid w:val="009203BA"/>
    <w:rsid w:val="00921D2D"/>
    <w:rsid w:val="00922561"/>
    <w:rsid w:val="0092281C"/>
    <w:rsid w:val="009236E0"/>
    <w:rsid w:val="00923B18"/>
    <w:rsid w:val="00924360"/>
    <w:rsid w:val="00924A70"/>
    <w:rsid w:val="0092509E"/>
    <w:rsid w:val="00926CDE"/>
    <w:rsid w:val="009317A4"/>
    <w:rsid w:val="00932B6F"/>
    <w:rsid w:val="00933DE4"/>
    <w:rsid w:val="00934464"/>
    <w:rsid w:val="009352C3"/>
    <w:rsid w:val="00935C73"/>
    <w:rsid w:val="00936236"/>
    <w:rsid w:val="00937039"/>
    <w:rsid w:val="00937B19"/>
    <w:rsid w:val="00941B3C"/>
    <w:rsid w:val="009421C8"/>
    <w:rsid w:val="00943503"/>
    <w:rsid w:val="0094387F"/>
    <w:rsid w:val="0094434C"/>
    <w:rsid w:val="00944C03"/>
    <w:rsid w:val="00945A64"/>
    <w:rsid w:val="00945AD0"/>
    <w:rsid w:val="00951C6B"/>
    <w:rsid w:val="00951DDB"/>
    <w:rsid w:val="0095305A"/>
    <w:rsid w:val="00953474"/>
    <w:rsid w:val="0095463E"/>
    <w:rsid w:val="0095473D"/>
    <w:rsid w:val="00954BD6"/>
    <w:rsid w:val="00954DFA"/>
    <w:rsid w:val="009552AF"/>
    <w:rsid w:val="0095603D"/>
    <w:rsid w:val="0095715E"/>
    <w:rsid w:val="0095775C"/>
    <w:rsid w:val="0096030E"/>
    <w:rsid w:val="00961644"/>
    <w:rsid w:val="00963164"/>
    <w:rsid w:val="00967A94"/>
    <w:rsid w:val="0097267D"/>
    <w:rsid w:val="00972F75"/>
    <w:rsid w:val="009735FB"/>
    <w:rsid w:val="009736F7"/>
    <w:rsid w:val="00973E61"/>
    <w:rsid w:val="00974F03"/>
    <w:rsid w:val="00974FEE"/>
    <w:rsid w:val="00975B4C"/>
    <w:rsid w:val="00977732"/>
    <w:rsid w:val="0098162C"/>
    <w:rsid w:val="009828B5"/>
    <w:rsid w:val="00983453"/>
    <w:rsid w:val="00984EE2"/>
    <w:rsid w:val="00986525"/>
    <w:rsid w:val="0098748C"/>
    <w:rsid w:val="00990046"/>
    <w:rsid w:val="00990D34"/>
    <w:rsid w:val="00992314"/>
    <w:rsid w:val="00992B58"/>
    <w:rsid w:val="0099403D"/>
    <w:rsid w:val="00994F33"/>
    <w:rsid w:val="00995854"/>
    <w:rsid w:val="00996A11"/>
    <w:rsid w:val="00996AC6"/>
    <w:rsid w:val="009A057F"/>
    <w:rsid w:val="009A0889"/>
    <w:rsid w:val="009A2276"/>
    <w:rsid w:val="009A38A6"/>
    <w:rsid w:val="009A4D93"/>
    <w:rsid w:val="009A548B"/>
    <w:rsid w:val="009A58AF"/>
    <w:rsid w:val="009A5C0E"/>
    <w:rsid w:val="009B13B7"/>
    <w:rsid w:val="009B1592"/>
    <w:rsid w:val="009B3F6A"/>
    <w:rsid w:val="009B3FF3"/>
    <w:rsid w:val="009B494F"/>
    <w:rsid w:val="009B5DE3"/>
    <w:rsid w:val="009B5E25"/>
    <w:rsid w:val="009B70A4"/>
    <w:rsid w:val="009B7191"/>
    <w:rsid w:val="009B791F"/>
    <w:rsid w:val="009C0EB7"/>
    <w:rsid w:val="009C1C7A"/>
    <w:rsid w:val="009C2645"/>
    <w:rsid w:val="009C3DCE"/>
    <w:rsid w:val="009C4D76"/>
    <w:rsid w:val="009C6187"/>
    <w:rsid w:val="009C644D"/>
    <w:rsid w:val="009D1065"/>
    <w:rsid w:val="009D109D"/>
    <w:rsid w:val="009D1903"/>
    <w:rsid w:val="009D1CAD"/>
    <w:rsid w:val="009D3A43"/>
    <w:rsid w:val="009D3D62"/>
    <w:rsid w:val="009D4073"/>
    <w:rsid w:val="009D551D"/>
    <w:rsid w:val="009D634B"/>
    <w:rsid w:val="009D7C31"/>
    <w:rsid w:val="009E00BC"/>
    <w:rsid w:val="009E04D3"/>
    <w:rsid w:val="009E269F"/>
    <w:rsid w:val="009E3F82"/>
    <w:rsid w:val="009E3FEB"/>
    <w:rsid w:val="009E48B6"/>
    <w:rsid w:val="009E62CB"/>
    <w:rsid w:val="009E69C3"/>
    <w:rsid w:val="009E6D19"/>
    <w:rsid w:val="009E72E9"/>
    <w:rsid w:val="009E733C"/>
    <w:rsid w:val="009E75A3"/>
    <w:rsid w:val="009F197A"/>
    <w:rsid w:val="009F2517"/>
    <w:rsid w:val="009F2893"/>
    <w:rsid w:val="009F2D54"/>
    <w:rsid w:val="009F3005"/>
    <w:rsid w:val="009F33C3"/>
    <w:rsid w:val="009F33DD"/>
    <w:rsid w:val="009F39E5"/>
    <w:rsid w:val="009F603F"/>
    <w:rsid w:val="009F694B"/>
    <w:rsid w:val="009F69AE"/>
    <w:rsid w:val="009F7A23"/>
    <w:rsid w:val="00A0060B"/>
    <w:rsid w:val="00A00C17"/>
    <w:rsid w:val="00A01437"/>
    <w:rsid w:val="00A02982"/>
    <w:rsid w:val="00A02ECE"/>
    <w:rsid w:val="00A048BB"/>
    <w:rsid w:val="00A04D1B"/>
    <w:rsid w:val="00A05867"/>
    <w:rsid w:val="00A05B01"/>
    <w:rsid w:val="00A0729D"/>
    <w:rsid w:val="00A10C71"/>
    <w:rsid w:val="00A11747"/>
    <w:rsid w:val="00A12522"/>
    <w:rsid w:val="00A126EE"/>
    <w:rsid w:val="00A129A2"/>
    <w:rsid w:val="00A134AD"/>
    <w:rsid w:val="00A143FE"/>
    <w:rsid w:val="00A15968"/>
    <w:rsid w:val="00A20AEB"/>
    <w:rsid w:val="00A20D07"/>
    <w:rsid w:val="00A2222A"/>
    <w:rsid w:val="00A22856"/>
    <w:rsid w:val="00A22B60"/>
    <w:rsid w:val="00A2379F"/>
    <w:rsid w:val="00A238F3"/>
    <w:rsid w:val="00A2519A"/>
    <w:rsid w:val="00A251C6"/>
    <w:rsid w:val="00A2568B"/>
    <w:rsid w:val="00A25CE1"/>
    <w:rsid w:val="00A2662D"/>
    <w:rsid w:val="00A26911"/>
    <w:rsid w:val="00A27030"/>
    <w:rsid w:val="00A30BFE"/>
    <w:rsid w:val="00A30EBC"/>
    <w:rsid w:val="00A30F07"/>
    <w:rsid w:val="00A31D9D"/>
    <w:rsid w:val="00A32678"/>
    <w:rsid w:val="00A36599"/>
    <w:rsid w:val="00A373BA"/>
    <w:rsid w:val="00A373C3"/>
    <w:rsid w:val="00A378F1"/>
    <w:rsid w:val="00A37A8E"/>
    <w:rsid w:val="00A40B45"/>
    <w:rsid w:val="00A41B22"/>
    <w:rsid w:val="00A41C58"/>
    <w:rsid w:val="00A42C59"/>
    <w:rsid w:val="00A42FA0"/>
    <w:rsid w:val="00A44E8C"/>
    <w:rsid w:val="00A4580E"/>
    <w:rsid w:val="00A46D97"/>
    <w:rsid w:val="00A46E65"/>
    <w:rsid w:val="00A46F75"/>
    <w:rsid w:val="00A470BD"/>
    <w:rsid w:val="00A47C73"/>
    <w:rsid w:val="00A501DD"/>
    <w:rsid w:val="00A501E5"/>
    <w:rsid w:val="00A50885"/>
    <w:rsid w:val="00A5239F"/>
    <w:rsid w:val="00A532C8"/>
    <w:rsid w:val="00A5372D"/>
    <w:rsid w:val="00A53C39"/>
    <w:rsid w:val="00A54B3B"/>
    <w:rsid w:val="00A55C6E"/>
    <w:rsid w:val="00A56218"/>
    <w:rsid w:val="00A56B04"/>
    <w:rsid w:val="00A56D15"/>
    <w:rsid w:val="00A56DCD"/>
    <w:rsid w:val="00A57894"/>
    <w:rsid w:val="00A57999"/>
    <w:rsid w:val="00A57CB6"/>
    <w:rsid w:val="00A60AB9"/>
    <w:rsid w:val="00A625C0"/>
    <w:rsid w:val="00A62821"/>
    <w:rsid w:val="00A62FF1"/>
    <w:rsid w:val="00A65248"/>
    <w:rsid w:val="00A66D0D"/>
    <w:rsid w:val="00A66E18"/>
    <w:rsid w:val="00A705B9"/>
    <w:rsid w:val="00A73212"/>
    <w:rsid w:val="00A7366E"/>
    <w:rsid w:val="00A741D8"/>
    <w:rsid w:val="00A754D4"/>
    <w:rsid w:val="00A801A9"/>
    <w:rsid w:val="00A80BE6"/>
    <w:rsid w:val="00A82935"/>
    <w:rsid w:val="00A834D9"/>
    <w:rsid w:val="00A8587D"/>
    <w:rsid w:val="00A85F74"/>
    <w:rsid w:val="00A870F7"/>
    <w:rsid w:val="00A90D93"/>
    <w:rsid w:val="00A9100A"/>
    <w:rsid w:val="00A92E42"/>
    <w:rsid w:val="00A94A17"/>
    <w:rsid w:val="00A94DCB"/>
    <w:rsid w:val="00A96E3B"/>
    <w:rsid w:val="00A973A5"/>
    <w:rsid w:val="00A97EEC"/>
    <w:rsid w:val="00A97EF8"/>
    <w:rsid w:val="00AA3443"/>
    <w:rsid w:val="00AA39F7"/>
    <w:rsid w:val="00AA3A50"/>
    <w:rsid w:val="00AA3FD7"/>
    <w:rsid w:val="00AA4580"/>
    <w:rsid w:val="00AA463E"/>
    <w:rsid w:val="00AA4DC9"/>
    <w:rsid w:val="00AA5454"/>
    <w:rsid w:val="00AA6531"/>
    <w:rsid w:val="00AA7118"/>
    <w:rsid w:val="00AB147F"/>
    <w:rsid w:val="00AB1631"/>
    <w:rsid w:val="00AB1DF8"/>
    <w:rsid w:val="00AB1ECE"/>
    <w:rsid w:val="00AB26CC"/>
    <w:rsid w:val="00AB47F3"/>
    <w:rsid w:val="00AB5839"/>
    <w:rsid w:val="00AB6BDA"/>
    <w:rsid w:val="00AB7556"/>
    <w:rsid w:val="00AB7ED8"/>
    <w:rsid w:val="00AB7FEF"/>
    <w:rsid w:val="00AC073A"/>
    <w:rsid w:val="00AC16E5"/>
    <w:rsid w:val="00AC1869"/>
    <w:rsid w:val="00AC1915"/>
    <w:rsid w:val="00AC3C85"/>
    <w:rsid w:val="00AC3D7F"/>
    <w:rsid w:val="00AC46DD"/>
    <w:rsid w:val="00AC52F8"/>
    <w:rsid w:val="00AC56CF"/>
    <w:rsid w:val="00AC67D9"/>
    <w:rsid w:val="00AC6E15"/>
    <w:rsid w:val="00AC7F4E"/>
    <w:rsid w:val="00AD134C"/>
    <w:rsid w:val="00AD2136"/>
    <w:rsid w:val="00AD33D6"/>
    <w:rsid w:val="00AD3D6A"/>
    <w:rsid w:val="00AD5376"/>
    <w:rsid w:val="00AD601C"/>
    <w:rsid w:val="00AE1680"/>
    <w:rsid w:val="00AE19C9"/>
    <w:rsid w:val="00AE3911"/>
    <w:rsid w:val="00AE50F9"/>
    <w:rsid w:val="00AF1776"/>
    <w:rsid w:val="00AF1C64"/>
    <w:rsid w:val="00AF2038"/>
    <w:rsid w:val="00AF2C8C"/>
    <w:rsid w:val="00AF2F7A"/>
    <w:rsid w:val="00AF52AD"/>
    <w:rsid w:val="00AF70A0"/>
    <w:rsid w:val="00AF70D9"/>
    <w:rsid w:val="00AF7B8A"/>
    <w:rsid w:val="00B00109"/>
    <w:rsid w:val="00B01FDF"/>
    <w:rsid w:val="00B02EFD"/>
    <w:rsid w:val="00B038C9"/>
    <w:rsid w:val="00B057C0"/>
    <w:rsid w:val="00B060B7"/>
    <w:rsid w:val="00B067B3"/>
    <w:rsid w:val="00B105A7"/>
    <w:rsid w:val="00B1080F"/>
    <w:rsid w:val="00B11054"/>
    <w:rsid w:val="00B11FAC"/>
    <w:rsid w:val="00B167D3"/>
    <w:rsid w:val="00B17025"/>
    <w:rsid w:val="00B22B8A"/>
    <w:rsid w:val="00B22DE7"/>
    <w:rsid w:val="00B22F6B"/>
    <w:rsid w:val="00B23813"/>
    <w:rsid w:val="00B239C5"/>
    <w:rsid w:val="00B3093D"/>
    <w:rsid w:val="00B30999"/>
    <w:rsid w:val="00B31279"/>
    <w:rsid w:val="00B330EC"/>
    <w:rsid w:val="00B33677"/>
    <w:rsid w:val="00B35D70"/>
    <w:rsid w:val="00B36F10"/>
    <w:rsid w:val="00B370DE"/>
    <w:rsid w:val="00B3733C"/>
    <w:rsid w:val="00B3744D"/>
    <w:rsid w:val="00B40366"/>
    <w:rsid w:val="00B4167A"/>
    <w:rsid w:val="00B416D4"/>
    <w:rsid w:val="00B419B0"/>
    <w:rsid w:val="00B41B7B"/>
    <w:rsid w:val="00B4227E"/>
    <w:rsid w:val="00B4265C"/>
    <w:rsid w:val="00B437DF"/>
    <w:rsid w:val="00B45554"/>
    <w:rsid w:val="00B45FC7"/>
    <w:rsid w:val="00B46A3F"/>
    <w:rsid w:val="00B47401"/>
    <w:rsid w:val="00B478DB"/>
    <w:rsid w:val="00B50088"/>
    <w:rsid w:val="00B510EF"/>
    <w:rsid w:val="00B51653"/>
    <w:rsid w:val="00B51CF9"/>
    <w:rsid w:val="00B53CB7"/>
    <w:rsid w:val="00B5582C"/>
    <w:rsid w:val="00B55AAF"/>
    <w:rsid w:val="00B55CA6"/>
    <w:rsid w:val="00B55EE6"/>
    <w:rsid w:val="00B5646E"/>
    <w:rsid w:val="00B5664B"/>
    <w:rsid w:val="00B566F5"/>
    <w:rsid w:val="00B57F6C"/>
    <w:rsid w:val="00B6185A"/>
    <w:rsid w:val="00B6205E"/>
    <w:rsid w:val="00B631B9"/>
    <w:rsid w:val="00B63494"/>
    <w:rsid w:val="00B637ED"/>
    <w:rsid w:val="00B643F6"/>
    <w:rsid w:val="00B66208"/>
    <w:rsid w:val="00B670CE"/>
    <w:rsid w:val="00B67F5A"/>
    <w:rsid w:val="00B7021B"/>
    <w:rsid w:val="00B705EB"/>
    <w:rsid w:val="00B71431"/>
    <w:rsid w:val="00B71F2A"/>
    <w:rsid w:val="00B71F37"/>
    <w:rsid w:val="00B732A3"/>
    <w:rsid w:val="00B75617"/>
    <w:rsid w:val="00B7564F"/>
    <w:rsid w:val="00B75E33"/>
    <w:rsid w:val="00B7706E"/>
    <w:rsid w:val="00B83EB1"/>
    <w:rsid w:val="00B84D9F"/>
    <w:rsid w:val="00B84DFD"/>
    <w:rsid w:val="00B855D5"/>
    <w:rsid w:val="00B86691"/>
    <w:rsid w:val="00B87BF0"/>
    <w:rsid w:val="00B90F43"/>
    <w:rsid w:val="00B91DD5"/>
    <w:rsid w:val="00B94457"/>
    <w:rsid w:val="00B9668E"/>
    <w:rsid w:val="00B97850"/>
    <w:rsid w:val="00BA384D"/>
    <w:rsid w:val="00BA3A31"/>
    <w:rsid w:val="00BA44C2"/>
    <w:rsid w:val="00BB0A83"/>
    <w:rsid w:val="00BB1844"/>
    <w:rsid w:val="00BB18C4"/>
    <w:rsid w:val="00BB2EF5"/>
    <w:rsid w:val="00BB3DE1"/>
    <w:rsid w:val="00BB512A"/>
    <w:rsid w:val="00BB58F8"/>
    <w:rsid w:val="00BB5D78"/>
    <w:rsid w:val="00BB5DFE"/>
    <w:rsid w:val="00BB6DC4"/>
    <w:rsid w:val="00BB788B"/>
    <w:rsid w:val="00BC1423"/>
    <w:rsid w:val="00BC24EC"/>
    <w:rsid w:val="00BC2B61"/>
    <w:rsid w:val="00BC3C03"/>
    <w:rsid w:val="00BC3F9D"/>
    <w:rsid w:val="00BC480E"/>
    <w:rsid w:val="00BC487A"/>
    <w:rsid w:val="00BC4BC9"/>
    <w:rsid w:val="00BC53E6"/>
    <w:rsid w:val="00BC6ED6"/>
    <w:rsid w:val="00BD0B5C"/>
    <w:rsid w:val="00BD0DF9"/>
    <w:rsid w:val="00BD182E"/>
    <w:rsid w:val="00BD200F"/>
    <w:rsid w:val="00BD3114"/>
    <w:rsid w:val="00BD333D"/>
    <w:rsid w:val="00BD34C3"/>
    <w:rsid w:val="00BD49AE"/>
    <w:rsid w:val="00BD4E62"/>
    <w:rsid w:val="00BE21FF"/>
    <w:rsid w:val="00BE3178"/>
    <w:rsid w:val="00BE358F"/>
    <w:rsid w:val="00BE44B4"/>
    <w:rsid w:val="00BE44FE"/>
    <w:rsid w:val="00BE5175"/>
    <w:rsid w:val="00BE61B0"/>
    <w:rsid w:val="00BE660B"/>
    <w:rsid w:val="00BE72B3"/>
    <w:rsid w:val="00BE7430"/>
    <w:rsid w:val="00BE7E90"/>
    <w:rsid w:val="00BF01C3"/>
    <w:rsid w:val="00BF12A3"/>
    <w:rsid w:val="00BF14D1"/>
    <w:rsid w:val="00BF1C96"/>
    <w:rsid w:val="00BF2065"/>
    <w:rsid w:val="00BF252A"/>
    <w:rsid w:val="00BF27A6"/>
    <w:rsid w:val="00BF3B28"/>
    <w:rsid w:val="00BF3CBB"/>
    <w:rsid w:val="00BF3CC3"/>
    <w:rsid w:val="00BF3EBD"/>
    <w:rsid w:val="00BF3F38"/>
    <w:rsid w:val="00BF52A0"/>
    <w:rsid w:val="00BF5D0E"/>
    <w:rsid w:val="00BF60B4"/>
    <w:rsid w:val="00BF674D"/>
    <w:rsid w:val="00C0076B"/>
    <w:rsid w:val="00C046A2"/>
    <w:rsid w:val="00C05474"/>
    <w:rsid w:val="00C07A8D"/>
    <w:rsid w:val="00C117CA"/>
    <w:rsid w:val="00C1253D"/>
    <w:rsid w:val="00C13C24"/>
    <w:rsid w:val="00C1419D"/>
    <w:rsid w:val="00C1467C"/>
    <w:rsid w:val="00C14AAE"/>
    <w:rsid w:val="00C1558A"/>
    <w:rsid w:val="00C164D0"/>
    <w:rsid w:val="00C20238"/>
    <w:rsid w:val="00C20249"/>
    <w:rsid w:val="00C21803"/>
    <w:rsid w:val="00C21EA8"/>
    <w:rsid w:val="00C23EF4"/>
    <w:rsid w:val="00C272B9"/>
    <w:rsid w:val="00C27830"/>
    <w:rsid w:val="00C27C3A"/>
    <w:rsid w:val="00C30B34"/>
    <w:rsid w:val="00C30BB6"/>
    <w:rsid w:val="00C319D1"/>
    <w:rsid w:val="00C31D78"/>
    <w:rsid w:val="00C321C4"/>
    <w:rsid w:val="00C326EF"/>
    <w:rsid w:val="00C34ED6"/>
    <w:rsid w:val="00C3528C"/>
    <w:rsid w:val="00C368D5"/>
    <w:rsid w:val="00C36C5F"/>
    <w:rsid w:val="00C378C6"/>
    <w:rsid w:val="00C41319"/>
    <w:rsid w:val="00C420C6"/>
    <w:rsid w:val="00C42D8B"/>
    <w:rsid w:val="00C44C28"/>
    <w:rsid w:val="00C44C37"/>
    <w:rsid w:val="00C44DFF"/>
    <w:rsid w:val="00C45853"/>
    <w:rsid w:val="00C46001"/>
    <w:rsid w:val="00C4671D"/>
    <w:rsid w:val="00C47D9C"/>
    <w:rsid w:val="00C50E15"/>
    <w:rsid w:val="00C51BE2"/>
    <w:rsid w:val="00C5242D"/>
    <w:rsid w:val="00C5283B"/>
    <w:rsid w:val="00C52F8F"/>
    <w:rsid w:val="00C5497E"/>
    <w:rsid w:val="00C556D7"/>
    <w:rsid w:val="00C55E14"/>
    <w:rsid w:val="00C571E3"/>
    <w:rsid w:val="00C60775"/>
    <w:rsid w:val="00C617D8"/>
    <w:rsid w:val="00C61FBF"/>
    <w:rsid w:val="00C62380"/>
    <w:rsid w:val="00C62CF4"/>
    <w:rsid w:val="00C62FFA"/>
    <w:rsid w:val="00C63A4E"/>
    <w:rsid w:val="00C64E1D"/>
    <w:rsid w:val="00C65B1A"/>
    <w:rsid w:val="00C65E8B"/>
    <w:rsid w:val="00C66540"/>
    <w:rsid w:val="00C6677E"/>
    <w:rsid w:val="00C672D3"/>
    <w:rsid w:val="00C674FA"/>
    <w:rsid w:val="00C67FF0"/>
    <w:rsid w:val="00C70310"/>
    <w:rsid w:val="00C709F1"/>
    <w:rsid w:val="00C70A15"/>
    <w:rsid w:val="00C70F65"/>
    <w:rsid w:val="00C71196"/>
    <w:rsid w:val="00C72BD2"/>
    <w:rsid w:val="00C73E46"/>
    <w:rsid w:val="00C7421A"/>
    <w:rsid w:val="00C750A8"/>
    <w:rsid w:val="00C75BF1"/>
    <w:rsid w:val="00C7615F"/>
    <w:rsid w:val="00C77AC8"/>
    <w:rsid w:val="00C80A2B"/>
    <w:rsid w:val="00C80FCC"/>
    <w:rsid w:val="00C81C34"/>
    <w:rsid w:val="00C81CD3"/>
    <w:rsid w:val="00C822BF"/>
    <w:rsid w:val="00C8249B"/>
    <w:rsid w:val="00C82964"/>
    <w:rsid w:val="00C83084"/>
    <w:rsid w:val="00C84621"/>
    <w:rsid w:val="00C87205"/>
    <w:rsid w:val="00C87B8E"/>
    <w:rsid w:val="00C87BA2"/>
    <w:rsid w:val="00C87C46"/>
    <w:rsid w:val="00C9114A"/>
    <w:rsid w:val="00C9251D"/>
    <w:rsid w:val="00C927B5"/>
    <w:rsid w:val="00C92C0B"/>
    <w:rsid w:val="00C92E80"/>
    <w:rsid w:val="00C9345E"/>
    <w:rsid w:val="00C93FDF"/>
    <w:rsid w:val="00C95637"/>
    <w:rsid w:val="00C96B74"/>
    <w:rsid w:val="00C9739B"/>
    <w:rsid w:val="00C9756D"/>
    <w:rsid w:val="00C97CB5"/>
    <w:rsid w:val="00CA12C6"/>
    <w:rsid w:val="00CA1AA5"/>
    <w:rsid w:val="00CA21D0"/>
    <w:rsid w:val="00CA3A2F"/>
    <w:rsid w:val="00CA5724"/>
    <w:rsid w:val="00CA6317"/>
    <w:rsid w:val="00CB3A1F"/>
    <w:rsid w:val="00CB4226"/>
    <w:rsid w:val="00CB4FA5"/>
    <w:rsid w:val="00CB5068"/>
    <w:rsid w:val="00CB5DBC"/>
    <w:rsid w:val="00CB68A7"/>
    <w:rsid w:val="00CC08F1"/>
    <w:rsid w:val="00CC0F28"/>
    <w:rsid w:val="00CC2725"/>
    <w:rsid w:val="00CC2B1B"/>
    <w:rsid w:val="00CC2B59"/>
    <w:rsid w:val="00CC2CD0"/>
    <w:rsid w:val="00CC5383"/>
    <w:rsid w:val="00CC5B54"/>
    <w:rsid w:val="00CC5C45"/>
    <w:rsid w:val="00CC613C"/>
    <w:rsid w:val="00CD063E"/>
    <w:rsid w:val="00CD073D"/>
    <w:rsid w:val="00CD09B1"/>
    <w:rsid w:val="00CD0FED"/>
    <w:rsid w:val="00CD145C"/>
    <w:rsid w:val="00CD2116"/>
    <w:rsid w:val="00CD220F"/>
    <w:rsid w:val="00CD2ADB"/>
    <w:rsid w:val="00CD2EA8"/>
    <w:rsid w:val="00CD4DE5"/>
    <w:rsid w:val="00CD722D"/>
    <w:rsid w:val="00CE1053"/>
    <w:rsid w:val="00CE16D0"/>
    <w:rsid w:val="00CE1F08"/>
    <w:rsid w:val="00CE2341"/>
    <w:rsid w:val="00CE25E8"/>
    <w:rsid w:val="00CE25F8"/>
    <w:rsid w:val="00CE2CED"/>
    <w:rsid w:val="00CE32B5"/>
    <w:rsid w:val="00CE35A5"/>
    <w:rsid w:val="00CE4AA4"/>
    <w:rsid w:val="00CE4FFD"/>
    <w:rsid w:val="00CE5018"/>
    <w:rsid w:val="00CE6AA9"/>
    <w:rsid w:val="00CE7893"/>
    <w:rsid w:val="00CF0242"/>
    <w:rsid w:val="00CF13AA"/>
    <w:rsid w:val="00CF1C24"/>
    <w:rsid w:val="00CF1F0B"/>
    <w:rsid w:val="00CF3B8C"/>
    <w:rsid w:val="00CF3F08"/>
    <w:rsid w:val="00CF51A2"/>
    <w:rsid w:val="00CF79F0"/>
    <w:rsid w:val="00CF7C93"/>
    <w:rsid w:val="00D000C7"/>
    <w:rsid w:val="00D002A7"/>
    <w:rsid w:val="00D02012"/>
    <w:rsid w:val="00D0202C"/>
    <w:rsid w:val="00D039E0"/>
    <w:rsid w:val="00D04324"/>
    <w:rsid w:val="00D04D5D"/>
    <w:rsid w:val="00D06061"/>
    <w:rsid w:val="00D0764C"/>
    <w:rsid w:val="00D07B59"/>
    <w:rsid w:val="00D1022B"/>
    <w:rsid w:val="00D10670"/>
    <w:rsid w:val="00D116FE"/>
    <w:rsid w:val="00D14D25"/>
    <w:rsid w:val="00D16F94"/>
    <w:rsid w:val="00D17B86"/>
    <w:rsid w:val="00D20930"/>
    <w:rsid w:val="00D20DD8"/>
    <w:rsid w:val="00D21A9A"/>
    <w:rsid w:val="00D21EC3"/>
    <w:rsid w:val="00D220DE"/>
    <w:rsid w:val="00D22643"/>
    <w:rsid w:val="00D22C85"/>
    <w:rsid w:val="00D236EE"/>
    <w:rsid w:val="00D238D3"/>
    <w:rsid w:val="00D26DB2"/>
    <w:rsid w:val="00D272ED"/>
    <w:rsid w:val="00D30FD2"/>
    <w:rsid w:val="00D31B88"/>
    <w:rsid w:val="00D31E1F"/>
    <w:rsid w:val="00D321D0"/>
    <w:rsid w:val="00D32288"/>
    <w:rsid w:val="00D33005"/>
    <w:rsid w:val="00D3394D"/>
    <w:rsid w:val="00D346A0"/>
    <w:rsid w:val="00D36300"/>
    <w:rsid w:val="00D37B4C"/>
    <w:rsid w:val="00D43F48"/>
    <w:rsid w:val="00D4405F"/>
    <w:rsid w:val="00D447B2"/>
    <w:rsid w:val="00D45688"/>
    <w:rsid w:val="00D5036A"/>
    <w:rsid w:val="00D509DA"/>
    <w:rsid w:val="00D50A3C"/>
    <w:rsid w:val="00D50AA7"/>
    <w:rsid w:val="00D50CE6"/>
    <w:rsid w:val="00D5239D"/>
    <w:rsid w:val="00D526E5"/>
    <w:rsid w:val="00D532D0"/>
    <w:rsid w:val="00D5716A"/>
    <w:rsid w:val="00D62737"/>
    <w:rsid w:val="00D6498F"/>
    <w:rsid w:val="00D653B5"/>
    <w:rsid w:val="00D65420"/>
    <w:rsid w:val="00D66337"/>
    <w:rsid w:val="00D67022"/>
    <w:rsid w:val="00D67F22"/>
    <w:rsid w:val="00D702BA"/>
    <w:rsid w:val="00D70E84"/>
    <w:rsid w:val="00D72B55"/>
    <w:rsid w:val="00D74043"/>
    <w:rsid w:val="00D74340"/>
    <w:rsid w:val="00D7734E"/>
    <w:rsid w:val="00D801EA"/>
    <w:rsid w:val="00D805E0"/>
    <w:rsid w:val="00D81779"/>
    <w:rsid w:val="00D81B48"/>
    <w:rsid w:val="00D81DC2"/>
    <w:rsid w:val="00D82287"/>
    <w:rsid w:val="00D82D0A"/>
    <w:rsid w:val="00D8301F"/>
    <w:rsid w:val="00D8387E"/>
    <w:rsid w:val="00D84708"/>
    <w:rsid w:val="00D852B9"/>
    <w:rsid w:val="00D85637"/>
    <w:rsid w:val="00D86182"/>
    <w:rsid w:val="00D8678C"/>
    <w:rsid w:val="00D876F9"/>
    <w:rsid w:val="00D87871"/>
    <w:rsid w:val="00D908F8"/>
    <w:rsid w:val="00D91FEE"/>
    <w:rsid w:val="00D92286"/>
    <w:rsid w:val="00D92537"/>
    <w:rsid w:val="00D93B6E"/>
    <w:rsid w:val="00D945D2"/>
    <w:rsid w:val="00D94695"/>
    <w:rsid w:val="00D94B17"/>
    <w:rsid w:val="00D9581E"/>
    <w:rsid w:val="00D96CBB"/>
    <w:rsid w:val="00D97322"/>
    <w:rsid w:val="00DA0A94"/>
    <w:rsid w:val="00DA1DED"/>
    <w:rsid w:val="00DA1FDB"/>
    <w:rsid w:val="00DA28FA"/>
    <w:rsid w:val="00DA3700"/>
    <w:rsid w:val="00DA3965"/>
    <w:rsid w:val="00DA3AE9"/>
    <w:rsid w:val="00DA3C53"/>
    <w:rsid w:val="00DA3C5B"/>
    <w:rsid w:val="00DA48D8"/>
    <w:rsid w:val="00DA66D9"/>
    <w:rsid w:val="00DA79EB"/>
    <w:rsid w:val="00DB1236"/>
    <w:rsid w:val="00DB160F"/>
    <w:rsid w:val="00DB4011"/>
    <w:rsid w:val="00DB4C12"/>
    <w:rsid w:val="00DB6255"/>
    <w:rsid w:val="00DB6528"/>
    <w:rsid w:val="00DC082D"/>
    <w:rsid w:val="00DC145F"/>
    <w:rsid w:val="00DC193A"/>
    <w:rsid w:val="00DC2979"/>
    <w:rsid w:val="00DC46B9"/>
    <w:rsid w:val="00DC5ED4"/>
    <w:rsid w:val="00DC5F61"/>
    <w:rsid w:val="00DC5FAF"/>
    <w:rsid w:val="00DC6C69"/>
    <w:rsid w:val="00DC6D9B"/>
    <w:rsid w:val="00DC7554"/>
    <w:rsid w:val="00DC7AA7"/>
    <w:rsid w:val="00DC7F29"/>
    <w:rsid w:val="00DD0776"/>
    <w:rsid w:val="00DD0BFB"/>
    <w:rsid w:val="00DD1ED1"/>
    <w:rsid w:val="00DD225C"/>
    <w:rsid w:val="00DD33C0"/>
    <w:rsid w:val="00DD4D7A"/>
    <w:rsid w:val="00DD585A"/>
    <w:rsid w:val="00DD655F"/>
    <w:rsid w:val="00DD7851"/>
    <w:rsid w:val="00DD7A92"/>
    <w:rsid w:val="00DE04C1"/>
    <w:rsid w:val="00DE2B53"/>
    <w:rsid w:val="00DE2DF5"/>
    <w:rsid w:val="00DE36CB"/>
    <w:rsid w:val="00DE3BD8"/>
    <w:rsid w:val="00DE5948"/>
    <w:rsid w:val="00DE5F85"/>
    <w:rsid w:val="00DE6BF4"/>
    <w:rsid w:val="00DE6EF1"/>
    <w:rsid w:val="00DE7EDD"/>
    <w:rsid w:val="00DF2589"/>
    <w:rsid w:val="00DF2C22"/>
    <w:rsid w:val="00DF3EF3"/>
    <w:rsid w:val="00DF5AB9"/>
    <w:rsid w:val="00DF5AF5"/>
    <w:rsid w:val="00DF6CD1"/>
    <w:rsid w:val="00E00796"/>
    <w:rsid w:val="00E014FE"/>
    <w:rsid w:val="00E01666"/>
    <w:rsid w:val="00E0186F"/>
    <w:rsid w:val="00E01926"/>
    <w:rsid w:val="00E0210E"/>
    <w:rsid w:val="00E03B39"/>
    <w:rsid w:val="00E03B9E"/>
    <w:rsid w:val="00E043DF"/>
    <w:rsid w:val="00E0585E"/>
    <w:rsid w:val="00E059E8"/>
    <w:rsid w:val="00E07E02"/>
    <w:rsid w:val="00E07E76"/>
    <w:rsid w:val="00E10A4F"/>
    <w:rsid w:val="00E10E4D"/>
    <w:rsid w:val="00E12967"/>
    <w:rsid w:val="00E1309D"/>
    <w:rsid w:val="00E13D42"/>
    <w:rsid w:val="00E1585E"/>
    <w:rsid w:val="00E163DD"/>
    <w:rsid w:val="00E165DA"/>
    <w:rsid w:val="00E165FB"/>
    <w:rsid w:val="00E16B11"/>
    <w:rsid w:val="00E16DA9"/>
    <w:rsid w:val="00E179C2"/>
    <w:rsid w:val="00E22E78"/>
    <w:rsid w:val="00E235DB"/>
    <w:rsid w:val="00E23C8E"/>
    <w:rsid w:val="00E258C3"/>
    <w:rsid w:val="00E26B5A"/>
    <w:rsid w:val="00E26D9B"/>
    <w:rsid w:val="00E27893"/>
    <w:rsid w:val="00E304F5"/>
    <w:rsid w:val="00E30958"/>
    <w:rsid w:val="00E30C02"/>
    <w:rsid w:val="00E319E9"/>
    <w:rsid w:val="00E323E6"/>
    <w:rsid w:val="00E32EE4"/>
    <w:rsid w:val="00E332BF"/>
    <w:rsid w:val="00E3391F"/>
    <w:rsid w:val="00E35EAF"/>
    <w:rsid w:val="00E373BA"/>
    <w:rsid w:val="00E3752A"/>
    <w:rsid w:val="00E37984"/>
    <w:rsid w:val="00E379E8"/>
    <w:rsid w:val="00E40308"/>
    <w:rsid w:val="00E418EA"/>
    <w:rsid w:val="00E418FA"/>
    <w:rsid w:val="00E42EFC"/>
    <w:rsid w:val="00E44009"/>
    <w:rsid w:val="00E44478"/>
    <w:rsid w:val="00E44F5C"/>
    <w:rsid w:val="00E50072"/>
    <w:rsid w:val="00E51435"/>
    <w:rsid w:val="00E51A82"/>
    <w:rsid w:val="00E53EB5"/>
    <w:rsid w:val="00E54557"/>
    <w:rsid w:val="00E546A0"/>
    <w:rsid w:val="00E54B33"/>
    <w:rsid w:val="00E54D15"/>
    <w:rsid w:val="00E54F3E"/>
    <w:rsid w:val="00E55C6A"/>
    <w:rsid w:val="00E56625"/>
    <w:rsid w:val="00E571D5"/>
    <w:rsid w:val="00E57243"/>
    <w:rsid w:val="00E6112C"/>
    <w:rsid w:val="00E61648"/>
    <w:rsid w:val="00E621A8"/>
    <w:rsid w:val="00E62E24"/>
    <w:rsid w:val="00E659FB"/>
    <w:rsid w:val="00E70572"/>
    <w:rsid w:val="00E731E9"/>
    <w:rsid w:val="00E73FFA"/>
    <w:rsid w:val="00E75A0A"/>
    <w:rsid w:val="00E80021"/>
    <w:rsid w:val="00E80690"/>
    <w:rsid w:val="00E8153A"/>
    <w:rsid w:val="00E83105"/>
    <w:rsid w:val="00E8375D"/>
    <w:rsid w:val="00E83B84"/>
    <w:rsid w:val="00E84368"/>
    <w:rsid w:val="00E84920"/>
    <w:rsid w:val="00E84CC8"/>
    <w:rsid w:val="00E863CA"/>
    <w:rsid w:val="00E87149"/>
    <w:rsid w:val="00E90479"/>
    <w:rsid w:val="00E916D6"/>
    <w:rsid w:val="00E91E31"/>
    <w:rsid w:val="00E92CBA"/>
    <w:rsid w:val="00E92CFA"/>
    <w:rsid w:val="00E94035"/>
    <w:rsid w:val="00E96D64"/>
    <w:rsid w:val="00E96D89"/>
    <w:rsid w:val="00EA0BA9"/>
    <w:rsid w:val="00EA10C8"/>
    <w:rsid w:val="00EA1570"/>
    <w:rsid w:val="00EA17C2"/>
    <w:rsid w:val="00EA2BA6"/>
    <w:rsid w:val="00EA3C92"/>
    <w:rsid w:val="00EA61F7"/>
    <w:rsid w:val="00EA64D5"/>
    <w:rsid w:val="00EA65BD"/>
    <w:rsid w:val="00EB0CCE"/>
    <w:rsid w:val="00EB2CF5"/>
    <w:rsid w:val="00EB4867"/>
    <w:rsid w:val="00EB533F"/>
    <w:rsid w:val="00EB6211"/>
    <w:rsid w:val="00EB663F"/>
    <w:rsid w:val="00EC0A50"/>
    <w:rsid w:val="00EC0F2D"/>
    <w:rsid w:val="00EC2898"/>
    <w:rsid w:val="00EC3FA0"/>
    <w:rsid w:val="00EC5BDB"/>
    <w:rsid w:val="00EC5FAA"/>
    <w:rsid w:val="00EC7C6E"/>
    <w:rsid w:val="00EC7F47"/>
    <w:rsid w:val="00ED08E7"/>
    <w:rsid w:val="00ED1414"/>
    <w:rsid w:val="00ED40C3"/>
    <w:rsid w:val="00ED553A"/>
    <w:rsid w:val="00ED5D14"/>
    <w:rsid w:val="00ED6B0D"/>
    <w:rsid w:val="00ED6FA1"/>
    <w:rsid w:val="00EE03D7"/>
    <w:rsid w:val="00EE0773"/>
    <w:rsid w:val="00EE0B8C"/>
    <w:rsid w:val="00EE0ED4"/>
    <w:rsid w:val="00EE31CB"/>
    <w:rsid w:val="00EE3A4D"/>
    <w:rsid w:val="00EE5188"/>
    <w:rsid w:val="00EF1027"/>
    <w:rsid w:val="00EF11A2"/>
    <w:rsid w:val="00EF1379"/>
    <w:rsid w:val="00EF3738"/>
    <w:rsid w:val="00EF3D45"/>
    <w:rsid w:val="00EF5221"/>
    <w:rsid w:val="00EF5F59"/>
    <w:rsid w:val="00EF5F7F"/>
    <w:rsid w:val="00EF799F"/>
    <w:rsid w:val="00F000E3"/>
    <w:rsid w:val="00F0139A"/>
    <w:rsid w:val="00F018D1"/>
    <w:rsid w:val="00F032EB"/>
    <w:rsid w:val="00F032F0"/>
    <w:rsid w:val="00F0625C"/>
    <w:rsid w:val="00F0627B"/>
    <w:rsid w:val="00F06D7C"/>
    <w:rsid w:val="00F073E8"/>
    <w:rsid w:val="00F10D5A"/>
    <w:rsid w:val="00F11D00"/>
    <w:rsid w:val="00F135F9"/>
    <w:rsid w:val="00F14DAD"/>
    <w:rsid w:val="00F15259"/>
    <w:rsid w:val="00F152B2"/>
    <w:rsid w:val="00F15B75"/>
    <w:rsid w:val="00F15F22"/>
    <w:rsid w:val="00F163B8"/>
    <w:rsid w:val="00F16434"/>
    <w:rsid w:val="00F16792"/>
    <w:rsid w:val="00F1746B"/>
    <w:rsid w:val="00F174E1"/>
    <w:rsid w:val="00F17705"/>
    <w:rsid w:val="00F179C8"/>
    <w:rsid w:val="00F20261"/>
    <w:rsid w:val="00F20713"/>
    <w:rsid w:val="00F20C50"/>
    <w:rsid w:val="00F22AAA"/>
    <w:rsid w:val="00F233C6"/>
    <w:rsid w:val="00F23502"/>
    <w:rsid w:val="00F23AD7"/>
    <w:rsid w:val="00F25831"/>
    <w:rsid w:val="00F25BDE"/>
    <w:rsid w:val="00F261DB"/>
    <w:rsid w:val="00F269AE"/>
    <w:rsid w:val="00F3086E"/>
    <w:rsid w:val="00F333C9"/>
    <w:rsid w:val="00F34FA8"/>
    <w:rsid w:val="00F35123"/>
    <w:rsid w:val="00F36A5E"/>
    <w:rsid w:val="00F40B6B"/>
    <w:rsid w:val="00F40ED3"/>
    <w:rsid w:val="00F42148"/>
    <w:rsid w:val="00F42EE2"/>
    <w:rsid w:val="00F43753"/>
    <w:rsid w:val="00F44532"/>
    <w:rsid w:val="00F4473D"/>
    <w:rsid w:val="00F46829"/>
    <w:rsid w:val="00F477A4"/>
    <w:rsid w:val="00F502B2"/>
    <w:rsid w:val="00F50461"/>
    <w:rsid w:val="00F50969"/>
    <w:rsid w:val="00F5127F"/>
    <w:rsid w:val="00F51841"/>
    <w:rsid w:val="00F51C80"/>
    <w:rsid w:val="00F51DA1"/>
    <w:rsid w:val="00F540BD"/>
    <w:rsid w:val="00F55FA6"/>
    <w:rsid w:val="00F56CC1"/>
    <w:rsid w:val="00F606EC"/>
    <w:rsid w:val="00F61936"/>
    <w:rsid w:val="00F61FD0"/>
    <w:rsid w:val="00F634BA"/>
    <w:rsid w:val="00F64A52"/>
    <w:rsid w:val="00F64AB8"/>
    <w:rsid w:val="00F64B2E"/>
    <w:rsid w:val="00F65C05"/>
    <w:rsid w:val="00F705CD"/>
    <w:rsid w:val="00F70619"/>
    <w:rsid w:val="00F7166C"/>
    <w:rsid w:val="00F73D33"/>
    <w:rsid w:val="00F74C93"/>
    <w:rsid w:val="00F7507B"/>
    <w:rsid w:val="00F76212"/>
    <w:rsid w:val="00F764DC"/>
    <w:rsid w:val="00F7758C"/>
    <w:rsid w:val="00F7774E"/>
    <w:rsid w:val="00F77C87"/>
    <w:rsid w:val="00F807BD"/>
    <w:rsid w:val="00F8171C"/>
    <w:rsid w:val="00F81EAC"/>
    <w:rsid w:val="00F82A06"/>
    <w:rsid w:val="00F833EF"/>
    <w:rsid w:val="00F843B4"/>
    <w:rsid w:val="00F84EAD"/>
    <w:rsid w:val="00F85550"/>
    <w:rsid w:val="00F865C5"/>
    <w:rsid w:val="00F8661E"/>
    <w:rsid w:val="00F87CC9"/>
    <w:rsid w:val="00F90A9F"/>
    <w:rsid w:val="00F90CA4"/>
    <w:rsid w:val="00F9453B"/>
    <w:rsid w:val="00F94A02"/>
    <w:rsid w:val="00F94BAC"/>
    <w:rsid w:val="00F96026"/>
    <w:rsid w:val="00F9626C"/>
    <w:rsid w:val="00F9725E"/>
    <w:rsid w:val="00F97BD8"/>
    <w:rsid w:val="00F97E63"/>
    <w:rsid w:val="00FA06C8"/>
    <w:rsid w:val="00FA0E3D"/>
    <w:rsid w:val="00FA110A"/>
    <w:rsid w:val="00FA16E4"/>
    <w:rsid w:val="00FA1FE8"/>
    <w:rsid w:val="00FA23A5"/>
    <w:rsid w:val="00FA3288"/>
    <w:rsid w:val="00FA32A2"/>
    <w:rsid w:val="00FA3747"/>
    <w:rsid w:val="00FA3B95"/>
    <w:rsid w:val="00FA406E"/>
    <w:rsid w:val="00FA789F"/>
    <w:rsid w:val="00FA7FB7"/>
    <w:rsid w:val="00FB0103"/>
    <w:rsid w:val="00FB0707"/>
    <w:rsid w:val="00FB0F53"/>
    <w:rsid w:val="00FB184D"/>
    <w:rsid w:val="00FB3BF4"/>
    <w:rsid w:val="00FB3E6F"/>
    <w:rsid w:val="00FB3EF1"/>
    <w:rsid w:val="00FB3F91"/>
    <w:rsid w:val="00FB470E"/>
    <w:rsid w:val="00FB4E90"/>
    <w:rsid w:val="00FB53C5"/>
    <w:rsid w:val="00FB64D5"/>
    <w:rsid w:val="00FB7CD7"/>
    <w:rsid w:val="00FC23A8"/>
    <w:rsid w:val="00FC5FD3"/>
    <w:rsid w:val="00FC74D0"/>
    <w:rsid w:val="00FC772A"/>
    <w:rsid w:val="00FD0246"/>
    <w:rsid w:val="00FD1BC7"/>
    <w:rsid w:val="00FD5AC1"/>
    <w:rsid w:val="00FD6739"/>
    <w:rsid w:val="00FD6B64"/>
    <w:rsid w:val="00FD6F2F"/>
    <w:rsid w:val="00FD7DE9"/>
    <w:rsid w:val="00FE0F28"/>
    <w:rsid w:val="00FE1502"/>
    <w:rsid w:val="00FE1A44"/>
    <w:rsid w:val="00FE2386"/>
    <w:rsid w:val="00FE35F8"/>
    <w:rsid w:val="00FE54F4"/>
    <w:rsid w:val="00FE79C3"/>
    <w:rsid w:val="00FE7CF3"/>
    <w:rsid w:val="00FF0847"/>
    <w:rsid w:val="00FF261E"/>
    <w:rsid w:val="00FF39F6"/>
    <w:rsid w:val="00FF5002"/>
    <w:rsid w:val="00FF5232"/>
    <w:rsid w:val="00FF5E0E"/>
    <w:rsid w:val="00FF63F7"/>
    <w:rsid w:val="00FF66CB"/>
    <w:rsid w:val="00FF6745"/>
    <w:rsid w:val="00FF68E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669D2"/>
  <w15:chartTrackingRefBased/>
  <w15:docId w15:val="{97E454C6-EDBF-49F0-AB71-DCDE85C77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vi-VN"/>
    </w:rPr>
  </w:style>
  <w:style w:type="paragraph" w:styleId="Heading1">
    <w:name w:val="heading 1"/>
    <w:basedOn w:val="ListParagraph"/>
    <w:next w:val="Normal"/>
    <w:link w:val="Heading1Char"/>
    <w:uiPriority w:val="9"/>
    <w:qFormat/>
    <w:rsid w:val="00926CDE"/>
    <w:pPr>
      <w:spacing w:after="0" w:line="360" w:lineRule="auto"/>
      <w:ind w:left="0"/>
      <w:contextualSpacing w:val="0"/>
      <w:outlineLvl w:val="0"/>
    </w:pPr>
    <w:rPr>
      <w:rFonts w:ascii="Times New Roman" w:hAnsi="Times New Roman" w:cs="Times New Roman"/>
      <w:b/>
      <w:bCs/>
      <w:sz w:val="28"/>
      <w:szCs w:val="28"/>
      <w:lang w:val="en-US"/>
    </w:rPr>
  </w:style>
  <w:style w:type="paragraph" w:styleId="Heading2">
    <w:name w:val="heading 2"/>
    <w:basedOn w:val="Normal"/>
    <w:next w:val="Normal"/>
    <w:link w:val="Heading2Char"/>
    <w:uiPriority w:val="9"/>
    <w:semiHidden/>
    <w:unhideWhenUsed/>
    <w:qFormat/>
    <w:rsid w:val="005061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3746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74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4E0"/>
  </w:style>
  <w:style w:type="paragraph" w:styleId="Footer">
    <w:name w:val="footer"/>
    <w:basedOn w:val="Normal"/>
    <w:link w:val="FooterChar"/>
    <w:uiPriority w:val="99"/>
    <w:unhideWhenUsed/>
    <w:rsid w:val="002A74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4E0"/>
  </w:style>
  <w:style w:type="paragraph" w:styleId="ListParagraph">
    <w:name w:val="List Paragraph"/>
    <w:basedOn w:val="Normal"/>
    <w:link w:val="ListParagraphChar"/>
    <w:uiPriority w:val="34"/>
    <w:qFormat/>
    <w:rsid w:val="00FF63F7"/>
    <w:pPr>
      <w:ind w:left="720"/>
      <w:contextualSpacing/>
    </w:pPr>
  </w:style>
  <w:style w:type="paragraph" w:styleId="FootnoteText">
    <w:name w:val="footnote text"/>
    <w:basedOn w:val="Normal"/>
    <w:link w:val="FootnoteTextChar"/>
    <w:uiPriority w:val="99"/>
    <w:semiHidden/>
    <w:unhideWhenUsed/>
    <w:rsid w:val="00D973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7322"/>
    <w:rPr>
      <w:sz w:val="20"/>
      <w:szCs w:val="20"/>
    </w:rPr>
  </w:style>
  <w:style w:type="character" w:styleId="FootnoteReference">
    <w:name w:val="footnote reference"/>
    <w:basedOn w:val="DefaultParagraphFont"/>
    <w:uiPriority w:val="99"/>
    <w:semiHidden/>
    <w:unhideWhenUsed/>
    <w:rsid w:val="00D97322"/>
    <w:rPr>
      <w:vertAlign w:val="superscript"/>
    </w:rPr>
  </w:style>
  <w:style w:type="paragraph" w:styleId="Caption">
    <w:name w:val="caption"/>
    <w:basedOn w:val="Normal"/>
    <w:next w:val="Normal"/>
    <w:uiPriority w:val="35"/>
    <w:unhideWhenUsed/>
    <w:qFormat/>
    <w:rsid w:val="00CE6AA9"/>
    <w:pPr>
      <w:spacing w:after="200" w:line="240" w:lineRule="auto"/>
      <w:jc w:val="both"/>
    </w:pPr>
    <w:rPr>
      <w:i/>
      <w:iCs/>
      <w:color w:val="44546A" w:themeColor="text2"/>
      <w:sz w:val="18"/>
      <w:szCs w:val="18"/>
    </w:rPr>
  </w:style>
  <w:style w:type="paragraph" w:styleId="Bibliography">
    <w:name w:val="Bibliography"/>
    <w:basedOn w:val="Normal"/>
    <w:next w:val="Normal"/>
    <w:uiPriority w:val="37"/>
    <w:unhideWhenUsed/>
    <w:rsid w:val="0031168D"/>
    <w:pPr>
      <w:tabs>
        <w:tab w:val="left" w:pos="264"/>
      </w:tabs>
      <w:spacing w:after="0" w:line="240" w:lineRule="auto"/>
      <w:ind w:left="264" w:hanging="264"/>
    </w:pPr>
  </w:style>
  <w:style w:type="character" w:styleId="Hyperlink">
    <w:name w:val="Hyperlink"/>
    <w:basedOn w:val="DefaultParagraphFont"/>
    <w:uiPriority w:val="99"/>
    <w:unhideWhenUsed/>
    <w:rsid w:val="002F1359"/>
    <w:rPr>
      <w:color w:val="0000FF"/>
      <w:u w:val="single"/>
    </w:rPr>
  </w:style>
  <w:style w:type="paragraph" w:customStyle="1" w:styleId="graf">
    <w:name w:val="graf"/>
    <w:basedOn w:val="Normal"/>
    <w:rsid w:val="002F1359"/>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styleId="HTMLCode">
    <w:name w:val="HTML Code"/>
    <w:basedOn w:val="DefaultParagraphFont"/>
    <w:uiPriority w:val="99"/>
    <w:semiHidden/>
    <w:unhideWhenUsed/>
    <w:rsid w:val="002F1359"/>
    <w:rPr>
      <w:rFonts w:ascii="Courier New" w:eastAsia="Times New Roman" w:hAnsi="Courier New" w:cs="Courier New"/>
      <w:sz w:val="20"/>
      <w:szCs w:val="20"/>
    </w:rPr>
  </w:style>
  <w:style w:type="character" w:styleId="Emphasis">
    <w:name w:val="Emphasis"/>
    <w:basedOn w:val="DefaultParagraphFont"/>
    <w:uiPriority w:val="20"/>
    <w:qFormat/>
    <w:rsid w:val="002F1359"/>
    <w:rPr>
      <w:i/>
      <w:iCs/>
    </w:rPr>
  </w:style>
  <w:style w:type="character" w:customStyle="1" w:styleId="Heading1Char">
    <w:name w:val="Heading 1 Char"/>
    <w:basedOn w:val="DefaultParagraphFont"/>
    <w:link w:val="Heading1"/>
    <w:uiPriority w:val="9"/>
    <w:rsid w:val="00926CDE"/>
    <w:rPr>
      <w:rFonts w:ascii="Times New Roman" w:hAnsi="Times New Roman" w:cs="Times New Roman"/>
      <w:b/>
      <w:bCs/>
      <w:noProof/>
      <w:sz w:val="28"/>
      <w:szCs w:val="28"/>
    </w:rPr>
  </w:style>
  <w:style w:type="paragraph" w:styleId="TOC1">
    <w:name w:val="toc 1"/>
    <w:basedOn w:val="Normal"/>
    <w:next w:val="Normal"/>
    <w:autoRedefine/>
    <w:uiPriority w:val="39"/>
    <w:unhideWhenUsed/>
    <w:rsid w:val="009B7191"/>
    <w:pPr>
      <w:tabs>
        <w:tab w:val="right" w:leader="dot" w:pos="9062"/>
      </w:tabs>
      <w:spacing w:after="100" w:line="360" w:lineRule="auto"/>
    </w:pPr>
    <w:rPr>
      <w:rFonts w:ascii="Times New Roman" w:hAnsi="Times New Roman"/>
      <w:sz w:val="24"/>
    </w:rPr>
  </w:style>
  <w:style w:type="paragraph" w:styleId="TOC2">
    <w:name w:val="toc 2"/>
    <w:basedOn w:val="Normal"/>
    <w:next w:val="Normal"/>
    <w:autoRedefine/>
    <w:uiPriority w:val="39"/>
    <w:unhideWhenUsed/>
    <w:rsid w:val="00E0210E"/>
    <w:pPr>
      <w:tabs>
        <w:tab w:val="left" w:pos="660"/>
        <w:tab w:val="right" w:leader="dot" w:pos="9017"/>
      </w:tabs>
      <w:spacing w:before="120" w:after="240" w:line="360" w:lineRule="auto"/>
    </w:pPr>
    <w:rPr>
      <w:rFonts w:ascii="Times New Roman" w:hAnsi="Times New Roman"/>
    </w:rPr>
  </w:style>
  <w:style w:type="paragraph" w:styleId="TOC3">
    <w:name w:val="toc 3"/>
    <w:basedOn w:val="Normal"/>
    <w:next w:val="Normal"/>
    <w:autoRedefine/>
    <w:uiPriority w:val="39"/>
    <w:unhideWhenUsed/>
    <w:rsid w:val="00B84D9F"/>
    <w:pPr>
      <w:tabs>
        <w:tab w:val="left" w:pos="1100"/>
        <w:tab w:val="right" w:leader="dot" w:pos="9017"/>
      </w:tabs>
      <w:spacing w:before="240" w:after="120" w:line="360" w:lineRule="auto"/>
      <w:ind w:left="284"/>
    </w:pPr>
    <w:rPr>
      <w:rFonts w:ascii="Times New Roman" w:hAnsi="Times New Roman"/>
    </w:rPr>
  </w:style>
  <w:style w:type="paragraph" w:styleId="TableofFigures">
    <w:name w:val="table of figures"/>
    <w:basedOn w:val="Normal"/>
    <w:next w:val="Normal"/>
    <w:uiPriority w:val="99"/>
    <w:unhideWhenUsed/>
    <w:rsid w:val="001C48B2"/>
    <w:pPr>
      <w:spacing w:before="120" w:after="120"/>
    </w:pPr>
    <w:rPr>
      <w:rFonts w:ascii="Times New Roman" w:hAnsi="Times New Roman"/>
      <w:sz w:val="24"/>
    </w:rPr>
  </w:style>
  <w:style w:type="paragraph" w:customStyle="1" w:styleId="aungf4">
    <w:name w:val="đau ngf4"/>
    <w:basedOn w:val="ListParagraph"/>
    <w:link w:val="aungf4Char"/>
    <w:qFormat/>
    <w:rsid w:val="00973E61"/>
    <w:pPr>
      <w:spacing w:after="200" w:line="276" w:lineRule="auto"/>
      <w:ind w:left="993" w:firstLine="283"/>
    </w:pPr>
    <w:rPr>
      <w:rFonts w:ascii="Times New Roman" w:hAnsi="Times New Roman"/>
      <w:sz w:val="24"/>
    </w:rPr>
  </w:style>
  <w:style w:type="character" w:customStyle="1" w:styleId="ListParagraphChar">
    <w:name w:val="List Paragraph Char"/>
    <w:basedOn w:val="DefaultParagraphFont"/>
    <w:link w:val="ListParagraph"/>
    <w:uiPriority w:val="34"/>
    <w:rsid w:val="00973E61"/>
  </w:style>
  <w:style w:type="character" w:customStyle="1" w:styleId="aungf4Char">
    <w:name w:val="đau ngf4 Char"/>
    <w:basedOn w:val="ListParagraphChar"/>
    <w:link w:val="aungf4"/>
    <w:rsid w:val="00973E61"/>
    <w:rPr>
      <w:rFonts w:ascii="Times New Roman" w:hAnsi="Times New Roman"/>
      <w:sz w:val="24"/>
    </w:rPr>
  </w:style>
  <w:style w:type="paragraph" w:customStyle="1" w:styleId="MUVNH">
    <w:name w:val="MUV NHỎ"/>
    <w:basedOn w:val="Normal"/>
    <w:link w:val="MUVNHChar"/>
    <w:qFormat/>
    <w:rsid w:val="00FB470E"/>
    <w:pPr>
      <w:spacing w:after="0" w:line="360" w:lineRule="auto"/>
      <w:ind w:left="709"/>
      <w:contextualSpacing/>
      <w:jc w:val="both"/>
    </w:pPr>
    <w:rPr>
      <w:rFonts w:ascii="Times New Roman" w:hAnsi="Times New Roman"/>
      <w:i/>
      <w:sz w:val="24"/>
    </w:rPr>
  </w:style>
  <w:style w:type="character" w:customStyle="1" w:styleId="MUVNHChar">
    <w:name w:val="MUV NHỎ Char"/>
    <w:basedOn w:val="DefaultParagraphFont"/>
    <w:link w:val="MUVNH"/>
    <w:rsid w:val="00FB470E"/>
    <w:rPr>
      <w:rFonts w:ascii="Times New Roman" w:hAnsi="Times New Roman"/>
      <w:i/>
      <w:sz w:val="24"/>
    </w:rPr>
  </w:style>
  <w:style w:type="character" w:customStyle="1" w:styleId="heading">
    <w:name w:val="heading"/>
    <w:basedOn w:val="DefaultParagraphFont"/>
    <w:rsid w:val="000474B6"/>
  </w:style>
  <w:style w:type="paragraph" w:styleId="NormalWeb">
    <w:name w:val="Normal (Web)"/>
    <w:basedOn w:val="Normal"/>
    <w:uiPriority w:val="99"/>
    <w:unhideWhenUsed/>
    <w:rsid w:val="0026458B"/>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customStyle="1" w:styleId="mjx-char">
    <w:name w:val="mjx-char"/>
    <w:basedOn w:val="DefaultParagraphFont"/>
    <w:rsid w:val="00FB7CD7"/>
  </w:style>
  <w:style w:type="character" w:customStyle="1" w:styleId="mjxassistivemathml">
    <w:name w:val="mjx_assistive_mathml"/>
    <w:basedOn w:val="DefaultParagraphFont"/>
    <w:rsid w:val="00FB7CD7"/>
  </w:style>
  <w:style w:type="character" w:styleId="Strong">
    <w:name w:val="Strong"/>
    <w:basedOn w:val="DefaultParagraphFont"/>
    <w:uiPriority w:val="22"/>
    <w:qFormat/>
    <w:rsid w:val="00FB7CD7"/>
    <w:rPr>
      <w:b/>
      <w:bCs/>
    </w:rPr>
  </w:style>
  <w:style w:type="character" w:styleId="PlaceholderText">
    <w:name w:val="Placeholder Text"/>
    <w:basedOn w:val="DefaultParagraphFont"/>
    <w:uiPriority w:val="99"/>
    <w:semiHidden/>
    <w:rsid w:val="001E5D7D"/>
    <w:rPr>
      <w:color w:val="808080"/>
    </w:rPr>
  </w:style>
  <w:style w:type="table" w:styleId="TableGrid">
    <w:name w:val="Table Grid"/>
    <w:basedOn w:val="TableNormal"/>
    <w:uiPriority w:val="39"/>
    <w:rsid w:val="00E01666"/>
    <w:pPr>
      <w:spacing w:after="0" w:line="240" w:lineRule="auto"/>
      <w:ind w:left="720"/>
      <w:jc w:val="both"/>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603AD2"/>
    <w:rPr>
      <w:rFonts w:ascii="Times New Roman" w:hAnsi="Times New Roman" w:cs="Times New Roman" w:hint="default"/>
      <w:b w:val="0"/>
      <w:bCs w:val="0"/>
      <w:i w:val="0"/>
      <w:iCs w:val="0"/>
      <w:color w:val="000000"/>
      <w:sz w:val="24"/>
      <w:szCs w:val="24"/>
    </w:rPr>
  </w:style>
  <w:style w:type="character" w:customStyle="1" w:styleId="MUCVAChar">
    <w:name w:val="MUC VỪA Char"/>
    <w:basedOn w:val="DefaultParagraphFont"/>
    <w:link w:val="MUCVA"/>
    <w:locked/>
    <w:rsid w:val="00FB3F91"/>
    <w:rPr>
      <w:b/>
    </w:rPr>
  </w:style>
  <w:style w:type="paragraph" w:customStyle="1" w:styleId="MUCVA">
    <w:name w:val="MUC VỪA"/>
    <w:basedOn w:val="ListParagraph"/>
    <w:link w:val="MUCVAChar"/>
    <w:qFormat/>
    <w:rsid w:val="00FB3F91"/>
    <w:pPr>
      <w:spacing w:after="0" w:line="360" w:lineRule="auto"/>
      <w:ind w:left="426"/>
      <w:jc w:val="both"/>
    </w:pPr>
    <w:rPr>
      <w:b/>
    </w:rPr>
  </w:style>
  <w:style w:type="paragraph" w:customStyle="1" w:styleId="Default">
    <w:name w:val="Default"/>
    <w:rsid w:val="007C21D2"/>
    <w:pPr>
      <w:autoSpaceDE w:val="0"/>
      <w:autoSpaceDN w:val="0"/>
      <w:adjustRightInd w:val="0"/>
      <w:spacing w:after="0" w:line="240" w:lineRule="auto"/>
    </w:pPr>
    <w:rPr>
      <w:rFonts w:ascii="Times New Roman" w:hAnsi="Times New Roman" w:cs="Times New Roman"/>
      <w:color w:val="000000"/>
      <w:sz w:val="24"/>
      <w:szCs w:val="24"/>
      <w:lang w:val="vi-VN"/>
    </w:rPr>
  </w:style>
  <w:style w:type="paragraph" w:styleId="BodyText">
    <w:name w:val="Body Text"/>
    <w:basedOn w:val="Normal"/>
    <w:link w:val="BodyTextChar"/>
    <w:rsid w:val="007C21D2"/>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C21D2"/>
    <w:rPr>
      <w:rFonts w:ascii="Times New Roman" w:eastAsia="Times New Roman" w:hAnsi="Times New Roman" w:cs="Times New Roman"/>
      <w:sz w:val="24"/>
      <w:szCs w:val="24"/>
      <w:lang w:val="vi-VN"/>
    </w:rPr>
  </w:style>
  <w:style w:type="character" w:customStyle="1" w:styleId="title-text">
    <w:name w:val="title-text"/>
    <w:basedOn w:val="DefaultParagraphFont"/>
    <w:rsid w:val="00F000E3"/>
  </w:style>
  <w:style w:type="character" w:customStyle="1" w:styleId="sr-only">
    <w:name w:val="sr-only"/>
    <w:basedOn w:val="DefaultParagraphFont"/>
    <w:rsid w:val="008E2E03"/>
  </w:style>
  <w:style w:type="character" w:customStyle="1" w:styleId="text">
    <w:name w:val="text"/>
    <w:basedOn w:val="DefaultParagraphFont"/>
    <w:rsid w:val="008E2E03"/>
  </w:style>
  <w:style w:type="character" w:customStyle="1" w:styleId="author-ref">
    <w:name w:val="author-ref"/>
    <w:basedOn w:val="DefaultParagraphFont"/>
    <w:rsid w:val="008E2E03"/>
  </w:style>
  <w:style w:type="paragraph" w:styleId="TOCHeading">
    <w:name w:val="TOC Heading"/>
    <w:basedOn w:val="Heading1"/>
    <w:next w:val="Normal"/>
    <w:uiPriority w:val="39"/>
    <w:unhideWhenUsed/>
    <w:qFormat/>
    <w:rsid w:val="00D509DA"/>
    <w:pPr>
      <w:outlineLvl w:val="9"/>
    </w:pPr>
  </w:style>
  <w:style w:type="character" w:customStyle="1" w:styleId="UnresolvedMention1">
    <w:name w:val="Unresolved Mention1"/>
    <w:basedOn w:val="DefaultParagraphFont"/>
    <w:uiPriority w:val="99"/>
    <w:semiHidden/>
    <w:unhideWhenUsed/>
    <w:rsid w:val="002B5306"/>
    <w:rPr>
      <w:color w:val="605E5C"/>
      <w:shd w:val="clear" w:color="auto" w:fill="E1DFDD"/>
    </w:rPr>
  </w:style>
  <w:style w:type="character" w:customStyle="1" w:styleId="Heading2Char">
    <w:name w:val="Heading 2 Char"/>
    <w:basedOn w:val="DefaultParagraphFont"/>
    <w:link w:val="Heading2"/>
    <w:uiPriority w:val="9"/>
    <w:semiHidden/>
    <w:rsid w:val="0050617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37461"/>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427173"/>
    <w:rPr>
      <w:color w:val="954F72" w:themeColor="followedHyperlink"/>
      <w:u w:val="single"/>
    </w:rPr>
  </w:style>
  <w:style w:type="numbering" w:customStyle="1" w:styleId="Style1">
    <w:name w:val="Style1"/>
    <w:uiPriority w:val="99"/>
    <w:rsid w:val="004C13D9"/>
    <w:pPr>
      <w:numPr>
        <w:numId w:val="18"/>
      </w:numPr>
    </w:pPr>
  </w:style>
  <w:style w:type="numbering" w:customStyle="1" w:styleId="Style2">
    <w:name w:val="Style2"/>
    <w:uiPriority w:val="99"/>
    <w:rsid w:val="00F20261"/>
    <w:pPr>
      <w:numPr>
        <w:numId w:val="19"/>
      </w:numPr>
    </w:pPr>
  </w:style>
  <w:style w:type="character" w:customStyle="1" w:styleId="tlid-translation">
    <w:name w:val="tlid-translation"/>
    <w:basedOn w:val="DefaultParagraphFont"/>
    <w:rsid w:val="002E7CAB"/>
  </w:style>
  <w:style w:type="paragraph" w:styleId="BalloonText">
    <w:name w:val="Balloon Text"/>
    <w:basedOn w:val="Normal"/>
    <w:link w:val="BalloonTextChar"/>
    <w:uiPriority w:val="99"/>
    <w:semiHidden/>
    <w:unhideWhenUsed/>
    <w:rsid w:val="00DE3B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3BD8"/>
    <w:rPr>
      <w:rFonts w:ascii="Segoe UI" w:hAnsi="Segoe UI" w:cs="Segoe UI"/>
      <w:noProof/>
      <w:sz w:val="18"/>
      <w:szCs w:val="18"/>
      <w:lang w:val="vi-VN"/>
    </w:rPr>
  </w:style>
  <w:style w:type="paragraph" w:styleId="Subtitle">
    <w:name w:val="Subtitle"/>
    <w:basedOn w:val="Normal"/>
    <w:next w:val="Normal"/>
    <w:link w:val="SubtitleChar"/>
    <w:uiPriority w:val="11"/>
    <w:qFormat/>
    <w:rsid w:val="00A501E5"/>
    <w:pPr>
      <w:spacing w:before="60" w:after="0" w:line="360" w:lineRule="auto"/>
      <w:ind w:firstLine="567"/>
      <w:jc w:val="both"/>
    </w:pPr>
    <w:rPr>
      <w:rFonts w:ascii="Times New Roman" w:hAnsi="Times New Roman" w:cs="Times New Roman"/>
      <w:sz w:val="26"/>
      <w:szCs w:val="26"/>
      <w:lang w:val="en-US"/>
    </w:rPr>
  </w:style>
  <w:style w:type="character" w:customStyle="1" w:styleId="SubtitleChar">
    <w:name w:val="Subtitle Char"/>
    <w:basedOn w:val="DefaultParagraphFont"/>
    <w:link w:val="Subtitle"/>
    <w:uiPriority w:val="11"/>
    <w:rsid w:val="00A501E5"/>
    <w:rPr>
      <w:rFonts w:ascii="Times New Roman" w:hAnsi="Times New Roman" w:cs="Times New Roman"/>
      <w:noProo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65366">
      <w:bodyDiv w:val="1"/>
      <w:marLeft w:val="0"/>
      <w:marRight w:val="0"/>
      <w:marTop w:val="0"/>
      <w:marBottom w:val="0"/>
      <w:divBdr>
        <w:top w:val="none" w:sz="0" w:space="0" w:color="auto"/>
        <w:left w:val="none" w:sz="0" w:space="0" w:color="auto"/>
        <w:bottom w:val="none" w:sz="0" w:space="0" w:color="auto"/>
        <w:right w:val="none" w:sz="0" w:space="0" w:color="auto"/>
      </w:divBdr>
    </w:div>
    <w:div w:id="75175276">
      <w:bodyDiv w:val="1"/>
      <w:marLeft w:val="0"/>
      <w:marRight w:val="0"/>
      <w:marTop w:val="0"/>
      <w:marBottom w:val="0"/>
      <w:divBdr>
        <w:top w:val="none" w:sz="0" w:space="0" w:color="auto"/>
        <w:left w:val="none" w:sz="0" w:space="0" w:color="auto"/>
        <w:bottom w:val="none" w:sz="0" w:space="0" w:color="auto"/>
        <w:right w:val="none" w:sz="0" w:space="0" w:color="auto"/>
      </w:divBdr>
    </w:div>
    <w:div w:id="110054368">
      <w:bodyDiv w:val="1"/>
      <w:marLeft w:val="0"/>
      <w:marRight w:val="0"/>
      <w:marTop w:val="0"/>
      <w:marBottom w:val="0"/>
      <w:divBdr>
        <w:top w:val="none" w:sz="0" w:space="0" w:color="auto"/>
        <w:left w:val="none" w:sz="0" w:space="0" w:color="auto"/>
        <w:bottom w:val="none" w:sz="0" w:space="0" w:color="auto"/>
        <w:right w:val="none" w:sz="0" w:space="0" w:color="auto"/>
      </w:divBdr>
    </w:div>
    <w:div w:id="255792857">
      <w:bodyDiv w:val="1"/>
      <w:marLeft w:val="0"/>
      <w:marRight w:val="0"/>
      <w:marTop w:val="0"/>
      <w:marBottom w:val="0"/>
      <w:divBdr>
        <w:top w:val="none" w:sz="0" w:space="0" w:color="auto"/>
        <w:left w:val="none" w:sz="0" w:space="0" w:color="auto"/>
        <w:bottom w:val="none" w:sz="0" w:space="0" w:color="auto"/>
        <w:right w:val="none" w:sz="0" w:space="0" w:color="auto"/>
      </w:divBdr>
    </w:div>
    <w:div w:id="275330052">
      <w:bodyDiv w:val="1"/>
      <w:marLeft w:val="0"/>
      <w:marRight w:val="0"/>
      <w:marTop w:val="0"/>
      <w:marBottom w:val="0"/>
      <w:divBdr>
        <w:top w:val="none" w:sz="0" w:space="0" w:color="auto"/>
        <w:left w:val="none" w:sz="0" w:space="0" w:color="auto"/>
        <w:bottom w:val="none" w:sz="0" w:space="0" w:color="auto"/>
        <w:right w:val="none" w:sz="0" w:space="0" w:color="auto"/>
      </w:divBdr>
      <w:divsChild>
        <w:div w:id="1925065987">
          <w:marLeft w:val="0"/>
          <w:marRight w:val="0"/>
          <w:marTop w:val="0"/>
          <w:marBottom w:val="0"/>
          <w:divBdr>
            <w:top w:val="none" w:sz="0" w:space="0" w:color="auto"/>
            <w:left w:val="none" w:sz="0" w:space="0" w:color="auto"/>
            <w:bottom w:val="none" w:sz="0" w:space="0" w:color="auto"/>
            <w:right w:val="none" w:sz="0" w:space="0" w:color="auto"/>
          </w:divBdr>
          <w:divsChild>
            <w:div w:id="2072464125">
              <w:marLeft w:val="0"/>
              <w:marRight w:val="0"/>
              <w:marTop w:val="0"/>
              <w:marBottom w:val="0"/>
              <w:divBdr>
                <w:top w:val="none" w:sz="0" w:space="0" w:color="auto"/>
                <w:left w:val="none" w:sz="0" w:space="0" w:color="auto"/>
                <w:bottom w:val="none" w:sz="0" w:space="0" w:color="auto"/>
                <w:right w:val="none" w:sz="0" w:space="0" w:color="auto"/>
              </w:divBdr>
              <w:divsChild>
                <w:div w:id="1620182116">
                  <w:marLeft w:val="0"/>
                  <w:marRight w:val="0"/>
                  <w:marTop w:val="0"/>
                  <w:marBottom w:val="0"/>
                  <w:divBdr>
                    <w:top w:val="none" w:sz="0" w:space="0" w:color="auto"/>
                    <w:left w:val="none" w:sz="0" w:space="0" w:color="auto"/>
                    <w:bottom w:val="none" w:sz="0" w:space="0" w:color="auto"/>
                    <w:right w:val="none" w:sz="0" w:space="0" w:color="auto"/>
                  </w:divBdr>
                  <w:divsChild>
                    <w:div w:id="965935807">
                      <w:marLeft w:val="0"/>
                      <w:marRight w:val="0"/>
                      <w:marTop w:val="0"/>
                      <w:marBottom w:val="0"/>
                      <w:divBdr>
                        <w:top w:val="none" w:sz="0" w:space="0" w:color="auto"/>
                        <w:left w:val="none" w:sz="0" w:space="0" w:color="auto"/>
                        <w:bottom w:val="none" w:sz="0" w:space="0" w:color="auto"/>
                        <w:right w:val="none" w:sz="0" w:space="0" w:color="auto"/>
                      </w:divBdr>
                      <w:divsChild>
                        <w:div w:id="1154225659">
                          <w:marLeft w:val="0"/>
                          <w:marRight w:val="0"/>
                          <w:marTop w:val="0"/>
                          <w:marBottom w:val="0"/>
                          <w:divBdr>
                            <w:top w:val="none" w:sz="0" w:space="0" w:color="auto"/>
                            <w:left w:val="none" w:sz="0" w:space="0" w:color="auto"/>
                            <w:bottom w:val="none" w:sz="0" w:space="0" w:color="auto"/>
                            <w:right w:val="none" w:sz="0" w:space="0" w:color="auto"/>
                          </w:divBdr>
                          <w:divsChild>
                            <w:div w:id="1655601879">
                              <w:marLeft w:val="0"/>
                              <w:marRight w:val="300"/>
                              <w:marTop w:val="180"/>
                              <w:marBottom w:val="0"/>
                              <w:divBdr>
                                <w:top w:val="none" w:sz="0" w:space="0" w:color="auto"/>
                                <w:left w:val="none" w:sz="0" w:space="0" w:color="auto"/>
                                <w:bottom w:val="none" w:sz="0" w:space="0" w:color="auto"/>
                                <w:right w:val="none" w:sz="0" w:space="0" w:color="auto"/>
                              </w:divBdr>
                              <w:divsChild>
                                <w:div w:id="75255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2636811">
          <w:marLeft w:val="0"/>
          <w:marRight w:val="0"/>
          <w:marTop w:val="0"/>
          <w:marBottom w:val="0"/>
          <w:divBdr>
            <w:top w:val="none" w:sz="0" w:space="0" w:color="auto"/>
            <w:left w:val="none" w:sz="0" w:space="0" w:color="auto"/>
            <w:bottom w:val="none" w:sz="0" w:space="0" w:color="auto"/>
            <w:right w:val="none" w:sz="0" w:space="0" w:color="auto"/>
          </w:divBdr>
          <w:divsChild>
            <w:div w:id="100733081">
              <w:marLeft w:val="0"/>
              <w:marRight w:val="0"/>
              <w:marTop w:val="0"/>
              <w:marBottom w:val="0"/>
              <w:divBdr>
                <w:top w:val="none" w:sz="0" w:space="0" w:color="auto"/>
                <w:left w:val="none" w:sz="0" w:space="0" w:color="auto"/>
                <w:bottom w:val="none" w:sz="0" w:space="0" w:color="auto"/>
                <w:right w:val="none" w:sz="0" w:space="0" w:color="auto"/>
              </w:divBdr>
              <w:divsChild>
                <w:div w:id="42100153">
                  <w:marLeft w:val="0"/>
                  <w:marRight w:val="0"/>
                  <w:marTop w:val="0"/>
                  <w:marBottom w:val="0"/>
                  <w:divBdr>
                    <w:top w:val="none" w:sz="0" w:space="0" w:color="auto"/>
                    <w:left w:val="none" w:sz="0" w:space="0" w:color="auto"/>
                    <w:bottom w:val="none" w:sz="0" w:space="0" w:color="auto"/>
                    <w:right w:val="none" w:sz="0" w:space="0" w:color="auto"/>
                  </w:divBdr>
                  <w:divsChild>
                    <w:div w:id="1237862335">
                      <w:marLeft w:val="0"/>
                      <w:marRight w:val="0"/>
                      <w:marTop w:val="0"/>
                      <w:marBottom w:val="0"/>
                      <w:divBdr>
                        <w:top w:val="none" w:sz="0" w:space="0" w:color="auto"/>
                        <w:left w:val="none" w:sz="0" w:space="0" w:color="auto"/>
                        <w:bottom w:val="none" w:sz="0" w:space="0" w:color="auto"/>
                        <w:right w:val="none" w:sz="0" w:space="0" w:color="auto"/>
                      </w:divBdr>
                      <w:divsChild>
                        <w:div w:id="134377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2382483">
      <w:bodyDiv w:val="1"/>
      <w:marLeft w:val="0"/>
      <w:marRight w:val="0"/>
      <w:marTop w:val="0"/>
      <w:marBottom w:val="0"/>
      <w:divBdr>
        <w:top w:val="none" w:sz="0" w:space="0" w:color="auto"/>
        <w:left w:val="none" w:sz="0" w:space="0" w:color="auto"/>
        <w:bottom w:val="none" w:sz="0" w:space="0" w:color="auto"/>
        <w:right w:val="none" w:sz="0" w:space="0" w:color="auto"/>
      </w:divBdr>
    </w:div>
    <w:div w:id="433749815">
      <w:bodyDiv w:val="1"/>
      <w:marLeft w:val="0"/>
      <w:marRight w:val="0"/>
      <w:marTop w:val="0"/>
      <w:marBottom w:val="0"/>
      <w:divBdr>
        <w:top w:val="none" w:sz="0" w:space="0" w:color="auto"/>
        <w:left w:val="none" w:sz="0" w:space="0" w:color="auto"/>
        <w:bottom w:val="none" w:sz="0" w:space="0" w:color="auto"/>
        <w:right w:val="none" w:sz="0" w:space="0" w:color="auto"/>
      </w:divBdr>
    </w:div>
    <w:div w:id="520555821">
      <w:bodyDiv w:val="1"/>
      <w:marLeft w:val="0"/>
      <w:marRight w:val="0"/>
      <w:marTop w:val="0"/>
      <w:marBottom w:val="0"/>
      <w:divBdr>
        <w:top w:val="none" w:sz="0" w:space="0" w:color="auto"/>
        <w:left w:val="none" w:sz="0" w:space="0" w:color="auto"/>
        <w:bottom w:val="none" w:sz="0" w:space="0" w:color="auto"/>
        <w:right w:val="none" w:sz="0" w:space="0" w:color="auto"/>
      </w:divBdr>
      <w:divsChild>
        <w:div w:id="1560281115">
          <w:marLeft w:val="0"/>
          <w:marRight w:val="0"/>
          <w:marTop w:val="0"/>
          <w:marBottom w:val="0"/>
          <w:divBdr>
            <w:top w:val="none" w:sz="0" w:space="0" w:color="auto"/>
            <w:left w:val="none" w:sz="0" w:space="0" w:color="auto"/>
            <w:bottom w:val="none" w:sz="0" w:space="0" w:color="auto"/>
            <w:right w:val="none" w:sz="0" w:space="0" w:color="auto"/>
          </w:divBdr>
          <w:divsChild>
            <w:div w:id="2107533455">
              <w:marLeft w:val="0"/>
              <w:marRight w:val="0"/>
              <w:marTop w:val="0"/>
              <w:marBottom w:val="0"/>
              <w:divBdr>
                <w:top w:val="none" w:sz="0" w:space="0" w:color="auto"/>
                <w:left w:val="none" w:sz="0" w:space="0" w:color="auto"/>
                <w:bottom w:val="none" w:sz="0" w:space="0" w:color="auto"/>
                <w:right w:val="none" w:sz="0" w:space="0" w:color="auto"/>
              </w:divBdr>
              <w:divsChild>
                <w:div w:id="1893036196">
                  <w:marLeft w:val="0"/>
                  <w:marRight w:val="0"/>
                  <w:marTop w:val="0"/>
                  <w:marBottom w:val="0"/>
                  <w:divBdr>
                    <w:top w:val="none" w:sz="0" w:space="0" w:color="auto"/>
                    <w:left w:val="none" w:sz="0" w:space="0" w:color="auto"/>
                    <w:bottom w:val="none" w:sz="0" w:space="0" w:color="auto"/>
                    <w:right w:val="none" w:sz="0" w:space="0" w:color="auto"/>
                  </w:divBdr>
                  <w:divsChild>
                    <w:div w:id="1360818977">
                      <w:marLeft w:val="0"/>
                      <w:marRight w:val="0"/>
                      <w:marTop w:val="0"/>
                      <w:marBottom w:val="0"/>
                      <w:divBdr>
                        <w:top w:val="none" w:sz="0" w:space="0" w:color="auto"/>
                        <w:left w:val="none" w:sz="0" w:space="0" w:color="auto"/>
                        <w:bottom w:val="none" w:sz="0" w:space="0" w:color="auto"/>
                        <w:right w:val="none" w:sz="0" w:space="0" w:color="auto"/>
                      </w:divBdr>
                      <w:divsChild>
                        <w:div w:id="373237685">
                          <w:marLeft w:val="0"/>
                          <w:marRight w:val="0"/>
                          <w:marTop w:val="0"/>
                          <w:marBottom w:val="0"/>
                          <w:divBdr>
                            <w:top w:val="none" w:sz="0" w:space="0" w:color="auto"/>
                            <w:left w:val="none" w:sz="0" w:space="0" w:color="auto"/>
                            <w:bottom w:val="none" w:sz="0" w:space="0" w:color="auto"/>
                            <w:right w:val="none" w:sz="0" w:space="0" w:color="auto"/>
                          </w:divBdr>
                          <w:divsChild>
                            <w:div w:id="63376946">
                              <w:marLeft w:val="0"/>
                              <w:marRight w:val="300"/>
                              <w:marTop w:val="180"/>
                              <w:marBottom w:val="0"/>
                              <w:divBdr>
                                <w:top w:val="none" w:sz="0" w:space="0" w:color="auto"/>
                                <w:left w:val="none" w:sz="0" w:space="0" w:color="auto"/>
                                <w:bottom w:val="none" w:sz="0" w:space="0" w:color="auto"/>
                                <w:right w:val="none" w:sz="0" w:space="0" w:color="auto"/>
                              </w:divBdr>
                              <w:divsChild>
                                <w:div w:id="15838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8612332">
          <w:marLeft w:val="0"/>
          <w:marRight w:val="0"/>
          <w:marTop w:val="0"/>
          <w:marBottom w:val="0"/>
          <w:divBdr>
            <w:top w:val="none" w:sz="0" w:space="0" w:color="auto"/>
            <w:left w:val="none" w:sz="0" w:space="0" w:color="auto"/>
            <w:bottom w:val="none" w:sz="0" w:space="0" w:color="auto"/>
            <w:right w:val="none" w:sz="0" w:space="0" w:color="auto"/>
          </w:divBdr>
          <w:divsChild>
            <w:div w:id="1394426827">
              <w:marLeft w:val="0"/>
              <w:marRight w:val="0"/>
              <w:marTop w:val="0"/>
              <w:marBottom w:val="0"/>
              <w:divBdr>
                <w:top w:val="none" w:sz="0" w:space="0" w:color="auto"/>
                <w:left w:val="none" w:sz="0" w:space="0" w:color="auto"/>
                <w:bottom w:val="none" w:sz="0" w:space="0" w:color="auto"/>
                <w:right w:val="none" w:sz="0" w:space="0" w:color="auto"/>
              </w:divBdr>
              <w:divsChild>
                <w:div w:id="96752761">
                  <w:marLeft w:val="0"/>
                  <w:marRight w:val="0"/>
                  <w:marTop w:val="0"/>
                  <w:marBottom w:val="0"/>
                  <w:divBdr>
                    <w:top w:val="none" w:sz="0" w:space="0" w:color="auto"/>
                    <w:left w:val="none" w:sz="0" w:space="0" w:color="auto"/>
                    <w:bottom w:val="none" w:sz="0" w:space="0" w:color="auto"/>
                    <w:right w:val="none" w:sz="0" w:space="0" w:color="auto"/>
                  </w:divBdr>
                  <w:divsChild>
                    <w:div w:id="1453404941">
                      <w:marLeft w:val="0"/>
                      <w:marRight w:val="0"/>
                      <w:marTop w:val="0"/>
                      <w:marBottom w:val="0"/>
                      <w:divBdr>
                        <w:top w:val="none" w:sz="0" w:space="0" w:color="auto"/>
                        <w:left w:val="none" w:sz="0" w:space="0" w:color="auto"/>
                        <w:bottom w:val="none" w:sz="0" w:space="0" w:color="auto"/>
                        <w:right w:val="none" w:sz="0" w:space="0" w:color="auto"/>
                      </w:divBdr>
                      <w:divsChild>
                        <w:div w:id="39007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6091741">
      <w:bodyDiv w:val="1"/>
      <w:marLeft w:val="0"/>
      <w:marRight w:val="0"/>
      <w:marTop w:val="0"/>
      <w:marBottom w:val="0"/>
      <w:divBdr>
        <w:top w:val="none" w:sz="0" w:space="0" w:color="auto"/>
        <w:left w:val="none" w:sz="0" w:space="0" w:color="auto"/>
        <w:bottom w:val="none" w:sz="0" w:space="0" w:color="auto"/>
        <w:right w:val="none" w:sz="0" w:space="0" w:color="auto"/>
      </w:divBdr>
    </w:div>
    <w:div w:id="559169821">
      <w:bodyDiv w:val="1"/>
      <w:marLeft w:val="0"/>
      <w:marRight w:val="0"/>
      <w:marTop w:val="0"/>
      <w:marBottom w:val="0"/>
      <w:divBdr>
        <w:top w:val="none" w:sz="0" w:space="0" w:color="auto"/>
        <w:left w:val="none" w:sz="0" w:space="0" w:color="auto"/>
        <w:bottom w:val="none" w:sz="0" w:space="0" w:color="auto"/>
        <w:right w:val="none" w:sz="0" w:space="0" w:color="auto"/>
      </w:divBdr>
    </w:div>
    <w:div w:id="594291060">
      <w:bodyDiv w:val="1"/>
      <w:marLeft w:val="0"/>
      <w:marRight w:val="0"/>
      <w:marTop w:val="0"/>
      <w:marBottom w:val="0"/>
      <w:divBdr>
        <w:top w:val="none" w:sz="0" w:space="0" w:color="auto"/>
        <w:left w:val="none" w:sz="0" w:space="0" w:color="auto"/>
        <w:bottom w:val="none" w:sz="0" w:space="0" w:color="auto"/>
        <w:right w:val="none" w:sz="0" w:space="0" w:color="auto"/>
      </w:divBdr>
    </w:div>
    <w:div w:id="623655520">
      <w:bodyDiv w:val="1"/>
      <w:marLeft w:val="0"/>
      <w:marRight w:val="0"/>
      <w:marTop w:val="0"/>
      <w:marBottom w:val="0"/>
      <w:divBdr>
        <w:top w:val="none" w:sz="0" w:space="0" w:color="auto"/>
        <w:left w:val="none" w:sz="0" w:space="0" w:color="auto"/>
        <w:bottom w:val="none" w:sz="0" w:space="0" w:color="auto"/>
        <w:right w:val="none" w:sz="0" w:space="0" w:color="auto"/>
      </w:divBdr>
    </w:div>
    <w:div w:id="637298679">
      <w:bodyDiv w:val="1"/>
      <w:marLeft w:val="0"/>
      <w:marRight w:val="0"/>
      <w:marTop w:val="0"/>
      <w:marBottom w:val="0"/>
      <w:divBdr>
        <w:top w:val="none" w:sz="0" w:space="0" w:color="auto"/>
        <w:left w:val="none" w:sz="0" w:space="0" w:color="auto"/>
        <w:bottom w:val="none" w:sz="0" w:space="0" w:color="auto"/>
        <w:right w:val="none" w:sz="0" w:space="0" w:color="auto"/>
      </w:divBdr>
    </w:div>
    <w:div w:id="739253842">
      <w:bodyDiv w:val="1"/>
      <w:marLeft w:val="0"/>
      <w:marRight w:val="0"/>
      <w:marTop w:val="0"/>
      <w:marBottom w:val="0"/>
      <w:divBdr>
        <w:top w:val="none" w:sz="0" w:space="0" w:color="auto"/>
        <w:left w:val="none" w:sz="0" w:space="0" w:color="auto"/>
        <w:bottom w:val="none" w:sz="0" w:space="0" w:color="auto"/>
        <w:right w:val="none" w:sz="0" w:space="0" w:color="auto"/>
      </w:divBdr>
      <w:divsChild>
        <w:div w:id="1441487768">
          <w:marLeft w:val="0"/>
          <w:marRight w:val="0"/>
          <w:marTop w:val="0"/>
          <w:marBottom w:val="0"/>
          <w:divBdr>
            <w:top w:val="none" w:sz="0" w:space="0" w:color="auto"/>
            <w:left w:val="none" w:sz="0" w:space="0" w:color="auto"/>
            <w:bottom w:val="none" w:sz="0" w:space="0" w:color="auto"/>
            <w:right w:val="none" w:sz="0" w:space="0" w:color="auto"/>
          </w:divBdr>
          <w:divsChild>
            <w:div w:id="1074621767">
              <w:marLeft w:val="0"/>
              <w:marRight w:val="0"/>
              <w:marTop w:val="0"/>
              <w:marBottom w:val="0"/>
              <w:divBdr>
                <w:top w:val="none" w:sz="0" w:space="0" w:color="auto"/>
                <w:left w:val="none" w:sz="0" w:space="0" w:color="auto"/>
                <w:bottom w:val="none" w:sz="0" w:space="0" w:color="auto"/>
                <w:right w:val="none" w:sz="0" w:space="0" w:color="auto"/>
              </w:divBdr>
              <w:divsChild>
                <w:div w:id="723680320">
                  <w:marLeft w:val="0"/>
                  <w:marRight w:val="0"/>
                  <w:marTop w:val="0"/>
                  <w:marBottom w:val="0"/>
                  <w:divBdr>
                    <w:top w:val="none" w:sz="0" w:space="0" w:color="auto"/>
                    <w:left w:val="none" w:sz="0" w:space="0" w:color="auto"/>
                    <w:bottom w:val="none" w:sz="0" w:space="0" w:color="auto"/>
                    <w:right w:val="none" w:sz="0" w:space="0" w:color="auto"/>
                  </w:divBdr>
                  <w:divsChild>
                    <w:div w:id="232665993">
                      <w:marLeft w:val="0"/>
                      <w:marRight w:val="0"/>
                      <w:marTop w:val="0"/>
                      <w:marBottom w:val="0"/>
                      <w:divBdr>
                        <w:top w:val="none" w:sz="0" w:space="0" w:color="auto"/>
                        <w:left w:val="none" w:sz="0" w:space="0" w:color="auto"/>
                        <w:bottom w:val="none" w:sz="0" w:space="0" w:color="auto"/>
                        <w:right w:val="none" w:sz="0" w:space="0" w:color="auto"/>
                      </w:divBdr>
                      <w:divsChild>
                        <w:div w:id="616255437">
                          <w:marLeft w:val="0"/>
                          <w:marRight w:val="0"/>
                          <w:marTop w:val="0"/>
                          <w:marBottom w:val="0"/>
                          <w:divBdr>
                            <w:top w:val="none" w:sz="0" w:space="0" w:color="auto"/>
                            <w:left w:val="none" w:sz="0" w:space="0" w:color="auto"/>
                            <w:bottom w:val="none" w:sz="0" w:space="0" w:color="auto"/>
                            <w:right w:val="none" w:sz="0" w:space="0" w:color="auto"/>
                          </w:divBdr>
                          <w:divsChild>
                            <w:div w:id="1557282184">
                              <w:marLeft w:val="0"/>
                              <w:marRight w:val="300"/>
                              <w:marTop w:val="180"/>
                              <w:marBottom w:val="0"/>
                              <w:divBdr>
                                <w:top w:val="none" w:sz="0" w:space="0" w:color="auto"/>
                                <w:left w:val="none" w:sz="0" w:space="0" w:color="auto"/>
                                <w:bottom w:val="none" w:sz="0" w:space="0" w:color="auto"/>
                                <w:right w:val="none" w:sz="0" w:space="0" w:color="auto"/>
                              </w:divBdr>
                              <w:divsChild>
                                <w:div w:id="1617102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2076822">
          <w:marLeft w:val="0"/>
          <w:marRight w:val="0"/>
          <w:marTop w:val="0"/>
          <w:marBottom w:val="0"/>
          <w:divBdr>
            <w:top w:val="none" w:sz="0" w:space="0" w:color="auto"/>
            <w:left w:val="none" w:sz="0" w:space="0" w:color="auto"/>
            <w:bottom w:val="none" w:sz="0" w:space="0" w:color="auto"/>
            <w:right w:val="none" w:sz="0" w:space="0" w:color="auto"/>
          </w:divBdr>
          <w:divsChild>
            <w:div w:id="25372817">
              <w:marLeft w:val="0"/>
              <w:marRight w:val="0"/>
              <w:marTop w:val="0"/>
              <w:marBottom w:val="0"/>
              <w:divBdr>
                <w:top w:val="none" w:sz="0" w:space="0" w:color="auto"/>
                <w:left w:val="none" w:sz="0" w:space="0" w:color="auto"/>
                <w:bottom w:val="none" w:sz="0" w:space="0" w:color="auto"/>
                <w:right w:val="none" w:sz="0" w:space="0" w:color="auto"/>
              </w:divBdr>
              <w:divsChild>
                <w:div w:id="1707217741">
                  <w:marLeft w:val="0"/>
                  <w:marRight w:val="0"/>
                  <w:marTop w:val="0"/>
                  <w:marBottom w:val="0"/>
                  <w:divBdr>
                    <w:top w:val="none" w:sz="0" w:space="0" w:color="auto"/>
                    <w:left w:val="none" w:sz="0" w:space="0" w:color="auto"/>
                    <w:bottom w:val="none" w:sz="0" w:space="0" w:color="auto"/>
                    <w:right w:val="none" w:sz="0" w:space="0" w:color="auto"/>
                  </w:divBdr>
                  <w:divsChild>
                    <w:div w:id="866219980">
                      <w:marLeft w:val="0"/>
                      <w:marRight w:val="0"/>
                      <w:marTop w:val="0"/>
                      <w:marBottom w:val="0"/>
                      <w:divBdr>
                        <w:top w:val="none" w:sz="0" w:space="0" w:color="auto"/>
                        <w:left w:val="none" w:sz="0" w:space="0" w:color="auto"/>
                        <w:bottom w:val="none" w:sz="0" w:space="0" w:color="auto"/>
                        <w:right w:val="none" w:sz="0" w:space="0" w:color="auto"/>
                      </w:divBdr>
                      <w:divsChild>
                        <w:div w:id="180165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8471654">
      <w:bodyDiv w:val="1"/>
      <w:marLeft w:val="0"/>
      <w:marRight w:val="0"/>
      <w:marTop w:val="0"/>
      <w:marBottom w:val="0"/>
      <w:divBdr>
        <w:top w:val="none" w:sz="0" w:space="0" w:color="auto"/>
        <w:left w:val="none" w:sz="0" w:space="0" w:color="auto"/>
        <w:bottom w:val="none" w:sz="0" w:space="0" w:color="auto"/>
        <w:right w:val="none" w:sz="0" w:space="0" w:color="auto"/>
      </w:divBdr>
    </w:div>
    <w:div w:id="914365294">
      <w:bodyDiv w:val="1"/>
      <w:marLeft w:val="0"/>
      <w:marRight w:val="0"/>
      <w:marTop w:val="0"/>
      <w:marBottom w:val="0"/>
      <w:divBdr>
        <w:top w:val="none" w:sz="0" w:space="0" w:color="auto"/>
        <w:left w:val="none" w:sz="0" w:space="0" w:color="auto"/>
        <w:bottom w:val="none" w:sz="0" w:space="0" w:color="auto"/>
        <w:right w:val="none" w:sz="0" w:space="0" w:color="auto"/>
      </w:divBdr>
    </w:div>
    <w:div w:id="945499922">
      <w:bodyDiv w:val="1"/>
      <w:marLeft w:val="0"/>
      <w:marRight w:val="0"/>
      <w:marTop w:val="0"/>
      <w:marBottom w:val="0"/>
      <w:divBdr>
        <w:top w:val="none" w:sz="0" w:space="0" w:color="auto"/>
        <w:left w:val="none" w:sz="0" w:space="0" w:color="auto"/>
        <w:bottom w:val="none" w:sz="0" w:space="0" w:color="auto"/>
        <w:right w:val="none" w:sz="0" w:space="0" w:color="auto"/>
      </w:divBdr>
    </w:div>
    <w:div w:id="1003630594">
      <w:bodyDiv w:val="1"/>
      <w:marLeft w:val="0"/>
      <w:marRight w:val="0"/>
      <w:marTop w:val="0"/>
      <w:marBottom w:val="0"/>
      <w:divBdr>
        <w:top w:val="none" w:sz="0" w:space="0" w:color="auto"/>
        <w:left w:val="none" w:sz="0" w:space="0" w:color="auto"/>
        <w:bottom w:val="none" w:sz="0" w:space="0" w:color="auto"/>
        <w:right w:val="none" w:sz="0" w:space="0" w:color="auto"/>
      </w:divBdr>
    </w:div>
    <w:div w:id="1083182197">
      <w:bodyDiv w:val="1"/>
      <w:marLeft w:val="0"/>
      <w:marRight w:val="0"/>
      <w:marTop w:val="0"/>
      <w:marBottom w:val="0"/>
      <w:divBdr>
        <w:top w:val="none" w:sz="0" w:space="0" w:color="auto"/>
        <w:left w:val="none" w:sz="0" w:space="0" w:color="auto"/>
        <w:bottom w:val="none" w:sz="0" w:space="0" w:color="auto"/>
        <w:right w:val="none" w:sz="0" w:space="0" w:color="auto"/>
      </w:divBdr>
    </w:div>
    <w:div w:id="1118570872">
      <w:bodyDiv w:val="1"/>
      <w:marLeft w:val="0"/>
      <w:marRight w:val="0"/>
      <w:marTop w:val="0"/>
      <w:marBottom w:val="0"/>
      <w:divBdr>
        <w:top w:val="none" w:sz="0" w:space="0" w:color="auto"/>
        <w:left w:val="none" w:sz="0" w:space="0" w:color="auto"/>
        <w:bottom w:val="none" w:sz="0" w:space="0" w:color="auto"/>
        <w:right w:val="none" w:sz="0" w:space="0" w:color="auto"/>
      </w:divBdr>
    </w:div>
    <w:div w:id="1122383812">
      <w:bodyDiv w:val="1"/>
      <w:marLeft w:val="0"/>
      <w:marRight w:val="0"/>
      <w:marTop w:val="0"/>
      <w:marBottom w:val="0"/>
      <w:divBdr>
        <w:top w:val="none" w:sz="0" w:space="0" w:color="auto"/>
        <w:left w:val="none" w:sz="0" w:space="0" w:color="auto"/>
        <w:bottom w:val="none" w:sz="0" w:space="0" w:color="auto"/>
        <w:right w:val="none" w:sz="0" w:space="0" w:color="auto"/>
      </w:divBdr>
    </w:div>
    <w:div w:id="1125582394">
      <w:bodyDiv w:val="1"/>
      <w:marLeft w:val="0"/>
      <w:marRight w:val="0"/>
      <w:marTop w:val="0"/>
      <w:marBottom w:val="0"/>
      <w:divBdr>
        <w:top w:val="none" w:sz="0" w:space="0" w:color="auto"/>
        <w:left w:val="none" w:sz="0" w:space="0" w:color="auto"/>
        <w:bottom w:val="none" w:sz="0" w:space="0" w:color="auto"/>
        <w:right w:val="none" w:sz="0" w:space="0" w:color="auto"/>
      </w:divBdr>
    </w:div>
    <w:div w:id="1137260825">
      <w:bodyDiv w:val="1"/>
      <w:marLeft w:val="0"/>
      <w:marRight w:val="0"/>
      <w:marTop w:val="0"/>
      <w:marBottom w:val="0"/>
      <w:divBdr>
        <w:top w:val="none" w:sz="0" w:space="0" w:color="auto"/>
        <w:left w:val="none" w:sz="0" w:space="0" w:color="auto"/>
        <w:bottom w:val="none" w:sz="0" w:space="0" w:color="auto"/>
        <w:right w:val="none" w:sz="0" w:space="0" w:color="auto"/>
      </w:divBdr>
      <w:divsChild>
        <w:div w:id="153111225">
          <w:marLeft w:val="0"/>
          <w:marRight w:val="0"/>
          <w:marTop w:val="0"/>
          <w:marBottom w:val="0"/>
          <w:divBdr>
            <w:top w:val="none" w:sz="0" w:space="0" w:color="auto"/>
            <w:left w:val="none" w:sz="0" w:space="0" w:color="auto"/>
            <w:bottom w:val="none" w:sz="0" w:space="0" w:color="auto"/>
            <w:right w:val="none" w:sz="0" w:space="0" w:color="auto"/>
          </w:divBdr>
          <w:divsChild>
            <w:div w:id="1577282114">
              <w:marLeft w:val="0"/>
              <w:marRight w:val="0"/>
              <w:marTop w:val="100"/>
              <w:marBottom w:val="100"/>
              <w:divBdr>
                <w:top w:val="none" w:sz="0" w:space="0" w:color="auto"/>
                <w:left w:val="none" w:sz="0" w:space="0" w:color="auto"/>
                <w:bottom w:val="none" w:sz="0" w:space="0" w:color="auto"/>
                <w:right w:val="none" w:sz="0" w:space="0" w:color="auto"/>
              </w:divBdr>
              <w:divsChild>
                <w:div w:id="193458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821465">
      <w:bodyDiv w:val="1"/>
      <w:marLeft w:val="0"/>
      <w:marRight w:val="0"/>
      <w:marTop w:val="0"/>
      <w:marBottom w:val="0"/>
      <w:divBdr>
        <w:top w:val="none" w:sz="0" w:space="0" w:color="auto"/>
        <w:left w:val="none" w:sz="0" w:space="0" w:color="auto"/>
        <w:bottom w:val="none" w:sz="0" w:space="0" w:color="auto"/>
        <w:right w:val="none" w:sz="0" w:space="0" w:color="auto"/>
      </w:divBdr>
    </w:div>
    <w:div w:id="1205828773">
      <w:bodyDiv w:val="1"/>
      <w:marLeft w:val="0"/>
      <w:marRight w:val="0"/>
      <w:marTop w:val="0"/>
      <w:marBottom w:val="0"/>
      <w:divBdr>
        <w:top w:val="none" w:sz="0" w:space="0" w:color="auto"/>
        <w:left w:val="none" w:sz="0" w:space="0" w:color="auto"/>
        <w:bottom w:val="none" w:sz="0" w:space="0" w:color="auto"/>
        <w:right w:val="none" w:sz="0" w:space="0" w:color="auto"/>
      </w:divBdr>
    </w:div>
    <w:div w:id="1242837156">
      <w:bodyDiv w:val="1"/>
      <w:marLeft w:val="0"/>
      <w:marRight w:val="0"/>
      <w:marTop w:val="0"/>
      <w:marBottom w:val="0"/>
      <w:divBdr>
        <w:top w:val="none" w:sz="0" w:space="0" w:color="auto"/>
        <w:left w:val="none" w:sz="0" w:space="0" w:color="auto"/>
        <w:bottom w:val="none" w:sz="0" w:space="0" w:color="auto"/>
        <w:right w:val="none" w:sz="0" w:space="0" w:color="auto"/>
      </w:divBdr>
    </w:div>
    <w:div w:id="1265184665">
      <w:bodyDiv w:val="1"/>
      <w:marLeft w:val="0"/>
      <w:marRight w:val="0"/>
      <w:marTop w:val="0"/>
      <w:marBottom w:val="0"/>
      <w:divBdr>
        <w:top w:val="none" w:sz="0" w:space="0" w:color="auto"/>
        <w:left w:val="none" w:sz="0" w:space="0" w:color="auto"/>
        <w:bottom w:val="none" w:sz="0" w:space="0" w:color="auto"/>
        <w:right w:val="none" w:sz="0" w:space="0" w:color="auto"/>
      </w:divBdr>
    </w:div>
    <w:div w:id="1290436548">
      <w:bodyDiv w:val="1"/>
      <w:marLeft w:val="0"/>
      <w:marRight w:val="0"/>
      <w:marTop w:val="0"/>
      <w:marBottom w:val="0"/>
      <w:divBdr>
        <w:top w:val="none" w:sz="0" w:space="0" w:color="auto"/>
        <w:left w:val="none" w:sz="0" w:space="0" w:color="auto"/>
        <w:bottom w:val="none" w:sz="0" w:space="0" w:color="auto"/>
        <w:right w:val="none" w:sz="0" w:space="0" w:color="auto"/>
      </w:divBdr>
    </w:div>
    <w:div w:id="1335764110">
      <w:bodyDiv w:val="1"/>
      <w:marLeft w:val="0"/>
      <w:marRight w:val="0"/>
      <w:marTop w:val="0"/>
      <w:marBottom w:val="0"/>
      <w:divBdr>
        <w:top w:val="none" w:sz="0" w:space="0" w:color="auto"/>
        <w:left w:val="none" w:sz="0" w:space="0" w:color="auto"/>
        <w:bottom w:val="none" w:sz="0" w:space="0" w:color="auto"/>
        <w:right w:val="none" w:sz="0" w:space="0" w:color="auto"/>
      </w:divBdr>
    </w:div>
    <w:div w:id="1358778860">
      <w:bodyDiv w:val="1"/>
      <w:marLeft w:val="0"/>
      <w:marRight w:val="0"/>
      <w:marTop w:val="0"/>
      <w:marBottom w:val="0"/>
      <w:divBdr>
        <w:top w:val="none" w:sz="0" w:space="0" w:color="auto"/>
        <w:left w:val="none" w:sz="0" w:space="0" w:color="auto"/>
        <w:bottom w:val="none" w:sz="0" w:space="0" w:color="auto"/>
        <w:right w:val="none" w:sz="0" w:space="0" w:color="auto"/>
      </w:divBdr>
    </w:div>
    <w:div w:id="1365593971">
      <w:bodyDiv w:val="1"/>
      <w:marLeft w:val="0"/>
      <w:marRight w:val="0"/>
      <w:marTop w:val="0"/>
      <w:marBottom w:val="0"/>
      <w:divBdr>
        <w:top w:val="none" w:sz="0" w:space="0" w:color="auto"/>
        <w:left w:val="none" w:sz="0" w:space="0" w:color="auto"/>
        <w:bottom w:val="none" w:sz="0" w:space="0" w:color="auto"/>
        <w:right w:val="none" w:sz="0" w:space="0" w:color="auto"/>
      </w:divBdr>
    </w:div>
    <w:div w:id="1395545122">
      <w:bodyDiv w:val="1"/>
      <w:marLeft w:val="0"/>
      <w:marRight w:val="0"/>
      <w:marTop w:val="0"/>
      <w:marBottom w:val="0"/>
      <w:divBdr>
        <w:top w:val="none" w:sz="0" w:space="0" w:color="auto"/>
        <w:left w:val="none" w:sz="0" w:space="0" w:color="auto"/>
        <w:bottom w:val="none" w:sz="0" w:space="0" w:color="auto"/>
        <w:right w:val="none" w:sz="0" w:space="0" w:color="auto"/>
      </w:divBdr>
    </w:div>
    <w:div w:id="1407921395">
      <w:bodyDiv w:val="1"/>
      <w:marLeft w:val="0"/>
      <w:marRight w:val="0"/>
      <w:marTop w:val="0"/>
      <w:marBottom w:val="0"/>
      <w:divBdr>
        <w:top w:val="none" w:sz="0" w:space="0" w:color="auto"/>
        <w:left w:val="none" w:sz="0" w:space="0" w:color="auto"/>
        <w:bottom w:val="none" w:sz="0" w:space="0" w:color="auto"/>
        <w:right w:val="none" w:sz="0" w:space="0" w:color="auto"/>
      </w:divBdr>
    </w:div>
    <w:div w:id="1419864542">
      <w:bodyDiv w:val="1"/>
      <w:marLeft w:val="0"/>
      <w:marRight w:val="0"/>
      <w:marTop w:val="0"/>
      <w:marBottom w:val="0"/>
      <w:divBdr>
        <w:top w:val="none" w:sz="0" w:space="0" w:color="auto"/>
        <w:left w:val="none" w:sz="0" w:space="0" w:color="auto"/>
        <w:bottom w:val="none" w:sz="0" w:space="0" w:color="auto"/>
        <w:right w:val="none" w:sz="0" w:space="0" w:color="auto"/>
      </w:divBdr>
      <w:divsChild>
        <w:div w:id="641470854">
          <w:marLeft w:val="480"/>
          <w:marRight w:val="0"/>
          <w:marTop w:val="0"/>
          <w:marBottom w:val="0"/>
          <w:divBdr>
            <w:top w:val="none" w:sz="0" w:space="0" w:color="auto"/>
            <w:left w:val="none" w:sz="0" w:space="0" w:color="auto"/>
            <w:bottom w:val="none" w:sz="0" w:space="0" w:color="auto"/>
            <w:right w:val="none" w:sz="0" w:space="0" w:color="auto"/>
          </w:divBdr>
          <w:divsChild>
            <w:div w:id="146492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835889">
      <w:bodyDiv w:val="1"/>
      <w:marLeft w:val="0"/>
      <w:marRight w:val="0"/>
      <w:marTop w:val="0"/>
      <w:marBottom w:val="0"/>
      <w:divBdr>
        <w:top w:val="none" w:sz="0" w:space="0" w:color="auto"/>
        <w:left w:val="none" w:sz="0" w:space="0" w:color="auto"/>
        <w:bottom w:val="none" w:sz="0" w:space="0" w:color="auto"/>
        <w:right w:val="none" w:sz="0" w:space="0" w:color="auto"/>
      </w:divBdr>
    </w:div>
    <w:div w:id="1496070110">
      <w:bodyDiv w:val="1"/>
      <w:marLeft w:val="0"/>
      <w:marRight w:val="0"/>
      <w:marTop w:val="0"/>
      <w:marBottom w:val="0"/>
      <w:divBdr>
        <w:top w:val="none" w:sz="0" w:space="0" w:color="auto"/>
        <w:left w:val="none" w:sz="0" w:space="0" w:color="auto"/>
        <w:bottom w:val="none" w:sz="0" w:space="0" w:color="auto"/>
        <w:right w:val="none" w:sz="0" w:space="0" w:color="auto"/>
      </w:divBdr>
    </w:div>
    <w:div w:id="1511598231">
      <w:bodyDiv w:val="1"/>
      <w:marLeft w:val="0"/>
      <w:marRight w:val="0"/>
      <w:marTop w:val="0"/>
      <w:marBottom w:val="0"/>
      <w:divBdr>
        <w:top w:val="none" w:sz="0" w:space="0" w:color="auto"/>
        <w:left w:val="none" w:sz="0" w:space="0" w:color="auto"/>
        <w:bottom w:val="none" w:sz="0" w:space="0" w:color="auto"/>
        <w:right w:val="none" w:sz="0" w:space="0" w:color="auto"/>
      </w:divBdr>
    </w:div>
    <w:div w:id="1551726884">
      <w:bodyDiv w:val="1"/>
      <w:marLeft w:val="0"/>
      <w:marRight w:val="0"/>
      <w:marTop w:val="0"/>
      <w:marBottom w:val="0"/>
      <w:divBdr>
        <w:top w:val="none" w:sz="0" w:space="0" w:color="auto"/>
        <w:left w:val="none" w:sz="0" w:space="0" w:color="auto"/>
        <w:bottom w:val="none" w:sz="0" w:space="0" w:color="auto"/>
        <w:right w:val="none" w:sz="0" w:space="0" w:color="auto"/>
      </w:divBdr>
    </w:div>
    <w:div w:id="1581863130">
      <w:bodyDiv w:val="1"/>
      <w:marLeft w:val="0"/>
      <w:marRight w:val="0"/>
      <w:marTop w:val="0"/>
      <w:marBottom w:val="0"/>
      <w:divBdr>
        <w:top w:val="none" w:sz="0" w:space="0" w:color="auto"/>
        <w:left w:val="none" w:sz="0" w:space="0" w:color="auto"/>
        <w:bottom w:val="none" w:sz="0" w:space="0" w:color="auto"/>
        <w:right w:val="none" w:sz="0" w:space="0" w:color="auto"/>
      </w:divBdr>
    </w:div>
    <w:div w:id="1607155385">
      <w:bodyDiv w:val="1"/>
      <w:marLeft w:val="0"/>
      <w:marRight w:val="0"/>
      <w:marTop w:val="0"/>
      <w:marBottom w:val="0"/>
      <w:divBdr>
        <w:top w:val="none" w:sz="0" w:space="0" w:color="auto"/>
        <w:left w:val="none" w:sz="0" w:space="0" w:color="auto"/>
        <w:bottom w:val="none" w:sz="0" w:space="0" w:color="auto"/>
        <w:right w:val="none" w:sz="0" w:space="0" w:color="auto"/>
      </w:divBdr>
      <w:divsChild>
        <w:div w:id="1227759604">
          <w:marLeft w:val="0"/>
          <w:marRight w:val="0"/>
          <w:marTop w:val="0"/>
          <w:marBottom w:val="0"/>
          <w:divBdr>
            <w:top w:val="none" w:sz="0" w:space="0" w:color="auto"/>
            <w:left w:val="none" w:sz="0" w:space="0" w:color="auto"/>
            <w:bottom w:val="none" w:sz="0" w:space="0" w:color="auto"/>
            <w:right w:val="none" w:sz="0" w:space="0" w:color="auto"/>
          </w:divBdr>
          <w:divsChild>
            <w:div w:id="238756134">
              <w:marLeft w:val="0"/>
              <w:marRight w:val="0"/>
              <w:marTop w:val="0"/>
              <w:marBottom w:val="0"/>
              <w:divBdr>
                <w:top w:val="none" w:sz="0" w:space="0" w:color="auto"/>
                <w:left w:val="none" w:sz="0" w:space="0" w:color="auto"/>
                <w:bottom w:val="none" w:sz="0" w:space="0" w:color="auto"/>
                <w:right w:val="none" w:sz="0" w:space="0" w:color="auto"/>
              </w:divBdr>
              <w:divsChild>
                <w:div w:id="1021665914">
                  <w:marLeft w:val="0"/>
                  <w:marRight w:val="0"/>
                  <w:marTop w:val="100"/>
                  <w:marBottom w:val="100"/>
                  <w:divBdr>
                    <w:top w:val="none" w:sz="0" w:space="0" w:color="auto"/>
                    <w:left w:val="none" w:sz="0" w:space="0" w:color="auto"/>
                    <w:bottom w:val="none" w:sz="0" w:space="0" w:color="auto"/>
                    <w:right w:val="none" w:sz="0" w:space="0" w:color="auto"/>
                  </w:divBdr>
                  <w:divsChild>
                    <w:div w:id="1591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727104">
      <w:bodyDiv w:val="1"/>
      <w:marLeft w:val="0"/>
      <w:marRight w:val="0"/>
      <w:marTop w:val="0"/>
      <w:marBottom w:val="0"/>
      <w:divBdr>
        <w:top w:val="none" w:sz="0" w:space="0" w:color="auto"/>
        <w:left w:val="none" w:sz="0" w:space="0" w:color="auto"/>
        <w:bottom w:val="none" w:sz="0" w:space="0" w:color="auto"/>
        <w:right w:val="none" w:sz="0" w:space="0" w:color="auto"/>
      </w:divBdr>
    </w:div>
    <w:div w:id="1806121801">
      <w:bodyDiv w:val="1"/>
      <w:marLeft w:val="0"/>
      <w:marRight w:val="0"/>
      <w:marTop w:val="0"/>
      <w:marBottom w:val="0"/>
      <w:divBdr>
        <w:top w:val="none" w:sz="0" w:space="0" w:color="auto"/>
        <w:left w:val="none" w:sz="0" w:space="0" w:color="auto"/>
        <w:bottom w:val="none" w:sz="0" w:space="0" w:color="auto"/>
        <w:right w:val="none" w:sz="0" w:space="0" w:color="auto"/>
      </w:divBdr>
    </w:div>
    <w:div w:id="1807510010">
      <w:bodyDiv w:val="1"/>
      <w:marLeft w:val="0"/>
      <w:marRight w:val="0"/>
      <w:marTop w:val="0"/>
      <w:marBottom w:val="0"/>
      <w:divBdr>
        <w:top w:val="none" w:sz="0" w:space="0" w:color="auto"/>
        <w:left w:val="none" w:sz="0" w:space="0" w:color="auto"/>
        <w:bottom w:val="none" w:sz="0" w:space="0" w:color="auto"/>
        <w:right w:val="none" w:sz="0" w:space="0" w:color="auto"/>
      </w:divBdr>
      <w:divsChild>
        <w:div w:id="86777507">
          <w:marLeft w:val="0"/>
          <w:marRight w:val="0"/>
          <w:marTop w:val="0"/>
          <w:marBottom w:val="0"/>
          <w:divBdr>
            <w:top w:val="none" w:sz="0" w:space="0" w:color="auto"/>
            <w:left w:val="none" w:sz="0" w:space="0" w:color="auto"/>
            <w:bottom w:val="none" w:sz="0" w:space="0" w:color="auto"/>
            <w:right w:val="none" w:sz="0" w:space="0" w:color="auto"/>
          </w:divBdr>
          <w:divsChild>
            <w:div w:id="1147361413">
              <w:marLeft w:val="0"/>
              <w:marRight w:val="0"/>
              <w:marTop w:val="0"/>
              <w:marBottom w:val="0"/>
              <w:divBdr>
                <w:top w:val="none" w:sz="0" w:space="0" w:color="auto"/>
                <w:left w:val="none" w:sz="0" w:space="0" w:color="auto"/>
                <w:bottom w:val="none" w:sz="0" w:space="0" w:color="auto"/>
                <w:right w:val="none" w:sz="0" w:space="0" w:color="auto"/>
              </w:divBdr>
              <w:divsChild>
                <w:div w:id="579557894">
                  <w:marLeft w:val="0"/>
                  <w:marRight w:val="0"/>
                  <w:marTop w:val="0"/>
                  <w:marBottom w:val="0"/>
                  <w:divBdr>
                    <w:top w:val="none" w:sz="0" w:space="0" w:color="auto"/>
                    <w:left w:val="none" w:sz="0" w:space="0" w:color="auto"/>
                    <w:bottom w:val="none" w:sz="0" w:space="0" w:color="auto"/>
                    <w:right w:val="none" w:sz="0" w:space="0" w:color="auto"/>
                  </w:divBdr>
                  <w:divsChild>
                    <w:div w:id="915214375">
                      <w:marLeft w:val="0"/>
                      <w:marRight w:val="0"/>
                      <w:marTop w:val="0"/>
                      <w:marBottom w:val="0"/>
                      <w:divBdr>
                        <w:top w:val="none" w:sz="0" w:space="0" w:color="auto"/>
                        <w:left w:val="none" w:sz="0" w:space="0" w:color="auto"/>
                        <w:bottom w:val="none" w:sz="0" w:space="0" w:color="auto"/>
                        <w:right w:val="none" w:sz="0" w:space="0" w:color="auto"/>
                      </w:divBdr>
                      <w:divsChild>
                        <w:div w:id="83846719">
                          <w:marLeft w:val="0"/>
                          <w:marRight w:val="0"/>
                          <w:marTop w:val="0"/>
                          <w:marBottom w:val="0"/>
                          <w:divBdr>
                            <w:top w:val="none" w:sz="0" w:space="0" w:color="auto"/>
                            <w:left w:val="none" w:sz="0" w:space="0" w:color="auto"/>
                            <w:bottom w:val="none" w:sz="0" w:space="0" w:color="auto"/>
                            <w:right w:val="none" w:sz="0" w:space="0" w:color="auto"/>
                          </w:divBdr>
                          <w:divsChild>
                            <w:div w:id="267588933">
                              <w:marLeft w:val="0"/>
                              <w:marRight w:val="300"/>
                              <w:marTop w:val="180"/>
                              <w:marBottom w:val="0"/>
                              <w:divBdr>
                                <w:top w:val="none" w:sz="0" w:space="0" w:color="auto"/>
                                <w:left w:val="none" w:sz="0" w:space="0" w:color="auto"/>
                                <w:bottom w:val="none" w:sz="0" w:space="0" w:color="auto"/>
                                <w:right w:val="none" w:sz="0" w:space="0" w:color="auto"/>
                              </w:divBdr>
                              <w:divsChild>
                                <w:div w:id="10303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5427464">
          <w:marLeft w:val="0"/>
          <w:marRight w:val="0"/>
          <w:marTop w:val="0"/>
          <w:marBottom w:val="0"/>
          <w:divBdr>
            <w:top w:val="none" w:sz="0" w:space="0" w:color="auto"/>
            <w:left w:val="none" w:sz="0" w:space="0" w:color="auto"/>
            <w:bottom w:val="none" w:sz="0" w:space="0" w:color="auto"/>
            <w:right w:val="none" w:sz="0" w:space="0" w:color="auto"/>
          </w:divBdr>
          <w:divsChild>
            <w:div w:id="479468541">
              <w:marLeft w:val="0"/>
              <w:marRight w:val="0"/>
              <w:marTop w:val="0"/>
              <w:marBottom w:val="0"/>
              <w:divBdr>
                <w:top w:val="none" w:sz="0" w:space="0" w:color="auto"/>
                <w:left w:val="none" w:sz="0" w:space="0" w:color="auto"/>
                <w:bottom w:val="none" w:sz="0" w:space="0" w:color="auto"/>
                <w:right w:val="none" w:sz="0" w:space="0" w:color="auto"/>
              </w:divBdr>
              <w:divsChild>
                <w:div w:id="1897163697">
                  <w:marLeft w:val="0"/>
                  <w:marRight w:val="0"/>
                  <w:marTop w:val="0"/>
                  <w:marBottom w:val="0"/>
                  <w:divBdr>
                    <w:top w:val="none" w:sz="0" w:space="0" w:color="auto"/>
                    <w:left w:val="none" w:sz="0" w:space="0" w:color="auto"/>
                    <w:bottom w:val="none" w:sz="0" w:space="0" w:color="auto"/>
                    <w:right w:val="none" w:sz="0" w:space="0" w:color="auto"/>
                  </w:divBdr>
                  <w:divsChild>
                    <w:div w:id="281035600">
                      <w:marLeft w:val="0"/>
                      <w:marRight w:val="0"/>
                      <w:marTop w:val="0"/>
                      <w:marBottom w:val="0"/>
                      <w:divBdr>
                        <w:top w:val="none" w:sz="0" w:space="0" w:color="auto"/>
                        <w:left w:val="none" w:sz="0" w:space="0" w:color="auto"/>
                        <w:bottom w:val="none" w:sz="0" w:space="0" w:color="auto"/>
                        <w:right w:val="none" w:sz="0" w:space="0" w:color="auto"/>
                      </w:divBdr>
                      <w:divsChild>
                        <w:div w:id="147771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6113607">
      <w:bodyDiv w:val="1"/>
      <w:marLeft w:val="0"/>
      <w:marRight w:val="0"/>
      <w:marTop w:val="0"/>
      <w:marBottom w:val="0"/>
      <w:divBdr>
        <w:top w:val="none" w:sz="0" w:space="0" w:color="auto"/>
        <w:left w:val="none" w:sz="0" w:space="0" w:color="auto"/>
        <w:bottom w:val="none" w:sz="0" w:space="0" w:color="auto"/>
        <w:right w:val="none" w:sz="0" w:space="0" w:color="auto"/>
      </w:divBdr>
      <w:divsChild>
        <w:div w:id="469858128">
          <w:marLeft w:val="0"/>
          <w:marRight w:val="0"/>
          <w:marTop w:val="0"/>
          <w:marBottom w:val="375"/>
          <w:divBdr>
            <w:top w:val="none" w:sz="0" w:space="0" w:color="auto"/>
            <w:left w:val="none" w:sz="0" w:space="0" w:color="auto"/>
            <w:bottom w:val="none" w:sz="0" w:space="0" w:color="auto"/>
            <w:right w:val="none" w:sz="0" w:space="0" w:color="auto"/>
          </w:divBdr>
        </w:div>
      </w:divsChild>
    </w:div>
    <w:div w:id="1902135823">
      <w:bodyDiv w:val="1"/>
      <w:marLeft w:val="0"/>
      <w:marRight w:val="0"/>
      <w:marTop w:val="0"/>
      <w:marBottom w:val="0"/>
      <w:divBdr>
        <w:top w:val="none" w:sz="0" w:space="0" w:color="auto"/>
        <w:left w:val="none" w:sz="0" w:space="0" w:color="auto"/>
        <w:bottom w:val="none" w:sz="0" w:space="0" w:color="auto"/>
        <w:right w:val="none" w:sz="0" w:space="0" w:color="auto"/>
      </w:divBdr>
    </w:div>
    <w:div w:id="1953128531">
      <w:bodyDiv w:val="1"/>
      <w:marLeft w:val="0"/>
      <w:marRight w:val="0"/>
      <w:marTop w:val="0"/>
      <w:marBottom w:val="0"/>
      <w:divBdr>
        <w:top w:val="none" w:sz="0" w:space="0" w:color="auto"/>
        <w:left w:val="none" w:sz="0" w:space="0" w:color="auto"/>
        <w:bottom w:val="none" w:sz="0" w:space="0" w:color="auto"/>
        <w:right w:val="none" w:sz="0" w:space="0" w:color="auto"/>
      </w:divBdr>
      <w:divsChild>
        <w:div w:id="631331309">
          <w:marLeft w:val="480"/>
          <w:marRight w:val="0"/>
          <w:marTop w:val="0"/>
          <w:marBottom w:val="0"/>
          <w:divBdr>
            <w:top w:val="none" w:sz="0" w:space="0" w:color="auto"/>
            <w:left w:val="none" w:sz="0" w:space="0" w:color="auto"/>
            <w:bottom w:val="none" w:sz="0" w:space="0" w:color="auto"/>
            <w:right w:val="none" w:sz="0" w:space="0" w:color="auto"/>
          </w:divBdr>
          <w:divsChild>
            <w:div w:id="194118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45752">
      <w:bodyDiv w:val="1"/>
      <w:marLeft w:val="0"/>
      <w:marRight w:val="0"/>
      <w:marTop w:val="0"/>
      <w:marBottom w:val="0"/>
      <w:divBdr>
        <w:top w:val="none" w:sz="0" w:space="0" w:color="auto"/>
        <w:left w:val="none" w:sz="0" w:space="0" w:color="auto"/>
        <w:bottom w:val="none" w:sz="0" w:space="0" w:color="auto"/>
        <w:right w:val="none" w:sz="0" w:space="0" w:color="auto"/>
      </w:divBdr>
    </w:div>
    <w:div w:id="2002735136">
      <w:bodyDiv w:val="1"/>
      <w:marLeft w:val="0"/>
      <w:marRight w:val="0"/>
      <w:marTop w:val="0"/>
      <w:marBottom w:val="0"/>
      <w:divBdr>
        <w:top w:val="none" w:sz="0" w:space="0" w:color="auto"/>
        <w:left w:val="none" w:sz="0" w:space="0" w:color="auto"/>
        <w:bottom w:val="none" w:sz="0" w:space="0" w:color="auto"/>
        <w:right w:val="none" w:sz="0" w:space="0" w:color="auto"/>
      </w:divBdr>
    </w:div>
    <w:div w:id="2098869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documents\Documents\KLTN2019\16K408012855555.docx" TargetMode="External"/><Relationship Id="rId18" Type="http://schemas.openxmlformats.org/officeDocument/2006/relationships/hyperlink" Target="https://linuxhint.com/wp-content/uploads/2019/06/1-34.png" TargetMode="External"/><Relationship Id="rId26" Type="http://schemas.openxmlformats.org/officeDocument/2006/relationships/hyperlink" Target="https://grouplens.org/datasets/movielens/100k/" TargetMode="External"/><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file:///E:\documents\Documents\KLTN2019\16K408012855555.docx" TargetMode="External"/><Relationship Id="rId17" Type="http://schemas.openxmlformats.org/officeDocument/2006/relationships/hyperlink" Target="https://linuxhint.com/wp-content/uploads/2019/06/1-34.png" TargetMode="External"/><Relationship Id="rId25" Type="http://schemas.openxmlformats.org/officeDocument/2006/relationships/footer" Target="footer4.xml"/><Relationship Id="rId33" Type="http://schemas.openxmlformats.org/officeDocument/2006/relationships/image" Target="media/image1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google.com/url?sa=i&amp;source=images&amp;cd=&amp;ved=2ahUKEwi2yNehybvlAhW9xosBHUlWCZUQjRx6BAgBEAQ&amp;url=https%3A%2F%2Fviblo.asia%2Fp%2Flam-the-nao-de-xay-dung-mot-recommender-system-rs-phan-2-4dbZNxom5YM&amp;psig=AOvVaw3sNe4xm86h9XrRDZRaxuFe&amp;ust=1572235894831799"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1.png"/><Relationship Id="rId37"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E:\KLTN\Ngu&#7891;n%20http:\triconinfotech" TargetMode="External"/><Relationship Id="rId23" Type="http://schemas.openxmlformats.org/officeDocument/2006/relationships/hyperlink" Target="https://www.slideshare.net/" TargetMode="External"/><Relationship Id="rId28" Type="http://schemas.openxmlformats.org/officeDocument/2006/relationships/image" Target="media/image8.png"/><Relationship Id="rId36" Type="http://schemas.openxmlformats.org/officeDocument/2006/relationships/chart" Target="charts/chart2.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6.jpeg"/><Relationship Id="rId27" Type="http://schemas.openxmlformats.org/officeDocument/2006/relationships/hyperlink" Target="https://grouplens.org/" TargetMode="External"/><Relationship Id="rId30" Type="http://schemas.openxmlformats.org/officeDocument/2006/relationships/oleObject" Target="embeddings/oleObject1.bin"/><Relationship Id="rId35" Type="http://schemas.openxmlformats.org/officeDocument/2006/relationships/chart" Target="charts/chart1.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d303ecd545bbb3a/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d303ecd545bbb3a/Documents/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vi-VN"/>
        </a:p>
      </c:txPr>
    </c:title>
    <c:autoTitleDeleted val="0"/>
    <c:plotArea>
      <c:layout/>
      <c:lineChart>
        <c:grouping val="standard"/>
        <c:varyColors val="0"/>
        <c:ser>
          <c:idx val="0"/>
          <c:order val="0"/>
          <c:tx>
            <c:v>MSE (Mean squared error)</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3:$A$9</c:f>
              <c:strCache>
                <c:ptCount val="7"/>
                <c:pt idx="0">
                  <c:v>u1.test</c:v>
                </c:pt>
                <c:pt idx="1">
                  <c:v>u2.test</c:v>
                </c:pt>
                <c:pt idx="2">
                  <c:v>u3.test</c:v>
                </c:pt>
                <c:pt idx="3">
                  <c:v>u4.test</c:v>
                </c:pt>
                <c:pt idx="4">
                  <c:v>u5.test</c:v>
                </c:pt>
                <c:pt idx="5">
                  <c:v>ua.test</c:v>
                </c:pt>
                <c:pt idx="6">
                  <c:v>ub.test</c:v>
                </c:pt>
              </c:strCache>
            </c:strRef>
          </c:cat>
          <c:val>
            <c:numRef>
              <c:f>Sheet1!$B$3:$B$9</c:f>
              <c:numCache>
                <c:formatCode>General</c:formatCode>
                <c:ptCount val="7"/>
                <c:pt idx="0">
                  <c:v>2.11</c:v>
                </c:pt>
                <c:pt idx="1">
                  <c:v>2.1</c:v>
                </c:pt>
                <c:pt idx="2">
                  <c:v>2.12</c:v>
                </c:pt>
                <c:pt idx="3" formatCode="0.00">
                  <c:v>2.0699999999999998</c:v>
                </c:pt>
                <c:pt idx="4" formatCode="0.000">
                  <c:v>2.0979999999999999</c:v>
                </c:pt>
                <c:pt idx="5">
                  <c:v>2.14</c:v>
                </c:pt>
                <c:pt idx="6">
                  <c:v>2.11</c:v>
                </c:pt>
              </c:numCache>
            </c:numRef>
          </c:val>
          <c:smooth val="0"/>
          <c:extLst>
            <c:ext xmlns:c16="http://schemas.microsoft.com/office/drawing/2014/chart" uri="{C3380CC4-5D6E-409C-BE32-E72D297353CC}">
              <c16:uniqueId val="{00000000-BC80-4B12-8564-1C6554AEC564}"/>
            </c:ext>
          </c:extLst>
        </c:ser>
        <c:dLbls>
          <c:showLegendKey val="0"/>
          <c:showVal val="0"/>
          <c:showCatName val="0"/>
          <c:showSerName val="0"/>
          <c:showPercent val="0"/>
          <c:showBubbleSize val="0"/>
        </c:dLbls>
        <c:marker val="1"/>
        <c:smooth val="0"/>
        <c:axId val="198157816"/>
        <c:axId val="145314296"/>
      </c:lineChart>
      <c:catAx>
        <c:axId val="198157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45314296"/>
        <c:crosses val="autoZero"/>
        <c:auto val="1"/>
        <c:lblAlgn val="ctr"/>
        <c:lblOffset val="100"/>
        <c:noMultiLvlLbl val="0"/>
      </c:catAx>
      <c:valAx>
        <c:axId val="145314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981578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vi-VN"/>
        </a:p>
      </c:txPr>
    </c:title>
    <c:autoTitleDeleted val="0"/>
    <c:plotArea>
      <c:layout/>
      <c:lineChart>
        <c:grouping val="standard"/>
        <c:varyColors val="0"/>
        <c:ser>
          <c:idx val="0"/>
          <c:order val="0"/>
          <c:tx>
            <c:v>RMSE (Root mean squared error)</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3:$A$9</c:f>
              <c:strCache>
                <c:ptCount val="7"/>
                <c:pt idx="0">
                  <c:v>u1.test</c:v>
                </c:pt>
                <c:pt idx="1">
                  <c:v>u2.test</c:v>
                </c:pt>
                <c:pt idx="2">
                  <c:v>u3.test</c:v>
                </c:pt>
                <c:pt idx="3">
                  <c:v>u4.test</c:v>
                </c:pt>
                <c:pt idx="4">
                  <c:v>u5.test</c:v>
                </c:pt>
                <c:pt idx="5">
                  <c:v>ua.test</c:v>
                </c:pt>
                <c:pt idx="6">
                  <c:v>ub.test</c:v>
                </c:pt>
              </c:strCache>
            </c:strRef>
          </c:cat>
          <c:val>
            <c:numRef>
              <c:f>Sheet1!$B$3:$B$9</c:f>
              <c:numCache>
                <c:formatCode>General</c:formatCode>
                <c:ptCount val="7"/>
                <c:pt idx="0">
                  <c:v>1.45</c:v>
                </c:pt>
                <c:pt idx="1">
                  <c:v>1.45</c:v>
                </c:pt>
                <c:pt idx="2">
                  <c:v>1.46</c:v>
                </c:pt>
                <c:pt idx="3" formatCode="0.00">
                  <c:v>1.44</c:v>
                </c:pt>
                <c:pt idx="4" formatCode="0.000">
                  <c:v>1.448</c:v>
                </c:pt>
                <c:pt idx="5">
                  <c:v>1.46</c:v>
                </c:pt>
                <c:pt idx="6">
                  <c:v>1.45</c:v>
                </c:pt>
              </c:numCache>
            </c:numRef>
          </c:val>
          <c:smooth val="0"/>
          <c:extLst>
            <c:ext xmlns:c16="http://schemas.microsoft.com/office/drawing/2014/chart" uri="{C3380CC4-5D6E-409C-BE32-E72D297353CC}">
              <c16:uniqueId val="{00000000-DA09-4213-9710-4C05D51A59B2}"/>
            </c:ext>
          </c:extLst>
        </c:ser>
        <c:dLbls>
          <c:showLegendKey val="0"/>
          <c:showVal val="0"/>
          <c:showCatName val="0"/>
          <c:showSerName val="0"/>
          <c:showPercent val="0"/>
          <c:showBubbleSize val="0"/>
        </c:dLbls>
        <c:marker val="1"/>
        <c:smooth val="0"/>
        <c:axId val="145313904"/>
        <c:axId val="238924024"/>
      </c:lineChart>
      <c:catAx>
        <c:axId val="14531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238924024"/>
        <c:crosses val="autoZero"/>
        <c:auto val="1"/>
        <c:lblAlgn val="ctr"/>
        <c:lblOffset val="100"/>
        <c:noMultiLvlLbl val="0"/>
      </c:catAx>
      <c:valAx>
        <c:axId val="238924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vi-VN"/>
          </a:p>
        </c:txPr>
        <c:crossAx val="1453139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1</b:Tag>
    <b:SourceType>Book</b:SourceType>
    <b:Guid>{91BCA7EA-276B-D143-AC1A-A91C66E0F274}</b:Guid>
    <b:Title>Giáo Trình Khai Phá Dữ Liệu</b:Title>
    <b:Year>2016</b:Year>
    <b:Author>
      <b:Author>
        <b:Corporate>NHÀ XUẤT BẢN ĐẠI HỌC QUỐC GIA HÀ NỘI</b:Corporate>
      </b:Author>
    </b:Author>
    <b:City>Hà Nội</b:City>
    <b:Publisher>Giáo Dục</b:Publisher>
    <b:RefOrder>1</b:RefOrder>
  </b:Source>
  <b:Source>
    <b:Tag>Jas18</b:Tag>
    <b:SourceType>JournalArticle</b:SourceType>
    <b:Guid>{88EAD860-3D0B-4ABB-9367-41570E44A576}</b:Guid>
    <b:Author>
      <b:Author>
        <b:NameList>
          <b:Person>
            <b:Last>Brownlee</b:Last>
            <b:First>Jason</b:First>
          </b:Person>
        </b:NameList>
      </b:Author>
    </b:Author>
    <b:Title>A Gentle Introduction to k-fold Cross-Validation</b:Title>
    <b:Year>2018</b:Year>
    <b:Publisher>machinelearningmastery.com</b:Publisher>
    <b:RefOrder>12</b:RefOrder>
  </b:Source>
</b:Sources>
</file>

<file path=customXml/itemProps1.xml><?xml version="1.0" encoding="utf-8"?>
<ds:datastoreItem xmlns:ds="http://schemas.openxmlformats.org/officeDocument/2006/customXml" ds:itemID="{66D19CA3-6CE4-4770-8C2F-866A0E1F0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TotalTime>
  <Pages>68</Pages>
  <Words>26395</Words>
  <Characters>150458</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Huy Le</cp:lastModifiedBy>
  <cp:revision>186</cp:revision>
  <cp:lastPrinted>2019-12-31T02:08:00Z</cp:lastPrinted>
  <dcterms:created xsi:type="dcterms:W3CDTF">2019-12-31T01:15:00Z</dcterms:created>
  <dcterms:modified xsi:type="dcterms:W3CDTF">2020-01-15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pqH908Y"/&gt;&lt;style id="http://www.zotero.org/styles/vietnam-ministry-of-education-and-training-v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